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917D31D" w14:textId="77777777" w:rsidR="007851C6" w:rsidRDefault="007851C6" w:rsidP="007851C6">
      <w:pPr>
        <w:pStyle w:val="Heading2"/>
        <w:pageBreakBefore/>
        <w:numPr>
          <w:ilvl w:val="1"/>
          <w:numId w:val="6"/>
        </w:numPr>
        <w:spacing w:before="240"/>
      </w:pPr>
      <w:bookmarkStart w:id="0" w:name="_Toc390348414"/>
      <w:bookmarkStart w:id="1" w:name="_Toc390363180"/>
      <w:r>
        <w:t>Translate logical data model for target DBMS</w:t>
      </w:r>
      <w:bookmarkEnd w:id="0"/>
      <w:bookmarkEnd w:id="1"/>
    </w:p>
    <w:p w14:paraId="720AC7C3" w14:textId="77777777" w:rsidR="007851C6" w:rsidRDefault="007851C6" w:rsidP="007851C6">
      <w:pPr>
        <w:pStyle w:val="Heading3"/>
        <w:keepLines/>
        <w:numPr>
          <w:ilvl w:val="2"/>
          <w:numId w:val="6"/>
        </w:numPr>
        <w:spacing w:before="200" w:after="0" w:line="276" w:lineRule="auto"/>
      </w:pPr>
      <w:bookmarkStart w:id="2" w:name="_Toc390348415"/>
      <w:bookmarkStart w:id="3" w:name="_Toc390363181"/>
      <w:r>
        <w:t>Select target DBMS</w:t>
      </w:r>
      <w:bookmarkEnd w:id="2"/>
      <w:bookmarkEnd w:id="3"/>
    </w:p>
    <w:p w14:paraId="229E87F1" w14:textId="77777777" w:rsidR="007851C6" w:rsidRDefault="007851C6" w:rsidP="00FF7EAA">
      <w:pPr>
        <w:rPr>
          <w:lang w:eastAsia="en-AU"/>
        </w:rPr>
      </w:pPr>
      <w:r>
        <w:rPr>
          <w:lang w:eastAsia="en-AU"/>
        </w:rPr>
        <w:t>The target DBMS has been mandated by the customers as MySQL v5.1. Since this was known to be the target DBMS at the initialisation of the project, the previous two models that of the conceptual and logical have been designed to be compatible with MySQL, with limited amount of specific implementation required. This is seen (though noted not technically correct) in the form of adding variables applicable to MySQL (such as setting variables as VarChars in place of more general Strings variables) in the conceptual diagram.</w:t>
      </w:r>
    </w:p>
    <w:p w14:paraId="36D1E505" w14:textId="77777777" w:rsidR="007851C6" w:rsidRDefault="007851C6" w:rsidP="00FF7EAA">
      <w:pPr>
        <w:rPr>
          <w:lang w:eastAsia="en-AU"/>
        </w:rPr>
      </w:pPr>
      <w:r>
        <w:rPr>
          <w:lang w:eastAsia="en-AU"/>
        </w:rPr>
        <w:t xml:space="preserve">The information gathered the in the previous three sections of requirements gathering and analysis, Conceptual model Diagram and documentation and logical model Diagram and documentation in their latest iteration have been reviewed and collected into a single information source. </w:t>
      </w:r>
    </w:p>
    <w:p w14:paraId="2D4BBAB2" w14:textId="77777777" w:rsidR="007851C6" w:rsidRDefault="007851C6" w:rsidP="00FF7EAA">
      <w:pPr>
        <w:rPr>
          <w:lang w:eastAsia="en-AU"/>
        </w:rPr>
      </w:pPr>
      <w:r>
        <w:rPr>
          <w:lang w:eastAsia="en-AU"/>
        </w:rPr>
        <w:t xml:space="preserve">The target, MySQL, DBMS has been studied revealing how to preform base transactions (such that Create, Read Update and Delete Base Relations are done for the most part through standard SQL </w:t>
      </w:r>
      <w:r>
        <w:rPr>
          <w:lang w:eastAsia="en-AU"/>
        </w:rPr>
        <w:fldChar w:fldCharType="begin"/>
      </w:r>
      <w:r>
        <w:rPr>
          <w:lang w:eastAsia="en-AU"/>
        </w:rPr>
        <w:instrText xml:space="preserve"> ADDIN EN.CITE &lt;EndNote&gt;&lt;Cite&gt;&lt;Author&gt;Oracle Inc.&lt;/Author&gt;&lt;Year&gt;2014&lt;/Year&gt;&lt;RecNum&gt;10&lt;/RecNum&gt;&lt;DisplayText&gt;(Oracle Inc. 2014a)&lt;/DisplayText&gt;&lt;record&gt;&lt;rec-number&gt;10&lt;/rec-number&gt;&lt;foreign-keys&gt;&lt;key app="EN" db-id="wassad0f8a5w0jeaadxxz0r0t2dxaxptfaxr" timestamp="1402550995"&gt;10&lt;/key&gt;&lt;/foreign-keys&gt;&lt;ref-type name="Web Page"&gt;12&lt;/ref-type&gt;&lt;contributors&gt;&lt;authors&gt;&lt;author&gt;Oracle Inc.,&lt;/author&gt;&lt;/authors&gt;&lt;/contributors&gt;&lt;titles&gt;&lt;title&gt;MySQL 5.1 Reference Manual - 1.8.2 MySQL Differences from Standard SQL&lt;/title&gt;&lt;/titles&gt;&lt;number&gt;12/06/2014&lt;/number&gt;&lt;dates&gt;&lt;year&gt;2014&lt;/year&gt;&lt;/dates&gt;&lt;urls&gt;&lt;related-urls&gt;&lt;url&gt;http://dev.mysql.com/doc/refman/5.1/en/differences-from-ansi.html&lt;/url&gt;&lt;/related-urls&gt;&lt;/urls&gt;&lt;/record&gt;&lt;/Cite&gt;&lt;/EndNote&gt;</w:instrText>
      </w:r>
      <w:r>
        <w:rPr>
          <w:lang w:eastAsia="en-AU"/>
        </w:rPr>
        <w:fldChar w:fldCharType="separate"/>
      </w:r>
      <w:r>
        <w:rPr>
          <w:noProof/>
          <w:lang w:eastAsia="en-AU"/>
        </w:rPr>
        <w:t>(Oracle Inc. 2014a)</w:t>
      </w:r>
      <w:r>
        <w:rPr>
          <w:lang w:eastAsia="en-AU"/>
        </w:rPr>
        <w:fldChar w:fldCharType="end"/>
      </w:r>
      <w:r>
        <w:rPr>
          <w:lang w:eastAsia="en-AU"/>
        </w:rPr>
        <w:t xml:space="preserve"> and that most, if not all of the required functionality (that of. Keys, Domains and constraints) is available through the standard enterprise version as will be used in the final implementation of the database.  </w:t>
      </w:r>
    </w:p>
    <w:p w14:paraId="4D461C40" w14:textId="77777777" w:rsidR="007851C6" w:rsidRPr="00463A6A" w:rsidRDefault="007851C6" w:rsidP="00463A6A">
      <w:pPr>
        <w:rPr>
          <w:b/>
          <w:lang w:eastAsia="en-AU"/>
        </w:rPr>
      </w:pPr>
      <w:r>
        <w:rPr>
          <w:lang w:eastAsia="en-AU"/>
        </w:rPr>
        <w:t xml:space="preserve">This was then used to produce the following </w:t>
      </w:r>
      <w:r w:rsidRPr="00463A6A">
        <w:rPr>
          <w:b/>
        </w:rPr>
        <w:t>Relational database schema</w:t>
      </w:r>
    </w:p>
    <w:p w14:paraId="15B69812" w14:textId="77777777" w:rsidR="007851C6" w:rsidRDefault="007851C6" w:rsidP="00FF7EAA">
      <w:pPr>
        <w:rPr>
          <w:lang w:eastAsia="en-AU"/>
        </w:rPr>
      </w:pPr>
      <w:r>
        <w:rPr>
          <w:lang w:eastAsia="en-AU"/>
        </w:rPr>
        <w:t>SCHEMA HERE MAYBE?</w:t>
      </w:r>
    </w:p>
    <w:p w14:paraId="18F4B5B2" w14:textId="77777777" w:rsidR="007851C6" w:rsidRDefault="007851C6" w:rsidP="007851C6">
      <w:pPr>
        <w:pStyle w:val="Heading3"/>
        <w:keepLines/>
        <w:numPr>
          <w:ilvl w:val="2"/>
          <w:numId w:val="6"/>
        </w:numPr>
        <w:spacing w:before="200" w:after="0" w:line="276" w:lineRule="auto"/>
      </w:pPr>
      <w:bookmarkStart w:id="4" w:name="_Toc390348416"/>
      <w:bookmarkStart w:id="5" w:name="_Toc390363182"/>
      <w:r>
        <w:t>Design base relations</w:t>
      </w:r>
      <w:bookmarkEnd w:id="4"/>
      <w:bookmarkEnd w:id="5"/>
    </w:p>
    <w:p w14:paraId="7EEB2841" w14:textId="77777777" w:rsidR="007851C6" w:rsidRPr="006327DE" w:rsidRDefault="007851C6" w:rsidP="00C11AA7">
      <w:pPr>
        <w:rPr>
          <w:b/>
          <w:lang w:eastAsia="en-AU"/>
        </w:rPr>
      </w:pPr>
      <w:r w:rsidRPr="006327DE">
        <w:rPr>
          <w:b/>
        </w:rPr>
        <w:t>Implementing base relations</w:t>
      </w:r>
    </w:p>
    <w:p w14:paraId="1E744777" w14:textId="77777777" w:rsidR="007851C6" w:rsidRDefault="007851C6" w:rsidP="00C11AA7">
      <w:pPr>
        <w:rPr>
          <w:lang w:eastAsia="en-AU"/>
        </w:rPr>
      </w:pPr>
      <w:r>
        <w:rPr>
          <w:lang w:eastAsia="en-AU"/>
        </w:rPr>
        <w:t xml:space="preserve">The data base relation have been implemented using ISO SQL standard (Section 6.1) with some specific minor MySQL specific adjustments.  Note that while MySQL accepts sstandard SQL syntax, it does ignore certain constructs, thus doe not provide a full set of SQL features. For example, the CHECK constraint syntax, normally used to implement genral constraints, is accepted but ignored </w:t>
      </w:r>
      <w:r>
        <w:rPr>
          <w:lang w:eastAsia="en-AU"/>
        </w:rPr>
        <w:fldChar w:fldCharType="begin"/>
      </w:r>
      <w:r>
        <w:rPr>
          <w:lang w:eastAsia="en-AU"/>
        </w:rPr>
        <w:instrText xml:space="preserve"> ADDIN EN.CITE &lt;EndNote&gt;&lt;Cite&gt;&lt;Author&gt;Oracle Inc.&lt;/Author&gt;&lt;Year&gt;2014&lt;/Year&gt;&lt;RecNum&gt;8&lt;/RecNum&gt;&lt;DisplayText&gt;(Oracle Inc. 2014b)&lt;/DisplayText&gt;&lt;record&gt;&lt;rec-number&gt;8&lt;/rec-number&gt;&lt;foreign-keys&gt;&lt;key app="EN" db-id="wassad0f8a5w0jeaadxxz0r0t2dxaxptfaxr" timestamp="1402548913"&gt;8&lt;/key&gt;&lt;/foreign-keys&gt;&lt;ref-type name="Web Page"&gt;12&lt;/ref-type&gt;&lt;contributors&gt;&lt;authors&gt;&lt;author&gt;Oracle Inc.,&lt;/author&gt;&lt;/authors&gt;&lt;/contributors&gt;&lt;titles&gt;&lt;title&gt;MySQL 5.1 Reference Manual - 13.1.17 CREATE TABLE Syntax&lt;/title&gt;&lt;/titles&gt;&lt;number&gt;12/06/2014&lt;/number&gt;&lt;dates&gt;&lt;year&gt;2014&lt;/year&gt;&lt;/dates&gt;&lt;urls&gt;&lt;related-urls&gt;&lt;url&gt;http://dev.mysql.com/doc/refman/5.1/en/create-table.html&lt;/url&gt;&lt;/related-urls&gt;&lt;/urls&gt;&lt;/record&gt;&lt;/Cite&gt;&lt;/EndNote&gt;</w:instrText>
      </w:r>
      <w:r>
        <w:rPr>
          <w:lang w:eastAsia="en-AU"/>
        </w:rPr>
        <w:fldChar w:fldCharType="separate"/>
      </w:r>
      <w:r>
        <w:rPr>
          <w:noProof/>
          <w:lang w:eastAsia="en-AU"/>
        </w:rPr>
        <w:t>(Oracle Inc. 2014b)</w:t>
      </w:r>
      <w:r>
        <w:rPr>
          <w:lang w:eastAsia="en-AU"/>
        </w:rPr>
        <w:fldChar w:fldCharType="end"/>
      </w:r>
      <w:r>
        <w:rPr>
          <w:lang w:eastAsia="en-AU"/>
        </w:rPr>
        <w:t>.</w:t>
      </w:r>
    </w:p>
    <w:p w14:paraId="6DE671D3" w14:textId="77777777" w:rsidR="007851C6" w:rsidRDefault="007851C6" w:rsidP="00C11AA7">
      <w:pPr>
        <w:rPr>
          <w:lang w:eastAsia="en-AU"/>
        </w:rPr>
      </w:pPr>
      <w:r>
        <w:rPr>
          <w:lang w:eastAsia="en-AU"/>
        </w:rPr>
        <w:t xml:space="preserve">In implementating the base relations the following was adhered to </w:t>
      </w:r>
    </w:p>
    <w:p w14:paraId="3CA9A470" w14:textId="77777777" w:rsidR="007851C6" w:rsidRPr="006327DE" w:rsidRDefault="007851C6" w:rsidP="00C11AA7">
      <w:pPr>
        <w:rPr>
          <w:b/>
          <w:lang w:eastAsia="en-AU"/>
        </w:rPr>
      </w:pPr>
      <w:r w:rsidRPr="006327DE">
        <w:rPr>
          <w:b/>
          <w:lang w:eastAsia="en-AU"/>
        </w:rPr>
        <w:t>Document design of base relations</w:t>
      </w:r>
    </w:p>
    <w:p w14:paraId="53162F08" w14:textId="77777777" w:rsidR="007851C6" w:rsidRPr="009B7EE5" w:rsidRDefault="007851C6" w:rsidP="00866DAF">
      <w:pPr>
        <w:pStyle w:val="Caption"/>
        <w:keepNext/>
      </w:pPr>
      <w:r w:rsidRPr="00866DAF">
        <w:rPr>
          <w:color w:val="auto"/>
        </w:rPr>
        <w:t xml:space="preserve">Table </w:t>
      </w:r>
      <w:r w:rsidRPr="00866DAF">
        <w:rPr>
          <w:color w:val="auto"/>
        </w:rPr>
        <w:fldChar w:fldCharType="begin"/>
      </w:r>
      <w:r w:rsidRPr="00866DAF">
        <w:rPr>
          <w:color w:val="auto"/>
        </w:rPr>
        <w:instrText xml:space="preserve"> SEQ Table \* ARABIC </w:instrText>
      </w:r>
      <w:r w:rsidRPr="00866DAF">
        <w:rPr>
          <w:color w:val="auto"/>
        </w:rPr>
        <w:fldChar w:fldCharType="separate"/>
      </w:r>
      <w:r>
        <w:rPr>
          <w:noProof/>
          <w:color w:val="auto"/>
        </w:rPr>
        <w:t>4</w:t>
      </w:r>
      <w:r w:rsidRPr="00866DAF">
        <w:rPr>
          <w:color w:val="auto"/>
        </w:rPr>
        <w:fldChar w:fldCharType="end"/>
      </w:r>
      <w:r w:rsidRPr="00866DAF">
        <w:rPr>
          <w:color w:val="auto"/>
        </w:rPr>
        <w:t xml:space="preserve"> Base relations definitions in DataBase Definition Language</w:t>
      </w:r>
    </w:p>
    <w:tbl>
      <w:tblPr>
        <w:tblStyle w:val="TableGrid"/>
        <w:tblW w:w="0" w:type="auto"/>
        <w:tblLook w:val="04A0" w:firstRow="1" w:lastRow="0" w:firstColumn="1" w:lastColumn="0" w:noHBand="0" w:noVBand="1"/>
      </w:tblPr>
      <w:tblGrid>
        <w:gridCol w:w="959"/>
        <w:gridCol w:w="1984"/>
        <w:gridCol w:w="6299"/>
      </w:tblGrid>
      <w:tr w:rsidR="007851C6" w14:paraId="0AF30304" w14:textId="77777777" w:rsidTr="00866DAF">
        <w:tc>
          <w:tcPr>
            <w:tcW w:w="959" w:type="dxa"/>
            <w:tcBorders>
              <w:bottom w:val="nil"/>
              <w:right w:val="nil"/>
            </w:tcBorders>
            <w:vAlign w:val="bottom"/>
          </w:tcPr>
          <w:p w14:paraId="151737A6" w14:textId="77777777" w:rsidR="007851C6" w:rsidRPr="00866DAF" w:rsidRDefault="007851C6" w:rsidP="002068BE">
            <w:pPr>
              <w:rPr>
                <w:sz w:val="20"/>
              </w:rPr>
            </w:pPr>
            <w:r w:rsidRPr="00866DAF">
              <w:rPr>
                <w:rFonts w:ascii="Calibri" w:hAnsi="Calibri"/>
                <w:color w:val="000000"/>
                <w:sz w:val="20"/>
              </w:rPr>
              <w:t>Domain</w:t>
            </w:r>
          </w:p>
        </w:tc>
        <w:tc>
          <w:tcPr>
            <w:tcW w:w="1984" w:type="dxa"/>
            <w:tcBorders>
              <w:left w:val="nil"/>
              <w:bottom w:val="nil"/>
              <w:right w:val="nil"/>
            </w:tcBorders>
            <w:vAlign w:val="bottom"/>
          </w:tcPr>
          <w:p w14:paraId="36BEAACE" w14:textId="77777777" w:rsidR="007851C6" w:rsidRPr="00866DAF" w:rsidRDefault="007851C6" w:rsidP="002068BE">
            <w:pPr>
              <w:rPr>
                <w:sz w:val="20"/>
              </w:rPr>
            </w:pPr>
            <w:r w:rsidRPr="00866DAF">
              <w:rPr>
                <w:rFonts w:ascii="Calibri" w:hAnsi="Calibri"/>
                <w:color w:val="000000"/>
                <w:sz w:val="20"/>
              </w:rPr>
              <w:t xml:space="preserve">AuthorList      </w:t>
            </w:r>
          </w:p>
        </w:tc>
        <w:tc>
          <w:tcPr>
            <w:tcW w:w="6299" w:type="dxa"/>
            <w:tcBorders>
              <w:left w:val="nil"/>
              <w:bottom w:val="nil"/>
            </w:tcBorders>
            <w:vAlign w:val="bottom"/>
          </w:tcPr>
          <w:p w14:paraId="4BAB6FF6" w14:textId="77777777" w:rsidR="007851C6" w:rsidRPr="00866DAF" w:rsidRDefault="007851C6" w:rsidP="002068BE">
            <w:pPr>
              <w:rPr>
                <w:sz w:val="20"/>
              </w:rPr>
            </w:pPr>
            <w:r w:rsidRPr="00866DAF">
              <w:rPr>
                <w:rFonts w:ascii="Calibri" w:hAnsi="Calibri"/>
                <w:color w:val="000000"/>
                <w:sz w:val="20"/>
              </w:rPr>
              <w:t>variable length character string, max length 255</w:t>
            </w:r>
          </w:p>
        </w:tc>
      </w:tr>
      <w:tr w:rsidR="007851C6" w14:paraId="36AA338B" w14:textId="77777777" w:rsidTr="00866DAF">
        <w:tc>
          <w:tcPr>
            <w:tcW w:w="959" w:type="dxa"/>
            <w:tcBorders>
              <w:top w:val="nil"/>
              <w:bottom w:val="nil"/>
              <w:right w:val="nil"/>
            </w:tcBorders>
            <w:vAlign w:val="bottom"/>
          </w:tcPr>
          <w:p w14:paraId="27C77158"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2953FBFC" w14:textId="77777777" w:rsidR="007851C6" w:rsidRPr="00866DAF" w:rsidRDefault="007851C6" w:rsidP="002068BE">
            <w:pPr>
              <w:rPr>
                <w:sz w:val="20"/>
              </w:rPr>
            </w:pPr>
            <w:r w:rsidRPr="00866DAF">
              <w:rPr>
                <w:rFonts w:ascii="Calibri" w:hAnsi="Calibri"/>
                <w:color w:val="000000"/>
                <w:sz w:val="20"/>
              </w:rPr>
              <w:t xml:space="preserve">Language        </w:t>
            </w:r>
          </w:p>
        </w:tc>
        <w:tc>
          <w:tcPr>
            <w:tcW w:w="6299" w:type="dxa"/>
            <w:tcBorders>
              <w:top w:val="nil"/>
              <w:left w:val="nil"/>
              <w:bottom w:val="nil"/>
            </w:tcBorders>
            <w:vAlign w:val="bottom"/>
          </w:tcPr>
          <w:p w14:paraId="15F6C32C"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3617BB2A" w14:textId="77777777" w:rsidTr="00866DAF">
        <w:tc>
          <w:tcPr>
            <w:tcW w:w="959" w:type="dxa"/>
            <w:tcBorders>
              <w:top w:val="nil"/>
              <w:bottom w:val="nil"/>
              <w:right w:val="nil"/>
            </w:tcBorders>
            <w:vAlign w:val="bottom"/>
          </w:tcPr>
          <w:p w14:paraId="3A883D0E"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179B0899" w14:textId="77777777" w:rsidR="007851C6" w:rsidRPr="00866DAF" w:rsidRDefault="007851C6" w:rsidP="002068BE">
            <w:pPr>
              <w:rPr>
                <w:sz w:val="20"/>
              </w:rPr>
            </w:pPr>
            <w:r w:rsidRPr="00866DAF">
              <w:rPr>
                <w:rFonts w:ascii="Calibri" w:hAnsi="Calibri"/>
                <w:color w:val="000000"/>
                <w:sz w:val="20"/>
              </w:rPr>
              <w:t xml:space="preserve">DegreeName      </w:t>
            </w:r>
          </w:p>
        </w:tc>
        <w:tc>
          <w:tcPr>
            <w:tcW w:w="6299" w:type="dxa"/>
            <w:tcBorders>
              <w:top w:val="nil"/>
              <w:left w:val="nil"/>
              <w:bottom w:val="nil"/>
            </w:tcBorders>
            <w:vAlign w:val="bottom"/>
          </w:tcPr>
          <w:p w14:paraId="31A58623"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53E0AA8A" w14:textId="77777777" w:rsidTr="00866DAF">
        <w:tc>
          <w:tcPr>
            <w:tcW w:w="959" w:type="dxa"/>
            <w:tcBorders>
              <w:top w:val="nil"/>
              <w:bottom w:val="nil"/>
              <w:right w:val="nil"/>
            </w:tcBorders>
            <w:vAlign w:val="bottom"/>
          </w:tcPr>
          <w:p w14:paraId="47741AEA"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4C3968FC" w14:textId="77777777" w:rsidR="007851C6" w:rsidRPr="00866DAF" w:rsidRDefault="007851C6" w:rsidP="002068BE">
            <w:pPr>
              <w:rPr>
                <w:sz w:val="20"/>
              </w:rPr>
            </w:pPr>
            <w:r w:rsidRPr="00866DAF">
              <w:rPr>
                <w:rFonts w:ascii="Calibri" w:hAnsi="Calibri"/>
                <w:color w:val="000000"/>
                <w:sz w:val="20"/>
              </w:rPr>
              <w:t xml:space="preserve">DegreeType      </w:t>
            </w:r>
          </w:p>
        </w:tc>
        <w:tc>
          <w:tcPr>
            <w:tcW w:w="6299" w:type="dxa"/>
            <w:tcBorders>
              <w:top w:val="nil"/>
              <w:left w:val="nil"/>
              <w:bottom w:val="nil"/>
            </w:tcBorders>
            <w:vAlign w:val="bottom"/>
          </w:tcPr>
          <w:p w14:paraId="517D6D8D"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44BEE255" w14:textId="77777777" w:rsidTr="00866DAF">
        <w:tc>
          <w:tcPr>
            <w:tcW w:w="959" w:type="dxa"/>
            <w:tcBorders>
              <w:top w:val="nil"/>
              <w:bottom w:val="nil"/>
              <w:right w:val="nil"/>
            </w:tcBorders>
            <w:vAlign w:val="bottom"/>
          </w:tcPr>
          <w:p w14:paraId="6CFB54AF"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00ECB4A4" w14:textId="77777777" w:rsidR="007851C6" w:rsidRPr="00866DAF" w:rsidRDefault="007851C6" w:rsidP="002068BE">
            <w:pPr>
              <w:rPr>
                <w:sz w:val="20"/>
              </w:rPr>
            </w:pPr>
            <w:r w:rsidRPr="00866DAF">
              <w:rPr>
                <w:rFonts w:ascii="Calibri" w:hAnsi="Calibri"/>
                <w:color w:val="000000"/>
                <w:sz w:val="20"/>
              </w:rPr>
              <w:t xml:space="preserve">GPA             </w:t>
            </w:r>
          </w:p>
        </w:tc>
        <w:tc>
          <w:tcPr>
            <w:tcW w:w="6299" w:type="dxa"/>
            <w:tcBorders>
              <w:top w:val="nil"/>
              <w:left w:val="nil"/>
              <w:bottom w:val="nil"/>
            </w:tcBorders>
            <w:vAlign w:val="bottom"/>
          </w:tcPr>
          <w:p w14:paraId="13DA9CD2" w14:textId="77777777" w:rsidR="007851C6" w:rsidRPr="00866DAF" w:rsidRDefault="007851C6" w:rsidP="002068BE">
            <w:pPr>
              <w:rPr>
                <w:sz w:val="20"/>
              </w:rPr>
            </w:pPr>
            <w:r w:rsidRPr="00866DAF">
              <w:rPr>
                <w:rFonts w:ascii="Calibri" w:hAnsi="Calibri"/>
                <w:color w:val="000000"/>
                <w:sz w:val="20"/>
              </w:rPr>
              <w:t>unsigned integer, in the range 0-7</w:t>
            </w:r>
          </w:p>
        </w:tc>
      </w:tr>
      <w:tr w:rsidR="007851C6" w14:paraId="5B6E3CCF" w14:textId="77777777" w:rsidTr="00866DAF">
        <w:tc>
          <w:tcPr>
            <w:tcW w:w="959" w:type="dxa"/>
            <w:tcBorders>
              <w:top w:val="nil"/>
              <w:bottom w:val="nil"/>
              <w:right w:val="nil"/>
            </w:tcBorders>
            <w:vAlign w:val="bottom"/>
          </w:tcPr>
          <w:p w14:paraId="69FDA524"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42B53889" w14:textId="77777777" w:rsidR="007851C6" w:rsidRPr="00866DAF" w:rsidRDefault="007851C6" w:rsidP="002068BE">
            <w:pPr>
              <w:rPr>
                <w:sz w:val="20"/>
              </w:rPr>
            </w:pPr>
            <w:r w:rsidRPr="00866DAF">
              <w:rPr>
                <w:rFonts w:ascii="Calibri" w:hAnsi="Calibri"/>
                <w:color w:val="000000"/>
                <w:sz w:val="20"/>
              </w:rPr>
              <w:t xml:space="preserve">InstitutionName </w:t>
            </w:r>
          </w:p>
        </w:tc>
        <w:tc>
          <w:tcPr>
            <w:tcW w:w="6299" w:type="dxa"/>
            <w:tcBorders>
              <w:top w:val="nil"/>
              <w:left w:val="nil"/>
              <w:bottom w:val="nil"/>
            </w:tcBorders>
            <w:vAlign w:val="bottom"/>
          </w:tcPr>
          <w:p w14:paraId="3D46AD2C"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59DCF808" w14:textId="77777777" w:rsidTr="00866DAF">
        <w:tc>
          <w:tcPr>
            <w:tcW w:w="959" w:type="dxa"/>
            <w:tcBorders>
              <w:top w:val="nil"/>
              <w:bottom w:val="nil"/>
              <w:right w:val="nil"/>
            </w:tcBorders>
            <w:vAlign w:val="bottom"/>
          </w:tcPr>
          <w:p w14:paraId="2F1FCA82"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71A8B9FC" w14:textId="77777777" w:rsidR="007851C6" w:rsidRPr="00866DAF" w:rsidRDefault="007851C6" w:rsidP="002068BE">
            <w:pPr>
              <w:rPr>
                <w:sz w:val="20"/>
              </w:rPr>
            </w:pPr>
            <w:r w:rsidRPr="00866DAF">
              <w:rPr>
                <w:rFonts w:ascii="Calibri" w:hAnsi="Calibri"/>
                <w:color w:val="000000"/>
                <w:sz w:val="20"/>
              </w:rPr>
              <w:t xml:space="preserve">CountryISOCode  </w:t>
            </w:r>
          </w:p>
        </w:tc>
        <w:tc>
          <w:tcPr>
            <w:tcW w:w="6299" w:type="dxa"/>
            <w:tcBorders>
              <w:top w:val="nil"/>
              <w:left w:val="nil"/>
              <w:bottom w:val="nil"/>
            </w:tcBorders>
            <w:vAlign w:val="bottom"/>
          </w:tcPr>
          <w:p w14:paraId="70F3F3CD" w14:textId="77777777" w:rsidR="007851C6" w:rsidRPr="00866DAF" w:rsidRDefault="007851C6" w:rsidP="002068BE">
            <w:pPr>
              <w:rPr>
                <w:sz w:val="20"/>
              </w:rPr>
            </w:pPr>
            <w:r w:rsidRPr="00866DAF">
              <w:rPr>
                <w:rFonts w:ascii="Calibri" w:hAnsi="Calibri"/>
                <w:color w:val="000000"/>
                <w:sz w:val="20"/>
              </w:rPr>
              <w:t>fixed length character string, of width 2</w:t>
            </w:r>
          </w:p>
        </w:tc>
      </w:tr>
      <w:tr w:rsidR="007851C6" w14:paraId="4BF62680" w14:textId="77777777" w:rsidTr="00866DAF">
        <w:tc>
          <w:tcPr>
            <w:tcW w:w="959" w:type="dxa"/>
            <w:tcBorders>
              <w:top w:val="nil"/>
              <w:bottom w:val="nil"/>
              <w:right w:val="nil"/>
            </w:tcBorders>
            <w:vAlign w:val="bottom"/>
          </w:tcPr>
          <w:p w14:paraId="0D242ECA"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4023B3BB" w14:textId="77777777" w:rsidR="007851C6" w:rsidRPr="00866DAF" w:rsidRDefault="007851C6" w:rsidP="002068BE">
            <w:pPr>
              <w:rPr>
                <w:sz w:val="20"/>
              </w:rPr>
            </w:pPr>
            <w:r w:rsidRPr="00866DAF">
              <w:rPr>
                <w:rFonts w:ascii="Calibri" w:hAnsi="Calibri"/>
                <w:color w:val="000000"/>
                <w:sz w:val="20"/>
              </w:rPr>
              <w:t xml:space="preserve">PersonNameWhole </w:t>
            </w:r>
          </w:p>
        </w:tc>
        <w:tc>
          <w:tcPr>
            <w:tcW w:w="6299" w:type="dxa"/>
            <w:tcBorders>
              <w:top w:val="nil"/>
              <w:left w:val="nil"/>
              <w:bottom w:val="nil"/>
            </w:tcBorders>
            <w:vAlign w:val="bottom"/>
          </w:tcPr>
          <w:p w14:paraId="34B2D730"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55F2A5D8" w14:textId="77777777" w:rsidTr="00866DAF">
        <w:tc>
          <w:tcPr>
            <w:tcW w:w="959" w:type="dxa"/>
            <w:tcBorders>
              <w:top w:val="nil"/>
              <w:bottom w:val="nil"/>
              <w:right w:val="nil"/>
            </w:tcBorders>
            <w:vAlign w:val="bottom"/>
          </w:tcPr>
          <w:p w14:paraId="3D2FE314"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7127434A" w14:textId="77777777" w:rsidR="007851C6" w:rsidRPr="00866DAF" w:rsidRDefault="007851C6" w:rsidP="002068BE">
            <w:pPr>
              <w:rPr>
                <w:sz w:val="20"/>
              </w:rPr>
            </w:pPr>
            <w:r w:rsidRPr="00866DAF">
              <w:rPr>
                <w:rFonts w:ascii="Calibri" w:hAnsi="Calibri"/>
                <w:color w:val="000000"/>
                <w:sz w:val="20"/>
              </w:rPr>
              <w:t xml:space="preserve">RelationName    </w:t>
            </w:r>
          </w:p>
        </w:tc>
        <w:tc>
          <w:tcPr>
            <w:tcW w:w="6299" w:type="dxa"/>
            <w:tcBorders>
              <w:top w:val="nil"/>
              <w:left w:val="nil"/>
              <w:bottom w:val="nil"/>
            </w:tcBorders>
            <w:vAlign w:val="bottom"/>
          </w:tcPr>
          <w:p w14:paraId="0A4D6399"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1B8B47D7" w14:textId="77777777" w:rsidTr="00866DAF">
        <w:tc>
          <w:tcPr>
            <w:tcW w:w="959" w:type="dxa"/>
            <w:tcBorders>
              <w:top w:val="nil"/>
              <w:bottom w:val="nil"/>
              <w:right w:val="nil"/>
            </w:tcBorders>
            <w:vAlign w:val="bottom"/>
          </w:tcPr>
          <w:p w14:paraId="58D13153"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6C5E1F88" w14:textId="77777777" w:rsidR="007851C6" w:rsidRPr="00866DAF" w:rsidRDefault="007851C6" w:rsidP="002068BE">
            <w:pPr>
              <w:rPr>
                <w:sz w:val="20"/>
              </w:rPr>
            </w:pPr>
            <w:r w:rsidRPr="00866DAF">
              <w:rPr>
                <w:rFonts w:ascii="Calibri" w:hAnsi="Calibri"/>
                <w:color w:val="000000"/>
                <w:sz w:val="20"/>
              </w:rPr>
              <w:t xml:space="preserve">PhoneNumber     </w:t>
            </w:r>
          </w:p>
        </w:tc>
        <w:tc>
          <w:tcPr>
            <w:tcW w:w="6299" w:type="dxa"/>
            <w:tcBorders>
              <w:top w:val="nil"/>
              <w:left w:val="nil"/>
              <w:bottom w:val="nil"/>
            </w:tcBorders>
            <w:vAlign w:val="bottom"/>
          </w:tcPr>
          <w:p w14:paraId="71EC9133"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603188DC" w14:textId="77777777" w:rsidTr="00866DAF">
        <w:tc>
          <w:tcPr>
            <w:tcW w:w="959" w:type="dxa"/>
            <w:tcBorders>
              <w:top w:val="nil"/>
              <w:bottom w:val="nil"/>
              <w:right w:val="nil"/>
            </w:tcBorders>
            <w:vAlign w:val="bottom"/>
          </w:tcPr>
          <w:p w14:paraId="494FD5C0"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16C80E01" w14:textId="77777777" w:rsidR="007851C6" w:rsidRPr="00866DAF" w:rsidRDefault="007851C6" w:rsidP="002068BE">
            <w:pPr>
              <w:rPr>
                <w:sz w:val="20"/>
              </w:rPr>
            </w:pPr>
            <w:r w:rsidRPr="00866DAF">
              <w:rPr>
                <w:rFonts w:ascii="Calibri" w:hAnsi="Calibri"/>
                <w:color w:val="000000"/>
                <w:sz w:val="20"/>
              </w:rPr>
              <w:t xml:space="preserve">Profession      </w:t>
            </w:r>
          </w:p>
        </w:tc>
        <w:tc>
          <w:tcPr>
            <w:tcW w:w="6299" w:type="dxa"/>
            <w:tcBorders>
              <w:top w:val="nil"/>
              <w:left w:val="nil"/>
              <w:bottom w:val="nil"/>
            </w:tcBorders>
            <w:vAlign w:val="bottom"/>
          </w:tcPr>
          <w:p w14:paraId="13CDFB62" w14:textId="77777777" w:rsidR="007851C6" w:rsidRPr="00866DAF" w:rsidRDefault="007851C6" w:rsidP="002068BE">
            <w:pPr>
              <w:rPr>
                <w:sz w:val="20"/>
              </w:rPr>
            </w:pPr>
            <w:r w:rsidRPr="00866DAF">
              <w:rPr>
                <w:rFonts w:ascii="Calibri" w:hAnsi="Calibri"/>
                <w:color w:val="000000"/>
                <w:sz w:val="20"/>
              </w:rPr>
              <w:t>variable length character string, max length 255</w:t>
            </w:r>
          </w:p>
        </w:tc>
      </w:tr>
      <w:tr w:rsidR="007851C6" w14:paraId="17CB22A4" w14:textId="77777777" w:rsidTr="00866DAF">
        <w:tc>
          <w:tcPr>
            <w:tcW w:w="959" w:type="dxa"/>
            <w:tcBorders>
              <w:top w:val="nil"/>
              <w:bottom w:val="nil"/>
              <w:right w:val="nil"/>
            </w:tcBorders>
            <w:vAlign w:val="bottom"/>
          </w:tcPr>
          <w:p w14:paraId="675C4AD8"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5AB02206" w14:textId="77777777" w:rsidR="007851C6" w:rsidRPr="00866DAF" w:rsidRDefault="007851C6" w:rsidP="002068BE">
            <w:pPr>
              <w:rPr>
                <w:sz w:val="20"/>
              </w:rPr>
            </w:pPr>
            <w:r w:rsidRPr="00866DAF">
              <w:rPr>
                <w:rFonts w:ascii="Calibri" w:hAnsi="Calibri"/>
                <w:color w:val="000000"/>
                <w:sz w:val="20"/>
              </w:rPr>
              <w:t xml:space="preserve">MediaFilePath   </w:t>
            </w:r>
          </w:p>
        </w:tc>
        <w:tc>
          <w:tcPr>
            <w:tcW w:w="6299" w:type="dxa"/>
            <w:tcBorders>
              <w:top w:val="nil"/>
              <w:left w:val="nil"/>
              <w:bottom w:val="nil"/>
            </w:tcBorders>
            <w:vAlign w:val="bottom"/>
          </w:tcPr>
          <w:p w14:paraId="32162D0D" w14:textId="77777777" w:rsidR="007851C6" w:rsidRPr="00866DAF" w:rsidRDefault="007851C6" w:rsidP="002068BE">
            <w:pPr>
              <w:rPr>
                <w:sz w:val="20"/>
              </w:rPr>
            </w:pPr>
            <w:r w:rsidRPr="00866DAF">
              <w:rPr>
                <w:rFonts w:ascii="Calibri" w:hAnsi="Calibri"/>
                <w:color w:val="000000"/>
                <w:sz w:val="20"/>
              </w:rPr>
              <w:t>variable length character string, max length 255</w:t>
            </w:r>
          </w:p>
        </w:tc>
      </w:tr>
      <w:tr w:rsidR="007851C6" w14:paraId="40CA19DF" w14:textId="77777777" w:rsidTr="00866DAF">
        <w:tc>
          <w:tcPr>
            <w:tcW w:w="959" w:type="dxa"/>
            <w:tcBorders>
              <w:top w:val="nil"/>
              <w:bottom w:val="nil"/>
              <w:right w:val="nil"/>
            </w:tcBorders>
            <w:vAlign w:val="bottom"/>
          </w:tcPr>
          <w:p w14:paraId="66FCBC07"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08C63934" w14:textId="77777777" w:rsidR="007851C6" w:rsidRPr="00866DAF" w:rsidRDefault="007851C6" w:rsidP="002068BE">
            <w:pPr>
              <w:rPr>
                <w:sz w:val="20"/>
              </w:rPr>
            </w:pPr>
            <w:r w:rsidRPr="00866DAF">
              <w:rPr>
                <w:rFonts w:ascii="Calibri" w:hAnsi="Calibri"/>
                <w:color w:val="000000"/>
                <w:sz w:val="20"/>
              </w:rPr>
              <w:t xml:space="preserve">PersonNamePart  </w:t>
            </w:r>
          </w:p>
        </w:tc>
        <w:tc>
          <w:tcPr>
            <w:tcW w:w="6299" w:type="dxa"/>
            <w:tcBorders>
              <w:top w:val="nil"/>
              <w:left w:val="nil"/>
              <w:bottom w:val="nil"/>
            </w:tcBorders>
            <w:vAlign w:val="bottom"/>
          </w:tcPr>
          <w:p w14:paraId="378D3F81"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1567E1E0" w14:textId="77777777" w:rsidTr="00866DAF">
        <w:tc>
          <w:tcPr>
            <w:tcW w:w="959" w:type="dxa"/>
            <w:tcBorders>
              <w:top w:val="nil"/>
              <w:bottom w:val="nil"/>
              <w:right w:val="nil"/>
            </w:tcBorders>
            <w:vAlign w:val="bottom"/>
          </w:tcPr>
          <w:p w14:paraId="244F49F8"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10D56D4A" w14:textId="77777777" w:rsidR="007851C6" w:rsidRPr="00866DAF" w:rsidRDefault="007851C6" w:rsidP="002068BE">
            <w:pPr>
              <w:rPr>
                <w:sz w:val="20"/>
              </w:rPr>
            </w:pPr>
            <w:r w:rsidRPr="00866DAF">
              <w:rPr>
                <w:rFonts w:ascii="Calibri" w:hAnsi="Calibri"/>
                <w:color w:val="000000"/>
                <w:sz w:val="20"/>
              </w:rPr>
              <w:t xml:space="preserve">PersonTitle     </w:t>
            </w:r>
          </w:p>
        </w:tc>
        <w:tc>
          <w:tcPr>
            <w:tcW w:w="6299" w:type="dxa"/>
            <w:tcBorders>
              <w:top w:val="nil"/>
              <w:left w:val="nil"/>
              <w:bottom w:val="nil"/>
            </w:tcBorders>
            <w:vAlign w:val="bottom"/>
          </w:tcPr>
          <w:p w14:paraId="66CE5A37" w14:textId="77777777" w:rsidR="007851C6" w:rsidRPr="00866DAF" w:rsidRDefault="007851C6" w:rsidP="002068BE">
            <w:pPr>
              <w:rPr>
                <w:sz w:val="20"/>
              </w:rPr>
            </w:pPr>
            <w:r w:rsidRPr="00866DAF">
              <w:rPr>
                <w:rFonts w:ascii="Calibri" w:hAnsi="Calibri"/>
                <w:color w:val="000000"/>
                <w:sz w:val="20"/>
              </w:rPr>
              <w:t>variable length character string, max length 10</w:t>
            </w:r>
          </w:p>
        </w:tc>
      </w:tr>
      <w:tr w:rsidR="007851C6" w14:paraId="7F319E96" w14:textId="77777777" w:rsidTr="00866DAF">
        <w:tc>
          <w:tcPr>
            <w:tcW w:w="959" w:type="dxa"/>
            <w:tcBorders>
              <w:top w:val="nil"/>
              <w:bottom w:val="nil"/>
              <w:right w:val="nil"/>
            </w:tcBorders>
            <w:vAlign w:val="bottom"/>
          </w:tcPr>
          <w:p w14:paraId="4D510572"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384AD3A9" w14:textId="77777777" w:rsidR="007851C6" w:rsidRPr="00866DAF" w:rsidRDefault="007851C6" w:rsidP="002068BE">
            <w:pPr>
              <w:rPr>
                <w:sz w:val="20"/>
              </w:rPr>
            </w:pPr>
            <w:r w:rsidRPr="00866DAF">
              <w:rPr>
                <w:rFonts w:ascii="Calibri" w:hAnsi="Calibri"/>
                <w:color w:val="000000"/>
                <w:sz w:val="20"/>
              </w:rPr>
              <w:t xml:space="preserve">Binary          </w:t>
            </w:r>
          </w:p>
        </w:tc>
        <w:tc>
          <w:tcPr>
            <w:tcW w:w="6299" w:type="dxa"/>
            <w:tcBorders>
              <w:top w:val="nil"/>
              <w:left w:val="nil"/>
              <w:bottom w:val="nil"/>
            </w:tcBorders>
            <w:vAlign w:val="bottom"/>
          </w:tcPr>
          <w:p w14:paraId="29A6CDCB" w14:textId="77777777" w:rsidR="007851C6" w:rsidRPr="00866DAF" w:rsidRDefault="007851C6" w:rsidP="002068BE">
            <w:pPr>
              <w:rPr>
                <w:sz w:val="20"/>
              </w:rPr>
            </w:pPr>
            <w:r w:rsidRPr="00866DAF">
              <w:rPr>
                <w:rFonts w:ascii="Calibri" w:hAnsi="Calibri"/>
                <w:color w:val="000000"/>
                <w:sz w:val="20"/>
              </w:rPr>
              <w:t>unsigned integer, in the range 0-1</w:t>
            </w:r>
          </w:p>
        </w:tc>
      </w:tr>
      <w:tr w:rsidR="007851C6" w14:paraId="095E707E" w14:textId="77777777" w:rsidTr="00866DAF">
        <w:tc>
          <w:tcPr>
            <w:tcW w:w="959" w:type="dxa"/>
            <w:tcBorders>
              <w:top w:val="nil"/>
              <w:bottom w:val="nil"/>
              <w:right w:val="nil"/>
            </w:tcBorders>
            <w:vAlign w:val="bottom"/>
          </w:tcPr>
          <w:p w14:paraId="2D9DE963"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1E0F4F69" w14:textId="77777777" w:rsidR="007851C6" w:rsidRPr="00866DAF" w:rsidRDefault="007851C6" w:rsidP="002068BE">
            <w:pPr>
              <w:rPr>
                <w:sz w:val="20"/>
              </w:rPr>
            </w:pPr>
            <w:r w:rsidRPr="00866DAF">
              <w:rPr>
                <w:rFonts w:ascii="Calibri" w:hAnsi="Calibri"/>
                <w:color w:val="000000"/>
                <w:sz w:val="20"/>
              </w:rPr>
              <w:t xml:space="preserve">StreetAddress   </w:t>
            </w:r>
          </w:p>
        </w:tc>
        <w:tc>
          <w:tcPr>
            <w:tcW w:w="6299" w:type="dxa"/>
            <w:tcBorders>
              <w:top w:val="nil"/>
              <w:left w:val="nil"/>
              <w:bottom w:val="nil"/>
            </w:tcBorders>
            <w:vAlign w:val="bottom"/>
          </w:tcPr>
          <w:p w14:paraId="4C663DD2" w14:textId="77777777" w:rsidR="007851C6" w:rsidRPr="00866DAF" w:rsidRDefault="007851C6" w:rsidP="002068BE">
            <w:pPr>
              <w:rPr>
                <w:sz w:val="20"/>
              </w:rPr>
            </w:pPr>
            <w:r w:rsidRPr="00866DAF">
              <w:rPr>
                <w:rFonts w:ascii="Calibri" w:hAnsi="Calibri"/>
                <w:color w:val="000000"/>
                <w:sz w:val="20"/>
              </w:rPr>
              <w:t>variable length character string, max length 255</w:t>
            </w:r>
          </w:p>
        </w:tc>
      </w:tr>
      <w:tr w:rsidR="007851C6" w14:paraId="2969A53E" w14:textId="77777777" w:rsidTr="00866DAF">
        <w:tc>
          <w:tcPr>
            <w:tcW w:w="959" w:type="dxa"/>
            <w:tcBorders>
              <w:top w:val="nil"/>
              <w:bottom w:val="nil"/>
              <w:right w:val="nil"/>
            </w:tcBorders>
            <w:vAlign w:val="bottom"/>
          </w:tcPr>
          <w:p w14:paraId="070E4507"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497ADA4F" w14:textId="77777777" w:rsidR="007851C6" w:rsidRPr="00866DAF" w:rsidRDefault="007851C6" w:rsidP="002068BE">
            <w:pPr>
              <w:rPr>
                <w:sz w:val="20"/>
              </w:rPr>
            </w:pPr>
            <w:r w:rsidRPr="00866DAF">
              <w:rPr>
                <w:rFonts w:ascii="Calibri" w:hAnsi="Calibri"/>
                <w:color w:val="000000"/>
                <w:sz w:val="20"/>
              </w:rPr>
              <w:t xml:space="preserve">SuburbName      </w:t>
            </w:r>
          </w:p>
        </w:tc>
        <w:tc>
          <w:tcPr>
            <w:tcW w:w="6299" w:type="dxa"/>
            <w:tcBorders>
              <w:top w:val="nil"/>
              <w:left w:val="nil"/>
              <w:bottom w:val="nil"/>
            </w:tcBorders>
            <w:vAlign w:val="bottom"/>
          </w:tcPr>
          <w:p w14:paraId="0915EE75" w14:textId="77777777" w:rsidR="007851C6" w:rsidRPr="00866DAF" w:rsidRDefault="007851C6" w:rsidP="002068BE">
            <w:pPr>
              <w:rPr>
                <w:sz w:val="20"/>
              </w:rPr>
            </w:pPr>
            <w:r w:rsidRPr="00866DAF">
              <w:rPr>
                <w:rFonts w:ascii="Calibri" w:hAnsi="Calibri"/>
                <w:color w:val="000000"/>
                <w:sz w:val="20"/>
              </w:rPr>
              <w:t>variable length character string, max length 100</w:t>
            </w:r>
          </w:p>
        </w:tc>
      </w:tr>
      <w:tr w:rsidR="007851C6" w14:paraId="544B94E3" w14:textId="77777777" w:rsidTr="00866DAF">
        <w:tc>
          <w:tcPr>
            <w:tcW w:w="959" w:type="dxa"/>
            <w:tcBorders>
              <w:top w:val="nil"/>
              <w:bottom w:val="nil"/>
              <w:right w:val="nil"/>
            </w:tcBorders>
            <w:vAlign w:val="bottom"/>
          </w:tcPr>
          <w:p w14:paraId="54F511D7"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58BA4889" w14:textId="77777777" w:rsidR="007851C6" w:rsidRPr="00866DAF" w:rsidRDefault="007851C6" w:rsidP="002068BE">
            <w:pPr>
              <w:rPr>
                <w:sz w:val="20"/>
              </w:rPr>
            </w:pPr>
            <w:r w:rsidRPr="00866DAF">
              <w:rPr>
                <w:rFonts w:ascii="Calibri" w:hAnsi="Calibri"/>
                <w:color w:val="000000"/>
                <w:sz w:val="20"/>
              </w:rPr>
              <w:t xml:space="preserve">Postcode        </w:t>
            </w:r>
          </w:p>
        </w:tc>
        <w:tc>
          <w:tcPr>
            <w:tcW w:w="6299" w:type="dxa"/>
            <w:tcBorders>
              <w:top w:val="nil"/>
              <w:left w:val="nil"/>
              <w:bottom w:val="nil"/>
            </w:tcBorders>
            <w:vAlign w:val="bottom"/>
          </w:tcPr>
          <w:p w14:paraId="7D7D8B07" w14:textId="77777777" w:rsidR="007851C6" w:rsidRPr="00866DAF" w:rsidRDefault="007851C6" w:rsidP="002068BE">
            <w:pPr>
              <w:rPr>
                <w:sz w:val="20"/>
              </w:rPr>
            </w:pPr>
            <w:r w:rsidRPr="00866DAF">
              <w:rPr>
                <w:rFonts w:ascii="Calibri" w:hAnsi="Calibri"/>
                <w:color w:val="000000"/>
                <w:sz w:val="20"/>
              </w:rPr>
              <w:t>unsigned integer, in the range 0-10,000,000</w:t>
            </w:r>
          </w:p>
        </w:tc>
      </w:tr>
      <w:tr w:rsidR="007851C6" w14:paraId="428E31DA" w14:textId="77777777" w:rsidTr="00866DAF">
        <w:tc>
          <w:tcPr>
            <w:tcW w:w="959" w:type="dxa"/>
            <w:tcBorders>
              <w:top w:val="nil"/>
              <w:bottom w:val="nil"/>
              <w:right w:val="nil"/>
            </w:tcBorders>
            <w:vAlign w:val="bottom"/>
          </w:tcPr>
          <w:p w14:paraId="729BA05A"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57639F5F" w14:textId="77777777" w:rsidR="007851C6" w:rsidRPr="00866DAF" w:rsidRDefault="007851C6" w:rsidP="002068BE">
            <w:pPr>
              <w:rPr>
                <w:sz w:val="20"/>
              </w:rPr>
            </w:pPr>
            <w:r w:rsidRPr="00866DAF">
              <w:rPr>
                <w:rFonts w:ascii="Calibri" w:hAnsi="Calibri"/>
                <w:color w:val="000000"/>
                <w:sz w:val="20"/>
              </w:rPr>
              <w:t xml:space="preserve">CityName        </w:t>
            </w:r>
          </w:p>
        </w:tc>
        <w:tc>
          <w:tcPr>
            <w:tcW w:w="6299" w:type="dxa"/>
            <w:tcBorders>
              <w:top w:val="nil"/>
              <w:left w:val="nil"/>
              <w:bottom w:val="nil"/>
            </w:tcBorders>
            <w:vAlign w:val="bottom"/>
          </w:tcPr>
          <w:p w14:paraId="23E5D0F6"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4D32FFCE" w14:textId="77777777" w:rsidTr="00866DAF">
        <w:tc>
          <w:tcPr>
            <w:tcW w:w="959" w:type="dxa"/>
            <w:tcBorders>
              <w:top w:val="nil"/>
              <w:bottom w:val="nil"/>
              <w:right w:val="nil"/>
            </w:tcBorders>
            <w:vAlign w:val="bottom"/>
          </w:tcPr>
          <w:p w14:paraId="641B52C8"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0743B3A7" w14:textId="77777777" w:rsidR="007851C6" w:rsidRPr="00866DAF" w:rsidRDefault="007851C6" w:rsidP="002068BE">
            <w:pPr>
              <w:rPr>
                <w:sz w:val="20"/>
              </w:rPr>
            </w:pPr>
            <w:r w:rsidRPr="00866DAF">
              <w:rPr>
                <w:rFonts w:ascii="Calibri" w:hAnsi="Calibri"/>
                <w:color w:val="000000"/>
                <w:sz w:val="20"/>
              </w:rPr>
              <w:t xml:space="preserve">StateName       </w:t>
            </w:r>
          </w:p>
        </w:tc>
        <w:tc>
          <w:tcPr>
            <w:tcW w:w="6299" w:type="dxa"/>
            <w:tcBorders>
              <w:top w:val="nil"/>
              <w:left w:val="nil"/>
              <w:bottom w:val="nil"/>
            </w:tcBorders>
            <w:vAlign w:val="bottom"/>
          </w:tcPr>
          <w:p w14:paraId="4B4FBDD9"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629B7073" w14:textId="77777777" w:rsidTr="00866DAF">
        <w:tc>
          <w:tcPr>
            <w:tcW w:w="959" w:type="dxa"/>
            <w:tcBorders>
              <w:top w:val="nil"/>
              <w:bottom w:val="nil"/>
              <w:right w:val="nil"/>
            </w:tcBorders>
            <w:vAlign w:val="bottom"/>
          </w:tcPr>
          <w:p w14:paraId="388C50BC"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bottom w:val="nil"/>
              <w:right w:val="nil"/>
            </w:tcBorders>
            <w:vAlign w:val="bottom"/>
          </w:tcPr>
          <w:p w14:paraId="7A022066" w14:textId="77777777" w:rsidR="007851C6" w:rsidRPr="00866DAF" w:rsidRDefault="007851C6" w:rsidP="002068BE">
            <w:pPr>
              <w:rPr>
                <w:sz w:val="20"/>
              </w:rPr>
            </w:pPr>
            <w:r w:rsidRPr="00866DAF">
              <w:rPr>
                <w:rFonts w:ascii="Calibri" w:hAnsi="Calibri"/>
                <w:color w:val="000000"/>
                <w:sz w:val="20"/>
              </w:rPr>
              <w:t xml:space="preserve">ResearchArea    </w:t>
            </w:r>
          </w:p>
        </w:tc>
        <w:tc>
          <w:tcPr>
            <w:tcW w:w="6299" w:type="dxa"/>
            <w:tcBorders>
              <w:top w:val="nil"/>
              <w:left w:val="nil"/>
              <w:bottom w:val="nil"/>
            </w:tcBorders>
            <w:vAlign w:val="bottom"/>
          </w:tcPr>
          <w:p w14:paraId="3EA1DCAB" w14:textId="77777777" w:rsidR="007851C6" w:rsidRPr="00866DAF" w:rsidRDefault="007851C6" w:rsidP="002068BE">
            <w:pPr>
              <w:rPr>
                <w:sz w:val="20"/>
              </w:rPr>
            </w:pPr>
            <w:r w:rsidRPr="00866DAF">
              <w:rPr>
                <w:rFonts w:ascii="Calibri" w:hAnsi="Calibri"/>
                <w:color w:val="000000"/>
                <w:sz w:val="20"/>
              </w:rPr>
              <w:t>variable length character string, max length 50</w:t>
            </w:r>
          </w:p>
        </w:tc>
      </w:tr>
      <w:tr w:rsidR="007851C6" w14:paraId="10EE5C95" w14:textId="77777777" w:rsidTr="00866DAF">
        <w:tc>
          <w:tcPr>
            <w:tcW w:w="959" w:type="dxa"/>
            <w:tcBorders>
              <w:top w:val="nil"/>
              <w:right w:val="nil"/>
            </w:tcBorders>
            <w:vAlign w:val="bottom"/>
          </w:tcPr>
          <w:p w14:paraId="0035CDF0" w14:textId="77777777" w:rsidR="007851C6" w:rsidRPr="00866DAF" w:rsidRDefault="007851C6" w:rsidP="002068BE">
            <w:pPr>
              <w:rPr>
                <w:sz w:val="20"/>
              </w:rPr>
            </w:pPr>
            <w:r w:rsidRPr="00866DAF">
              <w:rPr>
                <w:rFonts w:ascii="Calibri" w:hAnsi="Calibri"/>
                <w:color w:val="000000"/>
                <w:sz w:val="20"/>
              </w:rPr>
              <w:t>Domain</w:t>
            </w:r>
          </w:p>
        </w:tc>
        <w:tc>
          <w:tcPr>
            <w:tcW w:w="1984" w:type="dxa"/>
            <w:tcBorders>
              <w:top w:val="nil"/>
              <w:left w:val="nil"/>
              <w:right w:val="nil"/>
            </w:tcBorders>
            <w:vAlign w:val="bottom"/>
          </w:tcPr>
          <w:p w14:paraId="2B2A21B7" w14:textId="77777777" w:rsidR="007851C6" w:rsidRPr="00866DAF" w:rsidRDefault="007851C6" w:rsidP="002068BE">
            <w:pPr>
              <w:rPr>
                <w:sz w:val="20"/>
              </w:rPr>
            </w:pPr>
            <w:r w:rsidRPr="00866DAF">
              <w:rPr>
                <w:rFonts w:ascii="Calibri" w:hAnsi="Calibri"/>
                <w:color w:val="000000"/>
                <w:sz w:val="20"/>
              </w:rPr>
              <w:t xml:space="preserve">FORCode         </w:t>
            </w:r>
          </w:p>
        </w:tc>
        <w:tc>
          <w:tcPr>
            <w:tcW w:w="6299" w:type="dxa"/>
            <w:tcBorders>
              <w:top w:val="nil"/>
              <w:left w:val="nil"/>
            </w:tcBorders>
            <w:vAlign w:val="bottom"/>
          </w:tcPr>
          <w:p w14:paraId="0A5C45CC" w14:textId="77777777" w:rsidR="007851C6" w:rsidRPr="00866DAF" w:rsidRDefault="007851C6" w:rsidP="002068BE">
            <w:pPr>
              <w:rPr>
                <w:sz w:val="20"/>
              </w:rPr>
            </w:pPr>
            <w:r w:rsidRPr="00866DAF">
              <w:rPr>
                <w:rFonts w:ascii="Calibri" w:hAnsi="Calibri"/>
                <w:color w:val="000000"/>
                <w:sz w:val="20"/>
              </w:rPr>
              <w:t>unsigned integer, in the range 0-999,999</w:t>
            </w:r>
          </w:p>
        </w:tc>
      </w:tr>
      <w:tr w:rsidR="007851C6" w14:paraId="36D5058B" w14:textId="77777777" w:rsidTr="002068BE">
        <w:tc>
          <w:tcPr>
            <w:tcW w:w="9242" w:type="dxa"/>
            <w:gridSpan w:val="3"/>
          </w:tcPr>
          <w:p w14:paraId="23627FD2" w14:textId="77777777" w:rsidR="007851C6" w:rsidRPr="00866DAF" w:rsidRDefault="007851C6" w:rsidP="002068BE">
            <w:pPr>
              <w:rPr>
                <w:sz w:val="20"/>
              </w:rPr>
            </w:pPr>
            <w:r w:rsidRPr="00866DAF">
              <w:rPr>
                <w:sz w:val="20"/>
              </w:rPr>
              <w:t>Decision Type (</w:t>
            </w:r>
          </w:p>
          <w:p w14:paraId="14CE5DE7" w14:textId="77777777" w:rsidR="007851C6" w:rsidRPr="00866DAF" w:rsidRDefault="007851C6" w:rsidP="002068BE">
            <w:pPr>
              <w:rPr>
                <w:sz w:val="20"/>
              </w:rPr>
            </w:pPr>
            <w:r w:rsidRPr="00866DAF">
              <w:rPr>
                <w:sz w:val="20"/>
              </w:rPr>
              <w:t xml:space="preserve">  DecisionTypeID IdInteger NOT NULL AUTO_INCREMENT,</w:t>
            </w:r>
          </w:p>
          <w:p w14:paraId="4BF52CC0" w14:textId="77777777" w:rsidR="007851C6" w:rsidRPr="00866DAF" w:rsidRDefault="007851C6" w:rsidP="002068BE">
            <w:pPr>
              <w:rPr>
                <w:sz w:val="20"/>
              </w:rPr>
            </w:pPr>
            <w:r w:rsidRPr="00866DAF">
              <w:rPr>
                <w:sz w:val="20"/>
              </w:rPr>
              <w:t xml:space="preserve">  type TypeLabelShort NOT NULL UNIQUE </w:t>
            </w:r>
          </w:p>
          <w:p w14:paraId="17C2A6AE" w14:textId="77777777" w:rsidR="007851C6" w:rsidRPr="00866DAF" w:rsidRDefault="007851C6" w:rsidP="002068BE">
            <w:pPr>
              <w:rPr>
                <w:sz w:val="20"/>
              </w:rPr>
            </w:pPr>
            <w:r w:rsidRPr="00866DAF">
              <w:rPr>
                <w:sz w:val="20"/>
              </w:rPr>
              <w:t xml:space="preserve">                      comment 'the type of decision/comment made',</w:t>
            </w:r>
          </w:p>
          <w:p w14:paraId="21812E64" w14:textId="77777777" w:rsidR="007851C6" w:rsidRPr="00866DAF" w:rsidRDefault="007851C6" w:rsidP="002068BE">
            <w:pPr>
              <w:rPr>
                <w:sz w:val="20"/>
              </w:rPr>
            </w:pPr>
            <w:r w:rsidRPr="00866DAF">
              <w:rPr>
                <w:sz w:val="20"/>
              </w:rPr>
              <w:t xml:space="preserve">  PRIMARY KEY (DecisionTypeID)</w:t>
            </w:r>
          </w:p>
          <w:p w14:paraId="73DD693F" w14:textId="77777777" w:rsidR="007851C6" w:rsidRPr="00866DAF" w:rsidRDefault="007851C6" w:rsidP="002068BE">
            <w:pPr>
              <w:rPr>
                <w:sz w:val="20"/>
              </w:rPr>
            </w:pPr>
            <w:r w:rsidRPr="00866DAF">
              <w:rPr>
                <w:sz w:val="20"/>
              </w:rPr>
              <w:t>) comment='the possible types of decisions/comments that can be made'</w:t>
            </w:r>
          </w:p>
          <w:p w14:paraId="101B9B90" w14:textId="77777777" w:rsidR="007851C6" w:rsidRPr="00866DAF" w:rsidRDefault="007851C6" w:rsidP="002068BE">
            <w:pPr>
              <w:rPr>
                <w:sz w:val="20"/>
              </w:rPr>
            </w:pPr>
          </w:p>
          <w:p w14:paraId="0E2B9897" w14:textId="77777777" w:rsidR="007851C6" w:rsidRPr="00866DAF" w:rsidRDefault="007851C6" w:rsidP="002068BE">
            <w:pPr>
              <w:rPr>
                <w:sz w:val="20"/>
              </w:rPr>
            </w:pPr>
          </w:p>
          <w:p w14:paraId="398991F4" w14:textId="77777777" w:rsidR="007851C6" w:rsidRPr="00866DAF" w:rsidRDefault="007851C6" w:rsidP="002068BE">
            <w:pPr>
              <w:rPr>
                <w:sz w:val="20"/>
              </w:rPr>
            </w:pPr>
            <w:r w:rsidRPr="00866DAF">
              <w:rPr>
                <w:sz w:val="20"/>
              </w:rPr>
              <w:t>Payment Method (</w:t>
            </w:r>
          </w:p>
          <w:p w14:paraId="6DB100D9" w14:textId="77777777" w:rsidR="007851C6" w:rsidRPr="00866DAF" w:rsidRDefault="007851C6" w:rsidP="002068BE">
            <w:pPr>
              <w:rPr>
                <w:sz w:val="20"/>
              </w:rPr>
            </w:pPr>
            <w:r w:rsidRPr="00866DAF">
              <w:rPr>
                <w:sz w:val="20"/>
              </w:rPr>
              <w:t xml:space="preserve">  PayMethodID IdInteger NOT NULL AUTO_INCREMENT,</w:t>
            </w:r>
          </w:p>
          <w:p w14:paraId="3A7A826A" w14:textId="77777777" w:rsidR="007851C6" w:rsidRPr="00866DAF" w:rsidRDefault="007851C6" w:rsidP="002068BE">
            <w:pPr>
              <w:rPr>
                <w:sz w:val="20"/>
              </w:rPr>
            </w:pPr>
            <w:r w:rsidRPr="00866DAF">
              <w:rPr>
                <w:sz w:val="20"/>
              </w:rPr>
              <w:t xml:space="preserve">  Method TypeLabelShort NOT NULL UNIQUE </w:t>
            </w:r>
          </w:p>
          <w:p w14:paraId="08E9E079" w14:textId="77777777" w:rsidR="007851C6" w:rsidRPr="00866DAF" w:rsidRDefault="007851C6" w:rsidP="002068BE">
            <w:pPr>
              <w:rPr>
                <w:sz w:val="20"/>
              </w:rPr>
            </w:pPr>
            <w:r w:rsidRPr="00866DAF">
              <w:rPr>
                <w:sz w:val="20"/>
              </w:rPr>
              <w:t xml:space="preserve">    comment 'Method of payment, e.g. scholarship, letter of financial support etc.'),</w:t>
            </w:r>
          </w:p>
          <w:p w14:paraId="0F552BC5" w14:textId="77777777" w:rsidR="007851C6" w:rsidRPr="00866DAF" w:rsidRDefault="007851C6" w:rsidP="002068BE">
            <w:pPr>
              <w:rPr>
                <w:sz w:val="20"/>
              </w:rPr>
            </w:pPr>
            <w:r w:rsidRPr="00866DAF">
              <w:rPr>
                <w:sz w:val="20"/>
              </w:rPr>
              <w:t xml:space="preserve">  PRIMARY KEY (PayMethodID)</w:t>
            </w:r>
          </w:p>
          <w:p w14:paraId="517CE5AE" w14:textId="77777777" w:rsidR="007851C6" w:rsidRPr="00866DAF" w:rsidRDefault="007851C6" w:rsidP="002068BE">
            <w:pPr>
              <w:rPr>
                <w:sz w:val="20"/>
              </w:rPr>
            </w:pPr>
            <w:r w:rsidRPr="00866DAF">
              <w:rPr>
                <w:sz w:val="20"/>
              </w:rPr>
              <w:t>)</w:t>
            </w:r>
          </w:p>
          <w:p w14:paraId="3F841822" w14:textId="77777777" w:rsidR="007851C6" w:rsidRPr="00866DAF" w:rsidRDefault="007851C6" w:rsidP="002068BE">
            <w:pPr>
              <w:rPr>
                <w:sz w:val="20"/>
              </w:rPr>
            </w:pPr>
            <w:r w:rsidRPr="00866DAF">
              <w:rPr>
                <w:sz w:val="20"/>
              </w:rPr>
              <w:t>comment='the possible payment methods of a Research higher degree'</w:t>
            </w:r>
          </w:p>
          <w:p w14:paraId="499E949C" w14:textId="77777777" w:rsidR="007851C6" w:rsidRPr="00866DAF" w:rsidRDefault="007851C6" w:rsidP="002068BE">
            <w:pPr>
              <w:rPr>
                <w:sz w:val="20"/>
              </w:rPr>
            </w:pPr>
          </w:p>
          <w:p w14:paraId="63B810B7" w14:textId="77777777" w:rsidR="007851C6" w:rsidRPr="00866DAF" w:rsidRDefault="007851C6" w:rsidP="002068BE">
            <w:pPr>
              <w:rPr>
                <w:sz w:val="20"/>
              </w:rPr>
            </w:pPr>
            <w:r w:rsidRPr="00866DAF">
              <w:rPr>
                <w:sz w:val="20"/>
              </w:rPr>
              <w:t>Application (</w:t>
            </w:r>
          </w:p>
          <w:p w14:paraId="276639D6" w14:textId="77777777" w:rsidR="007851C6" w:rsidRPr="00866DAF" w:rsidRDefault="007851C6" w:rsidP="002068BE">
            <w:pPr>
              <w:rPr>
                <w:sz w:val="20"/>
              </w:rPr>
            </w:pPr>
            <w:r w:rsidRPr="00866DAF">
              <w:rPr>
                <w:sz w:val="20"/>
              </w:rPr>
              <w:t xml:space="preserve">  ApplicationID IdInteger NOT NULL AUTO_INCREMENT,</w:t>
            </w:r>
          </w:p>
          <w:p w14:paraId="17C59C2A" w14:textId="77777777" w:rsidR="007851C6" w:rsidRPr="00866DAF" w:rsidRDefault="007851C6" w:rsidP="002068BE">
            <w:pPr>
              <w:rPr>
                <w:sz w:val="20"/>
              </w:rPr>
            </w:pPr>
            <w:r w:rsidRPr="00866DAF">
              <w:rPr>
                <w:sz w:val="20"/>
              </w:rPr>
              <w:t xml:space="preserve">  ApplicantEmail Email</w:t>
            </w:r>
          </w:p>
          <w:p w14:paraId="1304AD6F" w14:textId="77777777" w:rsidR="007851C6" w:rsidRPr="00866DAF" w:rsidRDefault="007851C6" w:rsidP="002068BE">
            <w:pPr>
              <w:rPr>
                <w:sz w:val="20"/>
              </w:rPr>
            </w:pPr>
            <w:r w:rsidRPr="00866DAF">
              <w:rPr>
                <w:sz w:val="20"/>
              </w:rPr>
              <w:t xml:space="preserve">    comment 'Denormalised column to improve retrieval of applications via email address',</w:t>
            </w:r>
          </w:p>
          <w:p w14:paraId="357E3B50" w14:textId="77777777" w:rsidR="007851C6" w:rsidRPr="00866DAF" w:rsidRDefault="007851C6" w:rsidP="002068BE">
            <w:pPr>
              <w:rPr>
                <w:sz w:val="20"/>
              </w:rPr>
            </w:pPr>
            <w:r w:rsidRPr="00866DAF">
              <w:rPr>
                <w:sz w:val="20"/>
              </w:rPr>
              <w:t xml:space="preserve">  ApplicantID IdInteger NOT NULL</w:t>
            </w:r>
          </w:p>
          <w:p w14:paraId="46B64A8C" w14:textId="77777777" w:rsidR="007851C6" w:rsidRPr="00866DAF" w:rsidRDefault="007851C6" w:rsidP="002068BE">
            <w:pPr>
              <w:rPr>
                <w:sz w:val="20"/>
              </w:rPr>
            </w:pPr>
            <w:r w:rsidRPr="00866DAF">
              <w:rPr>
                <w:sz w:val="20"/>
              </w:rPr>
              <w:t xml:space="preserve">    comment 'the ID of the applicant who proposed this application',</w:t>
            </w:r>
          </w:p>
          <w:p w14:paraId="5A56B892" w14:textId="77777777" w:rsidR="007851C6" w:rsidRPr="00866DAF" w:rsidRDefault="007851C6" w:rsidP="002068BE">
            <w:pPr>
              <w:rPr>
                <w:sz w:val="20"/>
              </w:rPr>
            </w:pPr>
            <w:r w:rsidRPr="00866DAF">
              <w:rPr>
                <w:sz w:val="20"/>
              </w:rPr>
              <w:t xml:space="preserve">  AddressConfirmed tinyint(1) NOT NULL comment 'All contact details appear valid',</w:t>
            </w:r>
          </w:p>
          <w:p w14:paraId="4BF39F77" w14:textId="77777777" w:rsidR="007851C6" w:rsidRPr="00866DAF" w:rsidRDefault="007851C6" w:rsidP="002068BE">
            <w:pPr>
              <w:rPr>
                <w:sz w:val="20"/>
              </w:rPr>
            </w:pPr>
            <w:r w:rsidRPr="00866DAF">
              <w:rPr>
                <w:sz w:val="20"/>
              </w:rPr>
              <w:t xml:space="preserve">  DegreeConfirmed Boolean NOT NULL</w:t>
            </w:r>
          </w:p>
          <w:p w14:paraId="5C397DAF" w14:textId="77777777" w:rsidR="007851C6" w:rsidRPr="00866DAF" w:rsidRDefault="007851C6" w:rsidP="002068BE">
            <w:pPr>
              <w:rPr>
                <w:sz w:val="20"/>
              </w:rPr>
            </w:pPr>
            <w:r w:rsidRPr="00866DAF">
              <w:rPr>
                <w:sz w:val="20"/>
              </w:rPr>
              <w:t xml:space="preserve">    comment 'The degree is a recognised degree of the institution',</w:t>
            </w:r>
          </w:p>
          <w:p w14:paraId="24977A2B" w14:textId="77777777" w:rsidR="007851C6" w:rsidRPr="00866DAF" w:rsidRDefault="007851C6" w:rsidP="002068BE">
            <w:pPr>
              <w:rPr>
                <w:sz w:val="20"/>
              </w:rPr>
            </w:pPr>
            <w:r w:rsidRPr="00866DAF">
              <w:rPr>
                <w:sz w:val="20"/>
              </w:rPr>
              <w:t xml:space="preserve">  VisaStatusConfirmed Boolean NOT NULL</w:t>
            </w:r>
          </w:p>
          <w:p w14:paraId="6236840F" w14:textId="77777777" w:rsidR="007851C6" w:rsidRPr="00866DAF" w:rsidRDefault="007851C6" w:rsidP="002068BE">
            <w:pPr>
              <w:rPr>
                <w:sz w:val="20"/>
              </w:rPr>
            </w:pPr>
            <w:r w:rsidRPr="00866DAF">
              <w:rPr>
                <w:sz w:val="20"/>
              </w:rPr>
              <w:t xml:space="preserve">    comment 'The visa status is backed by an official document',</w:t>
            </w:r>
          </w:p>
          <w:p w14:paraId="60751561" w14:textId="77777777" w:rsidR="007851C6" w:rsidRPr="00866DAF" w:rsidRDefault="007851C6" w:rsidP="002068BE">
            <w:pPr>
              <w:rPr>
                <w:sz w:val="20"/>
              </w:rPr>
            </w:pPr>
            <w:r w:rsidRPr="00866DAF">
              <w:rPr>
                <w:sz w:val="20"/>
              </w:rPr>
              <w:t xml:space="preserve">  ProposalConfirmed Boolean NOT NULL</w:t>
            </w:r>
          </w:p>
          <w:p w14:paraId="06C21397" w14:textId="77777777" w:rsidR="007851C6" w:rsidRPr="00866DAF" w:rsidRDefault="007851C6" w:rsidP="002068BE">
            <w:pPr>
              <w:rPr>
                <w:sz w:val="20"/>
              </w:rPr>
            </w:pPr>
            <w:r w:rsidRPr="00866DAF">
              <w:rPr>
                <w:sz w:val="20"/>
              </w:rPr>
              <w:t xml:space="preserve">    comment 'The proposal is contains appropriate detail',</w:t>
            </w:r>
          </w:p>
          <w:p w14:paraId="5E764A2A" w14:textId="77777777" w:rsidR="007851C6" w:rsidRPr="00866DAF" w:rsidRDefault="007851C6" w:rsidP="002068BE">
            <w:pPr>
              <w:rPr>
                <w:sz w:val="20"/>
              </w:rPr>
            </w:pPr>
            <w:r w:rsidRPr="00866DAF">
              <w:rPr>
                <w:sz w:val="20"/>
              </w:rPr>
              <w:t xml:space="preserve">  HasResearchAreas Boolean NOT NULL</w:t>
            </w:r>
          </w:p>
          <w:p w14:paraId="7B0823F1" w14:textId="77777777" w:rsidR="007851C6" w:rsidRPr="00866DAF" w:rsidRDefault="007851C6" w:rsidP="002068BE">
            <w:pPr>
              <w:rPr>
                <w:sz w:val="20"/>
              </w:rPr>
            </w:pPr>
            <w:r w:rsidRPr="00866DAF">
              <w:rPr>
                <w:sz w:val="20"/>
              </w:rPr>
              <w:t xml:space="preserve">    comment 'Has nominated research areas relevant to the proposal',</w:t>
            </w:r>
          </w:p>
          <w:p w14:paraId="0257C9F8" w14:textId="77777777" w:rsidR="007851C6" w:rsidRPr="00866DAF" w:rsidRDefault="007851C6" w:rsidP="002068BE">
            <w:pPr>
              <w:rPr>
                <w:sz w:val="20"/>
              </w:rPr>
            </w:pPr>
            <w:r w:rsidRPr="00866DAF">
              <w:rPr>
                <w:sz w:val="20"/>
              </w:rPr>
              <w:t xml:space="preserve">  HasPrimarySuper Boolean NOT NULL</w:t>
            </w:r>
          </w:p>
          <w:p w14:paraId="7CEBD47B" w14:textId="77777777" w:rsidR="007851C6" w:rsidRPr="00866DAF" w:rsidRDefault="007851C6" w:rsidP="002068BE">
            <w:pPr>
              <w:rPr>
                <w:sz w:val="20"/>
              </w:rPr>
            </w:pPr>
            <w:r w:rsidRPr="00866DAF">
              <w:rPr>
                <w:sz w:val="20"/>
              </w:rPr>
              <w:t xml:space="preserve">    comment 'Has the required number of supervisors',</w:t>
            </w:r>
          </w:p>
          <w:p w14:paraId="7E436506" w14:textId="77777777" w:rsidR="007851C6" w:rsidRPr="00866DAF" w:rsidRDefault="007851C6" w:rsidP="002068BE">
            <w:pPr>
              <w:rPr>
                <w:sz w:val="20"/>
              </w:rPr>
            </w:pPr>
            <w:r w:rsidRPr="00866DAF">
              <w:rPr>
                <w:sz w:val="20"/>
              </w:rPr>
              <w:t xml:space="preserve">  PayMethConfirmed Boolean NOT NULL</w:t>
            </w:r>
          </w:p>
          <w:p w14:paraId="7A878EFD" w14:textId="77777777" w:rsidR="007851C6" w:rsidRPr="00866DAF" w:rsidRDefault="007851C6" w:rsidP="002068BE">
            <w:pPr>
              <w:rPr>
                <w:sz w:val="20"/>
              </w:rPr>
            </w:pPr>
            <w:r w:rsidRPr="00866DAF">
              <w:rPr>
                <w:sz w:val="20"/>
              </w:rPr>
              <w:t xml:space="preserve">    comment 'The payment method is backed by an official document',</w:t>
            </w:r>
          </w:p>
          <w:p w14:paraId="3D856AD5" w14:textId="77777777" w:rsidR="007851C6" w:rsidRPr="00866DAF" w:rsidRDefault="007851C6" w:rsidP="002068BE">
            <w:pPr>
              <w:rPr>
                <w:sz w:val="20"/>
              </w:rPr>
            </w:pPr>
            <w:r w:rsidRPr="00866DAF">
              <w:rPr>
                <w:sz w:val="20"/>
              </w:rPr>
              <w:t xml:space="preserve">  EngProfConfirmed Boolean NOT NULL</w:t>
            </w:r>
          </w:p>
          <w:p w14:paraId="42604F03" w14:textId="77777777" w:rsidR="007851C6" w:rsidRPr="00866DAF" w:rsidRDefault="007851C6" w:rsidP="002068BE">
            <w:pPr>
              <w:rPr>
                <w:sz w:val="20"/>
              </w:rPr>
            </w:pPr>
            <w:r w:rsidRPr="00866DAF">
              <w:rPr>
                <w:sz w:val="20"/>
              </w:rPr>
              <w:t xml:space="preserve">    comment 'The applicant has some level of English literacy',</w:t>
            </w:r>
          </w:p>
          <w:p w14:paraId="03C3F392" w14:textId="77777777" w:rsidR="007851C6" w:rsidRPr="00866DAF" w:rsidRDefault="007851C6" w:rsidP="002068BE">
            <w:pPr>
              <w:rPr>
                <w:sz w:val="20"/>
              </w:rPr>
            </w:pPr>
            <w:r w:rsidRPr="00866DAF">
              <w:rPr>
                <w:sz w:val="20"/>
              </w:rPr>
              <w:t xml:space="preserve">  RefereesConfirmed Boolean NOT NULL</w:t>
            </w:r>
          </w:p>
          <w:p w14:paraId="0F63D47A" w14:textId="77777777" w:rsidR="007851C6" w:rsidRPr="00866DAF" w:rsidRDefault="007851C6" w:rsidP="002068BE">
            <w:pPr>
              <w:rPr>
                <w:sz w:val="20"/>
              </w:rPr>
            </w:pPr>
            <w:r w:rsidRPr="00866DAF">
              <w:rPr>
                <w:sz w:val="20"/>
              </w:rPr>
              <w:t xml:space="preserve">    comment 'The referees details appear to be correct',</w:t>
            </w:r>
          </w:p>
          <w:p w14:paraId="03DAF4C9" w14:textId="77777777" w:rsidR="007851C6" w:rsidRPr="00866DAF" w:rsidRDefault="007851C6" w:rsidP="002068BE">
            <w:pPr>
              <w:rPr>
                <w:sz w:val="20"/>
              </w:rPr>
            </w:pPr>
            <w:r w:rsidRPr="00866DAF">
              <w:rPr>
                <w:sz w:val="20"/>
              </w:rPr>
              <w:t xml:space="preserve">  RequireMoreInfo Boolean,</w:t>
            </w:r>
          </w:p>
          <w:p w14:paraId="01ED79CC" w14:textId="77777777" w:rsidR="007851C6" w:rsidRPr="00866DAF" w:rsidRDefault="007851C6" w:rsidP="002068BE">
            <w:pPr>
              <w:rPr>
                <w:sz w:val="20"/>
              </w:rPr>
            </w:pPr>
            <w:r w:rsidRPr="00866DAF">
              <w:rPr>
                <w:sz w:val="20"/>
              </w:rPr>
              <w:t xml:space="preserve">  ProposedStartDate Date</w:t>
            </w:r>
          </w:p>
          <w:p w14:paraId="0E66321F" w14:textId="77777777" w:rsidR="007851C6" w:rsidRPr="00866DAF" w:rsidRDefault="007851C6" w:rsidP="002068BE">
            <w:pPr>
              <w:rPr>
                <w:sz w:val="20"/>
              </w:rPr>
            </w:pPr>
            <w:r w:rsidRPr="00866DAF">
              <w:rPr>
                <w:sz w:val="20"/>
              </w:rPr>
              <w:t xml:space="preserve">    comment 'The date the applicant prefers to start the RHD (Entered as 1/1/## for S1 and 1/7/## for S2)',</w:t>
            </w:r>
          </w:p>
          <w:p w14:paraId="019D8CC9" w14:textId="77777777" w:rsidR="007851C6" w:rsidRPr="00866DAF" w:rsidRDefault="007851C6" w:rsidP="002068BE">
            <w:pPr>
              <w:rPr>
                <w:sz w:val="20"/>
              </w:rPr>
            </w:pPr>
            <w:r w:rsidRPr="00866DAF">
              <w:rPr>
                <w:sz w:val="20"/>
              </w:rPr>
              <w:t xml:space="preserve">  ProposalSummary ProposalSummary comment 'What the proposal is about',</w:t>
            </w:r>
          </w:p>
          <w:p w14:paraId="142EA402" w14:textId="77777777" w:rsidR="007851C6" w:rsidRPr="00866DAF" w:rsidRDefault="007851C6" w:rsidP="002068BE">
            <w:pPr>
              <w:rPr>
                <w:sz w:val="20"/>
              </w:rPr>
            </w:pPr>
            <w:r w:rsidRPr="00866DAF">
              <w:rPr>
                <w:sz w:val="20"/>
              </w:rPr>
              <w:t xml:space="preserve">  flindersCampus Boolean</w:t>
            </w:r>
          </w:p>
          <w:p w14:paraId="5C56A1EA" w14:textId="77777777" w:rsidR="007851C6" w:rsidRPr="00866DAF" w:rsidRDefault="007851C6" w:rsidP="002068BE">
            <w:pPr>
              <w:rPr>
                <w:sz w:val="20"/>
              </w:rPr>
            </w:pPr>
            <w:r w:rsidRPr="00866DAF">
              <w:rPr>
                <w:sz w:val="20"/>
              </w:rPr>
              <w:t xml:space="preserve">    comment 'the applicant wants to complete the degree a main campus',</w:t>
            </w:r>
          </w:p>
          <w:p w14:paraId="028E7467" w14:textId="77777777" w:rsidR="007851C6" w:rsidRPr="00866DAF" w:rsidRDefault="007851C6" w:rsidP="002068BE">
            <w:pPr>
              <w:rPr>
                <w:sz w:val="20"/>
              </w:rPr>
            </w:pPr>
            <w:r w:rsidRPr="00866DAF">
              <w:rPr>
                <w:sz w:val="20"/>
              </w:rPr>
              <w:t xml:space="preserve">  fullTime Boolean comment 'the applicant wants to undergo the degree full time',</w:t>
            </w:r>
          </w:p>
          <w:p w14:paraId="2E143BE1" w14:textId="77777777" w:rsidR="007851C6" w:rsidRPr="00866DAF" w:rsidRDefault="007851C6" w:rsidP="002068BE">
            <w:pPr>
              <w:rPr>
                <w:sz w:val="20"/>
              </w:rPr>
            </w:pPr>
            <w:r w:rsidRPr="00866DAF">
              <w:rPr>
                <w:sz w:val="20"/>
              </w:rPr>
              <w:t xml:space="preserve">  DateAdded Date NOT NULL comment 'the date the application was added',</w:t>
            </w:r>
          </w:p>
          <w:p w14:paraId="594A03E0" w14:textId="77777777" w:rsidR="007851C6" w:rsidRPr="00866DAF" w:rsidRDefault="007851C6" w:rsidP="002068BE">
            <w:pPr>
              <w:rPr>
                <w:sz w:val="20"/>
              </w:rPr>
            </w:pPr>
            <w:r w:rsidRPr="00866DAF">
              <w:rPr>
                <w:sz w:val="20"/>
              </w:rPr>
              <w:t xml:space="preserve">  DateLastChecked Date NOT NULL</w:t>
            </w:r>
          </w:p>
          <w:p w14:paraId="078390C1" w14:textId="77777777" w:rsidR="007851C6" w:rsidRPr="00866DAF" w:rsidRDefault="007851C6" w:rsidP="002068BE">
            <w:pPr>
              <w:rPr>
                <w:sz w:val="20"/>
              </w:rPr>
            </w:pPr>
            <w:r w:rsidRPr="00866DAF">
              <w:rPr>
                <w:sz w:val="20"/>
              </w:rPr>
              <w:t xml:space="preserve">    comment 'the date the application was last checked',</w:t>
            </w:r>
          </w:p>
          <w:p w14:paraId="5D54F090" w14:textId="77777777" w:rsidR="007851C6" w:rsidRPr="00866DAF" w:rsidRDefault="007851C6" w:rsidP="002068BE">
            <w:pPr>
              <w:rPr>
                <w:sz w:val="20"/>
              </w:rPr>
            </w:pPr>
            <w:r w:rsidRPr="00866DAF">
              <w:rPr>
                <w:sz w:val="20"/>
              </w:rPr>
              <w:t xml:space="preserve">  DateLastModified Date NOT NULL</w:t>
            </w:r>
          </w:p>
          <w:p w14:paraId="1E9DA3D9" w14:textId="77777777" w:rsidR="007851C6" w:rsidRPr="00866DAF" w:rsidRDefault="007851C6" w:rsidP="002068BE">
            <w:pPr>
              <w:rPr>
                <w:sz w:val="20"/>
              </w:rPr>
            </w:pPr>
            <w:r w:rsidRPr="00866DAF">
              <w:rPr>
                <w:sz w:val="20"/>
              </w:rPr>
              <w:t xml:space="preserve">    comment 'the date the application was last modified',</w:t>
            </w:r>
          </w:p>
          <w:p w14:paraId="20A38603" w14:textId="77777777" w:rsidR="007851C6" w:rsidRPr="00866DAF" w:rsidRDefault="007851C6" w:rsidP="002068BE">
            <w:pPr>
              <w:rPr>
                <w:sz w:val="20"/>
              </w:rPr>
            </w:pPr>
            <w:r w:rsidRPr="00866DAF">
              <w:rPr>
                <w:sz w:val="20"/>
              </w:rPr>
              <w:t xml:space="preserve">  ManagedByStaffID IdInteger</w:t>
            </w:r>
          </w:p>
          <w:p w14:paraId="3C58F430" w14:textId="77777777" w:rsidR="007851C6" w:rsidRPr="00866DAF" w:rsidRDefault="007851C6" w:rsidP="002068BE">
            <w:pPr>
              <w:rPr>
                <w:sz w:val="20"/>
              </w:rPr>
            </w:pPr>
            <w:r w:rsidRPr="00866DAF">
              <w:rPr>
                <w:sz w:val="20"/>
              </w:rPr>
              <w:t xml:space="preserve">    comment 'The staff ID of the staff member who has been personally assigned to manage this application (since it may not be used it is nullable)',</w:t>
            </w:r>
          </w:p>
          <w:p w14:paraId="3B9C99C6" w14:textId="77777777" w:rsidR="007851C6" w:rsidRPr="00866DAF" w:rsidRDefault="007851C6" w:rsidP="002068BE">
            <w:pPr>
              <w:rPr>
                <w:sz w:val="20"/>
              </w:rPr>
            </w:pPr>
            <w:r w:rsidRPr="00866DAF">
              <w:rPr>
                <w:sz w:val="20"/>
              </w:rPr>
              <w:t xml:space="preserve">  LastModifiedByStaffID IdInteger NOT NULL</w:t>
            </w:r>
          </w:p>
          <w:p w14:paraId="01C40D96" w14:textId="77777777" w:rsidR="007851C6" w:rsidRPr="00866DAF" w:rsidRDefault="007851C6" w:rsidP="002068BE">
            <w:pPr>
              <w:rPr>
                <w:sz w:val="20"/>
              </w:rPr>
            </w:pPr>
            <w:r w:rsidRPr="00866DAF">
              <w:rPr>
                <w:sz w:val="20"/>
              </w:rPr>
              <w:t xml:space="preserve">    comment 'the staff member ID of the last person to modify the application (all modifications are recorded in the decision table)',</w:t>
            </w:r>
          </w:p>
          <w:p w14:paraId="5949E000" w14:textId="77777777" w:rsidR="007851C6" w:rsidRPr="00866DAF" w:rsidRDefault="007851C6" w:rsidP="002068BE">
            <w:pPr>
              <w:rPr>
                <w:sz w:val="20"/>
              </w:rPr>
            </w:pPr>
            <w:r w:rsidRPr="00866DAF">
              <w:rPr>
                <w:sz w:val="20"/>
              </w:rPr>
              <w:t xml:space="preserve">  applicationStatusID IdInteger NOT NULL,</w:t>
            </w:r>
          </w:p>
          <w:p w14:paraId="022335CD" w14:textId="77777777" w:rsidR="007851C6" w:rsidRPr="00866DAF" w:rsidRDefault="007851C6" w:rsidP="002068BE">
            <w:pPr>
              <w:rPr>
                <w:sz w:val="20"/>
              </w:rPr>
            </w:pPr>
            <w:r w:rsidRPr="00866DAF">
              <w:rPr>
                <w:sz w:val="20"/>
              </w:rPr>
              <w:t xml:space="preserve">  awardID IdInteger,</w:t>
            </w:r>
          </w:p>
          <w:p w14:paraId="1BD39CC4" w14:textId="77777777" w:rsidR="007851C6" w:rsidRPr="00866DAF" w:rsidRDefault="007851C6" w:rsidP="002068BE">
            <w:pPr>
              <w:rPr>
                <w:sz w:val="20"/>
              </w:rPr>
            </w:pPr>
            <w:r w:rsidRPr="00866DAF">
              <w:rPr>
                <w:sz w:val="20"/>
              </w:rPr>
              <w:t xml:space="preserve">  PayMethodID IdInteger,</w:t>
            </w:r>
          </w:p>
          <w:p w14:paraId="2031D3E3" w14:textId="77777777" w:rsidR="007851C6" w:rsidRPr="00866DAF" w:rsidRDefault="007851C6" w:rsidP="002068BE">
            <w:pPr>
              <w:rPr>
                <w:sz w:val="20"/>
              </w:rPr>
            </w:pPr>
            <w:r w:rsidRPr="00866DAF">
              <w:rPr>
                <w:sz w:val="20"/>
              </w:rPr>
              <w:t xml:space="preserve">  PRIMARY KEY (ApplicationID),</w:t>
            </w:r>
          </w:p>
          <w:p w14:paraId="329A7D4A" w14:textId="77777777" w:rsidR="007851C6" w:rsidRPr="00866DAF" w:rsidRDefault="007851C6" w:rsidP="002068BE">
            <w:pPr>
              <w:rPr>
                <w:sz w:val="20"/>
              </w:rPr>
            </w:pPr>
            <w:r w:rsidRPr="00866DAF">
              <w:rPr>
                <w:sz w:val="20"/>
              </w:rPr>
              <w:t xml:space="preserve">  FOREIGN KEY (PayMethodID) REFERENCES `Payment Method` (PayMethodID)</w:t>
            </w:r>
          </w:p>
          <w:p w14:paraId="6BC540D8" w14:textId="77777777" w:rsidR="007851C6" w:rsidRPr="00866DAF" w:rsidRDefault="007851C6" w:rsidP="002068BE">
            <w:pPr>
              <w:rPr>
                <w:sz w:val="20"/>
              </w:rPr>
            </w:pPr>
            <w:r w:rsidRPr="00866DAF">
              <w:rPr>
                <w:sz w:val="20"/>
              </w:rPr>
              <w:t xml:space="preserve">    ON UPDATE Cascade ON DELETE Restrict,</w:t>
            </w:r>
          </w:p>
          <w:p w14:paraId="09558AD2" w14:textId="77777777" w:rsidR="007851C6" w:rsidRPr="00866DAF" w:rsidRDefault="007851C6" w:rsidP="002068BE">
            <w:pPr>
              <w:rPr>
                <w:sz w:val="20"/>
              </w:rPr>
            </w:pPr>
            <w:r w:rsidRPr="00866DAF">
              <w:rPr>
                <w:sz w:val="20"/>
              </w:rPr>
              <w:t xml:space="preserve">  FOREIGN KEY (ApplicantID) REFERENCES Applicant (ApplicantID) </w:t>
            </w:r>
          </w:p>
          <w:p w14:paraId="31BB406E" w14:textId="77777777" w:rsidR="007851C6" w:rsidRPr="00866DAF" w:rsidRDefault="007851C6" w:rsidP="002068BE">
            <w:pPr>
              <w:rPr>
                <w:sz w:val="20"/>
              </w:rPr>
            </w:pPr>
            <w:r w:rsidRPr="00866DAF">
              <w:rPr>
                <w:sz w:val="20"/>
              </w:rPr>
              <w:t xml:space="preserve">    ON UPDATE Cascade ON DELETE Cascade,</w:t>
            </w:r>
          </w:p>
          <w:p w14:paraId="77A380E4" w14:textId="77777777" w:rsidR="007851C6" w:rsidRPr="00866DAF" w:rsidRDefault="007851C6" w:rsidP="002068BE">
            <w:pPr>
              <w:rPr>
                <w:sz w:val="20"/>
              </w:rPr>
            </w:pPr>
            <w:r w:rsidRPr="00866DAF">
              <w:rPr>
                <w:sz w:val="20"/>
              </w:rPr>
              <w:t xml:space="preserve">  FOREIGN KEY (applicationStatusID) </w:t>
            </w:r>
          </w:p>
          <w:p w14:paraId="5694AF3A" w14:textId="77777777" w:rsidR="007851C6" w:rsidRPr="00866DAF" w:rsidRDefault="007851C6" w:rsidP="002068BE">
            <w:pPr>
              <w:rPr>
                <w:sz w:val="20"/>
              </w:rPr>
            </w:pPr>
            <w:r w:rsidRPr="00866DAF">
              <w:rPr>
                <w:sz w:val="20"/>
              </w:rPr>
              <w:t xml:space="preserve">    REFERENCES `Application Status` (ApplicationStatusID)</w:t>
            </w:r>
          </w:p>
          <w:p w14:paraId="21131C6A" w14:textId="77777777" w:rsidR="007851C6" w:rsidRPr="00866DAF" w:rsidRDefault="007851C6" w:rsidP="002068BE">
            <w:pPr>
              <w:rPr>
                <w:sz w:val="20"/>
              </w:rPr>
            </w:pPr>
            <w:r w:rsidRPr="00866DAF">
              <w:rPr>
                <w:sz w:val="20"/>
              </w:rPr>
              <w:t xml:space="preserve">    ON UPDATE Cascade ON DELETE Restrict,</w:t>
            </w:r>
          </w:p>
          <w:p w14:paraId="7535C7E6" w14:textId="77777777" w:rsidR="007851C6" w:rsidRPr="00866DAF" w:rsidRDefault="007851C6" w:rsidP="002068BE">
            <w:pPr>
              <w:rPr>
                <w:sz w:val="20"/>
              </w:rPr>
            </w:pPr>
            <w:r w:rsidRPr="00866DAF">
              <w:rPr>
                <w:sz w:val="20"/>
              </w:rPr>
              <w:t xml:space="preserve">  FOREIGN KEY (ManagedByStaffID) REFERENCES `University Staff Member` (StaffID)</w:t>
            </w:r>
          </w:p>
          <w:p w14:paraId="2B42C801" w14:textId="77777777" w:rsidR="007851C6" w:rsidRPr="00866DAF" w:rsidRDefault="007851C6" w:rsidP="002068BE">
            <w:pPr>
              <w:rPr>
                <w:sz w:val="20"/>
              </w:rPr>
            </w:pPr>
            <w:r w:rsidRPr="00866DAF">
              <w:rPr>
                <w:sz w:val="20"/>
              </w:rPr>
              <w:t xml:space="preserve">    ON UPDATE Cascade ON DELETE Set null,</w:t>
            </w:r>
          </w:p>
          <w:p w14:paraId="3BFF952C" w14:textId="77777777" w:rsidR="007851C6" w:rsidRPr="00866DAF" w:rsidRDefault="007851C6" w:rsidP="002068BE">
            <w:pPr>
              <w:rPr>
                <w:sz w:val="20"/>
              </w:rPr>
            </w:pPr>
            <w:r w:rsidRPr="00866DAF">
              <w:rPr>
                <w:sz w:val="20"/>
              </w:rPr>
              <w:t xml:space="preserve">  FOREIGN KEY (awardID) REFERENCES `Award Type` (AwardID) </w:t>
            </w:r>
          </w:p>
          <w:p w14:paraId="570A8569" w14:textId="77777777" w:rsidR="007851C6" w:rsidRPr="00866DAF" w:rsidRDefault="007851C6" w:rsidP="002068BE">
            <w:pPr>
              <w:rPr>
                <w:sz w:val="20"/>
              </w:rPr>
            </w:pPr>
            <w:r w:rsidRPr="00866DAF">
              <w:rPr>
                <w:sz w:val="20"/>
              </w:rPr>
              <w:t xml:space="preserve">    ON UPDATE Cascade ON DELETE Restrict,</w:t>
            </w:r>
          </w:p>
          <w:p w14:paraId="49ACF179" w14:textId="77777777" w:rsidR="007851C6" w:rsidRPr="00866DAF" w:rsidRDefault="007851C6" w:rsidP="002068BE">
            <w:pPr>
              <w:rPr>
                <w:sz w:val="20"/>
              </w:rPr>
            </w:pPr>
            <w:r w:rsidRPr="00866DAF">
              <w:rPr>
                <w:sz w:val="20"/>
              </w:rPr>
              <w:t xml:space="preserve">  FOREIGN KEY (LastModifiedByStaffID) </w:t>
            </w:r>
          </w:p>
          <w:p w14:paraId="0AB8911E" w14:textId="77777777" w:rsidR="007851C6" w:rsidRPr="00866DAF" w:rsidRDefault="007851C6" w:rsidP="002068BE">
            <w:pPr>
              <w:rPr>
                <w:sz w:val="20"/>
              </w:rPr>
            </w:pPr>
            <w:r w:rsidRPr="00866DAF">
              <w:rPr>
                <w:sz w:val="20"/>
              </w:rPr>
              <w:t xml:space="preserve">    REFERENCES `University Staff Member` (StaffID)</w:t>
            </w:r>
          </w:p>
          <w:p w14:paraId="65A3DD6D" w14:textId="77777777" w:rsidR="007851C6" w:rsidRPr="00866DAF" w:rsidRDefault="007851C6" w:rsidP="002068BE">
            <w:pPr>
              <w:rPr>
                <w:sz w:val="20"/>
              </w:rPr>
            </w:pPr>
            <w:r w:rsidRPr="00866DAF">
              <w:rPr>
                <w:sz w:val="20"/>
              </w:rPr>
              <w:t xml:space="preserve">    ON UPDATE Cascade ON DELETE Restrict</w:t>
            </w:r>
          </w:p>
          <w:p w14:paraId="5A727AE8" w14:textId="77777777" w:rsidR="007851C6" w:rsidRPr="00866DAF" w:rsidRDefault="007851C6" w:rsidP="002068BE">
            <w:pPr>
              <w:rPr>
                <w:sz w:val="20"/>
              </w:rPr>
            </w:pPr>
            <w:r w:rsidRPr="00866DAF">
              <w:rPr>
                <w:sz w:val="20"/>
              </w:rPr>
              <w:t>)</w:t>
            </w:r>
          </w:p>
          <w:p w14:paraId="74E20E17" w14:textId="77777777" w:rsidR="007851C6" w:rsidRPr="00866DAF" w:rsidRDefault="007851C6" w:rsidP="002068BE">
            <w:pPr>
              <w:rPr>
                <w:sz w:val="20"/>
              </w:rPr>
            </w:pPr>
            <w:r w:rsidRPr="00866DAF">
              <w:rPr>
                <w:sz w:val="20"/>
              </w:rPr>
              <w:t>comment='Holds the application details including a checklist of recorded information and applicaiton stage'</w:t>
            </w:r>
          </w:p>
          <w:p w14:paraId="1F437335" w14:textId="77777777" w:rsidR="007851C6" w:rsidRPr="00866DAF" w:rsidRDefault="007851C6" w:rsidP="002068BE">
            <w:pPr>
              <w:rPr>
                <w:sz w:val="20"/>
              </w:rPr>
            </w:pPr>
          </w:p>
          <w:p w14:paraId="79A76C7A" w14:textId="77777777" w:rsidR="007851C6" w:rsidRPr="00866DAF" w:rsidRDefault="007851C6" w:rsidP="002068BE">
            <w:pPr>
              <w:rPr>
                <w:sz w:val="20"/>
              </w:rPr>
            </w:pPr>
            <w:r w:rsidRPr="00866DAF">
              <w:rPr>
                <w:sz w:val="20"/>
              </w:rPr>
              <w:t>Document Status (</w:t>
            </w:r>
          </w:p>
          <w:p w14:paraId="26F97550" w14:textId="77777777" w:rsidR="007851C6" w:rsidRPr="00866DAF" w:rsidRDefault="007851C6" w:rsidP="002068BE">
            <w:pPr>
              <w:rPr>
                <w:sz w:val="20"/>
              </w:rPr>
            </w:pPr>
            <w:r w:rsidRPr="00866DAF">
              <w:rPr>
                <w:sz w:val="20"/>
              </w:rPr>
              <w:t xml:space="preserve">  DocStatusID IdInteger NOT NULL AUTO_INCREMENT,</w:t>
            </w:r>
          </w:p>
          <w:p w14:paraId="4B16549B" w14:textId="77777777" w:rsidR="007851C6" w:rsidRPr="00866DAF" w:rsidRDefault="007851C6" w:rsidP="002068BE">
            <w:pPr>
              <w:rPr>
                <w:sz w:val="20"/>
              </w:rPr>
            </w:pPr>
            <w:r w:rsidRPr="00866DAF">
              <w:rPr>
                <w:sz w:val="20"/>
              </w:rPr>
              <w:t xml:space="preserve">  Status TypeLabelShort NOT NULL UNIQUE </w:t>
            </w:r>
          </w:p>
          <w:p w14:paraId="32B89048" w14:textId="77777777" w:rsidR="007851C6" w:rsidRPr="00866DAF" w:rsidRDefault="007851C6" w:rsidP="002068BE">
            <w:pPr>
              <w:rPr>
                <w:sz w:val="20"/>
              </w:rPr>
            </w:pPr>
            <w:r w:rsidRPr="00866DAF">
              <w:rPr>
                <w:sz w:val="20"/>
              </w:rPr>
              <w:t xml:space="preserve">    comment 'Official and translation status of a document associated to an Applicant',</w:t>
            </w:r>
          </w:p>
          <w:p w14:paraId="6D83E90E" w14:textId="77777777" w:rsidR="007851C6" w:rsidRPr="00866DAF" w:rsidRDefault="007851C6" w:rsidP="002068BE">
            <w:pPr>
              <w:rPr>
                <w:sz w:val="20"/>
              </w:rPr>
            </w:pPr>
            <w:r w:rsidRPr="00866DAF">
              <w:rPr>
                <w:sz w:val="20"/>
              </w:rPr>
              <w:t xml:space="preserve">  Description DescLong NOT NULL</w:t>
            </w:r>
          </w:p>
          <w:p w14:paraId="7890A230" w14:textId="77777777" w:rsidR="007851C6" w:rsidRPr="00866DAF" w:rsidRDefault="007851C6" w:rsidP="002068BE">
            <w:pPr>
              <w:rPr>
                <w:sz w:val="20"/>
              </w:rPr>
            </w:pPr>
            <w:r w:rsidRPr="00866DAF">
              <w:rPr>
                <w:sz w:val="20"/>
              </w:rPr>
              <w:t xml:space="preserve">    comment 'the details and implication of this status',</w:t>
            </w:r>
          </w:p>
          <w:p w14:paraId="5FAAFF0D" w14:textId="77777777" w:rsidR="007851C6" w:rsidRPr="00866DAF" w:rsidRDefault="007851C6" w:rsidP="002068BE">
            <w:pPr>
              <w:rPr>
                <w:sz w:val="20"/>
              </w:rPr>
            </w:pPr>
            <w:r w:rsidRPr="00866DAF">
              <w:rPr>
                <w:sz w:val="20"/>
              </w:rPr>
              <w:t xml:space="preserve">  PRIMARY KEY (DocStatusID)</w:t>
            </w:r>
          </w:p>
          <w:p w14:paraId="3E077A0D" w14:textId="77777777" w:rsidR="007851C6" w:rsidRPr="00866DAF" w:rsidRDefault="007851C6" w:rsidP="002068BE">
            <w:pPr>
              <w:rPr>
                <w:sz w:val="20"/>
              </w:rPr>
            </w:pPr>
            <w:r w:rsidRPr="00866DAF">
              <w:rPr>
                <w:sz w:val="20"/>
              </w:rPr>
              <w:t>)</w:t>
            </w:r>
          </w:p>
          <w:p w14:paraId="3FE226E1" w14:textId="77777777" w:rsidR="007851C6" w:rsidRPr="00866DAF" w:rsidRDefault="007851C6" w:rsidP="002068BE">
            <w:pPr>
              <w:rPr>
                <w:sz w:val="20"/>
              </w:rPr>
            </w:pPr>
            <w:r w:rsidRPr="00866DAF">
              <w:rPr>
                <w:sz w:val="20"/>
              </w:rPr>
              <w:t>comment='the possible statuses of a document'</w:t>
            </w:r>
          </w:p>
          <w:p w14:paraId="61FA5DA1" w14:textId="77777777" w:rsidR="007851C6" w:rsidRPr="00866DAF" w:rsidRDefault="007851C6" w:rsidP="002068BE">
            <w:pPr>
              <w:rPr>
                <w:sz w:val="20"/>
              </w:rPr>
            </w:pPr>
          </w:p>
          <w:p w14:paraId="5CE6C5CC" w14:textId="77777777" w:rsidR="007851C6" w:rsidRPr="00866DAF" w:rsidRDefault="007851C6" w:rsidP="002068BE">
            <w:pPr>
              <w:rPr>
                <w:sz w:val="20"/>
              </w:rPr>
            </w:pPr>
            <w:r w:rsidRPr="00866DAF">
              <w:rPr>
                <w:sz w:val="20"/>
              </w:rPr>
              <w:t>Publication (</w:t>
            </w:r>
          </w:p>
          <w:p w14:paraId="1C3F1AEC" w14:textId="77777777" w:rsidR="007851C6" w:rsidRPr="00866DAF" w:rsidRDefault="007851C6" w:rsidP="002068BE">
            <w:pPr>
              <w:rPr>
                <w:sz w:val="20"/>
              </w:rPr>
            </w:pPr>
            <w:r w:rsidRPr="00866DAF">
              <w:rPr>
                <w:sz w:val="20"/>
              </w:rPr>
              <w:t xml:space="preserve">  PubID IdInteger NOT NULL AUTO_INCREMENT </w:t>
            </w:r>
          </w:p>
          <w:p w14:paraId="3BF89438" w14:textId="77777777" w:rsidR="007851C6" w:rsidRPr="00866DAF" w:rsidRDefault="007851C6" w:rsidP="002068BE">
            <w:pPr>
              <w:rPr>
                <w:sz w:val="20"/>
              </w:rPr>
            </w:pPr>
            <w:r w:rsidRPr="00866DAF">
              <w:rPr>
                <w:sz w:val="20"/>
              </w:rPr>
              <w:t xml:space="preserve">    comment 'The primary key that uniquely identifies the publication',</w:t>
            </w:r>
          </w:p>
          <w:p w14:paraId="4A5B02EF" w14:textId="77777777" w:rsidR="007851C6" w:rsidRPr="00866DAF" w:rsidRDefault="007851C6" w:rsidP="002068BE">
            <w:pPr>
              <w:rPr>
                <w:sz w:val="20"/>
              </w:rPr>
            </w:pPr>
            <w:r w:rsidRPr="00866DAF">
              <w:rPr>
                <w:sz w:val="20"/>
              </w:rPr>
              <w:t xml:space="preserve">  ApplicantID IdInteger NOT NULL </w:t>
            </w:r>
          </w:p>
          <w:p w14:paraId="208C5574" w14:textId="77777777" w:rsidR="007851C6" w:rsidRPr="00866DAF" w:rsidRDefault="007851C6" w:rsidP="002068BE">
            <w:pPr>
              <w:rPr>
                <w:sz w:val="20"/>
              </w:rPr>
            </w:pPr>
            <w:r w:rsidRPr="00866DAF">
              <w:rPr>
                <w:sz w:val="20"/>
              </w:rPr>
              <w:t xml:space="preserve">    comment 'the ID of the applicant who authored the publication',</w:t>
            </w:r>
          </w:p>
          <w:p w14:paraId="42B719AF" w14:textId="77777777" w:rsidR="007851C6" w:rsidRPr="00866DAF" w:rsidRDefault="007851C6" w:rsidP="002068BE">
            <w:pPr>
              <w:rPr>
                <w:sz w:val="20"/>
              </w:rPr>
            </w:pPr>
            <w:r w:rsidRPr="00866DAF">
              <w:rPr>
                <w:sz w:val="20"/>
              </w:rPr>
              <w:t xml:space="preserve">  Title DocumentTitle NOT NULL comment 'The title of the publication',</w:t>
            </w:r>
          </w:p>
          <w:p w14:paraId="0561208D" w14:textId="77777777" w:rsidR="007851C6" w:rsidRPr="00866DAF" w:rsidRDefault="007851C6" w:rsidP="002068BE">
            <w:pPr>
              <w:rPr>
                <w:sz w:val="20"/>
              </w:rPr>
            </w:pPr>
            <w:r w:rsidRPr="00866DAF">
              <w:rPr>
                <w:sz w:val="20"/>
              </w:rPr>
              <w:t xml:space="preserve">  Abstract DescLong comment 'A abstract/description of the publication',</w:t>
            </w:r>
          </w:p>
          <w:p w14:paraId="7A2A69C1" w14:textId="77777777" w:rsidR="007851C6" w:rsidRPr="00866DAF" w:rsidRDefault="007851C6" w:rsidP="002068BE">
            <w:pPr>
              <w:rPr>
                <w:sz w:val="20"/>
              </w:rPr>
            </w:pPr>
            <w:r w:rsidRPr="00866DAF">
              <w:rPr>
                <w:sz w:val="20"/>
              </w:rPr>
              <w:t xml:space="preserve">  Publication DocumentTitle NOT NULL comment 'The journal/magazine publisher ',</w:t>
            </w:r>
          </w:p>
          <w:p w14:paraId="48281B95" w14:textId="77777777" w:rsidR="007851C6" w:rsidRPr="00866DAF" w:rsidRDefault="007851C6" w:rsidP="002068BE">
            <w:pPr>
              <w:rPr>
                <w:sz w:val="20"/>
              </w:rPr>
            </w:pPr>
            <w:r w:rsidRPr="00866DAF">
              <w:rPr>
                <w:sz w:val="20"/>
              </w:rPr>
              <w:t xml:space="preserve">  IssueNo IdInteger comment 'The issue/edition number of the publication',</w:t>
            </w:r>
          </w:p>
          <w:p w14:paraId="45B6F061" w14:textId="77777777" w:rsidR="007851C6" w:rsidRPr="00866DAF" w:rsidRDefault="007851C6" w:rsidP="002068BE">
            <w:pPr>
              <w:rPr>
                <w:sz w:val="20"/>
              </w:rPr>
            </w:pPr>
            <w:r w:rsidRPr="00866DAF">
              <w:rPr>
                <w:sz w:val="20"/>
              </w:rPr>
              <w:t xml:space="preserve">  IssueDate Date NOT NULL comment 'The date the publication was issued',</w:t>
            </w:r>
          </w:p>
          <w:p w14:paraId="16309D7F" w14:textId="77777777" w:rsidR="007851C6" w:rsidRPr="00866DAF" w:rsidRDefault="007851C6" w:rsidP="002068BE">
            <w:pPr>
              <w:rPr>
                <w:sz w:val="20"/>
              </w:rPr>
            </w:pPr>
            <w:r w:rsidRPr="00866DAF">
              <w:rPr>
                <w:sz w:val="20"/>
              </w:rPr>
              <w:t xml:space="preserve">  OnlineLink URL comment 'An online link to the publication',</w:t>
            </w:r>
          </w:p>
          <w:p w14:paraId="6216C5F6" w14:textId="77777777" w:rsidR="007851C6" w:rsidRPr="00866DAF" w:rsidRDefault="007851C6" w:rsidP="002068BE">
            <w:pPr>
              <w:rPr>
                <w:sz w:val="20"/>
              </w:rPr>
            </w:pPr>
            <w:r w:rsidRPr="00866DAF">
              <w:rPr>
                <w:sz w:val="20"/>
              </w:rPr>
              <w:t xml:space="preserve">  OtherAuthorsNames AuthorList comment 'Other authors of the publication',</w:t>
            </w:r>
          </w:p>
          <w:p w14:paraId="1EB54A62" w14:textId="77777777" w:rsidR="007851C6" w:rsidRPr="00866DAF" w:rsidRDefault="007851C6" w:rsidP="002068BE">
            <w:pPr>
              <w:rPr>
                <w:sz w:val="20"/>
              </w:rPr>
            </w:pPr>
            <w:r w:rsidRPr="00866DAF">
              <w:rPr>
                <w:sz w:val="20"/>
              </w:rPr>
              <w:t xml:space="preserve">  Language Language comment 'language of the publication',</w:t>
            </w:r>
          </w:p>
          <w:p w14:paraId="2BF3472D" w14:textId="77777777" w:rsidR="007851C6" w:rsidRPr="00866DAF" w:rsidRDefault="007851C6" w:rsidP="002068BE">
            <w:pPr>
              <w:rPr>
                <w:sz w:val="20"/>
              </w:rPr>
            </w:pPr>
            <w:r w:rsidRPr="00866DAF">
              <w:rPr>
                <w:sz w:val="20"/>
              </w:rPr>
              <w:t xml:space="preserve">  PRIMARY KEY (PubID),</w:t>
            </w:r>
          </w:p>
          <w:p w14:paraId="2EFE5E51" w14:textId="77777777" w:rsidR="007851C6" w:rsidRPr="00866DAF" w:rsidRDefault="007851C6" w:rsidP="002068BE">
            <w:pPr>
              <w:rPr>
                <w:sz w:val="20"/>
              </w:rPr>
            </w:pPr>
            <w:r w:rsidRPr="00866DAF">
              <w:rPr>
                <w:sz w:val="20"/>
              </w:rPr>
              <w:t xml:space="preserve">  FOREIGN KEY (ApplicantID) REFERENCES Applicant (ApplicantID) </w:t>
            </w:r>
          </w:p>
          <w:p w14:paraId="6F752283" w14:textId="77777777" w:rsidR="007851C6" w:rsidRPr="00866DAF" w:rsidRDefault="007851C6" w:rsidP="002068BE">
            <w:pPr>
              <w:rPr>
                <w:sz w:val="20"/>
              </w:rPr>
            </w:pPr>
            <w:r w:rsidRPr="00866DAF">
              <w:rPr>
                <w:sz w:val="20"/>
              </w:rPr>
              <w:t xml:space="preserve">    ON UPDATE Cascade ON DELETE Cascade</w:t>
            </w:r>
          </w:p>
          <w:p w14:paraId="7BB9FAAA" w14:textId="77777777" w:rsidR="007851C6" w:rsidRPr="00866DAF" w:rsidRDefault="007851C6" w:rsidP="002068BE">
            <w:pPr>
              <w:rPr>
                <w:sz w:val="20"/>
              </w:rPr>
            </w:pPr>
            <w:r w:rsidRPr="00866DAF">
              <w:rPr>
                <w:sz w:val="20"/>
              </w:rPr>
              <w:t>)</w:t>
            </w:r>
          </w:p>
          <w:p w14:paraId="28D24E5C" w14:textId="77777777" w:rsidR="007851C6" w:rsidRPr="00866DAF" w:rsidRDefault="007851C6" w:rsidP="002068BE">
            <w:pPr>
              <w:rPr>
                <w:sz w:val="20"/>
              </w:rPr>
            </w:pPr>
          </w:p>
          <w:p w14:paraId="2714E9FA" w14:textId="77777777" w:rsidR="007851C6" w:rsidRPr="00866DAF" w:rsidRDefault="007851C6" w:rsidP="002068BE">
            <w:pPr>
              <w:rPr>
                <w:sz w:val="20"/>
              </w:rPr>
            </w:pPr>
            <w:r w:rsidRPr="00866DAF">
              <w:rPr>
                <w:sz w:val="20"/>
              </w:rPr>
              <w:t>Degree (</w:t>
            </w:r>
          </w:p>
          <w:p w14:paraId="6860EB64" w14:textId="77777777" w:rsidR="007851C6" w:rsidRPr="00866DAF" w:rsidRDefault="007851C6" w:rsidP="002068BE">
            <w:pPr>
              <w:rPr>
                <w:sz w:val="20"/>
              </w:rPr>
            </w:pPr>
            <w:r w:rsidRPr="00866DAF">
              <w:rPr>
                <w:sz w:val="20"/>
              </w:rPr>
              <w:t xml:space="preserve">  DegID IdInteger NOT NULL AUTO_INCREMENT </w:t>
            </w:r>
          </w:p>
          <w:p w14:paraId="693357C8" w14:textId="77777777" w:rsidR="007851C6" w:rsidRPr="00866DAF" w:rsidRDefault="007851C6" w:rsidP="002068BE">
            <w:pPr>
              <w:rPr>
                <w:sz w:val="20"/>
              </w:rPr>
            </w:pPr>
            <w:r w:rsidRPr="00866DAF">
              <w:rPr>
                <w:sz w:val="20"/>
              </w:rPr>
              <w:t xml:space="preserve">    comment 'The primary key that uniquely identifies the degree',</w:t>
            </w:r>
          </w:p>
          <w:p w14:paraId="71BB888B" w14:textId="77777777" w:rsidR="007851C6" w:rsidRPr="00866DAF" w:rsidRDefault="007851C6" w:rsidP="002068BE">
            <w:pPr>
              <w:rPr>
                <w:sz w:val="20"/>
              </w:rPr>
            </w:pPr>
            <w:r w:rsidRPr="00866DAF">
              <w:rPr>
                <w:sz w:val="20"/>
              </w:rPr>
              <w:t xml:space="preserve">  ApplicantID IdInteger NOT NULL</w:t>
            </w:r>
          </w:p>
          <w:p w14:paraId="4272241F" w14:textId="77777777" w:rsidR="007851C6" w:rsidRPr="00866DAF" w:rsidRDefault="007851C6" w:rsidP="002068BE">
            <w:pPr>
              <w:rPr>
                <w:sz w:val="20"/>
              </w:rPr>
            </w:pPr>
            <w:r w:rsidRPr="00866DAF">
              <w:rPr>
                <w:sz w:val="20"/>
              </w:rPr>
              <w:t xml:space="preserve">    comment 'the ID of the applicant who holds this degree',</w:t>
            </w:r>
          </w:p>
          <w:p w14:paraId="2FE09B32" w14:textId="77777777" w:rsidR="007851C6" w:rsidRPr="00866DAF" w:rsidRDefault="007851C6" w:rsidP="002068BE">
            <w:pPr>
              <w:rPr>
                <w:sz w:val="20"/>
              </w:rPr>
            </w:pPr>
            <w:r w:rsidRPr="00866DAF">
              <w:rPr>
                <w:sz w:val="20"/>
              </w:rPr>
              <w:t xml:space="preserve">  Name DegreeName NOT NULL comment 'The title of the degree',</w:t>
            </w:r>
          </w:p>
          <w:p w14:paraId="56AE9026" w14:textId="77777777" w:rsidR="007851C6" w:rsidRPr="00866DAF" w:rsidRDefault="007851C6" w:rsidP="002068BE">
            <w:pPr>
              <w:rPr>
                <w:sz w:val="20"/>
              </w:rPr>
            </w:pPr>
            <w:r w:rsidRPr="00866DAF">
              <w:rPr>
                <w:sz w:val="20"/>
              </w:rPr>
              <w:t xml:space="preserve">  Type DegreeType NOT NULL </w:t>
            </w:r>
          </w:p>
          <w:p w14:paraId="01DCEA7C" w14:textId="77777777" w:rsidR="007851C6" w:rsidRPr="00866DAF" w:rsidRDefault="007851C6" w:rsidP="002068BE">
            <w:pPr>
              <w:rPr>
                <w:sz w:val="20"/>
              </w:rPr>
            </w:pPr>
            <w:r w:rsidRPr="00866DAF">
              <w:rPr>
                <w:sz w:val="20"/>
              </w:rPr>
              <w:t xml:space="preserve">    comment 'The type of the degree-Could add specific types',</w:t>
            </w:r>
          </w:p>
          <w:p w14:paraId="131C4103" w14:textId="77777777" w:rsidR="007851C6" w:rsidRPr="00866DAF" w:rsidRDefault="007851C6" w:rsidP="002068BE">
            <w:pPr>
              <w:rPr>
                <w:sz w:val="20"/>
              </w:rPr>
            </w:pPr>
            <w:r w:rsidRPr="00866DAF">
              <w:rPr>
                <w:sz w:val="20"/>
              </w:rPr>
              <w:t xml:space="preserve">  YearCompleted Date</w:t>
            </w:r>
          </w:p>
          <w:p w14:paraId="3DF6B8C7" w14:textId="77777777" w:rsidR="007851C6" w:rsidRPr="00866DAF" w:rsidRDefault="007851C6" w:rsidP="002068BE">
            <w:pPr>
              <w:rPr>
                <w:sz w:val="20"/>
              </w:rPr>
            </w:pPr>
            <w:r w:rsidRPr="00866DAF">
              <w:rPr>
                <w:sz w:val="20"/>
              </w:rPr>
              <w:t xml:space="preserve">    comment 'The year the degree was completed or will be completed',</w:t>
            </w:r>
          </w:p>
          <w:p w14:paraId="3D1B8CF9" w14:textId="77777777" w:rsidR="007851C6" w:rsidRPr="00866DAF" w:rsidRDefault="007851C6" w:rsidP="002068BE">
            <w:pPr>
              <w:rPr>
                <w:sz w:val="20"/>
              </w:rPr>
            </w:pPr>
            <w:r w:rsidRPr="00866DAF">
              <w:rPr>
                <w:sz w:val="20"/>
              </w:rPr>
              <w:t xml:space="preserve">  GPA GPA comment 'The GPA of the degree',</w:t>
            </w:r>
          </w:p>
          <w:p w14:paraId="64FC0EC3" w14:textId="77777777" w:rsidR="007851C6" w:rsidRPr="00866DAF" w:rsidRDefault="007851C6" w:rsidP="002068BE">
            <w:pPr>
              <w:rPr>
                <w:sz w:val="20"/>
              </w:rPr>
            </w:pPr>
            <w:r w:rsidRPr="00866DAF">
              <w:rPr>
                <w:sz w:val="20"/>
              </w:rPr>
              <w:t xml:space="preserve">  InstitutionName InstitutionName comment 'The name of the institution',</w:t>
            </w:r>
          </w:p>
          <w:p w14:paraId="34CF34AB" w14:textId="77777777" w:rsidR="007851C6" w:rsidRPr="00866DAF" w:rsidRDefault="007851C6" w:rsidP="002068BE">
            <w:pPr>
              <w:rPr>
                <w:sz w:val="20"/>
              </w:rPr>
            </w:pPr>
            <w:r w:rsidRPr="00866DAF">
              <w:rPr>
                <w:sz w:val="20"/>
              </w:rPr>
              <w:t xml:space="preserve">  InstitutionCountryISOCode CountryISOCode NOT NULL</w:t>
            </w:r>
          </w:p>
          <w:p w14:paraId="0C245832" w14:textId="77777777" w:rsidR="007851C6" w:rsidRPr="00866DAF" w:rsidRDefault="007851C6" w:rsidP="002068BE">
            <w:pPr>
              <w:rPr>
                <w:sz w:val="20"/>
              </w:rPr>
            </w:pPr>
            <w:r w:rsidRPr="00866DAF">
              <w:rPr>
                <w:sz w:val="20"/>
              </w:rPr>
              <w:t xml:space="preserve">    comment 'the country the institution is based in',</w:t>
            </w:r>
          </w:p>
          <w:p w14:paraId="695821FF" w14:textId="77777777" w:rsidR="007851C6" w:rsidRPr="00866DAF" w:rsidRDefault="007851C6" w:rsidP="002068BE">
            <w:pPr>
              <w:rPr>
                <w:sz w:val="20"/>
              </w:rPr>
            </w:pPr>
            <w:r w:rsidRPr="00866DAF">
              <w:rPr>
                <w:sz w:val="20"/>
              </w:rPr>
              <w:t xml:space="preserve">  PRIMARY KEY (DegID),</w:t>
            </w:r>
          </w:p>
          <w:p w14:paraId="751D1770" w14:textId="77777777" w:rsidR="007851C6" w:rsidRPr="00866DAF" w:rsidRDefault="007851C6" w:rsidP="002068BE">
            <w:pPr>
              <w:rPr>
                <w:sz w:val="20"/>
              </w:rPr>
            </w:pPr>
            <w:r w:rsidRPr="00866DAF">
              <w:rPr>
                <w:sz w:val="20"/>
              </w:rPr>
              <w:t xml:space="preserve">  FOREIGN KEY (InstitutionCountryISOCode) REFERENCES Country (CountryISOCode) </w:t>
            </w:r>
          </w:p>
          <w:p w14:paraId="781921CA" w14:textId="77777777" w:rsidR="007851C6" w:rsidRPr="00866DAF" w:rsidRDefault="007851C6" w:rsidP="002068BE">
            <w:pPr>
              <w:rPr>
                <w:sz w:val="20"/>
              </w:rPr>
            </w:pPr>
            <w:r w:rsidRPr="00866DAF">
              <w:rPr>
                <w:sz w:val="20"/>
              </w:rPr>
              <w:t xml:space="preserve">    ON UPDATE Cascade ON DELETE Restrict,</w:t>
            </w:r>
          </w:p>
          <w:p w14:paraId="77323731" w14:textId="77777777" w:rsidR="007851C6" w:rsidRPr="00866DAF" w:rsidRDefault="007851C6" w:rsidP="002068BE">
            <w:pPr>
              <w:rPr>
                <w:sz w:val="20"/>
              </w:rPr>
            </w:pPr>
            <w:r w:rsidRPr="00866DAF">
              <w:rPr>
                <w:sz w:val="20"/>
              </w:rPr>
              <w:t xml:space="preserve">  FOREIGN KEY (ApplicantID) REFERENCES Applicant (ApplicantID) </w:t>
            </w:r>
          </w:p>
          <w:p w14:paraId="5C7C59E5" w14:textId="77777777" w:rsidR="007851C6" w:rsidRPr="00866DAF" w:rsidRDefault="007851C6" w:rsidP="002068BE">
            <w:pPr>
              <w:rPr>
                <w:sz w:val="20"/>
              </w:rPr>
            </w:pPr>
            <w:r w:rsidRPr="00866DAF">
              <w:rPr>
                <w:sz w:val="20"/>
              </w:rPr>
              <w:t xml:space="preserve">    ON UPDATE Cascade ON DELETE Cascade</w:t>
            </w:r>
          </w:p>
          <w:p w14:paraId="29919337" w14:textId="77777777" w:rsidR="007851C6" w:rsidRPr="00866DAF" w:rsidRDefault="007851C6" w:rsidP="002068BE">
            <w:pPr>
              <w:rPr>
                <w:sz w:val="20"/>
              </w:rPr>
            </w:pPr>
            <w:r w:rsidRPr="00866DAF">
              <w:rPr>
                <w:sz w:val="20"/>
              </w:rPr>
              <w:t>)</w:t>
            </w:r>
          </w:p>
          <w:p w14:paraId="50C96378" w14:textId="77777777" w:rsidR="007851C6" w:rsidRPr="00866DAF" w:rsidRDefault="007851C6" w:rsidP="002068BE">
            <w:pPr>
              <w:rPr>
                <w:sz w:val="20"/>
              </w:rPr>
            </w:pPr>
            <w:r w:rsidRPr="00866DAF">
              <w:rPr>
                <w:sz w:val="20"/>
              </w:rPr>
              <w:t>comment='Any Degrees already held by the applicant'</w:t>
            </w:r>
          </w:p>
          <w:p w14:paraId="58F9DF2A" w14:textId="77777777" w:rsidR="007851C6" w:rsidRPr="00866DAF" w:rsidRDefault="007851C6" w:rsidP="002068BE">
            <w:pPr>
              <w:rPr>
                <w:sz w:val="20"/>
              </w:rPr>
            </w:pPr>
          </w:p>
          <w:p w14:paraId="04F32FAB" w14:textId="77777777" w:rsidR="007851C6" w:rsidRPr="00866DAF" w:rsidRDefault="007851C6" w:rsidP="002068BE">
            <w:pPr>
              <w:rPr>
                <w:sz w:val="20"/>
              </w:rPr>
            </w:pPr>
            <w:r w:rsidRPr="00866DAF">
              <w:rPr>
                <w:sz w:val="20"/>
              </w:rPr>
              <w:t>Referee (</w:t>
            </w:r>
          </w:p>
          <w:p w14:paraId="00786BB2" w14:textId="77777777" w:rsidR="007851C6" w:rsidRPr="00866DAF" w:rsidRDefault="007851C6" w:rsidP="002068BE">
            <w:pPr>
              <w:rPr>
                <w:sz w:val="20"/>
              </w:rPr>
            </w:pPr>
            <w:r w:rsidRPr="00866DAF">
              <w:rPr>
                <w:sz w:val="20"/>
              </w:rPr>
              <w:t xml:space="preserve">  RefID IdInteger NOT NULL AUTO_INCREMENT </w:t>
            </w:r>
          </w:p>
          <w:p w14:paraId="26C84476" w14:textId="77777777" w:rsidR="007851C6" w:rsidRPr="00866DAF" w:rsidRDefault="007851C6" w:rsidP="002068BE">
            <w:pPr>
              <w:rPr>
                <w:sz w:val="20"/>
              </w:rPr>
            </w:pPr>
            <w:r w:rsidRPr="00866DAF">
              <w:rPr>
                <w:sz w:val="20"/>
              </w:rPr>
              <w:t xml:space="preserve">    comment 'The primary key that uniquely identifies the referee supporting an application',</w:t>
            </w:r>
          </w:p>
          <w:p w14:paraId="6BF73091" w14:textId="77777777" w:rsidR="007851C6" w:rsidRPr="00866DAF" w:rsidRDefault="007851C6" w:rsidP="002068BE">
            <w:pPr>
              <w:rPr>
                <w:sz w:val="20"/>
              </w:rPr>
            </w:pPr>
            <w:r w:rsidRPr="00866DAF">
              <w:rPr>
                <w:sz w:val="20"/>
              </w:rPr>
              <w:t xml:space="preserve">  ApplicationID IdInteger NOT NULL,</w:t>
            </w:r>
          </w:p>
          <w:p w14:paraId="050F1DE2" w14:textId="77777777" w:rsidR="007851C6" w:rsidRPr="00866DAF" w:rsidRDefault="007851C6" w:rsidP="002068BE">
            <w:pPr>
              <w:rPr>
                <w:sz w:val="20"/>
              </w:rPr>
            </w:pPr>
            <w:r w:rsidRPr="00866DAF">
              <w:rPr>
                <w:sz w:val="20"/>
              </w:rPr>
              <w:t xml:space="preserve">  Name PersonNameWhole NOT NULL comment 'The full name of the referee',</w:t>
            </w:r>
          </w:p>
          <w:p w14:paraId="2FFA11E3" w14:textId="77777777" w:rsidR="007851C6" w:rsidRPr="00866DAF" w:rsidRDefault="007851C6" w:rsidP="002068BE">
            <w:pPr>
              <w:rPr>
                <w:sz w:val="20"/>
              </w:rPr>
            </w:pPr>
            <w:r w:rsidRPr="00866DAF">
              <w:rPr>
                <w:sz w:val="20"/>
              </w:rPr>
              <w:t xml:space="preserve">  Relation RelationName comment 'The referees relation to the applicant',</w:t>
            </w:r>
          </w:p>
          <w:p w14:paraId="278D0071" w14:textId="77777777" w:rsidR="007851C6" w:rsidRPr="00866DAF" w:rsidRDefault="007851C6" w:rsidP="002068BE">
            <w:pPr>
              <w:rPr>
                <w:sz w:val="20"/>
              </w:rPr>
            </w:pPr>
            <w:r w:rsidRPr="00866DAF">
              <w:rPr>
                <w:sz w:val="20"/>
              </w:rPr>
              <w:t xml:space="preserve">  Phone PhoneNumber comment 'The referees phone number',</w:t>
            </w:r>
          </w:p>
          <w:p w14:paraId="6756B3C2" w14:textId="77777777" w:rsidR="007851C6" w:rsidRPr="00866DAF" w:rsidRDefault="007851C6" w:rsidP="002068BE">
            <w:pPr>
              <w:rPr>
                <w:sz w:val="20"/>
              </w:rPr>
            </w:pPr>
            <w:r w:rsidRPr="00866DAF">
              <w:rPr>
                <w:sz w:val="20"/>
              </w:rPr>
              <w:t xml:space="preserve">  Email Email comment 'The referees email address',</w:t>
            </w:r>
          </w:p>
          <w:p w14:paraId="043B08F9" w14:textId="77777777" w:rsidR="007851C6" w:rsidRPr="00866DAF" w:rsidRDefault="007851C6" w:rsidP="002068BE">
            <w:pPr>
              <w:rPr>
                <w:sz w:val="20"/>
              </w:rPr>
            </w:pPr>
            <w:r w:rsidRPr="00866DAF">
              <w:rPr>
                <w:sz w:val="20"/>
              </w:rPr>
              <w:t xml:space="preserve">  Profession Profession comment 'The referees profession',</w:t>
            </w:r>
          </w:p>
          <w:p w14:paraId="67D3F6B8" w14:textId="77777777" w:rsidR="007851C6" w:rsidRPr="00866DAF" w:rsidRDefault="007851C6" w:rsidP="002068BE">
            <w:pPr>
              <w:rPr>
                <w:sz w:val="20"/>
              </w:rPr>
            </w:pPr>
            <w:r w:rsidRPr="00866DAF">
              <w:rPr>
                <w:sz w:val="20"/>
              </w:rPr>
              <w:t xml:space="preserve">  AcademicLink URL comment 'The referees professional page (linked in or university)',</w:t>
            </w:r>
          </w:p>
          <w:p w14:paraId="49ACEEDF" w14:textId="77777777" w:rsidR="007851C6" w:rsidRPr="00866DAF" w:rsidRDefault="007851C6" w:rsidP="002068BE">
            <w:pPr>
              <w:rPr>
                <w:sz w:val="20"/>
              </w:rPr>
            </w:pPr>
            <w:r w:rsidRPr="00866DAF">
              <w:rPr>
                <w:sz w:val="20"/>
              </w:rPr>
              <w:t xml:space="preserve">  EnglishSpeaker Boolean comment 'If the Referee can speak English',</w:t>
            </w:r>
          </w:p>
          <w:p w14:paraId="0A54CEC9" w14:textId="77777777" w:rsidR="007851C6" w:rsidRPr="00866DAF" w:rsidRDefault="007851C6" w:rsidP="002068BE">
            <w:pPr>
              <w:rPr>
                <w:sz w:val="20"/>
              </w:rPr>
            </w:pPr>
            <w:r w:rsidRPr="00866DAF">
              <w:rPr>
                <w:sz w:val="20"/>
              </w:rPr>
              <w:t xml:space="preserve">  EnglishLiterate Boolean comment 'If the Referee can read and write in English',</w:t>
            </w:r>
          </w:p>
          <w:p w14:paraId="728DAC77" w14:textId="77777777" w:rsidR="007851C6" w:rsidRPr="00866DAF" w:rsidRDefault="007851C6" w:rsidP="002068BE">
            <w:pPr>
              <w:rPr>
                <w:sz w:val="20"/>
              </w:rPr>
            </w:pPr>
            <w:r w:rsidRPr="00866DAF">
              <w:rPr>
                <w:sz w:val="20"/>
              </w:rPr>
              <w:t xml:space="preserve">  PRIMARY KEY (RefID),</w:t>
            </w:r>
          </w:p>
          <w:p w14:paraId="401E3AF4" w14:textId="77777777" w:rsidR="007851C6" w:rsidRPr="00866DAF" w:rsidRDefault="007851C6" w:rsidP="002068BE">
            <w:pPr>
              <w:rPr>
                <w:sz w:val="20"/>
              </w:rPr>
            </w:pPr>
            <w:r w:rsidRPr="00866DAF">
              <w:rPr>
                <w:sz w:val="20"/>
              </w:rPr>
              <w:t xml:space="preserve">  FOREIGN KEY (ApplicationID) REFERENCES Application (ApplicationID) </w:t>
            </w:r>
          </w:p>
          <w:p w14:paraId="62C887DE" w14:textId="77777777" w:rsidR="007851C6" w:rsidRPr="00866DAF" w:rsidRDefault="007851C6" w:rsidP="002068BE">
            <w:pPr>
              <w:rPr>
                <w:sz w:val="20"/>
              </w:rPr>
            </w:pPr>
            <w:r w:rsidRPr="00866DAF">
              <w:rPr>
                <w:sz w:val="20"/>
              </w:rPr>
              <w:t xml:space="preserve">    ON UPDATE Cascade ON DELETE Cascade</w:t>
            </w:r>
          </w:p>
          <w:p w14:paraId="421138B3" w14:textId="77777777" w:rsidR="007851C6" w:rsidRPr="00866DAF" w:rsidRDefault="007851C6" w:rsidP="002068BE">
            <w:pPr>
              <w:rPr>
                <w:sz w:val="20"/>
              </w:rPr>
            </w:pPr>
            <w:r w:rsidRPr="00866DAF">
              <w:rPr>
                <w:sz w:val="20"/>
              </w:rPr>
              <w:t>)</w:t>
            </w:r>
          </w:p>
          <w:p w14:paraId="29B8F7D5" w14:textId="77777777" w:rsidR="007851C6" w:rsidRPr="00866DAF" w:rsidRDefault="007851C6" w:rsidP="002068BE">
            <w:pPr>
              <w:rPr>
                <w:sz w:val="20"/>
              </w:rPr>
            </w:pPr>
            <w:r w:rsidRPr="00866DAF">
              <w:rPr>
                <w:sz w:val="20"/>
              </w:rPr>
              <w:t>comment='A referee for a application'</w:t>
            </w:r>
          </w:p>
          <w:p w14:paraId="380860D3" w14:textId="77777777" w:rsidR="007851C6" w:rsidRPr="00866DAF" w:rsidRDefault="007851C6" w:rsidP="002068BE">
            <w:pPr>
              <w:rPr>
                <w:sz w:val="20"/>
              </w:rPr>
            </w:pPr>
          </w:p>
          <w:p w14:paraId="34774C34" w14:textId="77777777" w:rsidR="007851C6" w:rsidRPr="00866DAF" w:rsidRDefault="007851C6" w:rsidP="002068BE">
            <w:pPr>
              <w:rPr>
                <w:sz w:val="20"/>
              </w:rPr>
            </w:pPr>
            <w:r w:rsidRPr="00866DAF">
              <w:rPr>
                <w:sz w:val="20"/>
              </w:rPr>
              <w:t>Document (</w:t>
            </w:r>
          </w:p>
          <w:p w14:paraId="5FB340A7" w14:textId="77777777" w:rsidR="007851C6" w:rsidRPr="00866DAF" w:rsidRDefault="007851C6" w:rsidP="002068BE">
            <w:pPr>
              <w:rPr>
                <w:sz w:val="20"/>
              </w:rPr>
            </w:pPr>
            <w:r w:rsidRPr="00866DAF">
              <w:rPr>
                <w:sz w:val="20"/>
              </w:rPr>
              <w:t xml:space="preserve">  DocID IdInteger NOT NULL AUTO_INCREMENT </w:t>
            </w:r>
          </w:p>
          <w:p w14:paraId="7AC437BB" w14:textId="77777777" w:rsidR="007851C6" w:rsidRPr="00866DAF" w:rsidRDefault="007851C6" w:rsidP="002068BE">
            <w:pPr>
              <w:rPr>
                <w:sz w:val="20"/>
              </w:rPr>
            </w:pPr>
            <w:r w:rsidRPr="00866DAF">
              <w:rPr>
                <w:sz w:val="20"/>
              </w:rPr>
              <w:t xml:space="preserve">    comment 'The primary key that uniquely identifies the document',</w:t>
            </w:r>
          </w:p>
          <w:p w14:paraId="549B04CE" w14:textId="77777777" w:rsidR="007851C6" w:rsidRPr="00866DAF" w:rsidRDefault="007851C6" w:rsidP="002068BE">
            <w:pPr>
              <w:rPr>
                <w:sz w:val="20"/>
              </w:rPr>
            </w:pPr>
            <w:r w:rsidRPr="00866DAF">
              <w:rPr>
                <w:sz w:val="20"/>
              </w:rPr>
              <w:t xml:space="preserve">  Title DocumentTitle NOT NULL comment 'The title of the document',</w:t>
            </w:r>
          </w:p>
          <w:p w14:paraId="5A14470C" w14:textId="77777777" w:rsidR="007851C6" w:rsidRPr="00866DAF" w:rsidRDefault="007851C6" w:rsidP="002068BE">
            <w:pPr>
              <w:rPr>
                <w:sz w:val="20"/>
              </w:rPr>
            </w:pPr>
            <w:r w:rsidRPr="00866DAF">
              <w:rPr>
                <w:sz w:val="20"/>
              </w:rPr>
              <w:t xml:space="preserve">  Description DescLong NOT NULL</w:t>
            </w:r>
          </w:p>
          <w:p w14:paraId="56F68CFF" w14:textId="77777777" w:rsidR="007851C6" w:rsidRPr="00866DAF" w:rsidRDefault="007851C6" w:rsidP="002068BE">
            <w:pPr>
              <w:rPr>
                <w:sz w:val="20"/>
              </w:rPr>
            </w:pPr>
            <w:r w:rsidRPr="00866DAF">
              <w:rPr>
                <w:sz w:val="20"/>
              </w:rPr>
              <w:t xml:space="preserve">    comment 'A specific summary related to the document i.e. valid till 2015 etc.',</w:t>
            </w:r>
          </w:p>
          <w:p w14:paraId="4B8BF338" w14:textId="77777777" w:rsidR="007851C6" w:rsidRPr="00866DAF" w:rsidRDefault="007851C6" w:rsidP="002068BE">
            <w:pPr>
              <w:rPr>
                <w:sz w:val="20"/>
              </w:rPr>
            </w:pPr>
            <w:r w:rsidRPr="00866DAF">
              <w:rPr>
                <w:sz w:val="20"/>
              </w:rPr>
              <w:t xml:space="preserve">  UploadLink MediaFilePath NOT NULL</w:t>
            </w:r>
          </w:p>
          <w:p w14:paraId="52FE8A5A" w14:textId="77777777" w:rsidR="007851C6" w:rsidRPr="00866DAF" w:rsidRDefault="007851C6" w:rsidP="002068BE">
            <w:pPr>
              <w:rPr>
                <w:sz w:val="20"/>
              </w:rPr>
            </w:pPr>
            <w:r w:rsidRPr="00866DAF">
              <w:rPr>
                <w:sz w:val="20"/>
              </w:rPr>
              <w:t xml:space="preserve">    comment 'An link to a version uploaded and stored on the university servers',</w:t>
            </w:r>
          </w:p>
          <w:p w14:paraId="0A0E84D4" w14:textId="77777777" w:rsidR="007851C6" w:rsidRPr="00866DAF" w:rsidRDefault="007851C6" w:rsidP="002068BE">
            <w:pPr>
              <w:rPr>
                <w:sz w:val="20"/>
              </w:rPr>
            </w:pPr>
            <w:r w:rsidRPr="00866DAF">
              <w:rPr>
                <w:sz w:val="20"/>
              </w:rPr>
              <w:t xml:space="preserve">  ApplicationID IdInteger,</w:t>
            </w:r>
          </w:p>
          <w:p w14:paraId="6A0A5C3B" w14:textId="77777777" w:rsidR="007851C6" w:rsidRPr="00866DAF" w:rsidRDefault="007851C6" w:rsidP="002068BE">
            <w:pPr>
              <w:rPr>
                <w:sz w:val="20"/>
              </w:rPr>
            </w:pPr>
            <w:r w:rsidRPr="00866DAF">
              <w:rPr>
                <w:sz w:val="20"/>
              </w:rPr>
              <w:t xml:space="preserve">  ApplicantID IdInteger NOT NULL comment 'the ID of the applicant who provided this document',</w:t>
            </w:r>
          </w:p>
          <w:p w14:paraId="2A812B83" w14:textId="77777777" w:rsidR="007851C6" w:rsidRPr="00866DAF" w:rsidRDefault="007851C6" w:rsidP="002068BE">
            <w:pPr>
              <w:rPr>
                <w:sz w:val="20"/>
              </w:rPr>
            </w:pPr>
            <w:r w:rsidRPr="00866DAF">
              <w:rPr>
                <w:sz w:val="20"/>
              </w:rPr>
              <w:t xml:space="preserve">  DocStatusID IdInteger NOT NULL,</w:t>
            </w:r>
          </w:p>
          <w:p w14:paraId="386EFF88" w14:textId="77777777" w:rsidR="007851C6" w:rsidRPr="00866DAF" w:rsidRDefault="007851C6" w:rsidP="002068BE">
            <w:pPr>
              <w:rPr>
                <w:sz w:val="20"/>
              </w:rPr>
            </w:pPr>
            <w:r w:rsidRPr="00866DAF">
              <w:rPr>
                <w:sz w:val="20"/>
              </w:rPr>
              <w:t xml:space="preserve">  DocTypeID IdInteger NOT NULL,</w:t>
            </w:r>
          </w:p>
          <w:p w14:paraId="154DCE10" w14:textId="77777777" w:rsidR="007851C6" w:rsidRPr="00866DAF" w:rsidRDefault="007851C6" w:rsidP="002068BE">
            <w:pPr>
              <w:rPr>
                <w:sz w:val="20"/>
              </w:rPr>
            </w:pPr>
            <w:r w:rsidRPr="00866DAF">
              <w:rPr>
                <w:sz w:val="20"/>
              </w:rPr>
              <w:t xml:space="preserve">  PRIMARY KEY (DocID), </w:t>
            </w:r>
          </w:p>
          <w:p w14:paraId="64E7047E" w14:textId="77777777" w:rsidR="007851C6" w:rsidRPr="00866DAF" w:rsidRDefault="007851C6" w:rsidP="002068BE">
            <w:pPr>
              <w:rPr>
                <w:sz w:val="20"/>
              </w:rPr>
            </w:pPr>
            <w:r w:rsidRPr="00866DAF">
              <w:rPr>
                <w:sz w:val="20"/>
              </w:rPr>
              <w:t xml:space="preserve">  FOREIGN KEY (ApplicationID)  REFERENCES Application (ApplicationID) </w:t>
            </w:r>
          </w:p>
          <w:p w14:paraId="0DA436F5" w14:textId="77777777" w:rsidR="007851C6" w:rsidRPr="00866DAF" w:rsidRDefault="007851C6" w:rsidP="002068BE">
            <w:pPr>
              <w:rPr>
                <w:sz w:val="20"/>
              </w:rPr>
            </w:pPr>
            <w:r w:rsidRPr="00866DAF">
              <w:rPr>
                <w:sz w:val="20"/>
              </w:rPr>
              <w:t xml:space="preserve">    ON UPDATE Cascade ON DELETE Restrict</w:t>
            </w:r>
          </w:p>
          <w:p w14:paraId="6FDD1F08" w14:textId="77777777" w:rsidR="007851C6" w:rsidRPr="00866DAF" w:rsidRDefault="007851C6" w:rsidP="002068BE">
            <w:pPr>
              <w:rPr>
                <w:sz w:val="20"/>
              </w:rPr>
            </w:pPr>
            <w:r w:rsidRPr="00866DAF">
              <w:rPr>
                <w:sz w:val="20"/>
              </w:rPr>
              <w:t xml:space="preserve">  FOREIGN KEY (ApplicantID) REFERENCES Applicant (ApplicantID) </w:t>
            </w:r>
          </w:p>
          <w:p w14:paraId="10FC616E" w14:textId="77777777" w:rsidR="007851C6" w:rsidRPr="00866DAF" w:rsidRDefault="007851C6" w:rsidP="002068BE">
            <w:pPr>
              <w:rPr>
                <w:sz w:val="20"/>
              </w:rPr>
            </w:pPr>
            <w:r w:rsidRPr="00866DAF">
              <w:rPr>
                <w:sz w:val="20"/>
              </w:rPr>
              <w:t xml:space="preserve">    ON UPDATE Cascade ON DELETE Cascade,</w:t>
            </w:r>
          </w:p>
          <w:p w14:paraId="3D32859D" w14:textId="77777777" w:rsidR="007851C6" w:rsidRPr="00866DAF" w:rsidRDefault="007851C6" w:rsidP="002068BE">
            <w:pPr>
              <w:rPr>
                <w:sz w:val="20"/>
              </w:rPr>
            </w:pPr>
            <w:r w:rsidRPr="00866DAF">
              <w:rPr>
                <w:sz w:val="20"/>
              </w:rPr>
              <w:t xml:space="preserve">  FOREIGN KEY (DocStatusID) REFERENCES `Document Status` (DocStatusID)</w:t>
            </w:r>
          </w:p>
          <w:p w14:paraId="563CAAE8" w14:textId="77777777" w:rsidR="007851C6" w:rsidRPr="00866DAF" w:rsidRDefault="007851C6" w:rsidP="002068BE">
            <w:pPr>
              <w:rPr>
                <w:sz w:val="20"/>
              </w:rPr>
            </w:pPr>
            <w:r w:rsidRPr="00866DAF">
              <w:rPr>
                <w:sz w:val="20"/>
              </w:rPr>
              <w:t xml:space="preserve">    ON UPDATE Cascade ON DELETE Restrict,</w:t>
            </w:r>
          </w:p>
          <w:p w14:paraId="70755C12" w14:textId="77777777" w:rsidR="007851C6" w:rsidRPr="00866DAF" w:rsidRDefault="007851C6" w:rsidP="002068BE">
            <w:pPr>
              <w:rPr>
                <w:sz w:val="20"/>
              </w:rPr>
            </w:pPr>
            <w:r w:rsidRPr="00866DAF">
              <w:rPr>
                <w:sz w:val="20"/>
              </w:rPr>
              <w:t xml:space="preserve">  FOREIGN KEY (DocTypeID) REFERENCES `Document Type` (DocTypeID) </w:t>
            </w:r>
          </w:p>
          <w:p w14:paraId="615A1DEA" w14:textId="77777777" w:rsidR="007851C6" w:rsidRPr="00866DAF" w:rsidRDefault="007851C6" w:rsidP="002068BE">
            <w:pPr>
              <w:rPr>
                <w:sz w:val="20"/>
              </w:rPr>
            </w:pPr>
            <w:r w:rsidRPr="00866DAF">
              <w:rPr>
                <w:sz w:val="20"/>
              </w:rPr>
              <w:t xml:space="preserve">    ON UPDATE Cascade ON DELETE Restrict</w:t>
            </w:r>
          </w:p>
          <w:p w14:paraId="593A921E" w14:textId="77777777" w:rsidR="007851C6" w:rsidRPr="00866DAF" w:rsidRDefault="007851C6" w:rsidP="002068BE">
            <w:pPr>
              <w:rPr>
                <w:sz w:val="20"/>
              </w:rPr>
            </w:pPr>
            <w:r w:rsidRPr="00866DAF">
              <w:rPr>
                <w:sz w:val="20"/>
              </w:rPr>
              <w:t>)</w:t>
            </w:r>
          </w:p>
          <w:p w14:paraId="37046942" w14:textId="77777777" w:rsidR="007851C6" w:rsidRPr="00866DAF" w:rsidRDefault="007851C6" w:rsidP="002068BE">
            <w:pPr>
              <w:rPr>
                <w:sz w:val="20"/>
              </w:rPr>
            </w:pPr>
            <w:r w:rsidRPr="00866DAF">
              <w:rPr>
                <w:sz w:val="20"/>
              </w:rPr>
              <w:t>comment='Links to any relevant documents along with descriptions,</w:t>
            </w:r>
          </w:p>
          <w:p w14:paraId="3F46D315" w14:textId="77777777" w:rsidR="007851C6" w:rsidRPr="00866DAF" w:rsidRDefault="007851C6" w:rsidP="002068BE">
            <w:pPr>
              <w:rPr>
                <w:sz w:val="20"/>
              </w:rPr>
            </w:pPr>
            <w:r w:rsidRPr="00866DAF">
              <w:rPr>
                <w:sz w:val="20"/>
              </w:rPr>
              <w:t xml:space="preserve">  types and statuses.'</w:t>
            </w:r>
          </w:p>
          <w:p w14:paraId="1B1C98C2" w14:textId="77777777" w:rsidR="007851C6" w:rsidRPr="00866DAF" w:rsidRDefault="007851C6" w:rsidP="002068BE">
            <w:pPr>
              <w:rPr>
                <w:sz w:val="20"/>
              </w:rPr>
            </w:pPr>
          </w:p>
          <w:p w14:paraId="331D12EF" w14:textId="77777777" w:rsidR="007851C6" w:rsidRPr="00866DAF" w:rsidRDefault="007851C6" w:rsidP="002068BE">
            <w:pPr>
              <w:rPr>
                <w:sz w:val="20"/>
              </w:rPr>
            </w:pPr>
            <w:r w:rsidRPr="00866DAF">
              <w:rPr>
                <w:sz w:val="20"/>
              </w:rPr>
              <w:t>Applicant (</w:t>
            </w:r>
          </w:p>
          <w:p w14:paraId="7D6C2719" w14:textId="77777777" w:rsidR="007851C6" w:rsidRPr="00866DAF" w:rsidRDefault="007851C6" w:rsidP="002068BE">
            <w:pPr>
              <w:rPr>
                <w:sz w:val="20"/>
              </w:rPr>
            </w:pPr>
            <w:r w:rsidRPr="00866DAF">
              <w:rPr>
                <w:sz w:val="20"/>
              </w:rPr>
              <w:t xml:space="preserve">  ApplicantID IdInteger NOT NULL AUTO_INCREMENT</w:t>
            </w:r>
          </w:p>
          <w:p w14:paraId="3924E6D7" w14:textId="77777777" w:rsidR="007851C6" w:rsidRPr="00866DAF" w:rsidRDefault="007851C6" w:rsidP="002068BE">
            <w:pPr>
              <w:rPr>
                <w:sz w:val="20"/>
              </w:rPr>
            </w:pPr>
            <w:r w:rsidRPr="00866DAF">
              <w:rPr>
                <w:sz w:val="20"/>
              </w:rPr>
              <w:t xml:space="preserve">    comment 'The primary key that uniquely identifies the applicant',</w:t>
            </w:r>
          </w:p>
          <w:p w14:paraId="57B88A37" w14:textId="77777777" w:rsidR="007851C6" w:rsidRPr="00866DAF" w:rsidRDefault="007851C6" w:rsidP="002068BE">
            <w:pPr>
              <w:rPr>
                <w:sz w:val="20"/>
              </w:rPr>
            </w:pPr>
            <w:r w:rsidRPr="00866DAF">
              <w:rPr>
                <w:sz w:val="20"/>
              </w:rPr>
              <w:t xml:space="preserve">  FName PersonNamePart NOT NULL comment 'First name',</w:t>
            </w:r>
          </w:p>
          <w:p w14:paraId="5D9B3E17" w14:textId="77777777" w:rsidR="007851C6" w:rsidRPr="00866DAF" w:rsidRDefault="007851C6" w:rsidP="002068BE">
            <w:pPr>
              <w:rPr>
                <w:sz w:val="20"/>
              </w:rPr>
            </w:pPr>
            <w:r w:rsidRPr="00866DAF">
              <w:rPr>
                <w:sz w:val="20"/>
              </w:rPr>
              <w:t xml:space="preserve">  LName PersonNamePart comment 'Last name',</w:t>
            </w:r>
          </w:p>
          <w:p w14:paraId="27A9D797" w14:textId="77777777" w:rsidR="007851C6" w:rsidRPr="00866DAF" w:rsidRDefault="007851C6" w:rsidP="002068BE">
            <w:pPr>
              <w:rPr>
                <w:sz w:val="20"/>
              </w:rPr>
            </w:pPr>
            <w:r w:rsidRPr="00866DAF">
              <w:rPr>
                <w:sz w:val="20"/>
              </w:rPr>
              <w:t xml:space="preserve">  PrefTitle PersonTitle comment 'Title Mr,  Mrs,  Miss,  Dr. *',</w:t>
            </w:r>
          </w:p>
          <w:p w14:paraId="39C09086" w14:textId="77777777" w:rsidR="007851C6" w:rsidRPr="00866DAF" w:rsidRDefault="007851C6" w:rsidP="002068BE">
            <w:pPr>
              <w:rPr>
                <w:sz w:val="20"/>
              </w:rPr>
            </w:pPr>
            <w:r w:rsidRPr="00866DAF">
              <w:rPr>
                <w:sz w:val="20"/>
              </w:rPr>
              <w:t xml:space="preserve">  Sex Binary comment 'The sex of the applicant',</w:t>
            </w:r>
          </w:p>
          <w:p w14:paraId="2B754843" w14:textId="77777777" w:rsidR="007851C6" w:rsidRPr="00866DAF" w:rsidRDefault="007851C6" w:rsidP="002068BE">
            <w:pPr>
              <w:rPr>
                <w:sz w:val="20"/>
              </w:rPr>
            </w:pPr>
            <w:r w:rsidRPr="00866DAF">
              <w:rPr>
                <w:sz w:val="20"/>
              </w:rPr>
              <w:t xml:space="preserve">  DOB Date comment 'Date of birth',</w:t>
            </w:r>
          </w:p>
          <w:p w14:paraId="4D61F52D" w14:textId="77777777" w:rsidR="007851C6" w:rsidRPr="00866DAF" w:rsidRDefault="007851C6" w:rsidP="002068BE">
            <w:pPr>
              <w:rPr>
                <w:sz w:val="20"/>
              </w:rPr>
            </w:pPr>
            <w:r w:rsidRPr="00866DAF">
              <w:rPr>
                <w:sz w:val="20"/>
              </w:rPr>
              <w:t xml:space="preserve">  StreetAddress StreetAddress</w:t>
            </w:r>
          </w:p>
          <w:p w14:paraId="42079A16" w14:textId="77777777" w:rsidR="007851C6" w:rsidRPr="00866DAF" w:rsidRDefault="007851C6" w:rsidP="002068BE">
            <w:pPr>
              <w:rPr>
                <w:sz w:val="20"/>
              </w:rPr>
            </w:pPr>
            <w:r w:rsidRPr="00866DAF">
              <w:rPr>
                <w:sz w:val="20"/>
              </w:rPr>
              <w:t xml:space="preserve">    comment 'Residence number and street of residence',</w:t>
            </w:r>
          </w:p>
          <w:p w14:paraId="38AF168F" w14:textId="77777777" w:rsidR="007851C6" w:rsidRPr="00866DAF" w:rsidRDefault="007851C6" w:rsidP="002068BE">
            <w:pPr>
              <w:rPr>
                <w:sz w:val="20"/>
              </w:rPr>
            </w:pPr>
            <w:r w:rsidRPr="00866DAF">
              <w:rPr>
                <w:sz w:val="20"/>
              </w:rPr>
              <w:t xml:space="preserve">  Suburb SuburbName comment 'The suburb of residence',</w:t>
            </w:r>
          </w:p>
          <w:p w14:paraId="30013A40" w14:textId="77777777" w:rsidR="007851C6" w:rsidRPr="00866DAF" w:rsidRDefault="007851C6" w:rsidP="002068BE">
            <w:pPr>
              <w:rPr>
                <w:sz w:val="20"/>
              </w:rPr>
            </w:pPr>
            <w:r w:rsidRPr="00866DAF">
              <w:rPr>
                <w:sz w:val="20"/>
              </w:rPr>
              <w:t xml:space="preserve">  Postcode Postcode comment 'The postcode of residence',</w:t>
            </w:r>
          </w:p>
          <w:p w14:paraId="3A247BF9" w14:textId="77777777" w:rsidR="007851C6" w:rsidRPr="00866DAF" w:rsidRDefault="007851C6" w:rsidP="002068BE">
            <w:pPr>
              <w:rPr>
                <w:sz w:val="20"/>
              </w:rPr>
            </w:pPr>
            <w:r w:rsidRPr="00866DAF">
              <w:rPr>
                <w:sz w:val="20"/>
              </w:rPr>
              <w:t xml:space="preserve">  City CityName comment 'The city or town of residence',</w:t>
            </w:r>
          </w:p>
          <w:p w14:paraId="24B4C751" w14:textId="77777777" w:rsidR="007851C6" w:rsidRPr="00866DAF" w:rsidRDefault="007851C6" w:rsidP="002068BE">
            <w:pPr>
              <w:rPr>
                <w:sz w:val="20"/>
              </w:rPr>
            </w:pPr>
            <w:r w:rsidRPr="00866DAF">
              <w:rPr>
                <w:sz w:val="20"/>
              </w:rPr>
              <w:t xml:space="preserve">  State StateName comment 'The State of residence',</w:t>
            </w:r>
          </w:p>
          <w:p w14:paraId="464F2952" w14:textId="77777777" w:rsidR="007851C6" w:rsidRPr="00866DAF" w:rsidRDefault="007851C6" w:rsidP="002068BE">
            <w:pPr>
              <w:rPr>
                <w:sz w:val="20"/>
              </w:rPr>
            </w:pPr>
            <w:r w:rsidRPr="00866DAF">
              <w:rPr>
                <w:sz w:val="20"/>
              </w:rPr>
              <w:t xml:space="preserve">  Mobile PhoneNumber comment 'Mobile phone number',</w:t>
            </w:r>
          </w:p>
          <w:p w14:paraId="65F0FFC9" w14:textId="77777777" w:rsidR="007851C6" w:rsidRPr="00866DAF" w:rsidRDefault="007851C6" w:rsidP="002068BE">
            <w:pPr>
              <w:rPr>
                <w:sz w:val="20"/>
              </w:rPr>
            </w:pPr>
            <w:r w:rsidRPr="00866DAF">
              <w:rPr>
                <w:sz w:val="20"/>
              </w:rPr>
              <w:t xml:space="preserve">  Phone PhoneNumber comment 'Landline phone number',</w:t>
            </w:r>
          </w:p>
          <w:p w14:paraId="6991A96B" w14:textId="77777777" w:rsidR="007851C6" w:rsidRPr="00866DAF" w:rsidRDefault="007851C6" w:rsidP="002068BE">
            <w:pPr>
              <w:rPr>
                <w:sz w:val="20"/>
              </w:rPr>
            </w:pPr>
            <w:r w:rsidRPr="00866DAF">
              <w:rPr>
                <w:sz w:val="20"/>
              </w:rPr>
              <w:t xml:space="preserve">  Email Email comment 'The email address of the applicant',</w:t>
            </w:r>
          </w:p>
          <w:p w14:paraId="141D6130" w14:textId="77777777" w:rsidR="007851C6" w:rsidRPr="00866DAF" w:rsidRDefault="007851C6" w:rsidP="002068BE">
            <w:pPr>
              <w:rPr>
                <w:sz w:val="20"/>
              </w:rPr>
            </w:pPr>
            <w:r w:rsidRPr="00866DAF">
              <w:rPr>
                <w:sz w:val="20"/>
              </w:rPr>
              <w:t xml:space="preserve">  IsNZAUCitizen Boolean</w:t>
            </w:r>
          </w:p>
          <w:p w14:paraId="462636D1" w14:textId="77777777" w:rsidR="007851C6" w:rsidRPr="00866DAF" w:rsidRDefault="007851C6" w:rsidP="002068BE">
            <w:pPr>
              <w:rPr>
                <w:sz w:val="20"/>
              </w:rPr>
            </w:pPr>
            <w:r w:rsidRPr="00866DAF">
              <w:rPr>
                <w:sz w:val="20"/>
              </w:rPr>
              <w:t xml:space="preserve">    comment 'Is a new Zealand or Australian citizen, a check to see if visa information is required ***',</w:t>
            </w:r>
          </w:p>
          <w:p w14:paraId="4311DB99" w14:textId="77777777" w:rsidR="007851C6" w:rsidRPr="00866DAF" w:rsidRDefault="007851C6" w:rsidP="002068BE">
            <w:pPr>
              <w:rPr>
                <w:sz w:val="20"/>
              </w:rPr>
            </w:pPr>
            <w:r w:rsidRPr="00866DAF">
              <w:rPr>
                <w:sz w:val="20"/>
              </w:rPr>
              <w:t xml:space="preserve">  EnglishProficient Boolean comment 'English ability',</w:t>
            </w:r>
          </w:p>
          <w:p w14:paraId="1F225719" w14:textId="77777777" w:rsidR="007851C6" w:rsidRPr="00866DAF" w:rsidRDefault="007851C6" w:rsidP="002068BE">
            <w:pPr>
              <w:rPr>
                <w:sz w:val="20"/>
              </w:rPr>
            </w:pPr>
            <w:r w:rsidRPr="00866DAF">
              <w:rPr>
                <w:sz w:val="20"/>
              </w:rPr>
              <w:t xml:space="preserve">  StudentID IdInteger comment 'The flinders university student id if they are or have been enrolled at flinders university',</w:t>
            </w:r>
          </w:p>
          <w:p w14:paraId="03741DBF" w14:textId="77777777" w:rsidR="007851C6" w:rsidRPr="00866DAF" w:rsidRDefault="007851C6" w:rsidP="002068BE">
            <w:pPr>
              <w:rPr>
                <w:sz w:val="20"/>
              </w:rPr>
            </w:pPr>
            <w:r w:rsidRPr="00866DAF">
              <w:rPr>
                <w:sz w:val="20"/>
              </w:rPr>
              <w:t xml:space="preserve">  DateAdded Date NOT NULL comment 'The date the applicant was added to the system',</w:t>
            </w:r>
          </w:p>
          <w:p w14:paraId="18A5DCB0" w14:textId="77777777" w:rsidR="007851C6" w:rsidRPr="00866DAF" w:rsidRDefault="007851C6" w:rsidP="002068BE">
            <w:pPr>
              <w:rPr>
                <w:sz w:val="20"/>
              </w:rPr>
            </w:pPr>
            <w:r w:rsidRPr="00866DAF">
              <w:rPr>
                <w:sz w:val="20"/>
              </w:rPr>
              <w:t xml:space="preserve">  AddressCountryISOCode CountryISOCode,</w:t>
            </w:r>
          </w:p>
          <w:p w14:paraId="2E101D89" w14:textId="77777777" w:rsidR="007851C6" w:rsidRPr="00866DAF" w:rsidRDefault="007851C6" w:rsidP="002068BE">
            <w:pPr>
              <w:rPr>
                <w:sz w:val="20"/>
              </w:rPr>
            </w:pPr>
            <w:r w:rsidRPr="00866DAF">
              <w:rPr>
                <w:sz w:val="20"/>
              </w:rPr>
              <w:t xml:space="preserve">  NationalityCountryISOCode CountryISOCode,</w:t>
            </w:r>
          </w:p>
          <w:p w14:paraId="3B49E331" w14:textId="77777777" w:rsidR="007851C6" w:rsidRPr="00866DAF" w:rsidRDefault="007851C6" w:rsidP="002068BE">
            <w:pPr>
              <w:rPr>
                <w:sz w:val="20"/>
              </w:rPr>
            </w:pPr>
            <w:r w:rsidRPr="00866DAF">
              <w:rPr>
                <w:sz w:val="20"/>
              </w:rPr>
              <w:t xml:space="preserve">  LastModifiedByStaffID IdInteger NOT NULL </w:t>
            </w:r>
          </w:p>
          <w:p w14:paraId="1C9DA126" w14:textId="77777777" w:rsidR="007851C6" w:rsidRPr="00866DAF" w:rsidRDefault="007851C6" w:rsidP="002068BE">
            <w:pPr>
              <w:rPr>
                <w:sz w:val="20"/>
              </w:rPr>
            </w:pPr>
            <w:r w:rsidRPr="00866DAF">
              <w:rPr>
                <w:sz w:val="20"/>
              </w:rPr>
              <w:t xml:space="preserve">    comment 'the staff member ID of the last person to modify the applicant (all modifications are recorded in the decision table)',</w:t>
            </w:r>
          </w:p>
          <w:p w14:paraId="663BFA2E" w14:textId="77777777" w:rsidR="007851C6" w:rsidRPr="00866DAF" w:rsidRDefault="007851C6" w:rsidP="002068BE">
            <w:pPr>
              <w:rPr>
                <w:sz w:val="20"/>
              </w:rPr>
            </w:pPr>
            <w:r w:rsidRPr="00866DAF">
              <w:rPr>
                <w:sz w:val="20"/>
              </w:rPr>
              <w:t xml:space="preserve">  PRIMARY KEY (ApplicantID),</w:t>
            </w:r>
          </w:p>
          <w:p w14:paraId="25F9AC93" w14:textId="77777777" w:rsidR="007851C6" w:rsidRPr="00866DAF" w:rsidRDefault="007851C6" w:rsidP="002068BE">
            <w:pPr>
              <w:rPr>
                <w:sz w:val="20"/>
              </w:rPr>
            </w:pPr>
            <w:r w:rsidRPr="00866DAF">
              <w:rPr>
                <w:sz w:val="20"/>
              </w:rPr>
              <w:t xml:space="preserve">  FOREIGN KEY (AddressCountryISOCode) REFERENCES Country (CountryISOCode) </w:t>
            </w:r>
          </w:p>
          <w:p w14:paraId="765E5286" w14:textId="77777777" w:rsidR="007851C6" w:rsidRPr="00866DAF" w:rsidRDefault="007851C6" w:rsidP="002068BE">
            <w:pPr>
              <w:rPr>
                <w:sz w:val="20"/>
              </w:rPr>
            </w:pPr>
            <w:r w:rsidRPr="00866DAF">
              <w:rPr>
                <w:sz w:val="20"/>
              </w:rPr>
              <w:t xml:space="preserve">    ON UPDATE Cascade ON DELETE Restrict</w:t>
            </w:r>
          </w:p>
          <w:p w14:paraId="1B90D7B1" w14:textId="77777777" w:rsidR="007851C6" w:rsidRPr="00866DAF" w:rsidRDefault="007851C6" w:rsidP="002068BE">
            <w:pPr>
              <w:rPr>
                <w:sz w:val="20"/>
              </w:rPr>
            </w:pPr>
            <w:r w:rsidRPr="00866DAF">
              <w:rPr>
                <w:sz w:val="20"/>
              </w:rPr>
              <w:t xml:space="preserve">  FOREIGN KEY (NationalityCountryISOCode)</w:t>
            </w:r>
          </w:p>
          <w:p w14:paraId="1EAF6244" w14:textId="77777777" w:rsidR="007851C6" w:rsidRPr="00866DAF" w:rsidRDefault="007851C6" w:rsidP="002068BE">
            <w:pPr>
              <w:rPr>
                <w:sz w:val="20"/>
              </w:rPr>
            </w:pPr>
            <w:r w:rsidRPr="00866DAF">
              <w:rPr>
                <w:sz w:val="20"/>
              </w:rPr>
              <w:t xml:space="preserve">    REFERENCES Country (CountryISOCode) ON UPDATE Cascade ON DELETE Restrict,</w:t>
            </w:r>
          </w:p>
          <w:p w14:paraId="495990B0" w14:textId="77777777" w:rsidR="007851C6" w:rsidRPr="00866DAF" w:rsidRDefault="007851C6" w:rsidP="002068BE">
            <w:pPr>
              <w:rPr>
                <w:sz w:val="20"/>
              </w:rPr>
            </w:pPr>
            <w:r w:rsidRPr="00866DAF">
              <w:rPr>
                <w:sz w:val="20"/>
              </w:rPr>
              <w:t xml:space="preserve">  FOREIGN KEY (LastModifiedByStaffID) </w:t>
            </w:r>
          </w:p>
          <w:p w14:paraId="0C107C71" w14:textId="77777777" w:rsidR="007851C6" w:rsidRPr="00866DAF" w:rsidRDefault="007851C6" w:rsidP="002068BE">
            <w:pPr>
              <w:rPr>
                <w:sz w:val="20"/>
              </w:rPr>
            </w:pPr>
            <w:r w:rsidRPr="00866DAF">
              <w:rPr>
                <w:sz w:val="20"/>
              </w:rPr>
              <w:t xml:space="preserve">    REFERENCES `University Staff Member` (StaffID)</w:t>
            </w:r>
          </w:p>
          <w:p w14:paraId="6F82BFFB" w14:textId="77777777" w:rsidR="007851C6" w:rsidRPr="00866DAF" w:rsidRDefault="007851C6" w:rsidP="002068BE">
            <w:pPr>
              <w:rPr>
                <w:sz w:val="20"/>
              </w:rPr>
            </w:pPr>
            <w:r w:rsidRPr="00866DAF">
              <w:rPr>
                <w:sz w:val="20"/>
              </w:rPr>
              <w:t xml:space="preserve">    ON UPDATE Cascade ON DELETE Restrict</w:t>
            </w:r>
          </w:p>
          <w:p w14:paraId="060C0496" w14:textId="77777777" w:rsidR="007851C6" w:rsidRPr="00866DAF" w:rsidRDefault="007851C6" w:rsidP="002068BE">
            <w:pPr>
              <w:rPr>
                <w:sz w:val="20"/>
              </w:rPr>
            </w:pPr>
            <w:r w:rsidRPr="00866DAF">
              <w:rPr>
                <w:sz w:val="20"/>
              </w:rPr>
              <w:t>)</w:t>
            </w:r>
          </w:p>
          <w:p w14:paraId="1618A079" w14:textId="77777777" w:rsidR="007851C6" w:rsidRPr="00866DAF" w:rsidRDefault="007851C6" w:rsidP="002068BE">
            <w:pPr>
              <w:rPr>
                <w:sz w:val="20"/>
              </w:rPr>
            </w:pPr>
            <w:r w:rsidRPr="00866DAF">
              <w:rPr>
                <w:sz w:val="20"/>
              </w:rPr>
              <w:t>comment='Holds the applicant specific details'</w:t>
            </w:r>
          </w:p>
          <w:p w14:paraId="49D0FB5A" w14:textId="77777777" w:rsidR="007851C6" w:rsidRPr="00866DAF" w:rsidRDefault="007851C6" w:rsidP="002068BE">
            <w:pPr>
              <w:rPr>
                <w:sz w:val="20"/>
              </w:rPr>
            </w:pPr>
          </w:p>
          <w:p w14:paraId="71478AC7" w14:textId="77777777" w:rsidR="007851C6" w:rsidRPr="00866DAF" w:rsidRDefault="007851C6" w:rsidP="002068BE">
            <w:pPr>
              <w:rPr>
                <w:sz w:val="20"/>
              </w:rPr>
            </w:pPr>
            <w:r w:rsidRPr="00866DAF">
              <w:rPr>
                <w:sz w:val="20"/>
              </w:rPr>
              <w:t>Visa (</w:t>
            </w:r>
          </w:p>
          <w:p w14:paraId="60A3E163" w14:textId="77777777" w:rsidR="007851C6" w:rsidRPr="00866DAF" w:rsidRDefault="007851C6" w:rsidP="002068BE">
            <w:pPr>
              <w:rPr>
                <w:sz w:val="20"/>
              </w:rPr>
            </w:pPr>
            <w:r w:rsidRPr="00866DAF">
              <w:rPr>
                <w:sz w:val="20"/>
              </w:rPr>
              <w:t xml:space="preserve">  VisaID IdInteger NOT NULL AUTO_INCREMENT comment 'The primary key that uniquely identifies the visa',</w:t>
            </w:r>
          </w:p>
          <w:p w14:paraId="0A0A7ECA" w14:textId="77777777" w:rsidR="007851C6" w:rsidRPr="00866DAF" w:rsidRDefault="007851C6" w:rsidP="002068BE">
            <w:pPr>
              <w:rPr>
                <w:sz w:val="20"/>
              </w:rPr>
            </w:pPr>
            <w:r w:rsidRPr="00866DAF">
              <w:rPr>
                <w:sz w:val="20"/>
              </w:rPr>
              <w:t xml:space="preserve">  ValidFrom Date comment 'When the visa is valid from',</w:t>
            </w:r>
          </w:p>
          <w:p w14:paraId="4FAECD78" w14:textId="77777777" w:rsidR="007851C6" w:rsidRPr="00866DAF" w:rsidRDefault="007851C6" w:rsidP="002068BE">
            <w:pPr>
              <w:rPr>
                <w:sz w:val="20"/>
              </w:rPr>
            </w:pPr>
            <w:r w:rsidRPr="00866DAF">
              <w:rPr>
                <w:sz w:val="20"/>
              </w:rPr>
              <w:t xml:space="preserve">  ValidTo Date comment 'When the visa is valid to',</w:t>
            </w:r>
          </w:p>
          <w:p w14:paraId="000D5661" w14:textId="77777777" w:rsidR="007851C6" w:rsidRPr="00866DAF" w:rsidRDefault="007851C6" w:rsidP="002068BE">
            <w:pPr>
              <w:rPr>
                <w:sz w:val="20"/>
              </w:rPr>
            </w:pPr>
            <w:r w:rsidRPr="00866DAF">
              <w:rPr>
                <w:sz w:val="20"/>
              </w:rPr>
              <w:t xml:space="preserve">  CountryISOCode CountryISOCode NOT NULL comment 'the applicant country, the visa is granted to',</w:t>
            </w:r>
          </w:p>
          <w:p w14:paraId="1AB77C4A" w14:textId="77777777" w:rsidR="007851C6" w:rsidRPr="00866DAF" w:rsidRDefault="007851C6" w:rsidP="002068BE">
            <w:pPr>
              <w:rPr>
                <w:sz w:val="20"/>
              </w:rPr>
            </w:pPr>
            <w:r w:rsidRPr="00866DAF">
              <w:rPr>
                <w:sz w:val="20"/>
              </w:rPr>
              <w:t xml:space="preserve">  ApplicantID IdInteger NOT NULL comment 'the ID of the applicant who holds or may hold this visa',</w:t>
            </w:r>
          </w:p>
          <w:p w14:paraId="0C27ED71" w14:textId="77777777" w:rsidR="007851C6" w:rsidRPr="00866DAF" w:rsidRDefault="007851C6" w:rsidP="002068BE">
            <w:pPr>
              <w:rPr>
                <w:sz w:val="20"/>
              </w:rPr>
            </w:pPr>
            <w:r w:rsidRPr="00866DAF">
              <w:rPr>
                <w:sz w:val="20"/>
              </w:rPr>
              <w:t xml:space="preserve">  VisaStatusID IdInteger NOT NULL,</w:t>
            </w:r>
          </w:p>
          <w:p w14:paraId="72CCBEE5" w14:textId="77777777" w:rsidR="007851C6" w:rsidRPr="00866DAF" w:rsidRDefault="007851C6" w:rsidP="002068BE">
            <w:pPr>
              <w:rPr>
                <w:sz w:val="20"/>
              </w:rPr>
            </w:pPr>
            <w:r w:rsidRPr="00866DAF">
              <w:rPr>
                <w:sz w:val="20"/>
              </w:rPr>
              <w:t xml:space="preserve">  PRIMARY KEY (VisaID),</w:t>
            </w:r>
          </w:p>
          <w:p w14:paraId="33C455E5" w14:textId="77777777" w:rsidR="007851C6" w:rsidRPr="00866DAF" w:rsidRDefault="007851C6" w:rsidP="002068BE">
            <w:pPr>
              <w:rPr>
                <w:sz w:val="20"/>
              </w:rPr>
            </w:pPr>
            <w:r w:rsidRPr="00866DAF">
              <w:rPr>
                <w:sz w:val="20"/>
              </w:rPr>
              <w:t xml:space="preserve">  FOREIGN KEY (CountryISOCode) REFERENCES Country (CountryISOCode) </w:t>
            </w:r>
          </w:p>
          <w:p w14:paraId="0E201207" w14:textId="77777777" w:rsidR="007851C6" w:rsidRPr="00866DAF" w:rsidRDefault="007851C6" w:rsidP="002068BE">
            <w:pPr>
              <w:rPr>
                <w:sz w:val="20"/>
              </w:rPr>
            </w:pPr>
            <w:r w:rsidRPr="00866DAF">
              <w:rPr>
                <w:sz w:val="20"/>
              </w:rPr>
              <w:t xml:space="preserve">    ON UPDATE Cascade ON DELETE Restrict,</w:t>
            </w:r>
          </w:p>
          <w:p w14:paraId="7F60563A" w14:textId="77777777" w:rsidR="007851C6" w:rsidRPr="00866DAF" w:rsidRDefault="007851C6" w:rsidP="002068BE">
            <w:pPr>
              <w:rPr>
                <w:sz w:val="20"/>
              </w:rPr>
            </w:pPr>
            <w:r w:rsidRPr="00866DAF">
              <w:rPr>
                <w:sz w:val="20"/>
              </w:rPr>
              <w:t xml:space="preserve">  FOREIGN KEY (VisaStatusID) REFERENCES `Visa Status` (VisaStatusID)</w:t>
            </w:r>
          </w:p>
          <w:p w14:paraId="2DD8FE69" w14:textId="77777777" w:rsidR="007851C6" w:rsidRPr="00866DAF" w:rsidRDefault="007851C6" w:rsidP="002068BE">
            <w:pPr>
              <w:rPr>
                <w:sz w:val="20"/>
              </w:rPr>
            </w:pPr>
            <w:r w:rsidRPr="00866DAF">
              <w:rPr>
                <w:sz w:val="20"/>
              </w:rPr>
              <w:t xml:space="preserve">    ON UPDATE Cascade ON DELETE Restrict,</w:t>
            </w:r>
          </w:p>
          <w:p w14:paraId="78A4C80D" w14:textId="77777777" w:rsidR="007851C6" w:rsidRPr="00866DAF" w:rsidRDefault="007851C6" w:rsidP="002068BE">
            <w:pPr>
              <w:rPr>
                <w:sz w:val="20"/>
              </w:rPr>
            </w:pPr>
            <w:r w:rsidRPr="00866DAF">
              <w:rPr>
                <w:sz w:val="20"/>
              </w:rPr>
              <w:t xml:space="preserve">  FOREIGN KEY (ApplicantID) REFERENCES Applicant (ApplicantID) </w:t>
            </w:r>
          </w:p>
          <w:p w14:paraId="649B869E" w14:textId="77777777" w:rsidR="007851C6" w:rsidRPr="00866DAF" w:rsidRDefault="007851C6" w:rsidP="002068BE">
            <w:pPr>
              <w:rPr>
                <w:sz w:val="20"/>
              </w:rPr>
            </w:pPr>
            <w:r w:rsidRPr="00866DAF">
              <w:rPr>
                <w:sz w:val="20"/>
              </w:rPr>
              <w:t xml:space="preserve">    ON UPDATE Cascade ON DELETE Cascade</w:t>
            </w:r>
          </w:p>
          <w:p w14:paraId="3D884AD1" w14:textId="77777777" w:rsidR="007851C6" w:rsidRPr="00866DAF" w:rsidRDefault="007851C6" w:rsidP="002068BE">
            <w:pPr>
              <w:rPr>
                <w:sz w:val="20"/>
              </w:rPr>
            </w:pPr>
            <w:r w:rsidRPr="00866DAF">
              <w:rPr>
                <w:sz w:val="20"/>
              </w:rPr>
              <w:t>)</w:t>
            </w:r>
          </w:p>
          <w:p w14:paraId="30AB1196" w14:textId="77777777" w:rsidR="007851C6" w:rsidRPr="00866DAF" w:rsidRDefault="007851C6" w:rsidP="002068BE">
            <w:pPr>
              <w:rPr>
                <w:sz w:val="20"/>
              </w:rPr>
            </w:pPr>
            <w:r w:rsidRPr="00866DAF">
              <w:rPr>
                <w:sz w:val="20"/>
              </w:rPr>
              <w:t>comment='The applicants visa details'</w:t>
            </w:r>
          </w:p>
          <w:p w14:paraId="2DCE8348" w14:textId="77777777" w:rsidR="007851C6" w:rsidRPr="00866DAF" w:rsidRDefault="007851C6" w:rsidP="002068BE">
            <w:pPr>
              <w:rPr>
                <w:sz w:val="20"/>
              </w:rPr>
            </w:pPr>
          </w:p>
          <w:p w14:paraId="668F2830" w14:textId="77777777" w:rsidR="007851C6" w:rsidRPr="00866DAF" w:rsidRDefault="007851C6" w:rsidP="002068BE">
            <w:pPr>
              <w:rPr>
                <w:sz w:val="20"/>
              </w:rPr>
            </w:pPr>
            <w:r w:rsidRPr="00866DAF">
              <w:rPr>
                <w:sz w:val="20"/>
              </w:rPr>
              <w:t>Visa Status (</w:t>
            </w:r>
          </w:p>
          <w:p w14:paraId="1D059AC6" w14:textId="77777777" w:rsidR="007851C6" w:rsidRPr="00866DAF" w:rsidRDefault="007851C6" w:rsidP="002068BE">
            <w:pPr>
              <w:rPr>
                <w:sz w:val="20"/>
              </w:rPr>
            </w:pPr>
            <w:r w:rsidRPr="00866DAF">
              <w:rPr>
                <w:sz w:val="20"/>
              </w:rPr>
              <w:t xml:space="preserve">  VisaStatusID IdInteger NOT NULL AUTO_INCREMENT,</w:t>
            </w:r>
          </w:p>
          <w:p w14:paraId="7B0F4F87" w14:textId="77777777" w:rsidR="007851C6" w:rsidRPr="00866DAF" w:rsidRDefault="007851C6" w:rsidP="002068BE">
            <w:pPr>
              <w:rPr>
                <w:sz w:val="20"/>
              </w:rPr>
            </w:pPr>
            <w:r w:rsidRPr="00866DAF">
              <w:rPr>
                <w:sz w:val="20"/>
              </w:rPr>
              <w:t xml:space="preserve">  Status TypeLabelShort NOT NULL UNIQUE comment 'the status of the visa application',</w:t>
            </w:r>
          </w:p>
          <w:p w14:paraId="156AF7B0" w14:textId="77777777" w:rsidR="007851C6" w:rsidRPr="00866DAF" w:rsidRDefault="007851C6" w:rsidP="002068BE">
            <w:pPr>
              <w:rPr>
                <w:sz w:val="20"/>
              </w:rPr>
            </w:pPr>
            <w:r w:rsidRPr="00866DAF">
              <w:rPr>
                <w:sz w:val="20"/>
              </w:rPr>
              <w:t xml:space="preserve">  description DescMedium NOT NULL comment 'a description of the status of the visa',</w:t>
            </w:r>
          </w:p>
          <w:p w14:paraId="43ACE857" w14:textId="77777777" w:rsidR="007851C6" w:rsidRPr="00866DAF" w:rsidRDefault="007851C6" w:rsidP="002068BE">
            <w:pPr>
              <w:rPr>
                <w:sz w:val="20"/>
              </w:rPr>
            </w:pPr>
            <w:r w:rsidRPr="00866DAF">
              <w:rPr>
                <w:sz w:val="20"/>
              </w:rPr>
              <w:t xml:space="preserve">  PRIMARY KEY (VisaStatusID)</w:t>
            </w:r>
          </w:p>
          <w:p w14:paraId="5B5A1D6E" w14:textId="77777777" w:rsidR="007851C6" w:rsidRPr="00866DAF" w:rsidRDefault="007851C6" w:rsidP="002068BE">
            <w:pPr>
              <w:rPr>
                <w:sz w:val="20"/>
              </w:rPr>
            </w:pPr>
            <w:r w:rsidRPr="00866DAF">
              <w:rPr>
                <w:sz w:val="20"/>
              </w:rPr>
              <w:t>)</w:t>
            </w:r>
          </w:p>
          <w:p w14:paraId="2B27FE45" w14:textId="77777777" w:rsidR="007851C6" w:rsidRPr="00866DAF" w:rsidRDefault="007851C6" w:rsidP="002068BE">
            <w:pPr>
              <w:rPr>
                <w:sz w:val="20"/>
              </w:rPr>
            </w:pPr>
            <w:r w:rsidRPr="00866DAF">
              <w:rPr>
                <w:sz w:val="20"/>
              </w:rPr>
              <w:t>comment='the possible statuses of the visa application'</w:t>
            </w:r>
          </w:p>
          <w:p w14:paraId="385279D4" w14:textId="77777777" w:rsidR="007851C6" w:rsidRPr="00866DAF" w:rsidRDefault="007851C6" w:rsidP="002068BE">
            <w:pPr>
              <w:rPr>
                <w:sz w:val="20"/>
              </w:rPr>
            </w:pPr>
          </w:p>
          <w:p w14:paraId="4F188EE9" w14:textId="77777777" w:rsidR="007851C6" w:rsidRPr="00866DAF" w:rsidRDefault="007851C6" w:rsidP="002068BE">
            <w:pPr>
              <w:rPr>
                <w:sz w:val="20"/>
              </w:rPr>
            </w:pPr>
            <w:r w:rsidRPr="00866DAF">
              <w:rPr>
                <w:sz w:val="20"/>
              </w:rPr>
              <w:t>Correspondence (</w:t>
            </w:r>
          </w:p>
          <w:p w14:paraId="7C2F52C3" w14:textId="77777777" w:rsidR="007851C6" w:rsidRPr="00866DAF" w:rsidRDefault="007851C6" w:rsidP="002068BE">
            <w:pPr>
              <w:rPr>
                <w:sz w:val="20"/>
              </w:rPr>
            </w:pPr>
            <w:r w:rsidRPr="00866DAF">
              <w:rPr>
                <w:sz w:val="20"/>
              </w:rPr>
              <w:t xml:space="preserve">  CorrID IdInteger NOT NULL AUTO_INCREMENT,</w:t>
            </w:r>
          </w:p>
          <w:p w14:paraId="3E87060A" w14:textId="77777777" w:rsidR="007851C6" w:rsidRPr="00866DAF" w:rsidRDefault="007851C6" w:rsidP="002068BE">
            <w:pPr>
              <w:rPr>
                <w:sz w:val="20"/>
              </w:rPr>
            </w:pPr>
            <w:r w:rsidRPr="00866DAF">
              <w:rPr>
                <w:sz w:val="20"/>
              </w:rPr>
              <w:t xml:space="preserve">  `Date` Date NOT NULL comment 'The date the correspondence was made/received',</w:t>
            </w:r>
          </w:p>
          <w:p w14:paraId="5CFF8992" w14:textId="77777777" w:rsidR="007851C6" w:rsidRPr="00866DAF" w:rsidRDefault="007851C6" w:rsidP="002068BE">
            <w:pPr>
              <w:rPr>
                <w:sz w:val="20"/>
              </w:rPr>
            </w:pPr>
            <w:r w:rsidRPr="00866DAF">
              <w:rPr>
                <w:sz w:val="20"/>
              </w:rPr>
              <w:t xml:space="preserve">  Summary DescMedium NOT NULL comment 'A small summary of the Correspondence',</w:t>
            </w:r>
          </w:p>
          <w:p w14:paraId="524D7B02" w14:textId="77777777" w:rsidR="007851C6" w:rsidRPr="00866DAF" w:rsidRDefault="007851C6" w:rsidP="002068BE">
            <w:pPr>
              <w:rPr>
                <w:sz w:val="20"/>
              </w:rPr>
            </w:pPr>
            <w:r w:rsidRPr="00866DAF">
              <w:rPr>
                <w:sz w:val="20"/>
              </w:rPr>
              <w:t xml:space="preserve">  Message DescLong comment 'The actual message contained in the correspondence',</w:t>
            </w:r>
          </w:p>
          <w:p w14:paraId="0174D4D2" w14:textId="77777777" w:rsidR="007851C6" w:rsidRPr="00866DAF" w:rsidRDefault="007851C6" w:rsidP="002068BE">
            <w:pPr>
              <w:rPr>
                <w:sz w:val="20"/>
              </w:rPr>
            </w:pPr>
            <w:r w:rsidRPr="00866DAF">
              <w:rPr>
                <w:sz w:val="20"/>
              </w:rPr>
              <w:t xml:space="preserve">  ApplicationID IdInteger NOT NULL comment 'the application ID the correspondence is in relation to',</w:t>
            </w:r>
          </w:p>
          <w:p w14:paraId="7A152EA3" w14:textId="77777777" w:rsidR="007851C6" w:rsidRPr="00866DAF" w:rsidRDefault="007851C6" w:rsidP="002068BE">
            <w:pPr>
              <w:rPr>
                <w:sz w:val="20"/>
              </w:rPr>
            </w:pPr>
            <w:r w:rsidRPr="00866DAF">
              <w:rPr>
                <w:sz w:val="20"/>
              </w:rPr>
              <w:t xml:space="preserve">  StaffID IdInteger NOT NULL comment 'the staff ID of the staff member the correspondence is to/from',</w:t>
            </w:r>
          </w:p>
          <w:p w14:paraId="19AB25D2" w14:textId="77777777" w:rsidR="007851C6" w:rsidRPr="00866DAF" w:rsidRDefault="007851C6" w:rsidP="002068BE">
            <w:pPr>
              <w:rPr>
                <w:sz w:val="20"/>
              </w:rPr>
            </w:pPr>
            <w:r w:rsidRPr="00866DAF">
              <w:rPr>
                <w:sz w:val="20"/>
              </w:rPr>
              <w:t xml:space="preserve">  CorrMethodID IdInteger NOT NULL,</w:t>
            </w:r>
          </w:p>
          <w:p w14:paraId="55D698DE" w14:textId="77777777" w:rsidR="007851C6" w:rsidRPr="00866DAF" w:rsidRDefault="007851C6" w:rsidP="002068BE">
            <w:pPr>
              <w:rPr>
                <w:sz w:val="20"/>
              </w:rPr>
            </w:pPr>
            <w:r w:rsidRPr="00866DAF">
              <w:rPr>
                <w:sz w:val="20"/>
              </w:rPr>
              <w:t xml:space="preserve">  PRIMARY KEY (CorrID),</w:t>
            </w:r>
          </w:p>
          <w:p w14:paraId="24B3639A" w14:textId="77777777" w:rsidR="007851C6" w:rsidRPr="00866DAF" w:rsidRDefault="007851C6" w:rsidP="002068BE">
            <w:pPr>
              <w:rPr>
                <w:sz w:val="20"/>
              </w:rPr>
            </w:pPr>
            <w:r w:rsidRPr="00866DAF">
              <w:rPr>
                <w:sz w:val="20"/>
              </w:rPr>
              <w:t xml:space="preserve">  FOREIGN KEY (ApplicationID) REFERENCES Application (ApplicationID) </w:t>
            </w:r>
          </w:p>
          <w:p w14:paraId="1100D474" w14:textId="77777777" w:rsidR="007851C6" w:rsidRPr="00866DAF" w:rsidRDefault="007851C6" w:rsidP="002068BE">
            <w:pPr>
              <w:rPr>
                <w:sz w:val="20"/>
              </w:rPr>
            </w:pPr>
            <w:r w:rsidRPr="00866DAF">
              <w:rPr>
                <w:sz w:val="20"/>
              </w:rPr>
              <w:t xml:space="preserve">    ON UPDATE Cascade ON DELETE Cascade,</w:t>
            </w:r>
          </w:p>
          <w:p w14:paraId="67E320E2" w14:textId="77777777" w:rsidR="007851C6" w:rsidRPr="00866DAF" w:rsidRDefault="007851C6" w:rsidP="002068BE">
            <w:pPr>
              <w:rPr>
                <w:sz w:val="20"/>
              </w:rPr>
            </w:pPr>
            <w:r w:rsidRPr="00866DAF">
              <w:rPr>
                <w:sz w:val="20"/>
              </w:rPr>
              <w:t xml:space="preserve">  FOREIGN KEY (CorrMethodID) REFERENCES `Correspondence Method` (CorrMethodID)</w:t>
            </w:r>
          </w:p>
          <w:p w14:paraId="0F716787" w14:textId="77777777" w:rsidR="007851C6" w:rsidRPr="00866DAF" w:rsidRDefault="007851C6" w:rsidP="002068BE">
            <w:pPr>
              <w:rPr>
                <w:sz w:val="20"/>
              </w:rPr>
            </w:pPr>
            <w:r w:rsidRPr="00866DAF">
              <w:rPr>
                <w:sz w:val="20"/>
              </w:rPr>
              <w:t xml:space="preserve">    ON UPDATE Cascade ON DELETE Restrict</w:t>
            </w:r>
          </w:p>
          <w:p w14:paraId="0C9D6F54" w14:textId="77777777" w:rsidR="007851C6" w:rsidRPr="00866DAF" w:rsidRDefault="007851C6" w:rsidP="002068BE">
            <w:pPr>
              <w:rPr>
                <w:sz w:val="20"/>
              </w:rPr>
            </w:pPr>
            <w:r w:rsidRPr="00866DAF">
              <w:rPr>
                <w:sz w:val="20"/>
              </w:rPr>
              <w:t>)</w:t>
            </w:r>
          </w:p>
          <w:p w14:paraId="0EC48F5C" w14:textId="77777777" w:rsidR="007851C6" w:rsidRPr="00866DAF" w:rsidRDefault="007851C6" w:rsidP="002068BE">
            <w:pPr>
              <w:rPr>
                <w:sz w:val="20"/>
              </w:rPr>
            </w:pPr>
            <w:r w:rsidRPr="00866DAF">
              <w:rPr>
                <w:sz w:val="20"/>
              </w:rPr>
              <w:t>comment='Correspondence between the Applicant and University Staff Member'</w:t>
            </w:r>
          </w:p>
          <w:p w14:paraId="25BC657C" w14:textId="77777777" w:rsidR="007851C6" w:rsidRPr="00866DAF" w:rsidRDefault="007851C6" w:rsidP="002068BE">
            <w:pPr>
              <w:rPr>
                <w:sz w:val="20"/>
              </w:rPr>
            </w:pPr>
          </w:p>
          <w:p w14:paraId="478E0E34" w14:textId="77777777" w:rsidR="007851C6" w:rsidRPr="00866DAF" w:rsidRDefault="007851C6" w:rsidP="002068BE">
            <w:pPr>
              <w:rPr>
                <w:sz w:val="20"/>
              </w:rPr>
            </w:pPr>
            <w:r w:rsidRPr="00866DAF">
              <w:rPr>
                <w:sz w:val="20"/>
              </w:rPr>
              <w:t>Decision (</w:t>
            </w:r>
          </w:p>
          <w:p w14:paraId="2FC3B7A9" w14:textId="77777777" w:rsidR="007851C6" w:rsidRPr="00866DAF" w:rsidRDefault="007851C6" w:rsidP="002068BE">
            <w:pPr>
              <w:rPr>
                <w:sz w:val="20"/>
              </w:rPr>
            </w:pPr>
            <w:r w:rsidRPr="00866DAF">
              <w:rPr>
                <w:sz w:val="20"/>
              </w:rPr>
              <w:t xml:space="preserve">  DecID IdInteger NOT NULL AUTO_INCREMENT comment 'The primary key that uniquely identifies the Decision/comment made',</w:t>
            </w:r>
          </w:p>
          <w:p w14:paraId="02698EE9" w14:textId="77777777" w:rsidR="007851C6" w:rsidRPr="00866DAF" w:rsidRDefault="007851C6" w:rsidP="002068BE">
            <w:pPr>
              <w:rPr>
                <w:sz w:val="20"/>
              </w:rPr>
            </w:pPr>
            <w:r w:rsidRPr="00866DAF">
              <w:rPr>
                <w:sz w:val="20"/>
              </w:rPr>
              <w:t xml:space="preserve">  `Date` Date NOT NULL comment 'The date the decision was made on',</w:t>
            </w:r>
          </w:p>
          <w:p w14:paraId="269C432F" w14:textId="77777777" w:rsidR="007851C6" w:rsidRPr="00866DAF" w:rsidRDefault="007851C6" w:rsidP="002068BE">
            <w:pPr>
              <w:rPr>
                <w:sz w:val="20"/>
              </w:rPr>
            </w:pPr>
            <w:r w:rsidRPr="00866DAF">
              <w:rPr>
                <w:sz w:val="20"/>
              </w:rPr>
              <w:t xml:space="preserve">  Comment DescMedium comment 'Extra information about the decision',</w:t>
            </w:r>
          </w:p>
          <w:p w14:paraId="53CA20F1" w14:textId="77777777" w:rsidR="007851C6" w:rsidRPr="00866DAF" w:rsidRDefault="007851C6" w:rsidP="002068BE">
            <w:pPr>
              <w:rPr>
                <w:sz w:val="20"/>
              </w:rPr>
            </w:pPr>
            <w:r w:rsidRPr="00866DAF">
              <w:rPr>
                <w:sz w:val="20"/>
              </w:rPr>
              <w:t xml:space="preserve">  ApplicationID IdInteger comment 'the id of the application this decision is made with regards to, if this is a decision associated with an application',</w:t>
            </w:r>
          </w:p>
          <w:p w14:paraId="0C5E973E" w14:textId="77777777" w:rsidR="007851C6" w:rsidRPr="00866DAF" w:rsidRDefault="007851C6" w:rsidP="002068BE">
            <w:pPr>
              <w:rPr>
                <w:sz w:val="20"/>
              </w:rPr>
            </w:pPr>
            <w:r w:rsidRPr="00866DAF">
              <w:rPr>
                <w:sz w:val="20"/>
              </w:rPr>
              <w:t xml:space="preserve">  StaffID IdInteger NOT NULL comment 'the staff ID of the staff member who made this decision/comment',</w:t>
            </w:r>
          </w:p>
          <w:p w14:paraId="23DCE943" w14:textId="77777777" w:rsidR="007851C6" w:rsidRPr="00866DAF" w:rsidRDefault="007851C6" w:rsidP="002068BE">
            <w:pPr>
              <w:rPr>
                <w:sz w:val="20"/>
              </w:rPr>
            </w:pPr>
            <w:r w:rsidRPr="00866DAF">
              <w:rPr>
                <w:sz w:val="20"/>
              </w:rPr>
              <w:t xml:space="preserve">  DecisionTypeID IdInteger NOT NULL,</w:t>
            </w:r>
          </w:p>
          <w:p w14:paraId="6CED6A9B" w14:textId="77777777" w:rsidR="007851C6" w:rsidRPr="00866DAF" w:rsidRDefault="007851C6" w:rsidP="002068BE">
            <w:pPr>
              <w:rPr>
                <w:sz w:val="20"/>
              </w:rPr>
            </w:pPr>
            <w:r w:rsidRPr="00866DAF">
              <w:rPr>
                <w:sz w:val="20"/>
              </w:rPr>
              <w:t xml:space="preserve">  Reportable Boolean NOT NULL comment 'a boolean that is automatically ticked if the change is deemed reportable (status changes request filled etc.)',</w:t>
            </w:r>
          </w:p>
          <w:p w14:paraId="6B1FB025" w14:textId="77777777" w:rsidR="007851C6" w:rsidRPr="00866DAF" w:rsidRDefault="007851C6" w:rsidP="002068BE">
            <w:pPr>
              <w:rPr>
                <w:sz w:val="20"/>
              </w:rPr>
            </w:pPr>
            <w:r w:rsidRPr="00866DAF">
              <w:rPr>
                <w:sz w:val="20"/>
              </w:rPr>
              <w:t xml:space="preserve">  Sent Boolean comment 'a boolean to check if the related email has been sent',</w:t>
            </w:r>
          </w:p>
          <w:p w14:paraId="39B5749A" w14:textId="77777777" w:rsidR="007851C6" w:rsidRPr="00866DAF" w:rsidRDefault="007851C6" w:rsidP="002068BE">
            <w:pPr>
              <w:rPr>
                <w:sz w:val="20"/>
              </w:rPr>
            </w:pPr>
            <w:r w:rsidRPr="00866DAF">
              <w:rPr>
                <w:sz w:val="20"/>
              </w:rPr>
              <w:t xml:space="preserve">  PRIMARY KEY (DecID),</w:t>
            </w:r>
          </w:p>
          <w:p w14:paraId="014706D9" w14:textId="77777777" w:rsidR="007851C6" w:rsidRPr="00866DAF" w:rsidRDefault="007851C6" w:rsidP="002068BE">
            <w:pPr>
              <w:rPr>
                <w:sz w:val="20"/>
              </w:rPr>
            </w:pPr>
            <w:r w:rsidRPr="00866DAF">
              <w:rPr>
                <w:sz w:val="20"/>
              </w:rPr>
              <w:t xml:space="preserve">  FOREIGN KEY (DecisionTypeID) REFERENCES `Decision Type` (DecisionTypeID) </w:t>
            </w:r>
          </w:p>
          <w:p w14:paraId="1CDE7093" w14:textId="77777777" w:rsidR="007851C6" w:rsidRPr="00866DAF" w:rsidRDefault="007851C6" w:rsidP="002068BE">
            <w:pPr>
              <w:rPr>
                <w:sz w:val="20"/>
              </w:rPr>
            </w:pPr>
            <w:r w:rsidRPr="00866DAF">
              <w:rPr>
                <w:sz w:val="20"/>
              </w:rPr>
              <w:t xml:space="preserve">    ON UPDATE Cascade ON DELETE Restrict,</w:t>
            </w:r>
          </w:p>
          <w:p w14:paraId="1C9184A8" w14:textId="77777777" w:rsidR="007851C6" w:rsidRPr="00866DAF" w:rsidRDefault="007851C6" w:rsidP="002068BE">
            <w:pPr>
              <w:rPr>
                <w:sz w:val="20"/>
              </w:rPr>
            </w:pPr>
            <w:r w:rsidRPr="00866DAF">
              <w:rPr>
                <w:sz w:val="20"/>
              </w:rPr>
              <w:t xml:space="preserve">  FOREIGN KEY (ApplicationID) REFERENCES Application (ApplicationID) </w:t>
            </w:r>
          </w:p>
          <w:p w14:paraId="159AEA6D" w14:textId="77777777" w:rsidR="007851C6" w:rsidRPr="00866DAF" w:rsidRDefault="007851C6" w:rsidP="002068BE">
            <w:pPr>
              <w:rPr>
                <w:sz w:val="20"/>
              </w:rPr>
            </w:pPr>
            <w:r w:rsidRPr="00866DAF">
              <w:rPr>
                <w:sz w:val="20"/>
              </w:rPr>
              <w:t xml:space="preserve">    ON UPDATE Cascade ON DELETE Cascade,</w:t>
            </w:r>
          </w:p>
          <w:p w14:paraId="73201B11" w14:textId="77777777" w:rsidR="007851C6" w:rsidRPr="00866DAF" w:rsidRDefault="007851C6" w:rsidP="002068BE">
            <w:pPr>
              <w:rPr>
                <w:sz w:val="20"/>
              </w:rPr>
            </w:pPr>
            <w:r w:rsidRPr="00866DAF">
              <w:rPr>
                <w:sz w:val="20"/>
              </w:rPr>
              <w:t xml:space="preserve">  FOREIGN KEY (StaffID) REFERENCES `University Staff Member` (StaffID)</w:t>
            </w:r>
          </w:p>
          <w:p w14:paraId="31BB5DF7" w14:textId="77777777" w:rsidR="007851C6" w:rsidRPr="00866DAF" w:rsidRDefault="007851C6" w:rsidP="002068BE">
            <w:pPr>
              <w:rPr>
                <w:sz w:val="20"/>
              </w:rPr>
            </w:pPr>
            <w:r w:rsidRPr="00866DAF">
              <w:rPr>
                <w:sz w:val="20"/>
              </w:rPr>
              <w:t xml:space="preserve">    ON UPDATE Cascade ON DELETE Restrict</w:t>
            </w:r>
          </w:p>
          <w:p w14:paraId="7C10957C" w14:textId="77777777" w:rsidR="007851C6" w:rsidRPr="00866DAF" w:rsidRDefault="007851C6" w:rsidP="002068BE">
            <w:pPr>
              <w:rPr>
                <w:sz w:val="20"/>
              </w:rPr>
            </w:pPr>
            <w:r w:rsidRPr="00866DAF">
              <w:rPr>
                <w:sz w:val="20"/>
              </w:rPr>
              <w:t>)</w:t>
            </w:r>
          </w:p>
          <w:p w14:paraId="23439E33" w14:textId="77777777" w:rsidR="007851C6" w:rsidRPr="00866DAF" w:rsidRDefault="007851C6" w:rsidP="002068BE">
            <w:pPr>
              <w:rPr>
                <w:sz w:val="20"/>
              </w:rPr>
            </w:pPr>
            <w:r w:rsidRPr="00866DAF">
              <w:rPr>
                <w:sz w:val="20"/>
              </w:rPr>
              <w:t>comment='The decision/comment made for an application by a RHD staff member'</w:t>
            </w:r>
          </w:p>
          <w:p w14:paraId="7418D06F" w14:textId="77777777" w:rsidR="007851C6" w:rsidRPr="00866DAF" w:rsidRDefault="007851C6" w:rsidP="002068BE">
            <w:pPr>
              <w:rPr>
                <w:sz w:val="20"/>
              </w:rPr>
            </w:pPr>
          </w:p>
          <w:p w14:paraId="77011E38" w14:textId="77777777" w:rsidR="007851C6" w:rsidRPr="00866DAF" w:rsidRDefault="007851C6" w:rsidP="002068BE">
            <w:pPr>
              <w:rPr>
                <w:sz w:val="20"/>
              </w:rPr>
            </w:pPr>
            <w:r w:rsidRPr="00866DAF">
              <w:rPr>
                <w:sz w:val="20"/>
              </w:rPr>
              <w:t>Research Area (</w:t>
            </w:r>
          </w:p>
          <w:p w14:paraId="00F139C4" w14:textId="77777777" w:rsidR="007851C6" w:rsidRPr="00866DAF" w:rsidRDefault="007851C6" w:rsidP="002068BE">
            <w:pPr>
              <w:rPr>
                <w:sz w:val="20"/>
              </w:rPr>
            </w:pPr>
            <w:r w:rsidRPr="00866DAF">
              <w:rPr>
                <w:sz w:val="20"/>
              </w:rPr>
              <w:t xml:space="preserve">  FORCode IdInteger NOT NULL AUTO_INCREMENT comment 'The Australian Field Of Research (FOR) code,  primary key,  that uniquely identifies the Research area',</w:t>
            </w:r>
          </w:p>
          <w:p w14:paraId="4141CB93" w14:textId="77777777" w:rsidR="007851C6" w:rsidRPr="00866DAF" w:rsidRDefault="007851C6" w:rsidP="002068BE">
            <w:pPr>
              <w:rPr>
                <w:sz w:val="20"/>
              </w:rPr>
            </w:pPr>
            <w:r w:rsidRPr="00866DAF">
              <w:rPr>
                <w:sz w:val="20"/>
              </w:rPr>
              <w:t xml:space="preserve">  Description DescLong NOT NULL comment 'A small text description of the FOR i.e. 2201',</w:t>
            </w:r>
          </w:p>
          <w:p w14:paraId="142BA929" w14:textId="77777777" w:rsidR="007851C6" w:rsidRPr="00866DAF" w:rsidRDefault="007851C6" w:rsidP="002068BE">
            <w:pPr>
              <w:rPr>
                <w:sz w:val="20"/>
              </w:rPr>
            </w:pPr>
            <w:r w:rsidRPr="00866DAF">
              <w:rPr>
                <w:sz w:val="20"/>
              </w:rPr>
              <w:t xml:space="preserve">  ResearchArea ResearchArea NOT NULL comment 'The FOR title; i.e. Applied Ethics',</w:t>
            </w:r>
          </w:p>
          <w:p w14:paraId="6A055844" w14:textId="77777777" w:rsidR="007851C6" w:rsidRPr="00866DAF" w:rsidRDefault="007851C6" w:rsidP="002068BE">
            <w:pPr>
              <w:rPr>
                <w:sz w:val="20"/>
              </w:rPr>
            </w:pPr>
            <w:r w:rsidRPr="00866DAF">
              <w:rPr>
                <w:sz w:val="20"/>
              </w:rPr>
              <w:t xml:space="preserve">  GeneralArea ResearchArea NOT NULL comment 'The general area of the FOR',</w:t>
            </w:r>
          </w:p>
          <w:p w14:paraId="6A1828C1" w14:textId="77777777" w:rsidR="007851C6" w:rsidRPr="00866DAF" w:rsidRDefault="007851C6" w:rsidP="002068BE">
            <w:pPr>
              <w:rPr>
                <w:sz w:val="20"/>
              </w:rPr>
            </w:pPr>
            <w:r w:rsidRPr="00866DAF">
              <w:rPr>
                <w:sz w:val="20"/>
              </w:rPr>
              <w:t xml:space="preserve">  PRIMARY KEY (FORCode)</w:t>
            </w:r>
          </w:p>
          <w:p w14:paraId="3BE05E36" w14:textId="77777777" w:rsidR="007851C6" w:rsidRPr="00866DAF" w:rsidRDefault="007851C6" w:rsidP="002068BE">
            <w:pPr>
              <w:rPr>
                <w:sz w:val="20"/>
              </w:rPr>
            </w:pPr>
            <w:r w:rsidRPr="00866DAF">
              <w:rPr>
                <w:sz w:val="20"/>
              </w:rPr>
              <w:t>)</w:t>
            </w:r>
          </w:p>
          <w:p w14:paraId="298B1F40" w14:textId="77777777" w:rsidR="007851C6" w:rsidRPr="00866DAF" w:rsidRDefault="007851C6" w:rsidP="002068BE">
            <w:pPr>
              <w:rPr>
                <w:sz w:val="20"/>
              </w:rPr>
            </w:pPr>
          </w:p>
          <w:p w14:paraId="593AA7BA" w14:textId="77777777" w:rsidR="007851C6" w:rsidRPr="00866DAF" w:rsidRDefault="007851C6" w:rsidP="002068BE">
            <w:pPr>
              <w:rPr>
                <w:sz w:val="20"/>
              </w:rPr>
            </w:pPr>
            <w:r w:rsidRPr="00866DAF">
              <w:rPr>
                <w:sz w:val="20"/>
              </w:rPr>
              <w:t>University Staff Member (</w:t>
            </w:r>
          </w:p>
          <w:p w14:paraId="3A415D5E" w14:textId="77777777" w:rsidR="007851C6" w:rsidRPr="00866DAF" w:rsidRDefault="007851C6" w:rsidP="002068BE">
            <w:pPr>
              <w:rPr>
                <w:sz w:val="20"/>
              </w:rPr>
            </w:pPr>
            <w:r w:rsidRPr="00866DAF">
              <w:rPr>
                <w:sz w:val="20"/>
              </w:rPr>
              <w:t xml:space="preserve">  StaffID IdInteger NOT NULL AUTO_INCREMENT comment 'The flinders uni staff ID number,</w:t>
            </w:r>
          </w:p>
          <w:p w14:paraId="78A7ADF8" w14:textId="77777777" w:rsidR="007851C6" w:rsidRPr="00866DAF" w:rsidRDefault="007851C6" w:rsidP="002068BE">
            <w:pPr>
              <w:rPr>
                <w:sz w:val="20"/>
              </w:rPr>
            </w:pPr>
            <w:r w:rsidRPr="00866DAF">
              <w:rPr>
                <w:sz w:val="20"/>
              </w:rPr>
              <w:t xml:space="preserve">  the primary key that uniquely identifies the staff member',</w:t>
            </w:r>
          </w:p>
          <w:p w14:paraId="53CA0698" w14:textId="77777777" w:rsidR="007851C6" w:rsidRPr="00866DAF" w:rsidRDefault="007851C6" w:rsidP="002068BE">
            <w:pPr>
              <w:rPr>
                <w:sz w:val="20"/>
              </w:rPr>
            </w:pPr>
            <w:r w:rsidRPr="00866DAF">
              <w:rPr>
                <w:sz w:val="20"/>
              </w:rPr>
              <w:t xml:space="preserve">  FName PersonNamePart NOT NULL comment 'The last name of the staff member',</w:t>
            </w:r>
          </w:p>
          <w:p w14:paraId="086BC6AB" w14:textId="77777777" w:rsidR="007851C6" w:rsidRPr="00866DAF" w:rsidRDefault="007851C6" w:rsidP="002068BE">
            <w:pPr>
              <w:rPr>
                <w:sz w:val="20"/>
              </w:rPr>
            </w:pPr>
            <w:r w:rsidRPr="00866DAF">
              <w:rPr>
                <w:sz w:val="20"/>
              </w:rPr>
              <w:t xml:space="preserve">  LName PersonNamePart comment 'The first name of the staff member',</w:t>
            </w:r>
          </w:p>
          <w:p w14:paraId="29B1529B" w14:textId="77777777" w:rsidR="007851C6" w:rsidRPr="00866DAF" w:rsidRDefault="007851C6" w:rsidP="002068BE">
            <w:pPr>
              <w:rPr>
                <w:sz w:val="20"/>
              </w:rPr>
            </w:pPr>
            <w:r w:rsidRPr="00866DAF">
              <w:rPr>
                <w:sz w:val="20"/>
              </w:rPr>
              <w:t xml:space="preserve">  canSupervise Boolean NOT NULL comment 'if the staff member is able supervise a RHD applicant',</w:t>
            </w:r>
          </w:p>
          <w:p w14:paraId="12BADEE6" w14:textId="77777777" w:rsidR="007851C6" w:rsidRPr="00866DAF" w:rsidRDefault="007851C6" w:rsidP="002068BE">
            <w:pPr>
              <w:rPr>
                <w:sz w:val="20"/>
              </w:rPr>
            </w:pPr>
            <w:r w:rsidRPr="00866DAF">
              <w:rPr>
                <w:sz w:val="20"/>
              </w:rPr>
              <w:t xml:space="preserve">  email Email NOT NULL,</w:t>
            </w:r>
          </w:p>
          <w:p w14:paraId="2605E82F" w14:textId="77777777" w:rsidR="007851C6" w:rsidRPr="00866DAF" w:rsidRDefault="007851C6" w:rsidP="002068BE">
            <w:pPr>
              <w:rPr>
                <w:sz w:val="20"/>
              </w:rPr>
            </w:pPr>
            <w:r w:rsidRPr="00866DAF">
              <w:rPr>
                <w:sz w:val="20"/>
              </w:rPr>
              <w:t xml:space="preserve">  PRIMARY KEY (StaffID)</w:t>
            </w:r>
          </w:p>
          <w:p w14:paraId="4BA9299E" w14:textId="77777777" w:rsidR="007851C6" w:rsidRPr="00866DAF" w:rsidRDefault="007851C6" w:rsidP="002068BE">
            <w:pPr>
              <w:rPr>
                <w:sz w:val="20"/>
              </w:rPr>
            </w:pPr>
            <w:r w:rsidRPr="00866DAF">
              <w:rPr>
                <w:sz w:val="20"/>
              </w:rPr>
              <w:t>)</w:t>
            </w:r>
          </w:p>
          <w:p w14:paraId="33AE645F" w14:textId="77777777" w:rsidR="007851C6" w:rsidRPr="00866DAF" w:rsidRDefault="007851C6" w:rsidP="002068BE">
            <w:pPr>
              <w:rPr>
                <w:sz w:val="20"/>
              </w:rPr>
            </w:pPr>
            <w:r w:rsidRPr="00866DAF">
              <w:rPr>
                <w:sz w:val="20"/>
              </w:rPr>
              <w:t>comment='a university staff member who may be able to supervise a application'</w:t>
            </w:r>
          </w:p>
          <w:p w14:paraId="444D5F69" w14:textId="77777777" w:rsidR="007851C6" w:rsidRPr="00866DAF" w:rsidRDefault="007851C6" w:rsidP="002068BE">
            <w:pPr>
              <w:rPr>
                <w:sz w:val="20"/>
              </w:rPr>
            </w:pPr>
          </w:p>
          <w:p w14:paraId="6752233F" w14:textId="77777777" w:rsidR="007851C6" w:rsidRPr="00866DAF" w:rsidRDefault="007851C6" w:rsidP="002068BE">
            <w:pPr>
              <w:rPr>
                <w:sz w:val="20"/>
              </w:rPr>
            </w:pPr>
            <w:r w:rsidRPr="00866DAF">
              <w:rPr>
                <w:sz w:val="20"/>
              </w:rPr>
              <w:t>Correspondence Method (</w:t>
            </w:r>
          </w:p>
          <w:p w14:paraId="551F1B80" w14:textId="77777777" w:rsidR="007851C6" w:rsidRPr="00866DAF" w:rsidRDefault="007851C6" w:rsidP="002068BE">
            <w:pPr>
              <w:rPr>
                <w:sz w:val="20"/>
              </w:rPr>
            </w:pPr>
            <w:r w:rsidRPr="00866DAF">
              <w:rPr>
                <w:sz w:val="20"/>
              </w:rPr>
              <w:t xml:space="preserve">  CorrMethodID IdInteger NOT NULL AUTO_INCREMENT,</w:t>
            </w:r>
          </w:p>
          <w:p w14:paraId="256EE1C2" w14:textId="77777777" w:rsidR="007851C6" w:rsidRPr="00866DAF" w:rsidRDefault="007851C6" w:rsidP="002068BE">
            <w:pPr>
              <w:rPr>
                <w:sz w:val="20"/>
              </w:rPr>
            </w:pPr>
            <w:r w:rsidRPr="00866DAF">
              <w:rPr>
                <w:sz w:val="20"/>
              </w:rPr>
              <w:t xml:space="preserve">  Method TypeLabelShort NOT NULL UNIQUE comment 'the method of correspondence',</w:t>
            </w:r>
          </w:p>
          <w:p w14:paraId="29D7844D" w14:textId="77777777" w:rsidR="007851C6" w:rsidRPr="00866DAF" w:rsidRDefault="007851C6" w:rsidP="002068BE">
            <w:pPr>
              <w:rPr>
                <w:sz w:val="20"/>
              </w:rPr>
            </w:pPr>
            <w:r w:rsidRPr="00866DAF">
              <w:rPr>
                <w:sz w:val="20"/>
              </w:rPr>
              <w:t xml:space="preserve">  PRIMARY KEY (CorrMethodID)</w:t>
            </w:r>
          </w:p>
          <w:p w14:paraId="4BFB59FC" w14:textId="77777777" w:rsidR="007851C6" w:rsidRPr="00866DAF" w:rsidRDefault="007851C6" w:rsidP="002068BE">
            <w:pPr>
              <w:rPr>
                <w:sz w:val="20"/>
              </w:rPr>
            </w:pPr>
            <w:r w:rsidRPr="00866DAF">
              <w:rPr>
                <w:sz w:val="20"/>
              </w:rPr>
              <w:t>)</w:t>
            </w:r>
          </w:p>
          <w:p w14:paraId="04B7F47D" w14:textId="77777777" w:rsidR="007851C6" w:rsidRPr="00866DAF" w:rsidRDefault="007851C6" w:rsidP="002068BE">
            <w:pPr>
              <w:rPr>
                <w:sz w:val="20"/>
              </w:rPr>
            </w:pPr>
          </w:p>
          <w:p w14:paraId="202B0E05" w14:textId="77777777" w:rsidR="007851C6" w:rsidRPr="00866DAF" w:rsidRDefault="007851C6" w:rsidP="002068BE">
            <w:pPr>
              <w:rPr>
                <w:sz w:val="20"/>
              </w:rPr>
            </w:pPr>
            <w:r w:rsidRPr="00866DAF">
              <w:rPr>
                <w:sz w:val="20"/>
              </w:rPr>
              <w:t>Application Status (</w:t>
            </w:r>
          </w:p>
          <w:p w14:paraId="2EC5888B" w14:textId="77777777" w:rsidR="007851C6" w:rsidRPr="00866DAF" w:rsidRDefault="007851C6" w:rsidP="002068BE">
            <w:pPr>
              <w:rPr>
                <w:sz w:val="20"/>
              </w:rPr>
            </w:pPr>
            <w:r w:rsidRPr="00866DAF">
              <w:rPr>
                <w:sz w:val="20"/>
              </w:rPr>
              <w:t xml:space="preserve">  ApplicationStatusID IdInteger NOT NULL AUTO_INCREMENT,</w:t>
            </w:r>
          </w:p>
          <w:p w14:paraId="6B141535" w14:textId="77777777" w:rsidR="007851C6" w:rsidRPr="00866DAF" w:rsidRDefault="007851C6" w:rsidP="002068BE">
            <w:pPr>
              <w:rPr>
                <w:sz w:val="20"/>
              </w:rPr>
            </w:pPr>
            <w:r w:rsidRPr="00866DAF">
              <w:rPr>
                <w:sz w:val="20"/>
              </w:rPr>
              <w:t xml:space="preserve">  Status TypeLabelShort NOT NULL UNIQUE comment 'the name of the status',</w:t>
            </w:r>
          </w:p>
          <w:p w14:paraId="7C7E94DA" w14:textId="77777777" w:rsidR="007851C6" w:rsidRPr="00866DAF" w:rsidRDefault="007851C6" w:rsidP="002068BE">
            <w:pPr>
              <w:rPr>
                <w:sz w:val="20"/>
              </w:rPr>
            </w:pPr>
            <w:r w:rsidRPr="00866DAF">
              <w:rPr>
                <w:sz w:val="20"/>
              </w:rPr>
              <w:t xml:space="preserve">  Description DescMedium NOT NULL comment 'a full description of the status',</w:t>
            </w:r>
          </w:p>
          <w:p w14:paraId="1F21601D" w14:textId="77777777" w:rsidR="007851C6" w:rsidRPr="00866DAF" w:rsidRDefault="007851C6" w:rsidP="002068BE">
            <w:pPr>
              <w:rPr>
                <w:sz w:val="20"/>
              </w:rPr>
            </w:pPr>
            <w:r w:rsidRPr="00866DAF">
              <w:rPr>
                <w:sz w:val="20"/>
              </w:rPr>
              <w:t xml:space="preserve">  PRIMARY KEY (ApplicationStatusID),</w:t>
            </w:r>
          </w:p>
          <w:p w14:paraId="5E71082F" w14:textId="77777777" w:rsidR="007851C6" w:rsidRPr="00866DAF" w:rsidRDefault="007851C6" w:rsidP="002068BE">
            <w:pPr>
              <w:rPr>
                <w:sz w:val="20"/>
              </w:rPr>
            </w:pPr>
            <w:r w:rsidRPr="00866DAF">
              <w:rPr>
                <w:sz w:val="20"/>
              </w:rPr>
              <w:t>)</w:t>
            </w:r>
          </w:p>
          <w:p w14:paraId="3153D023" w14:textId="77777777" w:rsidR="007851C6" w:rsidRPr="00866DAF" w:rsidRDefault="007851C6" w:rsidP="002068BE">
            <w:pPr>
              <w:rPr>
                <w:sz w:val="20"/>
              </w:rPr>
            </w:pPr>
            <w:r w:rsidRPr="00866DAF">
              <w:rPr>
                <w:sz w:val="20"/>
              </w:rPr>
              <w:t>comment='the possible application statuses of an application'</w:t>
            </w:r>
          </w:p>
          <w:p w14:paraId="7764991E" w14:textId="77777777" w:rsidR="007851C6" w:rsidRPr="00866DAF" w:rsidRDefault="007851C6" w:rsidP="002068BE">
            <w:pPr>
              <w:rPr>
                <w:sz w:val="20"/>
              </w:rPr>
            </w:pPr>
          </w:p>
          <w:p w14:paraId="6952FBE6" w14:textId="77777777" w:rsidR="007851C6" w:rsidRPr="00866DAF" w:rsidRDefault="007851C6" w:rsidP="002068BE">
            <w:pPr>
              <w:rPr>
                <w:sz w:val="20"/>
              </w:rPr>
            </w:pPr>
            <w:r w:rsidRPr="00866DAF">
              <w:rPr>
                <w:sz w:val="20"/>
              </w:rPr>
              <w:t>Document Type (</w:t>
            </w:r>
          </w:p>
          <w:p w14:paraId="2F9684E4" w14:textId="77777777" w:rsidR="007851C6" w:rsidRPr="00866DAF" w:rsidRDefault="007851C6" w:rsidP="002068BE">
            <w:pPr>
              <w:rPr>
                <w:sz w:val="20"/>
              </w:rPr>
            </w:pPr>
            <w:r w:rsidRPr="00866DAF">
              <w:rPr>
                <w:sz w:val="20"/>
              </w:rPr>
              <w:t xml:space="preserve">  DocTypeID IdInteger NOT NULL AUTO_INCREMENT,</w:t>
            </w:r>
          </w:p>
          <w:p w14:paraId="3C74EC9B" w14:textId="77777777" w:rsidR="007851C6" w:rsidRPr="00866DAF" w:rsidRDefault="007851C6" w:rsidP="002068BE">
            <w:pPr>
              <w:rPr>
                <w:sz w:val="20"/>
              </w:rPr>
            </w:pPr>
            <w:r w:rsidRPr="00866DAF">
              <w:rPr>
                <w:sz w:val="20"/>
              </w:rPr>
              <w:t xml:space="preserve">  Type TypeLabelShort NOT NULL UNIQUE comment 'the type of document eg. Publication, visa etc.',</w:t>
            </w:r>
          </w:p>
          <w:p w14:paraId="6CA5BE9D" w14:textId="77777777" w:rsidR="007851C6" w:rsidRPr="00866DAF" w:rsidRDefault="007851C6" w:rsidP="002068BE">
            <w:pPr>
              <w:rPr>
                <w:sz w:val="20"/>
              </w:rPr>
            </w:pPr>
            <w:r w:rsidRPr="00866DAF">
              <w:rPr>
                <w:sz w:val="20"/>
              </w:rPr>
              <w:t xml:space="preserve">  Description DescMedium NOT NULL comment 'a full description of the type of the document',</w:t>
            </w:r>
          </w:p>
          <w:p w14:paraId="2D8E71BD" w14:textId="77777777" w:rsidR="007851C6" w:rsidRPr="00866DAF" w:rsidRDefault="007851C6" w:rsidP="002068BE">
            <w:pPr>
              <w:rPr>
                <w:sz w:val="20"/>
              </w:rPr>
            </w:pPr>
            <w:r w:rsidRPr="00866DAF">
              <w:rPr>
                <w:sz w:val="20"/>
              </w:rPr>
              <w:t xml:space="preserve">  PRIMARY KEY (DocTypeID)</w:t>
            </w:r>
          </w:p>
          <w:p w14:paraId="4CAE3E4B" w14:textId="77777777" w:rsidR="007851C6" w:rsidRPr="00866DAF" w:rsidRDefault="007851C6" w:rsidP="002068BE">
            <w:pPr>
              <w:rPr>
                <w:sz w:val="20"/>
              </w:rPr>
            </w:pPr>
            <w:r w:rsidRPr="00866DAF">
              <w:rPr>
                <w:sz w:val="20"/>
              </w:rPr>
              <w:t>)</w:t>
            </w:r>
          </w:p>
          <w:p w14:paraId="5398ACE5" w14:textId="77777777" w:rsidR="007851C6" w:rsidRPr="00866DAF" w:rsidRDefault="007851C6" w:rsidP="002068BE">
            <w:pPr>
              <w:rPr>
                <w:sz w:val="20"/>
              </w:rPr>
            </w:pPr>
          </w:p>
          <w:p w14:paraId="232DAB61" w14:textId="77777777" w:rsidR="007851C6" w:rsidRPr="00866DAF" w:rsidRDefault="007851C6" w:rsidP="002068BE">
            <w:pPr>
              <w:rPr>
                <w:sz w:val="20"/>
              </w:rPr>
            </w:pPr>
            <w:r w:rsidRPr="00866DAF">
              <w:rPr>
                <w:sz w:val="20"/>
              </w:rPr>
              <w:t>Award Type (</w:t>
            </w:r>
          </w:p>
          <w:p w14:paraId="2A146814" w14:textId="77777777" w:rsidR="007851C6" w:rsidRPr="00866DAF" w:rsidRDefault="007851C6" w:rsidP="002068BE">
            <w:pPr>
              <w:rPr>
                <w:sz w:val="20"/>
              </w:rPr>
            </w:pPr>
            <w:r w:rsidRPr="00866DAF">
              <w:rPr>
                <w:sz w:val="20"/>
              </w:rPr>
              <w:t xml:space="preserve">  AwardID IdInteger NOT NULL AUTO_INCREMENT,</w:t>
            </w:r>
          </w:p>
          <w:p w14:paraId="6BE997D0" w14:textId="77777777" w:rsidR="007851C6" w:rsidRPr="00866DAF" w:rsidRDefault="007851C6" w:rsidP="002068BE">
            <w:pPr>
              <w:rPr>
                <w:sz w:val="20"/>
              </w:rPr>
            </w:pPr>
            <w:r w:rsidRPr="00866DAF">
              <w:rPr>
                <w:sz w:val="20"/>
              </w:rPr>
              <w:t xml:space="preserve">  Type TypeLabelShort NOT NULL UNIQUE comment 'the type of award sought by the applicant',</w:t>
            </w:r>
          </w:p>
          <w:p w14:paraId="7B71EA83" w14:textId="77777777" w:rsidR="007851C6" w:rsidRPr="00866DAF" w:rsidRDefault="007851C6" w:rsidP="002068BE">
            <w:pPr>
              <w:rPr>
                <w:sz w:val="20"/>
              </w:rPr>
            </w:pPr>
            <w:r w:rsidRPr="00866DAF">
              <w:rPr>
                <w:sz w:val="20"/>
              </w:rPr>
              <w:t xml:space="preserve">  Description DescMedium NOT NULL comment 'a full description of the award type',</w:t>
            </w:r>
          </w:p>
          <w:p w14:paraId="5C3EAFA1" w14:textId="77777777" w:rsidR="007851C6" w:rsidRPr="00866DAF" w:rsidRDefault="007851C6" w:rsidP="002068BE">
            <w:pPr>
              <w:rPr>
                <w:sz w:val="20"/>
              </w:rPr>
            </w:pPr>
            <w:r w:rsidRPr="00866DAF">
              <w:rPr>
                <w:sz w:val="20"/>
              </w:rPr>
              <w:t xml:space="preserve">  PRIMARY KEY (AwardID)</w:t>
            </w:r>
          </w:p>
          <w:p w14:paraId="6BE4A00F" w14:textId="77777777" w:rsidR="007851C6" w:rsidRPr="00866DAF" w:rsidRDefault="007851C6" w:rsidP="002068BE">
            <w:pPr>
              <w:rPr>
                <w:sz w:val="20"/>
              </w:rPr>
            </w:pPr>
            <w:r w:rsidRPr="00866DAF">
              <w:rPr>
                <w:sz w:val="20"/>
              </w:rPr>
              <w:t>)</w:t>
            </w:r>
          </w:p>
          <w:p w14:paraId="3CDD40DB" w14:textId="77777777" w:rsidR="007851C6" w:rsidRPr="00866DAF" w:rsidRDefault="007851C6" w:rsidP="002068BE">
            <w:pPr>
              <w:rPr>
                <w:sz w:val="20"/>
              </w:rPr>
            </w:pPr>
            <w:r w:rsidRPr="00866DAF">
              <w:rPr>
                <w:sz w:val="20"/>
              </w:rPr>
              <w:t>comment='the possible award types (degrees) sought by an application'</w:t>
            </w:r>
          </w:p>
          <w:p w14:paraId="0F0DF07F" w14:textId="77777777" w:rsidR="007851C6" w:rsidRPr="00866DAF" w:rsidRDefault="007851C6" w:rsidP="002068BE">
            <w:pPr>
              <w:rPr>
                <w:sz w:val="20"/>
              </w:rPr>
            </w:pPr>
          </w:p>
          <w:p w14:paraId="24CFF0EF" w14:textId="77777777" w:rsidR="007851C6" w:rsidRPr="00866DAF" w:rsidRDefault="007851C6" w:rsidP="002068BE">
            <w:pPr>
              <w:rPr>
                <w:sz w:val="20"/>
              </w:rPr>
            </w:pPr>
            <w:r w:rsidRPr="00866DAF">
              <w:rPr>
                <w:sz w:val="20"/>
              </w:rPr>
              <w:t>Country (</w:t>
            </w:r>
          </w:p>
          <w:p w14:paraId="585ACE86" w14:textId="77777777" w:rsidR="007851C6" w:rsidRPr="00866DAF" w:rsidRDefault="007851C6" w:rsidP="002068BE">
            <w:pPr>
              <w:rPr>
                <w:sz w:val="20"/>
              </w:rPr>
            </w:pPr>
            <w:r w:rsidRPr="00866DAF">
              <w:rPr>
                <w:sz w:val="20"/>
              </w:rPr>
              <w:t xml:space="preserve">  CountryISOCode CountryISOCode NOT NULL</w:t>
            </w:r>
          </w:p>
          <w:p w14:paraId="2EB1D262" w14:textId="77777777" w:rsidR="007851C6" w:rsidRPr="00866DAF" w:rsidRDefault="007851C6" w:rsidP="002068BE">
            <w:pPr>
              <w:rPr>
                <w:sz w:val="20"/>
              </w:rPr>
            </w:pPr>
            <w:r w:rsidRPr="00866DAF">
              <w:rPr>
                <w:sz w:val="20"/>
              </w:rPr>
              <w:t xml:space="preserve">    comment 'the country corresponding ISO 3166-1 alpha-2 code',</w:t>
            </w:r>
          </w:p>
          <w:p w14:paraId="76E0BC0F" w14:textId="77777777" w:rsidR="007851C6" w:rsidRPr="00866DAF" w:rsidRDefault="007851C6" w:rsidP="002068BE">
            <w:pPr>
              <w:rPr>
                <w:sz w:val="20"/>
              </w:rPr>
            </w:pPr>
            <w:r w:rsidRPr="00866DAF">
              <w:rPr>
                <w:sz w:val="20"/>
              </w:rPr>
              <w:t xml:space="preserve">  Name TypeLabelShort NOT NULL UNIQUE comment 'the full name of the country',</w:t>
            </w:r>
          </w:p>
          <w:p w14:paraId="269B9013" w14:textId="77777777" w:rsidR="007851C6" w:rsidRPr="00866DAF" w:rsidRDefault="007851C6" w:rsidP="002068BE">
            <w:pPr>
              <w:rPr>
                <w:sz w:val="20"/>
              </w:rPr>
            </w:pPr>
            <w:r w:rsidRPr="00866DAF">
              <w:rPr>
                <w:sz w:val="20"/>
              </w:rPr>
              <w:t xml:space="preserve">  PRIMARY KEY (CountryISOCode)</w:t>
            </w:r>
          </w:p>
          <w:p w14:paraId="38F2EFB6" w14:textId="77777777" w:rsidR="007851C6" w:rsidRPr="00866DAF" w:rsidRDefault="007851C6" w:rsidP="002068BE">
            <w:pPr>
              <w:rPr>
                <w:sz w:val="20"/>
              </w:rPr>
            </w:pPr>
            <w:r w:rsidRPr="00866DAF">
              <w:rPr>
                <w:sz w:val="20"/>
              </w:rPr>
              <w:t>)</w:t>
            </w:r>
          </w:p>
          <w:p w14:paraId="5AE2E58B" w14:textId="77777777" w:rsidR="007851C6" w:rsidRPr="00866DAF" w:rsidRDefault="007851C6" w:rsidP="002068BE">
            <w:pPr>
              <w:rPr>
                <w:sz w:val="20"/>
              </w:rPr>
            </w:pPr>
            <w:r w:rsidRPr="00866DAF">
              <w:rPr>
                <w:sz w:val="20"/>
              </w:rPr>
              <w:t>comment='a list of countries for reuse in nationality,</w:t>
            </w:r>
          </w:p>
          <w:p w14:paraId="4D8CE9D3" w14:textId="77777777" w:rsidR="007851C6" w:rsidRPr="00866DAF" w:rsidRDefault="007851C6" w:rsidP="002068BE">
            <w:pPr>
              <w:rPr>
                <w:sz w:val="20"/>
              </w:rPr>
            </w:pPr>
            <w:r w:rsidRPr="00866DAF">
              <w:rPr>
                <w:sz w:val="20"/>
              </w:rPr>
              <w:t xml:space="preserve">  institution country,  address and visa country'</w:t>
            </w:r>
          </w:p>
          <w:p w14:paraId="31F325CF" w14:textId="77777777" w:rsidR="007851C6" w:rsidRPr="00866DAF" w:rsidRDefault="007851C6" w:rsidP="002068BE">
            <w:pPr>
              <w:rPr>
                <w:sz w:val="20"/>
              </w:rPr>
            </w:pPr>
          </w:p>
          <w:p w14:paraId="57FE4E17" w14:textId="77777777" w:rsidR="007851C6" w:rsidRPr="00866DAF" w:rsidRDefault="007851C6" w:rsidP="002068BE">
            <w:pPr>
              <w:rPr>
                <w:sz w:val="20"/>
              </w:rPr>
            </w:pPr>
            <w:r w:rsidRPr="00866DAF">
              <w:rPr>
                <w:sz w:val="20"/>
              </w:rPr>
              <w:t>Supervise as (</w:t>
            </w:r>
          </w:p>
          <w:p w14:paraId="5206A4AB" w14:textId="77777777" w:rsidR="007851C6" w:rsidRPr="00866DAF" w:rsidRDefault="007851C6" w:rsidP="002068BE">
            <w:pPr>
              <w:rPr>
                <w:sz w:val="20"/>
              </w:rPr>
            </w:pPr>
            <w:r w:rsidRPr="00866DAF">
              <w:rPr>
                <w:sz w:val="20"/>
              </w:rPr>
              <w:t xml:space="preserve">  PrimarySupervisor Boolean NOT NULL comment 'if the supervisor is a primary',</w:t>
            </w:r>
          </w:p>
          <w:p w14:paraId="63E80591" w14:textId="77777777" w:rsidR="007851C6" w:rsidRPr="00866DAF" w:rsidRDefault="007851C6" w:rsidP="002068BE">
            <w:pPr>
              <w:rPr>
                <w:sz w:val="20"/>
              </w:rPr>
            </w:pPr>
            <w:r w:rsidRPr="00866DAF">
              <w:rPr>
                <w:sz w:val="20"/>
              </w:rPr>
              <w:t xml:space="preserve">  ApplicationID IdInteger NOT NULL comment 'the application ID of the application the staff member will supervise',</w:t>
            </w:r>
          </w:p>
          <w:p w14:paraId="572A7686" w14:textId="77777777" w:rsidR="007851C6" w:rsidRPr="00866DAF" w:rsidRDefault="007851C6" w:rsidP="002068BE">
            <w:pPr>
              <w:rPr>
                <w:sz w:val="20"/>
              </w:rPr>
            </w:pPr>
            <w:r w:rsidRPr="00866DAF">
              <w:rPr>
                <w:sz w:val="20"/>
              </w:rPr>
              <w:t xml:space="preserve">  StaffID IdInteger NOT NULL comment 'the staff ID of the staff member who will supervise the applicaiton',</w:t>
            </w:r>
          </w:p>
          <w:p w14:paraId="1311CD45" w14:textId="77777777" w:rsidR="007851C6" w:rsidRPr="00866DAF" w:rsidRDefault="007851C6" w:rsidP="002068BE">
            <w:pPr>
              <w:rPr>
                <w:sz w:val="20"/>
              </w:rPr>
            </w:pPr>
            <w:r w:rsidRPr="00866DAF">
              <w:rPr>
                <w:sz w:val="20"/>
              </w:rPr>
              <w:t xml:space="preserve">  PRIMARY KEY (ApplicationID,  StaffID),</w:t>
            </w:r>
          </w:p>
          <w:p w14:paraId="2CFC9AB2" w14:textId="77777777" w:rsidR="007851C6" w:rsidRPr="00866DAF" w:rsidRDefault="007851C6" w:rsidP="002068BE">
            <w:pPr>
              <w:rPr>
                <w:sz w:val="20"/>
              </w:rPr>
            </w:pPr>
            <w:r w:rsidRPr="00866DAF">
              <w:rPr>
                <w:sz w:val="20"/>
              </w:rPr>
              <w:t xml:space="preserve">  FOREIGN KEY (ApplicationID) REFERENCES Application (ApplicationID) </w:t>
            </w:r>
          </w:p>
          <w:p w14:paraId="71C77534" w14:textId="77777777" w:rsidR="007851C6" w:rsidRPr="00866DAF" w:rsidRDefault="007851C6" w:rsidP="002068BE">
            <w:pPr>
              <w:rPr>
                <w:sz w:val="20"/>
              </w:rPr>
            </w:pPr>
            <w:r w:rsidRPr="00866DAF">
              <w:rPr>
                <w:sz w:val="20"/>
              </w:rPr>
              <w:t xml:space="preserve">    ON UPDATE Cascade ON DELETE Cascade,</w:t>
            </w:r>
          </w:p>
          <w:p w14:paraId="0BE8443B" w14:textId="77777777" w:rsidR="007851C6" w:rsidRPr="00866DAF" w:rsidRDefault="007851C6" w:rsidP="002068BE">
            <w:pPr>
              <w:rPr>
                <w:sz w:val="20"/>
              </w:rPr>
            </w:pPr>
            <w:r w:rsidRPr="00866DAF">
              <w:rPr>
                <w:sz w:val="20"/>
              </w:rPr>
              <w:t xml:space="preserve">  FOREIGN KEY (StaffID) REFERENCES `University Staff Member` (StaffID)</w:t>
            </w:r>
          </w:p>
          <w:p w14:paraId="688E33F8" w14:textId="77777777" w:rsidR="007851C6" w:rsidRPr="00866DAF" w:rsidRDefault="007851C6" w:rsidP="002068BE">
            <w:pPr>
              <w:rPr>
                <w:sz w:val="20"/>
              </w:rPr>
            </w:pPr>
            <w:r w:rsidRPr="00866DAF">
              <w:rPr>
                <w:sz w:val="20"/>
              </w:rPr>
              <w:t xml:space="preserve">    ON UPDATE Cascade ON DELETE Cascade</w:t>
            </w:r>
          </w:p>
          <w:p w14:paraId="326C9533" w14:textId="77777777" w:rsidR="007851C6" w:rsidRPr="00866DAF" w:rsidRDefault="007851C6" w:rsidP="002068BE">
            <w:pPr>
              <w:rPr>
                <w:sz w:val="20"/>
              </w:rPr>
            </w:pPr>
            <w:r w:rsidRPr="00866DAF">
              <w:rPr>
                <w:sz w:val="20"/>
              </w:rPr>
              <w:t>)</w:t>
            </w:r>
          </w:p>
          <w:p w14:paraId="0AA492C8" w14:textId="77777777" w:rsidR="007851C6" w:rsidRPr="00866DAF" w:rsidRDefault="007851C6" w:rsidP="002068BE">
            <w:pPr>
              <w:rPr>
                <w:sz w:val="20"/>
              </w:rPr>
            </w:pPr>
            <w:r w:rsidRPr="00866DAF">
              <w:rPr>
                <w:sz w:val="20"/>
              </w:rPr>
              <w:t>comment='the staff members who have agreed to supervise an application'</w:t>
            </w:r>
          </w:p>
          <w:p w14:paraId="669FC08C" w14:textId="77777777" w:rsidR="007851C6" w:rsidRPr="00866DAF" w:rsidRDefault="007851C6" w:rsidP="002068BE">
            <w:pPr>
              <w:rPr>
                <w:sz w:val="20"/>
              </w:rPr>
            </w:pPr>
          </w:p>
          <w:p w14:paraId="19AA960D" w14:textId="77777777" w:rsidR="007851C6" w:rsidRPr="00866DAF" w:rsidRDefault="007851C6" w:rsidP="002068BE">
            <w:pPr>
              <w:rPr>
                <w:sz w:val="20"/>
              </w:rPr>
            </w:pPr>
            <w:r w:rsidRPr="00866DAF">
              <w:rPr>
                <w:sz w:val="20"/>
              </w:rPr>
              <w:t>Application_Research Area (</w:t>
            </w:r>
          </w:p>
          <w:p w14:paraId="404B265F" w14:textId="77777777" w:rsidR="007851C6" w:rsidRPr="00866DAF" w:rsidRDefault="007851C6" w:rsidP="002068BE">
            <w:pPr>
              <w:rPr>
                <w:sz w:val="20"/>
              </w:rPr>
            </w:pPr>
            <w:r w:rsidRPr="00866DAF">
              <w:rPr>
                <w:sz w:val="20"/>
              </w:rPr>
              <w:t xml:space="preserve">  ApplicationID IdInteger NOT NULL comment 'the ID of the application',</w:t>
            </w:r>
          </w:p>
          <w:p w14:paraId="1E0BE673" w14:textId="77777777" w:rsidR="007851C6" w:rsidRPr="00866DAF" w:rsidRDefault="007851C6" w:rsidP="002068BE">
            <w:pPr>
              <w:rPr>
                <w:sz w:val="20"/>
              </w:rPr>
            </w:pPr>
            <w:r w:rsidRPr="00866DAF">
              <w:rPr>
                <w:sz w:val="20"/>
              </w:rPr>
              <w:t xml:space="preserve">  FORCode FORCode NOT NULL comment 'the FORCode research area the applicant states they want to study in',</w:t>
            </w:r>
          </w:p>
          <w:p w14:paraId="49949EBF" w14:textId="77777777" w:rsidR="007851C6" w:rsidRPr="00866DAF" w:rsidRDefault="007851C6" w:rsidP="002068BE">
            <w:pPr>
              <w:rPr>
                <w:sz w:val="20"/>
              </w:rPr>
            </w:pPr>
            <w:r w:rsidRPr="00866DAF">
              <w:rPr>
                <w:sz w:val="20"/>
              </w:rPr>
              <w:t xml:space="preserve">  PRIMARY KEY (ApplicationID, FORCode),</w:t>
            </w:r>
          </w:p>
          <w:p w14:paraId="659ADE79" w14:textId="77777777" w:rsidR="007851C6" w:rsidRPr="00866DAF" w:rsidRDefault="007851C6" w:rsidP="002068BE">
            <w:pPr>
              <w:rPr>
                <w:sz w:val="20"/>
              </w:rPr>
            </w:pPr>
            <w:r w:rsidRPr="00866DAF">
              <w:rPr>
                <w:sz w:val="20"/>
              </w:rPr>
              <w:t xml:space="preserve">  FOREIGN KEY (ApplicationID) REFERENCES Application (ApplicationID) </w:t>
            </w:r>
          </w:p>
          <w:p w14:paraId="0155C70A" w14:textId="77777777" w:rsidR="007851C6" w:rsidRPr="00866DAF" w:rsidRDefault="007851C6" w:rsidP="002068BE">
            <w:pPr>
              <w:rPr>
                <w:sz w:val="20"/>
              </w:rPr>
            </w:pPr>
            <w:r w:rsidRPr="00866DAF">
              <w:rPr>
                <w:sz w:val="20"/>
              </w:rPr>
              <w:t xml:space="preserve">    ON UPDATE Cascade ON DELETE Cascade,</w:t>
            </w:r>
          </w:p>
          <w:p w14:paraId="52C18081" w14:textId="77777777" w:rsidR="007851C6" w:rsidRPr="00866DAF" w:rsidRDefault="007851C6" w:rsidP="002068BE">
            <w:pPr>
              <w:rPr>
                <w:sz w:val="20"/>
              </w:rPr>
            </w:pPr>
            <w:r w:rsidRPr="00866DAF">
              <w:rPr>
                <w:sz w:val="20"/>
              </w:rPr>
              <w:t xml:space="preserve">  FOREIGN KEY (FORCode) REFERENCES `Research Area` (FORCode) </w:t>
            </w:r>
          </w:p>
          <w:p w14:paraId="646BC5B4" w14:textId="77777777" w:rsidR="007851C6" w:rsidRPr="00866DAF" w:rsidRDefault="007851C6" w:rsidP="002068BE">
            <w:pPr>
              <w:rPr>
                <w:sz w:val="20"/>
              </w:rPr>
            </w:pPr>
            <w:r w:rsidRPr="00866DAF">
              <w:rPr>
                <w:sz w:val="20"/>
              </w:rPr>
              <w:t xml:space="preserve">    ON UPDATE Cascade ON DELETE Restrict</w:t>
            </w:r>
          </w:p>
          <w:p w14:paraId="158C84D4" w14:textId="77777777" w:rsidR="007851C6" w:rsidRPr="00866DAF" w:rsidRDefault="007851C6" w:rsidP="002068BE">
            <w:pPr>
              <w:rPr>
                <w:sz w:val="20"/>
              </w:rPr>
            </w:pPr>
            <w:r w:rsidRPr="00866DAF">
              <w:rPr>
                <w:sz w:val="20"/>
              </w:rPr>
              <w:t>)</w:t>
            </w:r>
          </w:p>
          <w:p w14:paraId="4AD064D9" w14:textId="77777777" w:rsidR="007851C6" w:rsidRPr="00866DAF" w:rsidRDefault="007851C6" w:rsidP="002068BE">
            <w:pPr>
              <w:rPr>
                <w:sz w:val="20"/>
              </w:rPr>
            </w:pPr>
            <w:r w:rsidRPr="00866DAF">
              <w:rPr>
                <w:sz w:val="20"/>
              </w:rPr>
              <w:t>comment='The application and the research area they are looking to study in'</w:t>
            </w:r>
          </w:p>
          <w:p w14:paraId="37B9BCA3" w14:textId="77777777" w:rsidR="007851C6" w:rsidRPr="00866DAF" w:rsidRDefault="007851C6" w:rsidP="002068BE">
            <w:pPr>
              <w:rPr>
                <w:sz w:val="20"/>
              </w:rPr>
            </w:pPr>
          </w:p>
          <w:p w14:paraId="6B8690F4" w14:textId="77777777" w:rsidR="007851C6" w:rsidRPr="00866DAF" w:rsidRDefault="007851C6" w:rsidP="002068BE">
            <w:pPr>
              <w:rPr>
                <w:sz w:val="20"/>
              </w:rPr>
            </w:pPr>
            <w:r w:rsidRPr="00866DAF">
              <w:rPr>
                <w:sz w:val="20"/>
              </w:rPr>
              <w:t>University Staff Member_Research Area (</w:t>
            </w:r>
          </w:p>
          <w:p w14:paraId="2473D562" w14:textId="77777777" w:rsidR="007851C6" w:rsidRPr="00866DAF" w:rsidRDefault="007851C6" w:rsidP="002068BE">
            <w:pPr>
              <w:rPr>
                <w:sz w:val="20"/>
              </w:rPr>
            </w:pPr>
            <w:r w:rsidRPr="00866DAF">
              <w:rPr>
                <w:sz w:val="20"/>
              </w:rPr>
              <w:t xml:space="preserve">  StaffID IdInteger NOT NULL</w:t>
            </w:r>
          </w:p>
          <w:p w14:paraId="0ACDC3EE" w14:textId="77777777" w:rsidR="007851C6" w:rsidRPr="00866DAF" w:rsidRDefault="007851C6" w:rsidP="002068BE">
            <w:pPr>
              <w:rPr>
                <w:sz w:val="20"/>
              </w:rPr>
            </w:pPr>
            <w:r w:rsidRPr="00866DAF">
              <w:rPr>
                <w:sz w:val="20"/>
              </w:rPr>
              <w:t xml:space="preserve">    comment 'the staff ID of the staff member who works in the research area',</w:t>
            </w:r>
          </w:p>
          <w:p w14:paraId="12E24533" w14:textId="77777777" w:rsidR="007851C6" w:rsidRPr="00866DAF" w:rsidRDefault="007851C6" w:rsidP="002068BE">
            <w:pPr>
              <w:rPr>
                <w:sz w:val="20"/>
              </w:rPr>
            </w:pPr>
            <w:r w:rsidRPr="00866DAF">
              <w:rPr>
                <w:sz w:val="20"/>
              </w:rPr>
              <w:t xml:space="preserve">  FORCode FORCode NOT NULL</w:t>
            </w:r>
          </w:p>
          <w:p w14:paraId="0D8570CD" w14:textId="77777777" w:rsidR="007851C6" w:rsidRPr="00866DAF" w:rsidRDefault="007851C6" w:rsidP="002068BE">
            <w:pPr>
              <w:rPr>
                <w:sz w:val="20"/>
              </w:rPr>
            </w:pPr>
            <w:r w:rsidRPr="00866DAF">
              <w:rPr>
                <w:sz w:val="20"/>
              </w:rPr>
              <w:t xml:space="preserve">    comment 'the field of research that the staff member works in',</w:t>
            </w:r>
          </w:p>
          <w:p w14:paraId="53450F96" w14:textId="77777777" w:rsidR="007851C6" w:rsidRPr="00866DAF" w:rsidRDefault="007851C6" w:rsidP="002068BE">
            <w:pPr>
              <w:rPr>
                <w:sz w:val="20"/>
              </w:rPr>
            </w:pPr>
            <w:r w:rsidRPr="00866DAF">
              <w:rPr>
                <w:sz w:val="20"/>
              </w:rPr>
              <w:t xml:space="preserve">  PRIMARY KEY (StaffID, FORCode),</w:t>
            </w:r>
          </w:p>
          <w:p w14:paraId="1B73C04A" w14:textId="77777777" w:rsidR="007851C6" w:rsidRPr="00866DAF" w:rsidRDefault="007851C6" w:rsidP="002068BE">
            <w:pPr>
              <w:rPr>
                <w:sz w:val="20"/>
              </w:rPr>
            </w:pPr>
            <w:r w:rsidRPr="00866DAF">
              <w:rPr>
                <w:sz w:val="20"/>
              </w:rPr>
              <w:t xml:space="preserve">  FOREIGN KEY (StaffID) REFERENCES `University Staff Member` (StaffID) </w:t>
            </w:r>
          </w:p>
          <w:p w14:paraId="42A4A5B5" w14:textId="77777777" w:rsidR="007851C6" w:rsidRPr="00866DAF" w:rsidRDefault="007851C6" w:rsidP="002068BE">
            <w:pPr>
              <w:rPr>
                <w:sz w:val="20"/>
              </w:rPr>
            </w:pPr>
            <w:r w:rsidRPr="00866DAF">
              <w:rPr>
                <w:sz w:val="20"/>
              </w:rPr>
              <w:t xml:space="preserve">    ON UPDATE Cascade ON DELETE Cascade,</w:t>
            </w:r>
          </w:p>
          <w:p w14:paraId="4175EDE4" w14:textId="77777777" w:rsidR="007851C6" w:rsidRPr="00866DAF" w:rsidRDefault="007851C6" w:rsidP="002068BE">
            <w:pPr>
              <w:rPr>
                <w:sz w:val="20"/>
              </w:rPr>
            </w:pPr>
            <w:r w:rsidRPr="00866DAF">
              <w:rPr>
                <w:sz w:val="20"/>
              </w:rPr>
              <w:t xml:space="preserve">  FOREIGN KEY (FORCode) REFERENCES `Research Area` (FORCode) </w:t>
            </w:r>
          </w:p>
          <w:p w14:paraId="64341533" w14:textId="77777777" w:rsidR="007851C6" w:rsidRPr="00866DAF" w:rsidRDefault="007851C6" w:rsidP="002068BE">
            <w:pPr>
              <w:rPr>
                <w:sz w:val="20"/>
              </w:rPr>
            </w:pPr>
            <w:r w:rsidRPr="00866DAF">
              <w:rPr>
                <w:sz w:val="20"/>
              </w:rPr>
              <w:t xml:space="preserve">    ON UPDATE Cascade ON DELETE Restrict</w:t>
            </w:r>
          </w:p>
          <w:p w14:paraId="3D1E2968" w14:textId="77777777" w:rsidR="007851C6" w:rsidRPr="00866DAF" w:rsidRDefault="007851C6" w:rsidP="002068BE">
            <w:pPr>
              <w:rPr>
                <w:sz w:val="20"/>
              </w:rPr>
            </w:pPr>
            <w:r w:rsidRPr="00866DAF">
              <w:rPr>
                <w:sz w:val="20"/>
              </w:rPr>
              <w:t>)</w:t>
            </w:r>
          </w:p>
          <w:p w14:paraId="4927597E" w14:textId="77777777" w:rsidR="007851C6" w:rsidRPr="00866DAF" w:rsidRDefault="007851C6" w:rsidP="002068BE">
            <w:pPr>
              <w:rPr>
                <w:sz w:val="20"/>
              </w:rPr>
            </w:pPr>
            <w:r w:rsidRPr="00866DAF">
              <w:rPr>
                <w:sz w:val="20"/>
              </w:rPr>
              <w:t>comment='the research area the staff member states they work in'</w:t>
            </w:r>
          </w:p>
          <w:p w14:paraId="05A10108" w14:textId="77777777" w:rsidR="007851C6" w:rsidRPr="00866DAF" w:rsidRDefault="007851C6" w:rsidP="002068BE">
            <w:pPr>
              <w:rPr>
                <w:sz w:val="20"/>
              </w:rPr>
            </w:pPr>
          </w:p>
          <w:p w14:paraId="0CB1439C" w14:textId="77777777" w:rsidR="007851C6" w:rsidRPr="00866DAF" w:rsidRDefault="007851C6" w:rsidP="002068BE">
            <w:pPr>
              <w:rPr>
                <w:sz w:val="20"/>
              </w:rPr>
            </w:pPr>
            <w:r w:rsidRPr="00866DAF">
              <w:rPr>
                <w:sz w:val="20"/>
              </w:rPr>
              <w:t>University Staff Member_Research Area2 (</w:t>
            </w:r>
          </w:p>
          <w:p w14:paraId="077B77E4" w14:textId="77777777" w:rsidR="007851C6" w:rsidRPr="00866DAF" w:rsidRDefault="007851C6" w:rsidP="002068BE">
            <w:pPr>
              <w:rPr>
                <w:sz w:val="20"/>
              </w:rPr>
            </w:pPr>
            <w:r w:rsidRPr="00866DAF">
              <w:rPr>
                <w:sz w:val="20"/>
              </w:rPr>
              <w:t xml:space="preserve">  StaffID IdInteger NOT NULL</w:t>
            </w:r>
          </w:p>
          <w:p w14:paraId="26B30C7E" w14:textId="77777777" w:rsidR="007851C6" w:rsidRPr="00866DAF" w:rsidRDefault="007851C6" w:rsidP="002068BE">
            <w:pPr>
              <w:rPr>
                <w:sz w:val="20"/>
              </w:rPr>
            </w:pPr>
            <w:r w:rsidRPr="00866DAF">
              <w:rPr>
                <w:sz w:val="20"/>
              </w:rPr>
              <w:t xml:space="preserve">    comment 'the staff ID of the staff member who oversees the research area',</w:t>
            </w:r>
          </w:p>
          <w:p w14:paraId="3DF30D1F" w14:textId="77777777" w:rsidR="007851C6" w:rsidRPr="00866DAF" w:rsidRDefault="007851C6" w:rsidP="002068BE">
            <w:pPr>
              <w:rPr>
                <w:sz w:val="20"/>
              </w:rPr>
            </w:pPr>
            <w:r w:rsidRPr="00866DAF">
              <w:rPr>
                <w:sz w:val="20"/>
              </w:rPr>
              <w:t xml:space="preserve">  FORCode FORCode NOT NULL</w:t>
            </w:r>
          </w:p>
          <w:p w14:paraId="304B45D0" w14:textId="77777777" w:rsidR="007851C6" w:rsidRPr="00866DAF" w:rsidRDefault="007851C6" w:rsidP="002068BE">
            <w:pPr>
              <w:rPr>
                <w:sz w:val="20"/>
              </w:rPr>
            </w:pPr>
            <w:r w:rsidRPr="00866DAF">
              <w:rPr>
                <w:sz w:val="20"/>
              </w:rPr>
              <w:t xml:space="preserve">    comment 'the FORCode of the research area that the staff member oversees',</w:t>
            </w:r>
          </w:p>
          <w:p w14:paraId="52C21773" w14:textId="77777777" w:rsidR="007851C6" w:rsidRPr="00866DAF" w:rsidRDefault="007851C6" w:rsidP="002068BE">
            <w:pPr>
              <w:rPr>
                <w:sz w:val="20"/>
              </w:rPr>
            </w:pPr>
            <w:r w:rsidRPr="00866DAF">
              <w:rPr>
                <w:sz w:val="20"/>
              </w:rPr>
              <w:t xml:space="preserve">  PRIMARY KEY (StaffID, FORCode),</w:t>
            </w:r>
          </w:p>
          <w:p w14:paraId="7B0A7D47" w14:textId="77777777" w:rsidR="007851C6" w:rsidRPr="00866DAF" w:rsidRDefault="007851C6" w:rsidP="002068BE">
            <w:pPr>
              <w:rPr>
                <w:sz w:val="20"/>
              </w:rPr>
            </w:pPr>
            <w:r w:rsidRPr="00866DAF">
              <w:rPr>
                <w:sz w:val="20"/>
              </w:rPr>
              <w:t xml:space="preserve">  FOREIGN KEY (StaffID) REFERENCES `University Staff Member` (StaffID) </w:t>
            </w:r>
          </w:p>
          <w:p w14:paraId="5C74F936" w14:textId="77777777" w:rsidR="007851C6" w:rsidRPr="00866DAF" w:rsidRDefault="007851C6" w:rsidP="002068BE">
            <w:pPr>
              <w:rPr>
                <w:sz w:val="20"/>
              </w:rPr>
            </w:pPr>
            <w:r w:rsidRPr="00866DAF">
              <w:rPr>
                <w:sz w:val="20"/>
              </w:rPr>
              <w:t xml:space="preserve">    ON UPDATE Cascade ON DELETE Restrict,</w:t>
            </w:r>
          </w:p>
          <w:p w14:paraId="0E898687" w14:textId="77777777" w:rsidR="007851C6" w:rsidRPr="00866DAF" w:rsidRDefault="007851C6" w:rsidP="002068BE">
            <w:pPr>
              <w:rPr>
                <w:sz w:val="20"/>
              </w:rPr>
            </w:pPr>
            <w:r w:rsidRPr="00866DAF">
              <w:rPr>
                <w:sz w:val="20"/>
              </w:rPr>
              <w:t xml:space="preserve">  FOREIGN KEY (FORCode) REFERENCES `Research Area` (FORCode) </w:t>
            </w:r>
          </w:p>
          <w:p w14:paraId="4CFAB0D3" w14:textId="77777777" w:rsidR="007851C6" w:rsidRPr="00866DAF" w:rsidRDefault="007851C6" w:rsidP="002068BE">
            <w:pPr>
              <w:rPr>
                <w:sz w:val="20"/>
              </w:rPr>
            </w:pPr>
            <w:r w:rsidRPr="00866DAF">
              <w:rPr>
                <w:sz w:val="20"/>
              </w:rPr>
              <w:t xml:space="preserve">    ON UPDATE Cascade ON DELETE Cascade</w:t>
            </w:r>
          </w:p>
          <w:p w14:paraId="485E68F1" w14:textId="77777777" w:rsidR="007851C6" w:rsidRPr="00866DAF" w:rsidRDefault="007851C6" w:rsidP="002068BE">
            <w:pPr>
              <w:rPr>
                <w:sz w:val="20"/>
              </w:rPr>
            </w:pPr>
            <w:r w:rsidRPr="00866DAF">
              <w:rPr>
                <w:sz w:val="20"/>
              </w:rPr>
              <w:t>)</w:t>
            </w:r>
          </w:p>
          <w:p w14:paraId="68ECBAAB" w14:textId="77777777" w:rsidR="007851C6" w:rsidRPr="00866DAF" w:rsidRDefault="007851C6" w:rsidP="002068BE">
            <w:pPr>
              <w:rPr>
                <w:sz w:val="20"/>
              </w:rPr>
            </w:pPr>
            <w:r w:rsidRPr="00866DAF">
              <w:rPr>
                <w:sz w:val="20"/>
              </w:rPr>
              <w:t>comment='the research areas that a staff member oversees (can be more than one staff member per area)'</w:t>
            </w:r>
          </w:p>
          <w:p w14:paraId="5CC21925" w14:textId="77777777" w:rsidR="007851C6" w:rsidRPr="00866DAF" w:rsidRDefault="007851C6" w:rsidP="002068BE">
            <w:pPr>
              <w:rPr>
                <w:sz w:val="20"/>
              </w:rPr>
            </w:pPr>
          </w:p>
          <w:p w14:paraId="1D4B9748" w14:textId="77777777" w:rsidR="007851C6" w:rsidRPr="00866DAF" w:rsidRDefault="007851C6" w:rsidP="002068BE">
            <w:pPr>
              <w:rPr>
                <w:sz w:val="20"/>
              </w:rPr>
            </w:pPr>
            <w:r w:rsidRPr="00866DAF">
              <w:rPr>
                <w:sz w:val="20"/>
              </w:rPr>
              <w:t>University Staff Member_Application (</w:t>
            </w:r>
          </w:p>
          <w:p w14:paraId="77F75BC7" w14:textId="77777777" w:rsidR="007851C6" w:rsidRPr="00866DAF" w:rsidRDefault="007851C6" w:rsidP="002068BE">
            <w:pPr>
              <w:rPr>
                <w:sz w:val="20"/>
              </w:rPr>
            </w:pPr>
            <w:r w:rsidRPr="00866DAF">
              <w:rPr>
                <w:sz w:val="20"/>
              </w:rPr>
              <w:t xml:space="preserve">  StaffID IdInteger NOT NULL comment 'the staff ID of the staff member who flagged the application',</w:t>
            </w:r>
          </w:p>
          <w:p w14:paraId="6788CB17" w14:textId="77777777" w:rsidR="007851C6" w:rsidRPr="00866DAF" w:rsidRDefault="007851C6" w:rsidP="002068BE">
            <w:pPr>
              <w:rPr>
                <w:sz w:val="20"/>
              </w:rPr>
            </w:pPr>
            <w:r w:rsidRPr="00866DAF">
              <w:rPr>
                <w:sz w:val="20"/>
              </w:rPr>
              <w:t xml:space="preserve">  ApplicationID IdInteger NOT NULL comment 'the application the staff member has flagged',</w:t>
            </w:r>
          </w:p>
          <w:p w14:paraId="05E41D7B" w14:textId="77777777" w:rsidR="007851C6" w:rsidRPr="00866DAF" w:rsidRDefault="007851C6" w:rsidP="002068BE">
            <w:pPr>
              <w:rPr>
                <w:sz w:val="20"/>
              </w:rPr>
            </w:pPr>
            <w:r w:rsidRPr="00866DAF">
              <w:rPr>
                <w:sz w:val="20"/>
              </w:rPr>
              <w:t xml:space="preserve">  ReceiveEmailUpdates Boolean NOT NULL comment 'a boolean that a user can check if they want to be alerted About an update or simply keep a reference on their application page',</w:t>
            </w:r>
          </w:p>
          <w:p w14:paraId="1B4BAF48" w14:textId="77777777" w:rsidR="007851C6" w:rsidRPr="00866DAF" w:rsidRDefault="007851C6" w:rsidP="002068BE">
            <w:pPr>
              <w:rPr>
                <w:sz w:val="20"/>
              </w:rPr>
            </w:pPr>
            <w:r w:rsidRPr="00866DAF">
              <w:rPr>
                <w:sz w:val="20"/>
              </w:rPr>
              <w:t xml:space="preserve">  PRIMARY KEY (StaffID,  ApplicationID),</w:t>
            </w:r>
          </w:p>
          <w:p w14:paraId="41902E74" w14:textId="77777777" w:rsidR="007851C6" w:rsidRPr="00866DAF" w:rsidRDefault="007851C6" w:rsidP="002068BE">
            <w:pPr>
              <w:rPr>
                <w:sz w:val="20"/>
              </w:rPr>
            </w:pPr>
            <w:r w:rsidRPr="00866DAF">
              <w:rPr>
                <w:sz w:val="20"/>
              </w:rPr>
              <w:t xml:space="preserve">  FOREIGN KEY (StaffID) REFERENCES `University Staff Member` (StaffID)</w:t>
            </w:r>
          </w:p>
          <w:p w14:paraId="5352F50D" w14:textId="77777777" w:rsidR="007851C6" w:rsidRPr="00866DAF" w:rsidRDefault="007851C6" w:rsidP="002068BE">
            <w:pPr>
              <w:rPr>
                <w:sz w:val="20"/>
              </w:rPr>
            </w:pPr>
            <w:r w:rsidRPr="00866DAF">
              <w:rPr>
                <w:sz w:val="20"/>
              </w:rPr>
              <w:t xml:space="preserve">    ON UPDATE Cascade ON DELETE Cascade,</w:t>
            </w:r>
          </w:p>
          <w:p w14:paraId="308FD68E" w14:textId="77777777" w:rsidR="007851C6" w:rsidRPr="00866DAF" w:rsidRDefault="007851C6" w:rsidP="002068BE">
            <w:pPr>
              <w:rPr>
                <w:sz w:val="20"/>
              </w:rPr>
            </w:pPr>
            <w:r w:rsidRPr="00866DAF">
              <w:rPr>
                <w:sz w:val="20"/>
              </w:rPr>
              <w:t xml:space="preserve">  FOREIGN KEY (ApplicationID) REFERENCES Application (ApplicationID) </w:t>
            </w:r>
          </w:p>
          <w:p w14:paraId="1926CF78" w14:textId="77777777" w:rsidR="007851C6" w:rsidRPr="00866DAF" w:rsidRDefault="007851C6" w:rsidP="002068BE">
            <w:pPr>
              <w:rPr>
                <w:sz w:val="20"/>
              </w:rPr>
            </w:pPr>
            <w:r w:rsidRPr="00866DAF">
              <w:rPr>
                <w:sz w:val="20"/>
              </w:rPr>
              <w:t xml:space="preserve">    ON UPDATE Cascade ON DELETE Cascade</w:t>
            </w:r>
          </w:p>
          <w:p w14:paraId="00F1E5D2" w14:textId="77777777" w:rsidR="007851C6" w:rsidRPr="00866DAF" w:rsidRDefault="007851C6" w:rsidP="002068BE">
            <w:pPr>
              <w:rPr>
                <w:sz w:val="20"/>
              </w:rPr>
            </w:pPr>
            <w:r w:rsidRPr="00866DAF">
              <w:rPr>
                <w:sz w:val="20"/>
              </w:rPr>
              <w:t>)</w:t>
            </w:r>
          </w:p>
          <w:p w14:paraId="5B0A57BE" w14:textId="77777777" w:rsidR="007851C6" w:rsidRPr="00866DAF" w:rsidRDefault="007851C6" w:rsidP="00866DAF">
            <w:pPr>
              <w:rPr>
                <w:sz w:val="20"/>
              </w:rPr>
            </w:pPr>
            <w:r w:rsidRPr="00866DAF">
              <w:rPr>
                <w:sz w:val="20"/>
              </w:rPr>
              <w:t>comment='the staff members who have flagged an application to come back and check later'</w:t>
            </w:r>
          </w:p>
        </w:tc>
      </w:tr>
    </w:tbl>
    <w:p w14:paraId="25426B8E" w14:textId="77777777" w:rsidR="007851C6" w:rsidRDefault="007851C6" w:rsidP="007851C6">
      <w:pPr>
        <w:pStyle w:val="Heading3"/>
        <w:keepLines/>
        <w:numPr>
          <w:ilvl w:val="2"/>
          <w:numId w:val="6"/>
        </w:numPr>
        <w:spacing w:before="200" w:after="0" w:line="276" w:lineRule="auto"/>
      </w:pPr>
      <w:bookmarkStart w:id="6" w:name="_Toc390348417"/>
      <w:bookmarkStart w:id="7" w:name="_Toc390363183"/>
      <w:r>
        <w:t>Design representation of derived data</w:t>
      </w:r>
      <w:bookmarkEnd w:id="6"/>
      <w:bookmarkEnd w:id="7"/>
    </w:p>
    <w:p w14:paraId="0024FA0F" w14:textId="77777777" w:rsidR="007851C6" w:rsidRDefault="007851C6" w:rsidP="00C11AA7">
      <w:pPr>
        <w:rPr>
          <w:lang w:eastAsia="en-AU"/>
        </w:rPr>
      </w:pPr>
      <w:r>
        <w:rPr>
          <w:lang w:eastAsia="en-AU"/>
        </w:rPr>
        <w:t xml:space="preserve">No derived data fields have been identified in this design. </w:t>
      </w:r>
    </w:p>
    <w:p w14:paraId="2599D244" w14:textId="77777777" w:rsidR="007851C6" w:rsidRDefault="007851C6" w:rsidP="00C11AA7">
      <w:pPr>
        <w:rPr>
          <w:lang w:eastAsia="en-AU"/>
        </w:rPr>
      </w:pPr>
      <w:r>
        <w:rPr>
          <w:lang w:eastAsia="en-AU"/>
        </w:rPr>
        <w:t>There are some fields that we assume will be automatically populated by the controlling application, such as the most recent modification date of and application and the staff member responsible for a change.</w:t>
      </w:r>
    </w:p>
    <w:p w14:paraId="192432C1" w14:textId="77777777" w:rsidR="007851C6" w:rsidRDefault="007851C6" w:rsidP="00C11AA7">
      <w:pPr>
        <w:rPr>
          <w:lang w:eastAsia="en-AU"/>
        </w:rPr>
      </w:pPr>
      <w:r>
        <w:rPr>
          <w:lang w:eastAsia="en-AU"/>
        </w:rPr>
        <w:t xml:space="preserve">There are other important derivable values, but these will not be stored by the system. This includes the age of an application, number of applications flagged, number of applications managed, and application history. To aid such queries, indexes have been placed on the relevant foreign and primary keys that are expected to be used often. </w:t>
      </w:r>
    </w:p>
    <w:p w14:paraId="1CBBD2E2" w14:textId="77777777" w:rsidR="007851C6" w:rsidRDefault="007851C6" w:rsidP="00C11AA7">
      <w:pPr>
        <w:rPr>
          <w:lang w:eastAsia="en-AU"/>
        </w:rPr>
      </w:pPr>
      <w:r>
        <w:rPr>
          <w:lang w:eastAsia="en-AU"/>
        </w:rPr>
        <w:t>Note that the checklist is under manual control of users and not automatically derived.</w:t>
      </w:r>
    </w:p>
    <w:p w14:paraId="6C95E77D" w14:textId="77777777" w:rsidR="007851C6" w:rsidRDefault="007851C6" w:rsidP="007851C6">
      <w:pPr>
        <w:pStyle w:val="Heading3"/>
        <w:keepLines/>
        <w:numPr>
          <w:ilvl w:val="2"/>
          <w:numId w:val="6"/>
        </w:numPr>
        <w:spacing w:before="200" w:after="0" w:line="276" w:lineRule="auto"/>
      </w:pPr>
      <w:bookmarkStart w:id="8" w:name="_Toc390348418"/>
      <w:bookmarkStart w:id="9" w:name="_Toc390363184"/>
      <w:r>
        <w:t>Design general constraints</w:t>
      </w:r>
      <w:bookmarkEnd w:id="8"/>
      <w:bookmarkEnd w:id="9"/>
    </w:p>
    <w:p w14:paraId="4DDE99E0" w14:textId="77777777" w:rsidR="007851C6" w:rsidRDefault="007851C6" w:rsidP="003F0E61">
      <w:pPr>
        <w:rPr>
          <w:lang w:eastAsia="en-AU"/>
        </w:rPr>
      </w:pPr>
      <w:r>
        <w:rPr>
          <w:lang w:eastAsia="en-AU"/>
        </w:rPr>
        <w:t>There are a few design constraints that have been implemented, these are</w:t>
      </w:r>
    </w:p>
    <w:p w14:paraId="6FC1FCC4" w14:textId="77777777" w:rsidR="007851C6" w:rsidRDefault="007851C6" w:rsidP="007851C6">
      <w:pPr>
        <w:pStyle w:val="ListParagraph"/>
        <w:numPr>
          <w:ilvl w:val="0"/>
          <w:numId w:val="5"/>
        </w:numPr>
        <w:rPr>
          <w:lang w:eastAsia="en-AU"/>
        </w:rPr>
      </w:pPr>
      <w:r>
        <w:rPr>
          <w:lang w:eastAsia="en-AU"/>
        </w:rPr>
        <w:t>There should be a maximum of one primary supervisor for each application.</w:t>
      </w:r>
    </w:p>
    <w:p w14:paraId="000AD59B" w14:textId="77777777" w:rsidR="007851C6" w:rsidRDefault="007851C6" w:rsidP="007851C6">
      <w:pPr>
        <w:pStyle w:val="ListParagraph"/>
        <w:numPr>
          <w:ilvl w:val="0"/>
          <w:numId w:val="5"/>
        </w:numPr>
        <w:rPr>
          <w:lang w:eastAsia="en-AU"/>
        </w:rPr>
      </w:pPr>
      <w:r>
        <w:rPr>
          <w:lang w:eastAsia="en-AU"/>
        </w:rPr>
        <w:t>Only staff members that have attribute canSupervise marked as true should be able to participate in the ‘Supervise as’ relation.</w:t>
      </w:r>
    </w:p>
    <w:p w14:paraId="3AB14C16" w14:textId="77777777" w:rsidR="007851C6" w:rsidRDefault="007851C6" w:rsidP="003F0E61">
      <w:pPr>
        <w:rPr>
          <w:lang w:eastAsia="en-AU"/>
        </w:rPr>
      </w:pPr>
      <w:r>
        <w:rPr>
          <w:lang w:eastAsia="en-AU"/>
        </w:rPr>
        <w:t xml:space="preserve">As MySQL does not implement CHECK constraint freatures of standard SQL </w:t>
      </w:r>
      <w:r>
        <w:rPr>
          <w:lang w:eastAsia="en-AU"/>
        </w:rPr>
        <w:fldChar w:fldCharType="begin"/>
      </w:r>
      <w:r>
        <w:rPr>
          <w:lang w:eastAsia="en-AU"/>
        </w:rPr>
        <w:instrText xml:space="preserve"> ADDIN EN.CITE &lt;EndNote&gt;&lt;Cite&gt;&lt;Author&gt;Oracle Inc.&lt;/Author&gt;&lt;Year&gt;2014&lt;/Year&gt;&lt;RecNum&gt;8&lt;/RecNum&gt;&lt;DisplayText&gt;(Oracle Inc. 2014b)&lt;/DisplayText&gt;&lt;record&gt;&lt;rec-number&gt;8&lt;/rec-number&gt;&lt;foreign-keys&gt;&lt;key app="EN" db-id="wassad0f8a5w0jeaadxxz0r0t2dxaxptfaxr" timestamp="1402548913"&gt;8&lt;/key&gt;&lt;/foreign-keys&gt;&lt;ref-type name="Web Page"&gt;12&lt;/ref-type&gt;&lt;contributors&gt;&lt;authors&gt;&lt;author&gt;Oracle Inc.,&lt;/author&gt;&lt;/authors&gt;&lt;/contributors&gt;&lt;titles&gt;&lt;title&gt;MySQL 5.1 Reference Manual - 13.1.17 CREATE TABLE Syntax&lt;/title&gt;&lt;/titles&gt;&lt;number&gt;12/06/2014&lt;/number&gt;&lt;dates&gt;&lt;year&gt;2014&lt;/year&gt;&lt;/dates&gt;&lt;urls&gt;&lt;related-urls&gt;&lt;url&gt;http://dev.mysql.com/doc/refman/5.1/en/create-table.html&lt;/url&gt;&lt;/related-urls&gt;&lt;/urls&gt;&lt;/record&gt;&lt;/Cite&gt;&lt;/EndNote&gt;</w:instrText>
      </w:r>
      <w:r>
        <w:rPr>
          <w:lang w:eastAsia="en-AU"/>
        </w:rPr>
        <w:fldChar w:fldCharType="separate"/>
      </w:r>
      <w:r>
        <w:rPr>
          <w:noProof/>
          <w:lang w:eastAsia="en-AU"/>
        </w:rPr>
        <w:t>(Oracle Inc. 2014b)</w:t>
      </w:r>
      <w:r>
        <w:rPr>
          <w:lang w:eastAsia="en-AU"/>
        </w:rPr>
        <w:fldChar w:fldCharType="end"/>
      </w:r>
      <w:r>
        <w:rPr>
          <w:lang w:eastAsia="en-AU"/>
        </w:rPr>
        <w:t xml:space="preserve">, we use customised triggers to ensure that there is only one primary supervisor for each application. The implementation of these triggers is shown in section </w:t>
      </w:r>
      <w:r>
        <w:rPr>
          <w:lang w:eastAsia="en-AU"/>
        </w:rPr>
        <w:fldChar w:fldCharType="begin"/>
      </w:r>
      <w:r>
        <w:rPr>
          <w:lang w:eastAsia="en-AU"/>
        </w:rPr>
        <w:instrText xml:space="preserve"> REF _Ref390346979 \r \h </w:instrText>
      </w:r>
      <w:r>
        <w:rPr>
          <w:lang w:eastAsia="en-AU"/>
        </w:rPr>
      </w:r>
      <w:r>
        <w:rPr>
          <w:lang w:eastAsia="en-AU"/>
        </w:rPr>
        <w:fldChar w:fldCharType="separate"/>
      </w:r>
      <w:r>
        <w:rPr>
          <w:lang w:eastAsia="en-AU"/>
        </w:rPr>
        <w:t>4.6.4</w:t>
      </w:r>
      <w:r>
        <w:rPr>
          <w:lang w:eastAsia="en-AU"/>
        </w:rPr>
        <w:fldChar w:fldCharType="end"/>
      </w:r>
      <w:r>
        <w:rPr>
          <w:lang w:eastAsia="en-AU"/>
        </w:rPr>
        <w:t xml:space="preserve"> on page </w:t>
      </w:r>
      <w:r>
        <w:rPr>
          <w:lang w:eastAsia="en-AU"/>
        </w:rPr>
        <w:fldChar w:fldCharType="begin"/>
      </w:r>
      <w:r>
        <w:rPr>
          <w:lang w:eastAsia="en-AU"/>
        </w:rPr>
        <w:instrText xml:space="preserve"> PAGEREF _Ref390346982 \h </w:instrText>
      </w:r>
      <w:r>
        <w:rPr>
          <w:lang w:eastAsia="en-AU"/>
        </w:rPr>
      </w:r>
      <w:r>
        <w:rPr>
          <w:lang w:eastAsia="en-AU"/>
        </w:rPr>
        <w:fldChar w:fldCharType="separate"/>
      </w:r>
      <w:r>
        <w:rPr>
          <w:noProof/>
          <w:lang w:eastAsia="en-AU"/>
        </w:rPr>
        <w:t>103</w:t>
      </w:r>
      <w:r>
        <w:rPr>
          <w:lang w:eastAsia="en-AU"/>
        </w:rPr>
        <w:fldChar w:fldCharType="end"/>
      </w:r>
      <w:r>
        <w:rPr>
          <w:lang w:eastAsia="en-AU"/>
        </w:rPr>
        <w:t>. These implementation of triggers to enfore the constraint over participation in the ‘Supervise as’ relation has been left as future work, should violations of this constraint prove to be problematic in the running system.</w:t>
      </w:r>
    </w:p>
    <w:p w14:paraId="3EC0CB59" w14:textId="77777777" w:rsidR="007851C6" w:rsidRDefault="007851C6" w:rsidP="003F0E61">
      <w:pPr>
        <w:rPr>
          <w:lang w:eastAsia="en-AU"/>
        </w:rPr>
      </w:pPr>
      <w:r>
        <w:rPr>
          <w:lang w:eastAsia="en-AU"/>
        </w:rPr>
        <w:t xml:space="preserve">General constraints such as text and dates being non empty is assumed to be enforced by the application interface. This is mainly because MySQL does not support constraints or partial indexes making enforcing of such constraints difficult. However there are workarounds using ‘Trigger’s but since these can have a significant impact on performance (running every time on an update/insert event if implemented in most cases) they have not be included unless deemed absolutely necessary. </w:t>
      </w:r>
    </w:p>
    <w:p w14:paraId="0545F744" w14:textId="77777777" w:rsidR="007851C6" w:rsidRDefault="007851C6" w:rsidP="003F0E61">
      <w:pPr>
        <w:rPr>
          <w:lang w:eastAsia="en-AU"/>
        </w:rPr>
      </w:pPr>
    </w:p>
    <w:p w14:paraId="682BAEB0" w14:textId="77777777" w:rsidR="007851C6" w:rsidRDefault="007851C6" w:rsidP="007851C6">
      <w:pPr>
        <w:pStyle w:val="Heading2"/>
        <w:pageBreakBefore/>
        <w:numPr>
          <w:ilvl w:val="1"/>
          <w:numId w:val="6"/>
        </w:numPr>
        <w:spacing w:before="240"/>
      </w:pPr>
      <w:bookmarkStart w:id="10" w:name="_Toc390348419"/>
      <w:bookmarkStart w:id="11" w:name="_Toc390363185"/>
      <w:r w:rsidRPr="005E4DF4">
        <w:t>Design file organisations</w:t>
      </w:r>
      <w:r>
        <w:t xml:space="preserve"> and indices</w:t>
      </w:r>
      <w:bookmarkEnd w:id="10"/>
      <w:bookmarkEnd w:id="11"/>
    </w:p>
    <w:p w14:paraId="6ED97E9C" w14:textId="77777777" w:rsidR="007851C6" w:rsidRDefault="007851C6" w:rsidP="007851C6">
      <w:pPr>
        <w:pStyle w:val="Heading3"/>
        <w:keepLines/>
        <w:numPr>
          <w:ilvl w:val="2"/>
          <w:numId w:val="6"/>
        </w:numPr>
        <w:spacing w:before="200" w:after="0" w:line="276" w:lineRule="auto"/>
      </w:pPr>
      <w:bookmarkStart w:id="12" w:name="_Toc390348420"/>
      <w:bookmarkStart w:id="13" w:name="_Toc390363186"/>
      <w:r w:rsidRPr="00597C9F">
        <w:t>Analyse transactions</w:t>
      </w:r>
      <w:bookmarkEnd w:id="12"/>
      <w:bookmarkEnd w:id="13"/>
      <w:r>
        <w:t xml:space="preserve"> </w:t>
      </w:r>
    </w:p>
    <w:p w14:paraId="28DB1D5C" w14:textId="77777777" w:rsidR="007851C6" w:rsidRDefault="007851C6" w:rsidP="004B7DE3">
      <w:pPr>
        <w:pStyle w:val="NoSpacing"/>
      </w:pPr>
      <w:r>
        <w:t>In this section we analyse the most frequent transactions with respect to which base relations they operate on and which operations are performed. This will serve to guide us as to where we can expect bottlenecks in the running system, and therefore what will be the most appropriate design decisions to ensure good system performance.</w:t>
      </w:r>
    </w:p>
    <w:p w14:paraId="79022178" w14:textId="77777777" w:rsidR="007851C6" w:rsidRDefault="007851C6" w:rsidP="004B7DE3">
      <w:pPr>
        <w:pStyle w:val="NoSpacing"/>
      </w:pPr>
      <w:r>
        <w:t xml:space="preserve">The user transactions are shown in </w:t>
      </w:r>
      <w:r>
        <w:fldChar w:fldCharType="begin"/>
      </w:r>
      <w:r>
        <w:instrText xml:space="preserve"> REF _Ref390290459 \h </w:instrText>
      </w:r>
      <w:r>
        <w:fldChar w:fldCharType="separate"/>
      </w:r>
      <w:r w:rsidRPr="00866DAF">
        <w:t xml:space="preserve">Table </w:t>
      </w:r>
      <w:r>
        <w:rPr>
          <w:noProof/>
        </w:rPr>
        <w:t>5</w:t>
      </w:r>
      <w:r>
        <w:fldChar w:fldCharType="end"/>
      </w:r>
      <w:r>
        <w:t xml:space="preserve">, </w:t>
      </w:r>
      <w:r>
        <w:fldChar w:fldCharType="begin"/>
      </w:r>
      <w:r>
        <w:instrText xml:space="preserve"> REF _Ref390290809 \h </w:instrText>
      </w:r>
      <w:r>
        <w:fldChar w:fldCharType="separate"/>
      </w:r>
      <w:r w:rsidRPr="00866DAF">
        <w:t xml:space="preserve">Table </w:t>
      </w:r>
      <w:r>
        <w:rPr>
          <w:noProof/>
        </w:rPr>
        <w:t>6</w:t>
      </w:r>
      <w:r>
        <w:fldChar w:fldCharType="end"/>
      </w:r>
      <w:r>
        <w:t xml:space="preserve"> and </w:t>
      </w:r>
      <w:r>
        <w:fldChar w:fldCharType="begin"/>
      </w:r>
      <w:r>
        <w:instrText xml:space="preserve"> REF _Ref390290811 \h </w:instrText>
      </w:r>
      <w:r>
        <w:fldChar w:fldCharType="separate"/>
      </w:r>
      <w:r w:rsidRPr="00866DAF">
        <w:t xml:space="preserve">Table </w:t>
      </w:r>
      <w:r>
        <w:rPr>
          <w:noProof/>
        </w:rPr>
        <w:t>7</w:t>
      </w:r>
      <w:r>
        <w:fldChar w:fldCharType="end"/>
      </w:r>
      <w:r>
        <w:t xml:space="preserve">. These transactions are cross-referenced to base relations in </w:t>
      </w:r>
      <w:r>
        <w:fldChar w:fldCharType="begin"/>
      </w:r>
      <w:r>
        <w:instrText xml:space="preserve"> REF _Ref390347527 \h </w:instrText>
      </w:r>
      <w:r>
        <w:fldChar w:fldCharType="separate"/>
      </w:r>
      <w:r w:rsidRPr="00351306">
        <w:t xml:space="preserve">Table </w:t>
      </w:r>
      <w:r>
        <w:rPr>
          <w:noProof/>
        </w:rPr>
        <w:t>8</w:t>
      </w:r>
      <w:r>
        <w:fldChar w:fldCharType="end"/>
      </w:r>
      <w:r>
        <w:t xml:space="preserve"> </w:t>
      </w:r>
      <w:r>
        <w:fldChar w:fldCharType="begin"/>
      </w:r>
      <w:r>
        <w:instrText xml:space="preserve"> REF _Ref390290813 \h </w:instrText>
      </w:r>
      <w:r>
        <w:fldChar w:fldCharType="separate"/>
      </w:r>
      <w:r w:rsidRPr="00866DAF">
        <w:rPr>
          <w:b/>
          <w:bCs/>
          <w:noProof/>
          <w:lang w:eastAsia="en-AU"/>
        </w:rPr>
        <mc:AlternateContent>
          <mc:Choice Requires="wpc">
            <w:drawing>
              <wp:inline distT="0" distB="0" distL="0" distR="0" wp14:anchorId="4AC66EC5" wp14:editId="39946644">
                <wp:extent cx="8817428" cy="5143500"/>
                <wp:effectExtent l="0" t="0" r="0" b="0"/>
                <wp:docPr id="215" name="Canvas 21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92" name="Picture 92"/>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725668" cy="5143500"/>
                          </a:xfrm>
                          <a:prstGeom prst="rect">
                            <a:avLst/>
                          </a:prstGeom>
                        </pic:spPr>
                      </pic:pic>
                      <wps:wsp>
                        <wps:cNvPr id="177" name="TextBox 5"/>
                        <wps:cNvSpPr txBox="1"/>
                        <wps:spPr>
                          <a:xfrm>
                            <a:off x="2356867" y="1385838"/>
                            <a:ext cx="367030" cy="427355"/>
                          </a:xfrm>
                          <a:prstGeom prst="rect">
                            <a:avLst/>
                          </a:prstGeom>
                          <a:noFill/>
                        </wps:spPr>
                        <wps:txbx>
                          <w:txbxContent>
                            <w:p w14:paraId="52B474A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wps:txbx>
                        <wps:bodyPr wrap="none" rtlCol="0">
                          <a:spAutoFit/>
                        </wps:bodyPr>
                      </wps:wsp>
                      <wps:wsp>
                        <wps:cNvPr id="178" name="Up Arrow 178"/>
                        <wps:cNvSpPr/>
                        <wps:spPr>
                          <a:xfrm>
                            <a:off x="3181552" y="1394751"/>
                            <a:ext cx="137427" cy="206141"/>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EC5F8B" w14:textId="77777777" w:rsidR="007851C6" w:rsidRDefault="007851C6" w:rsidP="00BF7DD3">
                              <w:pPr>
                                <w:rPr>
                                  <w:rFonts w:eastAsia="Times New Roman"/>
                                </w:rPr>
                              </w:pPr>
                            </w:p>
                          </w:txbxContent>
                        </wps:txbx>
                        <wps:bodyPr rtlCol="0" anchor="ctr"/>
                      </wps:wsp>
                      <wps:wsp>
                        <wps:cNvPr id="179" name="TextBox 7"/>
                        <wps:cNvSpPr txBox="1"/>
                        <wps:spPr>
                          <a:xfrm>
                            <a:off x="3250099" y="1326037"/>
                            <a:ext cx="367030" cy="427355"/>
                          </a:xfrm>
                          <a:prstGeom prst="rect">
                            <a:avLst/>
                          </a:prstGeom>
                          <a:noFill/>
                        </wps:spPr>
                        <wps:txbx>
                          <w:txbxContent>
                            <w:p w14:paraId="5A1A43C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wps:txbx>
                        <wps:bodyPr wrap="none" rtlCol="0">
                          <a:spAutoFit/>
                        </wps:bodyPr>
                      </wps:wsp>
                      <wps:wsp>
                        <wps:cNvPr id="180" name="Left Arrow 180"/>
                        <wps:cNvSpPr/>
                        <wps:spPr>
                          <a:xfrm>
                            <a:off x="1683001" y="2228059"/>
                            <a:ext cx="40167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A6A22D" w14:textId="77777777" w:rsidR="007851C6" w:rsidRDefault="007851C6" w:rsidP="00BF7DD3">
                              <w:pPr>
                                <w:rPr>
                                  <w:rFonts w:eastAsia="Times New Roman"/>
                                </w:rPr>
                              </w:pPr>
                            </w:p>
                          </w:txbxContent>
                        </wps:txbx>
                        <wps:bodyPr rtlCol="0" anchor="ctr"/>
                      </wps:wsp>
                      <wps:wsp>
                        <wps:cNvPr id="181" name="TextBox 9"/>
                        <wps:cNvSpPr txBox="1"/>
                        <wps:spPr>
                          <a:xfrm>
                            <a:off x="1772830" y="2296896"/>
                            <a:ext cx="367030" cy="427355"/>
                          </a:xfrm>
                          <a:prstGeom prst="rect">
                            <a:avLst/>
                          </a:prstGeom>
                          <a:noFill/>
                        </wps:spPr>
                        <wps:txbx>
                          <w:txbxContent>
                            <w:p w14:paraId="5FA8685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wps:txbx>
                        <wps:bodyPr wrap="none" rtlCol="0">
                          <a:spAutoFit/>
                        </wps:bodyPr>
                      </wps:wsp>
                      <wps:wsp>
                        <wps:cNvPr id="182" name="Left Arrow 182"/>
                        <wps:cNvSpPr/>
                        <wps:spPr>
                          <a:xfrm>
                            <a:off x="1652014" y="3632379"/>
                            <a:ext cx="477625"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AB8DE0D" w14:textId="77777777" w:rsidR="007851C6" w:rsidRDefault="007851C6" w:rsidP="00BF7DD3">
                              <w:pPr>
                                <w:rPr>
                                  <w:rFonts w:eastAsia="Times New Roman"/>
                                </w:rPr>
                              </w:pPr>
                            </w:p>
                          </w:txbxContent>
                        </wps:txbx>
                        <wps:bodyPr rtlCol="0" anchor="ctr"/>
                      </wps:wsp>
                      <wps:wsp>
                        <wps:cNvPr id="183" name="TextBox 11"/>
                        <wps:cNvSpPr txBox="1"/>
                        <wps:spPr>
                          <a:xfrm>
                            <a:off x="1763912" y="3662303"/>
                            <a:ext cx="367030" cy="427355"/>
                          </a:xfrm>
                          <a:prstGeom prst="rect">
                            <a:avLst/>
                          </a:prstGeom>
                          <a:noFill/>
                        </wps:spPr>
                        <wps:txbx>
                          <w:txbxContent>
                            <w:p w14:paraId="012B74E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wps:txbx>
                        <wps:bodyPr wrap="none" rtlCol="0">
                          <a:spAutoFit/>
                        </wps:bodyPr>
                      </wps:wsp>
                      <wps:wsp>
                        <wps:cNvPr id="184" name="Left Arrow 184"/>
                        <wps:cNvSpPr/>
                        <wps:spPr>
                          <a:xfrm rot="2846248">
                            <a:off x="1678343" y="1458985"/>
                            <a:ext cx="46870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B2FEBF9" w14:textId="77777777" w:rsidR="007851C6" w:rsidRDefault="007851C6" w:rsidP="00BF7DD3">
                              <w:pPr>
                                <w:rPr>
                                  <w:rFonts w:eastAsia="Times New Roman"/>
                                </w:rPr>
                              </w:pPr>
                            </w:p>
                          </w:txbxContent>
                        </wps:txbx>
                        <wps:bodyPr rtlCol="0" anchor="ctr"/>
                      </wps:wsp>
                      <wps:wsp>
                        <wps:cNvPr id="185" name="TextBox 13"/>
                        <wps:cNvSpPr txBox="1"/>
                        <wps:spPr>
                          <a:xfrm>
                            <a:off x="1553912" y="1605324"/>
                            <a:ext cx="691515" cy="427355"/>
                          </a:xfrm>
                          <a:prstGeom prst="rect">
                            <a:avLst/>
                          </a:prstGeom>
                          <a:noFill/>
                        </wps:spPr>
                        <wps:txbx>
                          <w:txbxContent>
                            <w:p w14:paraId="787CA28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wps:txbx>
                        <wps:bodyPr wrap="none" rtlCol="0">
                          <a:spAutoFit/>
                        </wps:bodyPr>
                      </wps:wsp>
                      <wps:wsp>
                        <wps:cNvPr id="186" name="Left Arrow 186"/>
                        <wps:cNvSpPr/>
                        <wps:spPr>
                          <a:xfrm flipH="1">
                            <a:off x="3776474" y="3063275"/>
                            <a:ext cx="250202"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74BA3C" w14:textId="77777777" w:rsidR="007851C6" w:rsidRDefault="007851C6" w:rsidP="00BF7DD3">
                              <w:pPr>
                                <w:rPr>
                                  <w:rFonts w:eastAsia="Times New Roman"/>
                                </w:rPr>
                              </w:pPr>
                            </w:p>
                          </w:txbxContent>
                        </wps:txbx>
                        <wps:bodyPr rtlCol="0" anchor="ctr"/>
                      </wps:wsp>
                      <wps:wsp>
                        <wps:cNvPr id="187" name="TextBox 15"/>
                        <wps:cNvSpPr txBox="1"/>
                        <wps:spPr>
                          <a:xfrm>
                            <a:off x="3610111" y="2503037"/>
                            <a:ext cx="565785" cy="649605"/>
                          </a:xfrm>
                          <a:prstGeom prst="rect">
                            <a:avLst/>
                          </a:prstGeom>
                          <a:noFill/>
                        </wps:spPr>
                        <wps:txbx>
                          <w:txbxContent>
                            <w:p w14:paraId="791986DB"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b, c,</w:t>
                              </w:r>
                            </w:p>
                            <w:p w14:paraId="6357717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f, i</w:t>
                              </w:r>
                            </w:p>
                          </w:txbxContent>
                        </wps:txbx>
                        <wps:bodyPr wrap="none" rtlCol="0">
                          <a:spAutoFit/>
                        </wps:bodyPr>
                      </wps:wsp>
                      <wps:wsp>
                        <wps:cNvPr id="188" name="Up Arrow 188"/>
                        <wps:cNvSpPr/>
                        <wps:spPr>
                          <a:xfrm flipH="1" flipV="1">
                            <a:off x="4156693" y="3914048"/>
                            <a:ext cx="137428" cy="238117"/>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A82637" w14:textId="77777777" w:rsidR="007851C6" w:rsidRDefault="007851C6" w:rsidP="00BF7DD3">
                              <w:pPr>
                                <w:rPr>
                                  <w:rFonts w:eastAsia="Times New Roman"/>
                                </w:rPr>
                              </w:pPr>
                            </w:p>
                          </w:txbxContent>
                        </wps:txbx>
                        <wps:bodyPr rtlCol="0" anchor="ctr"/>
                      </wps:wsp>
                      <wps:wsp>
                        <wps:cNvPr id="189" name="TextBox 17"/>
                        <wps:cNvSpPr txBox="1"/>
                        <wps:spPr>
                          <a:xfrm>
                            <a:off x="3606799" y="3937157"/>
                            <a:ext cx="588010" cy="370205"/>
                          </a:xfrm>
                          <a:prstGeom prst="rect">
                            <a:avLst/>
                          </a:prstGeom>
                          <a:noFill/>
                        </wps:spPr>
                        <wps:txbx>
                          <w:txbxContent>
                            <w:p w14:paraId="49CED2D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e, m</w:t>
                              </w:r>
                            </w:p>
                          </w:txbxContent>
                        </wps:txbx>
                        <wps:bodyPr wrap="none" rtlCol="0">
                          <a:spAutoFit/>
                        </wps:bodyPr>
                      </wps:wsp>
                      <wps:wsp>
                        <wps:cNvPr id="190" name="TextBox 19"/>
                        <wps:cNvSpPr txBox="1"/>
                        <wps:spPr>
                          <a:xfrm>
                            <a:off x="5461972" y="2769025"/>
                            <a:ext cx="262890" cy="370205"/>
                          </a:xfrm>
                          <a:prstGeom prst="rect">
                            <a:avLst/>
                          </a:prstGeom>
                          <a:noFill/>
                        </wps:spPr>
                        <wps:txbx>
                          <w:txbxContent>
                            <w:p w14:paraId="1E7C3BA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none" rtlCol="0">
                          <a:spAutoFit/>
                        </wps:bodyPr>
                      </wps:wsp>
                      <wps:wsp>
                        <wps:cNvPr id="191" name="TextBox 21"/>
                        <wps:cNvSpPr txBox="1"/>
                        <wps:spPr>
                          <a:xfrm>
                            <a:off x="5728066" y="2769025"/>
                            <a:ext cx="272415" cy="370205"/>
                          </a:xfrm>
                          <a:prstGeom prst="rect">
                            <a:avLst/>
                          </a:prstGeom>
                          <a:noFill/>
                        </wps:spPr>
                        <wps:txbx>
                          <w:txbxContent>
                            <w:p w14:paraId="1F0A626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none" rtlCol="0">
                          <a:spAutoFit/>
                        </wps:bodyPr>
                      </wps:wsp>
                      <wps:wsp>
                        <wps:cNvPr id="192" name="TextBox 23"/>
                        <wps:cNvSpPr txBox="1"/>
                        <wps:spPr>
                          <a:xfrm>
                            <a:off x="6193624" y="3456161"/>
                            <a:ext cx="491490" cy="370205"/>
                          </a:xfrm>
                          <a:prstGeom prst="rect">
                            <a:avLst/>
                          </a:prstGeom>
                          <a:noFill/>
                        </wps:spPr>
                        <wps:txbx>
                          <w:txbxContent>
                            <w:p w14:paraId="6C6E8566"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g, s</w:t>
                              </w:r>
                            </w:p>
                          </w:txbxContent>
                        </wps:txbx>
                        <wps:bodyPr wrap="none" rtlCol="0">
                          <a:spAutoFit/>
                        </wps:bodyPr>
                      </wps:wsp>
                      <wps:wsp>
                        <wps:cNvPr id="193" name="TextBox 25"/>
                        <wps:cNvSpPr txBox="1"/>
                        <wps:spPr>
                          <a:xfrm>
                            <a:off x="7144190" y="3211230"/>
                            <a:ext cx="367665" cy="370205"/>
                          </a:xfrm>
                          <a:prstGeom prst="rect">
                            <a:avLst/>
                          </a:prstGeom>
                          <a:noFill/>
                        </wps:spPr>
                        <wps:txbx>
                          <w:txbxContent>
                            <w:p w14:paraId="670094C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square" rtlCol="0">
                          <a:spAutoFit/>
                        </wps:bodyPr>
                      </wps:wsp>
                      <wps:wsp>
                        <wps:cNvPr id="194" name="TextBox 27"/>
                        <wps:cNvSpPr txBox="1"/>
                        <wps:spPr>
                          <a:xfrm flipH="1">
                            <a:off x="6943161" y="3043879"/>
                            <a:ext cx="334645" cy="370205"/>
                          </a:xfrm>
                          <a:prstGeom prst="rect">
                            <a:avLst/>
                          </a:prstGeom>
                          <a:noFill/>
                        </wps:spPr>
                        <wps:txbx>
                          <w:txbxContent>
                            <w:p w14:paraId="1C58D11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square" rtlCol="0">
                          <a:spAutoFit/>
                        </wps:bodyPr>
                      </wps:wsp>
                      <wps:wsp>
                        <wps:cNvPr id="195" name="Up Arrow 195"/>
                        <wps:cNvSpPr/>
                        <wps:spPr>
                          <a:xfrm>
                            <a:off x="7616661" y="3103726"/>
                            <a:ext cx="143135" cy="407849"/>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5A32AE" w14:textId="77777777" w:rsidR="007851C6" w:rsidRDefault="007851C6" w:rsidP="00BF7DD3">
                              <w:pPr>
                                <w:rPr>
                                  <w:rFonts w:eastAsia="Times New Roman"/>
                                </w:rPr>
                              </w:pPr>
                            </w:p>
                          </w:txbxContent>
                        </wps:txbx>
                        <wps:bodyPr rtlCol="0" anchor="ctr"/>
                      </wps:wsp>
                      <wps:wsp>
                        <wps:cNvPr id="196" name="TextBox 29"/>
                        <wps:cNvSpPr txBox="1"/>
                        <wps:spPr>
                          <a:xfrm>
                            <a:off x="7669567" y="3232287"/>
                            <a:ext cx="303530" cy="370205"/>
                          </a:xfrm>
                          <a:prstGeom prst="rect">
                            <a:avLst/>
                          </a:prstGeom>
                          <a:noFill/>
                        </wps:spPr>
                        <wps:txbx>
                          <w:txbxContent>
                            <w:p w14:paraId="1D56F01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197" name="Up Arrow 197"/>
                        <wps:cNvSpPr/>
                        <wps:spPr>
                          <a:xfrm>
                            <a:off x="6871951" y="2187585"/>
                            <a:ext cx="143135" cy="2704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4562A5" w14:textId="77777777" w:rsidR="007851C6" w:rsidRDefault="007851C6" w:rsidP="00BF7DD3">
                              <w:pPr>
                                <w:rPr>
                                  <w:rFonts w:eastAsia="Times New Roman"/>
                                </w:rPr>
                              </w:pPr>
                            </w:p>
                          </w:txbxContent>
                        </wps:txbx>
                        <wps:bodyPr rtlCol="0" anchor="ctr"/>
                      </wps:wsp>
                      <wps:wsp>
                        <wps:cNvPr id="198" name="TextBox 31"/>
                        <wps:cNvSpPr txBox="1"/>
                        <wps:spPr>
                          <a:xfrm>
                            <a:off x="6993715" y="2242775"/>
                            <a:ext cx="303530" cy="370205"/>
                          </a:xfrm>
                          <a:prstGeom prst="rect">
                            <a:avLst/>
                          </a:prstGeom>
                          <a:noFill/>
                        </wps:spPr>
                        <wps:txbx>
                          <w:txbxContent>
                            <w:p w14:paraId="1FE627F0"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199" name="Left Arrow 199"/>
                        <wps:cNvSpPr/>
                        <wps:spPr>
                          <a:xfrm flipH="1">
                            <a:off x="5548115" y="181368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B96ED6A" w14:textId="77777777" w:rsidR="007851C6" w:rsidRDefault="007851C6" w:rsidP="00BF7DD3">
                              <w:pPr>
                                <w:rPr>
                                  <w:rFonts w:eastAsia="Times New Roman"/>
                                </w:rPr>
                              </w:pPr>
                            </w:p>
                          </w:txbxContent>
                        </wps:txbx>
                        <wps:bodyPr rtlCol="0" anchor="ctr"/>
                      </wps:wsp>
                      <wps:wsp>
                        <wps:cNvPr id="200" name="TextBox 33"/>
                        <wps:cNvSpPr txBox="1"/>
                        <wps:spPr>
                          <a:xfrm>
                            <a:off x="5508960" y="1875747"/>
                            <a:ext cx="303530" cy="370205"/>
                          </a:xfrm>
                          <a:prstGeom prst="rect">
                            <a:avLst/>
                          </a:prstGeom>
                          <a:noFill/>
                        </wps:spPr>
                        <wps:txbx>
                          <w:txbxContent>
                            <w:p w14:paraId="481EE36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201" name="Left Arrow 201"/>
                        <wps:cNvSpPr/>
                        <wps:spPr>
                          <a:xfrm flipH="1">
                            <a:off x="6484211" y="18070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407F0B0" w14:textId="77777777" w:rsidR="007851C6" w:rsidRDefault="007851C6" w:rsidP="00BF7DD3">
                              <w:pPr>
                                <w:rPr>
                                  <w:rFonts w:eastAsia="Times New Roman"/>
                                </w:rPr>
                              </w:pPr>
                            </w:p>
                          </w:txbxContent>
                        </wps:txbx>
                        <wps:bodyPr rtlCol="0" anchor="ctr"/>
                      </wps:wsp>
                      <wps:wsp>
                        <wps:cNvPr id="202" name="TextBox 35"/>
                        <wps:cNvSpPr txBox="1"/>
                        <wps:spPr>
                          <a:xfrm>
                            <a:off x="6497102" y="1880181"/>
                            <a:ext cx="303530" cy="370205"/>
                          </a:xfrm>
                          <a:prstGeom prst="rect">
                            <a:avLst/>
                          </a:prstGeom>
                          <a:noFill/>
                        </wps:spPr>
                        <wps:txbx>
                          <w:txbxContent>
                            <w:p w14:paraId="1FA9883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203" name="Left Arrow 203"/>
                        <wps:cNvSpPr/>
                        <wps:spPr>
                          <a:xfrm flipH="1">
                            <a:off x="5841257" y="1133197"/>
                            <a:ext cx="536484"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DAD475" w14:textId="77777777" w:rsidR="007851C6" w:rsidRDefault="007851C6" w:rsidP="00BF7DD3">
                              <w:pPr>
                                <w:rPr>
                                  <w:rFonts w:eastAsia="Times New Roman"/>
                                </w:rPr>
                              </w:pPr>
                            </w:p>
                          </w:txbxContent>
                        </wps:txbx>
                        <wps:bodyPr rtlCol="0" anchor="ctr"/>
                      </wps:wsp>
                      <wps:wsp>
                        <wps:cNvPr id="204" name="TextBox 37"/>
                        <wps:cNvSpPr txBox="1"/>
                        <wps:spPr>
                          <a:xfrm>
                            <a:off x="6321927" y="1060049"/>
                            <a:ext cx="532130" cy="370205"/>
                          </a:xfrm>
                          <a:prstGeom prst="rect">
                            <a:avLst/>
                          </a:prstGeom>
                          <a:noFill/>
                        </wps:spPr>
                        <wps:txbx>
                          <w:txbxContent>
                            <w:p w14:paraId="771574B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h, n</w:t>
                              </w:r>
                            </w:p>
                          </w:txbxContent>
                        </wps:txbx>
                        <wps:bodyPr wrap="none" rtlCol="0">
                          <a:spAutoFit/>
                        </wps:bodyPr>
                      </wps:wsp>
                      <wps:wsp>
                        <wps:cNvPr id="205" name="Left Arrow 205"/>
                        <wps:cNvSpPr/>
                        <wps:spPr>
                          <a:xfrm flipH="1">
                            <a:off x="4919430" y="922622"/>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D2BF6D0" w14:textId="77777777" w:rsidR="007851C6" w:rsidRDefault="007851C6" w:rsidP="00BF7DD3">
                              <w:pPr>
                                <w:rPr>
                                  <w:rFonts w:eastAsia="Times New Roman"/>
                                </w:rPr>
                              </w:pPr>
                            </w:p>
                          </w:txbxContent>
                        </wps:txbx>
                        <wps:bodyPr rtlCol="0" anchor="ctr"/>
                      </wps:wsp>
                      <wps:wsp>
                        <wps:cNvPr id="206" name="TextBox 39"/>
                        <wps:cNvSpPr txBox="1"/>
                        <wps:spPr>
                          <a:xfrm>
                            <a:off x="4774871" y="991336"/>
                            <a:ext cx="717550" cy="370205"/>
                          </a:xfrm>
                          <a:prstGeom prst="rect">
                            <a:avLst/>
                          </a:prstGeom>
                          <a:noFill/>
                        </wps:spPr>
                        <wps:txbx>
                          <w:txbxContent>
                            <w:p w14:paraId="6AA84AF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d, t, o</w:t>
                              </w:r>
                            </w:p>
                          </w:txbxContent>
                        </wps:txbx>
                        <wps:bodyPr wrap="none" rtlCol="0">
                          <a:spAutoFit/>
                        </wps:bodyPr>
                      </wps:wsp>
                      <wps:wsp>
                        <wps:cNvPr id="207" name="Circular Arrow 207"/>
                        <wps:cNvSpPr/>
                        <wps:spPr>
                          <a:xfrm>
                            <a:off x="3922387" y="1357157"/>
                            <a:ext cx="412282" cy="365866"/>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5512240" w14:textId="77777777" w:rsidR="007851C6" w:rsidRDefault="007851C6" w:rsidP="00BF7DD3">
                              <w:pPr>
                                <w:rPr>
                                  <w:rFonts w:eastAsia="Times New Roman"/>
                                </w:rPr>
                              </w:pPr>
                            </w:p>
                          </w:txbxContent>
                        </wps:txbx>
                        <wps:bodyPr rtlCol="0" anchor="ctr"/>
                      </wps:wsp>
                      <wps:wsp>
                        <wps:cNvPr id="208" name="TextBox 41"/>
                        <wps:cNvSpPr txBox="1"/>
                        <wps:spPr>
                          <a:xfrm>
                            <a:off x="3597747" y="1156951"/>
                            <a:ext cx="677545" cy="370205"/>
                          </a:xfrm>
                          <a:prstGeom prst="rect">
                            <a:avLst/>
                          </a:prstGeom>
                          <a:noFill/>
                        </wps:spPr>
                        <wps:txbx>
                          <w:txbxContent>
                            <w:p w14:paraId="249BCB6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k, l, o</w:t>
                              </w:r>
                            </w:p>
                          </w:txbxContent>
                        </wps:txbx>
                        <wps:bodyPr wrap="none" rtlCol="0">
                          <a:spAutoFit/>
                        </wps:bodyPr>
                      </wps:wsp>
                      <wps:wsp>
                        <wps:cNvPr id="209" name="Circular Arrow 209"/>
                        <wps:cNvSpPr/>
                        <wps:spPr>
                          <a:xfrm>
                            <a:off x="2307998" y="1405815"/>
                            <a:ext cx="412283" cy="365865"/>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D68284" w14:textId="77777777" w:rsidR="007851C6" w:rsidRDefault="007851C6" w:rsidP="00BF7DD3">
                              <w:pPr>
                                <w:rPr>
                                  <w:rFonts w:eastAsia="Times New Roman"/>
                                </w:rPr>
                              </w:pPr>
                            </w:p>
                          </w:txbxContent>
                        </wps:txbx>
                        <wps:bodyPr rtlCol="0" anchor="ctr"/>
                      </wps:wsp>
                      <wps:wsp>
                        <wps:cNvPr id="210" name="Left Arrow 210"/>
                        <wps:cNvSpPr/>
                        <wps:spPr>
                          <a:xfrm flipH="1">
                            <a:off x="6621638" y="3520946"/>
                            <a:ext cx="343569"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59A47F" w14:textId="77777777" w:rsidR="007851C6" w:rsidRDefault="007851C6" w:rsidP="00BF7DD3">
                              <w:pPr>
                                <w:rPr>
                                  <w:rFonts w:eastAsia="Times New Roman"/>
                                </w:rPr>
                              </w:pPr>
                            </w:p>
                          </w:txbxContent>
                        </wps:txbx>
                        <wps:bodyPr rtlCol="0" anchor="ctr"/>
                      </wps:wsp>
                      <wps:wsp>
                        <wps:cNvPr id="211" name="Left-Right Arrow 211"/>
                        <wps:cNvSpPr/>
                        <wps:spPr>
                          <a:xfrm rot="2045663">
                            <a:off x="6887560" y="3390868"/>
                            <a:ext cx="513995"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086BDC" w14:textId="77777777" w:rsidR="007851C6" w:rsidRDefault="007851C6" w:rsidP="00BF7DD3">
                              <w:pPr>
                                <w:rPr>
                                  <w:rFonts w:eastAsia="Times New Roman"/>
                                </w:rPr>
                              </w:pPr>
                            </w:p>
                          </w:txbxContent>
                        </wps:txbx>
                        <wps:bodyPr rtlCol="0" anchor="ctr"/>
                      </wps:wsp>
                      <wps:wsp>
                        <wps:cNvPr id="212" name="Left-Right Arrow 212"/>
                        <wps:cNvSpPr/>
                        <wps:spPr>
                          <a:xfrm>
                            <a:off x="5548115" y="2999067"/>
                            <a:ext cx="320887"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31EBAF3" w14:textId="77777777" w:rsidR="007851C6" w:rsidRDefault="007851C6" w:rsidP="00BF7DD3">
                              <w:pPr>
                                <w:rPr>
                                  <w:rFonts w:eastAsia="Times New Roman"/>
                                </w:rPr>
                              </w:pPr>
                            </w:p>
                          </w:txbxContent>
                        </wps:txbx>
                        <wps:bodyPr rtlCol="0" anchor="ctr"/>
                      </wps:wsp>
                      <wps:wsp>
                        <wps:cNvPr id="213" name="Left Arrow 213"/>
                        <wps:cNvSpPr/>
                        <wps:spPr>
                          <a:xfrm flipH="1">
                            <a:off x="5513282" y="23943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F6E8ED" w14:textId="77777777" w:rsidR="007851C6" w:rsidRDefault="007851C6" w:rsidP="00BF7DD3">
                              <w:pPr>
                                <w:rPr>
                                  <w:rFonts w:eastAsia="Times New Roman"/>
                                </w:rPr>
                              </w:pPr>
                            </w:p>
                          </w:txbxContent>
                        </wps:txbx>
                        <wps:bodyPr rtlCol="0" anchor="ctr"/>
                      </wps:wsp>
                      <wps:wsp>
                        <wps:cNvPr id="214" name="TextBox 47"/>
                        <wps:cNvSpPr txBox="1"/>
                        <wps:spPr>
                          <a:xfrm>
                            <a:off x="5508960" y="2144969"/>
                            <a:ext cx="303530" cy="370205"/>
                          </a:xfrm>
                          <a:prstGeom prst="rect">
                            <a:avLst/>
                          </a:prstGeom>
                          <a:noFill/>
                        </wps:spPr>
                        <wps:txbx>
                          <w:txbxContent>
                            <w:p w14:paraId="17528E1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u</w:t>
                              </w:r>
                            </w:p>
                          </w:txbxContent>
                        </wps:txbx>
                        <wps:bodyPr wrap="none" rtlCol="0">
                          <a:spAutoFit/>
                        </wps:bodyPr>
                      </wps:wsp>
                    </wpc:wpc>
                  </a:graphicData>
                </a:graphic>
              </wp:inline>
            </w:drawing>
          </mc:Choice>
          <mc:Fallback>
            <w:pict>
              <v:group id="Canvas 215" o:spid="_x0000_s1026" editas="canvas" style="width:694.3pt;height:405pt;mso-position-horizontal-relative:char;mso-position-vertical-relative:line" coordsize="88169,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88169;height:51435;visibility:visible;mso-wrap-style:square">
                  <v:fill o:detectmouseclick="t"/>
                  <v:path o:connecttype="none"/>
                </v:shape>
                <v:shape id="Picture 92" o:spid="_x0000_s1028" type="#_x0000_t75" style="position:absolute;width:87256;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H6C2Gm/AAAA2wAAAA8AAABkcnMvZG93bnJldi54bWxEj0uLwjAUhfcD/odwBTeDpuNCajWKCAMu&#10;XPheX5prU2xuShNt/fdGEFwezuPjzJedrcSDGl86VvA3SkAQ506XXCg4Hf+HKQgfkDVWjknBkzws&#10;F72fOWbatbynxyEUIo6wz1CBCaHOpPS5IYt+5Gri6F1dYzFE2RRSN9jGcVvJcZJMpMWSI8FgTWtD&#10;+e1wtwoupk22kZia9LLL018y501tlBr0u9UMRKAufMOf9kYrmI7h/SX+ALl4AQ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B+gthpvwAAANsAAAAPAAAAAAAAAAAAAAAAAJ8CAABk&#10;cnMvZG93bnJldi54bWxQSwUGAAAAAAQABAD3AAAAiwMAAAAA&#10;">
                  <v:imagedata r:id="rId10" o:title=""/>
                  <v:path arrowok="t"/>
                </v:shape>
                <v:shapetype id="_x0000_t202" coordsize="21600,21600" o:spt="202" path="m,l,21600r21600,l21600,xe">
                  <v:stroke joinstyle="miter"/>
                  <v:path gradientshapeok="t" o:connecttype="rect"/>
                </v:shapetype>
                <v:shape id="TextBox 5" o:spid="_x0000_s1029" type="#_x0000_t202" style="position:absolute;left:23568;top:13858;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0M/MIA&#10;AADcAAAADwAAAGRycy9kb3ducmV2LnhtbERPS27CMBDdI/UO1iCxKw6INjRgUEWpxK58eoBRPMQh&#10;8TiKXQicHiNVYjdP7zvzZWdrcabWl44VjIYJCOLc6ZILBb+H79cpCB+QNdaOScGVPCwXL705Ztpd&#10;eEfnfShEDGGfoQITQpNJ6XNDFv3QNcSRO7rWYoiwLaRu8RLDbS3HSfIuLZYcGww2tDKUV/s/q2Ca&#10;2J+q+hhvvZ3cRm9m9eXWzUmpQb/7nIEI1IWn+N+90XF+msL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yvQz8wgAAANwAAAAPAAAAAAAAAAAAAAAAAJgCAABkcnMvZG93&#10;bnJldi54bWxQSwUGAAAAAAQABAD1AAAAhwMAAAAA&#10;" filled="f" stroked="f">
                  <v:textbox style="mso-fit-shape-to-text:t">
                    <w:txbxContent>
                      <w:p w14:paraId="52B474A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v:textbox>
                </v:shape>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Up Arrow 178" o:spid="_x0000_s1030" type="#_x0000_t68" style="position:absolute;left:31815;top:13947;width:1374;height:20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Kt3sYA&#10;AADcAAAADwAAAGRycy9kb3ducmV2LnhtbESPQWvCQBCF7wX/wzKCt7qxYCupqxShULAVjV68TbNj&#10;EpqdTbNbk/x75yD0NsN78943y3XvanWlNlSeDcymCSji3NuKCwOn4/vjAlSIyBZrz2RgoADr1ehh&#10;ian1HR/omsVCSQiHFA2UMTap1iEvyWGY+oZYtItvHUZZ20LbFjsJd7V+SpJn7bBiaSixoU1J+U/2&#10;5wx8Dq7bfu0u5/5b7zP8Pc6rYX42ZjLu315BRerjv/l+/WEF/0Vo5RmZQK9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sKt3sYAAADcAAAADwAAAAAAAAAAAAAAAACYAgAAZHJz&#10;L2Rvd25yZXYueG1sUEsFBgAAAAAEAAQA9QAAAIsDAAAAAA==&#10;" adj="7200" fillcolor="#4f81bd [3204]" strokecolor="#243f60 [1604]" strokeweight="2pt">
                  <v:textbox>
                    <w:txbxContent>
                      <w:p w14:paraId="6FEC5F8B" w14:textId="77777777" w:rsidR="007851C6" w:rsidRDefault="007851C6" w:rsidP="00BF7DD3">
                        <w:pPr>
                          <w:rPr>
                            <w:rFonts w:eastAsia="Times New Roman"/>
                          </w:rPr>
                        </w:pPr>
                      </w:p>
                    </w:txbxContent>
                  </v:textbox>
                </v:shape>
                <v:shape id="TextBox 7" o:spid="_x0000_s1031" type="#_x0000_t202" style="position:absolute;left:32500;top:13260;width:3671;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49FcIA&#10;AADcAAAADwAAAGRycy9kb3ducmV2LnhtbERPzWrCQBC+C32HZQRvdaPYqtFVirXgrZr2AYbsmI3J&#10;zobsVqNP7woFb/Px/c5y3dlanKn1pWMFo2ECgjh3uuRCwe/P1+sMhA/IGmvHpOBKHtarl94SU+0u&#10;fKBzFgoRQ9inqMCE0KRS+tyQRT90DXHkjq61GCJsC6lbvMRwW8txkrxLiyXHBoMNbQzlVfZnFcwS&#10;+11V8/He28lt9GY2n27bnJQa9LuPBYhAXXiK/907HedP5/B4Jl4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bj0VwgAAANwAAAAPAAAAAAAAAAAAAAAAAJgCAABkcnMvZG93&#10;bnJldi54bWxQSwUGAAAAAAQABAD1AAAAhwMAAAAA&#10;" filled="f" stroked="f">
                  <v:textbox style="mso-fit-shape-to-text:t">
                    <w:txbxContent>
                      <w:p w14:paraId="5A1A43C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v:textbox>
                </v:shape>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Left Arrow 180" o:spid="_x0000_s1032" type="#_x0000_t66" style="position:absolute;left:16830;top:22280;width:401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hGQ8QA&#10;AADcAAAADwAAAGRycy9kb3ducmV2LnhtbESPQWvCQBCF74X+h2UEb3VjoSWmriKlQk+CqfY8ZMck&#10;mJ0N2TVZ/71zKPQ2w3vz3jfrbXKdGmkIrWcDy0UGirjytuXawOln/5KDChHZYueZDNwpwHbz/LTG&#10;wvqJjzSWsVYSwqFAA02MfaF1qBpyGBa+Jxbt4geHUdah1nbAScJdp1+z7F07bFkaGuzps6HqWt6c&#10;gd9zuVzlt7fDdLf113i5HtNhn4yZz9LuA1SkFP/Nf9ffVvBzwZdnZAK9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XYRkPEAAAA3AAAAA8AAAAAAAAAAAAAAAAAmAIAAGRycy9k&#10;b3ducmV2LnhtbFBLBQYAAAAABAAEAPUAAACJAwAAAAA=&#10;" adj="5543" fillcolor="#4f81bd [3204]" strokecolor="#243f60 [1604]" strokeweight="2pt">
                  <v:textbox>
                    <w:txbxContent>
                      <w:p w14:paraId="3CA6A22D" w14:textId="77777777" w:rsidR="007851C6" w:rsidRDefault="007851C6" w:rsidP="00BF7DD3">
                        <w:pPr>
                          <w:rPr>
                            <w:rFonts w:eastAsia="Times New Roman"/>
                          </w:rPr>
                        </w:pPr>
                      </w:p>
                    </w:txbxContent>
                  </v:textbox>
                </v:shape>
                <v:shape id="TextBox 9" o:spid="_x0000_s1033" type="#_x0000_t202" style="position:absolute;left:17728;top:22968;width:3670;height:4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81BNMIA&#10;AADcAAAADwAAAGRycy9kb3ducmV2LnhtbERPzWrCQBC+F/oOywje6ibSShqzkWIr9FZr+wBDdszG&#10;ZGdDdqvRp+8Kgrf5+H6nWI22E0cafONYQTpLQBBXTjdcK/j92TxlIHxA1tg5JgVn8rAqHx8KzLU7&#10;8Tcdd6EWMYR9jgpMCH0upa8MWfQz1xNHbu8GiyHCoZZ6wFMMt52cJ8lCWmw4NhjsaW2oand/VkGW&#10;2K+2fZ1vvX2+pC9m/e4++oNS08n4tgQRaAx38c39qeP8LIXrM/ECWf4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nzUE0wgAAANwAAAAPAAAAAAAAAAAAAAAAAJgCAABkcnMvZG93&#10;bnJldi54bWxQSwUGAAAAAAQABAD1AAAAhwMAAAAA&#10;" filled="f" stroked="f">
                  <v:textbox style="mso-fit-shape-to-text:t">
                    <w:txbxContent>
                      <w:p w14:paraId="5FA8685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v:textbox>
                </v:shape>
                <v:shape id="Left Arrow 182" o:spid="_x0000_s1034" type="#_x0000_t66" style="position:absolute;left:16520;top:36323;width:477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ZVz2MMA&#10;AADcAAAADwAAAGRycy9kb3ducmV2LnhtbERPS4vCMBC+L+x/CLOwl0VTFUSqUUQUFDysL/Q4NGNT&#10;bCa1yWr992ZB8DYf33NGk8aW4ka1Lxwr6LQTEMSZ0wXnCva7RWsAwgdkjaVjUvAgD5Px58cIU+3u&#10;vKHbNuQihrBPUYEJoUql9Jkhi77tKuLInV1tMURY51LXeI/htpTdJOlLiwXHBoMVzQxll+2fVXB4&#10;/DZzf/i59mm/MtNjb3larE9KfX810yGIQE14i1/upY7zB134fyZeIM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ZVz2MMAAADcAAAADwAAAAAAAAAAAAAAAACYAgAAZHJzL2Rv&#10;d25yZXYueG1sUEsFBgAAAAAEAAQA9QAAAIgDAAAAAA==&#10;" adj="4661" fillcolor="#4f81bd [3204]" strokecolor="#243f60 [1604]" strokeweight="2pt">
                  <v:textbox>
                    <w:txbxContent>
                      <w:p w14:paraId="5AB8DE0D" w14:textId="77777777" w:rsidR="007851C6" w:rsidRDefault="007851C6" w:rsidP="00BF7DD3">
                        <w:pPr>
                          <w:rPr>
                            <w:rFonts w:eastAsia="Times New Roman"/>
                          </w:rPr>
                        </w:pPr>
                      </w:p>
                    </w:txbxContent>
                  </v:textbox>
                </v:shape>
                <v:shape id="TextBox 11" o:spid="_x0000_s1035" type="#_x0000_t202" style="position:absolute;left:17639;top:36623;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62MMA&#10;AADcAAAADwAAAGRycy9kb3ducmV2LnhtbERPS27CMBDdV+odrEFiB074VGmIQRUUqTta2gOM4iEO&#10;icdRbCDt6etKSN3N0/tOsRlsK67U+9qxgnSagCAuna65UvD1uZ9kIHxA1tg6JgXf5GGzfnwoMNfu&#10;xh90PYZKxBD2OSowIXS5lL40ZNFPXUccuZPrLYYI+0rqHm8x3LZyliRP0mLNscFgR1tDZXO8WAVZ&#10;Yg9N8zx793bxky7Ndudeu7NS49HwsgIRaAj/4rv7Tcf52Rz+nokXyP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N62MMAAADcAAAADwAAAAAAAAAAAAAAAACYAgAAZHJzL2Rv&#10;d25yZXYueG1sUEsFBgAAAAAEAAQA9QAAAIgDAAAAAA==&#10;" filled="f" stroked="f">
                  <v:textbox style="mso-fit-shape-to-text:t">
                    <w:txbxContent>
                      <w:p w14:paraId="012B74E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v:textbox>
                </v:shape>
                <v:shape id="Left Arrow 184" o:spid="_x0000_s1036" type="#_x0000_t66" style="position:absolute;left:16783;top:14590;width:4687;height:2061;rotation:31088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QFn+8IA&#10;AADcAAAADwAAAGRycy9kb3ducmV2LnhtbERPTWvCQBC9F/oflin0UuqmQYpEV5GKVO1JG9DjkB2z&#10;wexsyK4m/ntXELzN433OZNbbWlyo9ZVjBV+DBARx4XTFpYL8f/k5AuEDssbaMSm4kofZ9PVlgpl2&#10;HW/psguliCHsM1RgQmgyKX1hyKIfuIY4ckfXWgwRtqXULXYx3NYyTZJvabHi2GCwoR9DxWl3tgr6&#10;bpPSvvor3IdcrBe/aW4OlCv1/tbPxyAC9eEpfrhXOs4fDeH+TLxATm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AWf7wgAAANwAAAAPAAAAAAAAAAAAAAAAAJgCAABkcnMvZG93&#10;bnJldi54bWxQSwUGAAAAAAQABAD1AAAAhwMAAAAA&#10;" adj="4750" fillcolor="#4f81bd [3204]" strokecolor="#243f60 [1604]" strokeweight="2pt">
                  <v:textbox>
                    <w:txbxContent>
                      <w:p w14:paraId="7B2FEBF9" w14:textId="77777777" w:rsidR="007851C6" w:rsidRDefault="007851C6" w:rsidP="00BF7DD3">
                        <w:pPr>
                          <w:rPr>
                            <w:rFonts w:eastAsia="Times New Roman"/>
                          </w:rPr>
                        </w:pPr>
                      </w:p>
                    </w:txbxContent>
                  </v:textbox>
                </v:shape>
                <v:shape id="TextBox 13" o:spid="_x0000_s1037" type="#_x0000_t202" style="position:absolute;left:15539;top:16053;width:6915;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PZHN8EA&#10;AADcAAAADwAAAGRycy9kb3ducmV2LnhtbERPzYrCMBC+L/gOYQRva6roUqtRRFfYm7vqAwzN2NQ2&#10;k9Jkte7TG0HY23x8v7NYdbYWV2p96VjBaJiAIM6dLrlQcDru3lMQPiBrrB2Tgjt5WC17bwvMtLvx&#10;D10PoRAxhH2GCkwITSalzw1Z9EPXEEfu7FqLIcK2kLrFWwy3tRwnyYe0WHJsMNjQxlBeHX6tgjSx&#10;+6qajb+9nfyNpmazdZ/NRalBv1vPQQTqwr/45f7ScX46hecz8QK5f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j2RzfBAAAA3AAAAA8AAAAAAAAAAAAAAAAAmAIAAGRycy9kb3du&#10;cmV2LnhtbFBLBQYAAAAABAAEAPUAAACGAwAAAAA=&#10;" filled="f" stroked="f">
                  <v:textbox style="mso-fit-shape-to-text:t">
                    <w:txbxContent>
                      <w:p w14:paraId="787CA28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v:textbox>
                </v:shape>
                <v:shape id="Left Arrow 186" o:spid="_x0000_s1038" type="#_x0000_t66" style="position:absolute;left:37764;top:30632;width:2502;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vaO8IA&#10;AADcAAAADwAAAGRycy9kb3ducmV2LnhtbERPzWoCMRC+C32HMIVepGa7iMjWKG1B8KCHah9gsplu&#10;FjeTJYnu9u2NIPQ2H9/vrDaj68SVQmw9K3ibFSCIa29abhT8nLavSxAxIRvsPJOCP4qwWT9NVlgZ&#10;P/A3XY+pETmEY4UKbEp9JWWsLTmMM98TZ+7XB4cpw9BIE3DI4a6TZVEspMOWc4PFnr4s1efjxSnY&#10;ah3Oh8N0Xpphvy9jZ7XWn0q9PI8f7yASjelf/HDvTJ6/XMD9mXyBX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29o7wgAAANwAAAAPAAAAAAAAAAAAAAAAAJgCAABkcnMvZG93&#10;bnJldi54bWxQSwUGAAAAAAQABAD1AAAAhwMAAAAA&#10;" adj="8898" fillcolor="#4f81bd [3204]" strokecolor="#243f60 [1604]" strokeweight="2pt">
                  <v:textbox>
                    <w:txbxContent>
                      <w:p w14:paraId="6074BA3C" w14:textId="77777777" w:rsidR="007851C6" w:rsidRDefault="007851C6" w:rsidP="00BF7DD3">
                        <w:pPr>
                          <w:rPr>
                            <w:rFonts w:eastAsia="Times New Roman"/>
                          </w:rPr>
                        </w:pPr>
                      </w:p>
                    </w:txbxContent>
                  </v:textbox>
                </v:shape>
                <v:shape id="TextBox 15" o:spid="_x0000_s1039" type="#_x0000_t202" style="position:absolute;left:36101;top:25030;width:5657;height:64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2h828IA&#10;AADcAAAADwAAAGRycy9kb3ducmV2LnhtbERPzWrCQBC+F/oOywjedBNRm8asUrRCb7a2DzBkx2xM&#10;djZkV0379N2C0Nt8fL9TbAbbiiv1vnasIJ0mIIhLp2uuFHx97icZCB+QNbaOScE3edisHx8KzLW7&#10;8Qddj6ESMYR9jgpMCF0upS8NWfRT1xFH7uR6iyHCvpK6x1sMt62cJclSWqw5NhjsaGuobI4XqyBL&#10;7KFpnmfv3s5/0oXZ7txrd1ZqPBpeViACDeFffHe/6Tg/e4K/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HaHzbwgAAANwAAAAPAAAAAAAAAAAAAAAAAJgCAABkcnMvZG93&#10;bnJldi54bWxQSwUGAAAAAAQABAD1AAAAhwMAAAAA&#10;" filled="f" stroked="f">
                  <v:textbox style="mso-fit-shape-to-text:t">
                    <w:txbxContent>
                      <w:p w14:paraId="791986DB"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b, c,</w:t>
                        </w:r>
                      </w:p>
                      <w:p w14:paraId="6357717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f, i</w:t>
                        </w:r>
                      </w:p>
                    </w:txbxContent>
                  </v:textbox>
                </v:shape>
                <v:shape id="Up Arrow 188" o:spid="_x0000_s1040" type="#_x0000_t68" style="position:absolute;left:41566;top:39140;width:1375;height:23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JATpscA&#10;AADcAAAADwAAAGRycy9kb3ducmV2LnhtbESPQWvCQBCF7wX/wzJCL0U3rbVI6iptaMFLhVgv3qbZ&#10;MYlmZ0N2q/HfOwfB2wzvzXvfzJe9a9SJulB7NvA8TkARF97WXBrY/n6PZqBCRLbYeCYDFwqwXAwe&#10;5phaf+acTptYKgnhkKKBKsY21ToUFTkMY98Si7b3ncMoa1dq2+FZwl2jX5LkTTusWRoqbCmrqDhu&#10;/p2B/K/dTX+y7WcsX7P1tD88HSdfa2Meh/3HO6hIfbybb9crK/gzoZVnZAK9uAI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yQE6bHAAAA3AAAAA8AAAAAAAAAAAAAAAAAmAIAAGRy&#10;cy9kb3ducmV2LnhtbFBLBQYAAAAABAAEAPUAAACMAwAAAAA=&#10;" adj="6233" fillcolor="#4f81bd [3204]" strokecolor="#243f60 [1604]" strokeweight="2pt">
                  <v:textbox>
                    <w:txbxContent>
                      <w:p w14:paraId="2CA82637" w14:textId="77777777" w:rsidR="007851C6" w:rsidRDefault="007851C6" w:rsidP="00BF7DD3">
                        <w:pPr>
                          <w:rPr>
                            <w:rFonts w:eastAsia="Times New Roman"/>
                          </w:rPr>
                        </w:pPr>
                      </w:p>
                    </w:txbxContent>
                  </v:textbox>
                </v:shape>
                <v:shape id="TextBox 17" o:spid="_x0000_s1041" type="#_x0000_t202" style="position:absolute;left:36067;top:39371;width:588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btNMsEA&#10;AADcAAAADwAAAGRycy9kb3ducmV2LnhtbERPzWrCQBC+C32HZQq96UapEqOrFG3BmzbtAwzZMZsm&#10;Oxuyq0af3hWE3ubj+53lureNOFPnK8cKxqMEBHHhdMWlgt+fr2EKwgdkjY1jUnAlD+vVy2CJmXYX&#10;/qZzHkoRQ9hnqMCE0GZS+sKQRT9yLXHkjq6zGCLsSqk7vMRw28hJksykxYpjg8GWNoaKOj9ZBWli&#10;93U9nxy8fb+Np2azdZ/tn1Jvr/3HAkSgPvyLn+6djvPTOTyeiRfI1R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m7TTLBAAAA3AAAAA8AAAAAAAAAAAAAAAAAmAIAAGRycy9kb3du&#10;cmV2LnhtbFBLBQYAAAAABAAEAPUAAACGAwAAAAA=&#10;" filled="f" stroked="f">
                  <v:textbox style="mso-fit-shape-to-text:t">
                    <w:txbxContent>
                      <w:p w14:paraId="49CED2D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e, m</w:t>
                        </w:r>
                      </w:p>
                    </w:txbxContent>
                  </v:textbox>
                </v:shape>
                <v:shape id="TextBox 19" o:spid="_x0000_s1042" type="#_x0000_t202" style="position:absolute;left:54619;top:27690;width:262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hycsUA&#10;AADcAAAADwAAAGRycy9kb3ducmV2LnhtbESPzW7CQAyE70i8w8qVeoMNqEUhZUEIWqm38vcAVtbN&#10;psl6o+wCaZ++PlTqzdaMZz6vNoNv1Y36WAc2MJtmoIjLYGuuDFzOb5McVEzIFtvAZOCbImzW49EK&#10;CxvufKTbKVVKQjgWaMCl1BVax9KRxzgNHbFon6H3mGTtK217vEu4b/U8yxbaY83S4LCjnaOyOV29&#10;gTzzH02znB+if/qZPbvdPrx2X8Y8PgzbF1CJhvRv/rt+t4K/FHx5Ri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WHJyxQAAANwAAAAPAAAAAAAAAAAAAAAAAJgCAABkcnMv&#10;ZG93bnJldi54bWxQSwUGAAAAAAQABAD1AAAAigMAAAAA&#10;" filled="f" stroked="f">
                  <v:textbox style="mso-fit-shape-to-text:t">
                    <w:txbxContent>
                      <w:p w14:paraId="1E7C3BA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1" o:spid="_x0000_s1043" type="#_x0000_t202" style="position:absolute;left:57280;top:27690;width:272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X6cEA&#10;AADcAAAADwAAAGRycy9kb3ducmV2LnhtbERPzYrCMBC+L/gOYQRva1rRRatRxFXw5q76AEMzNrXN&#10;pDRZrT69WVjY23x8v7NYdbYWN2p96VhBOkxAEOdOl1woOJ9271MQPiBrrB2Tggd5WC17bwvMtLvz&#10;N92OoRAxhH2GCkwITSalzw1Z9EPXEEfu4lqLIcK2kLrFewy3tRwlyYe0WHJsMNjQxlBeHX+sgmli&#10;D1U1G315O36mE7P5dNvmqtSg363nIAJ14V/8597rOH+Wwu8z8QK5f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IU1+nBAAAA3AAAAA8AAAAAAAAAAAAAAAAAmAIAAGRycy9kb3du&#10;cmV2LnhtbFBLBQYAAAAABAAEAPUAAACGAwAAAAA=&#10;" filled="f" stroked="f">
                  <v:textbox style="mso-fit-shape-to-text:t">
                    <w:txbxContent>
                      <w:p w14:paraId="1F0A626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TextBox 23" o:spid="_x0000_s1044" type="#_x0000_t202" style="position:absolute;left:61936;top:34561;width:491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ZJnsEA&#10;AADcAAAADwAAAGRycy9kb3ducmV2LnhtbERPzWrCQBC+C32HZQredGOoRaOrFFvBmzXtAwzZMZsm&#10;OxuyW40+vSsI3ubj+53lureNOFHnK8cKJuMEBHHhdMWlgt+f7WgGwgdkjY1jUnAhD+vVy2CJmXZn&#10;PtApD6WIIewzVGBCaDMpfWHIoh+7ljhyR9dZDBF2pdQdnmO4bWSaJO/SYsWxwWBLG0NFnf9bBbPE&#10;7ut6nn57+3adTM3m0321f0oNX/uPBYhAfXiKH+6djvPnKdyfiRfI1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LGSZ7BAAAA3AAAAA8AAAAAAAAAAAAAAAAAmAIAAGRycy9kb3du&#10;cmV2LnhtbFBLBQYAAAAABAAEAPUAAACGAwAAAAA=&#10;" filled="f" stroked="f">
                  <v:textbox style="mso-fit-shape-to-text:t">
                    <w:txbxContent>
                      <w:p w14:paraId="6C6E8566"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g, s</w:t>
                        </w:r>
                      </w:p>
                    </w:txbxContent>
                  </v:textbox>
                </v:shape>
                <v:shape id="TextBox 25" o:spid="_x0000_s1045" type="#_x0000_t202" style="position:absolute;left:71441;top:32112;width:367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y5CcAA&#10;AADcAAAADwAAAGRycy9kb3ducmV2LnhtbERPTWvCQBC9F/wPywi91Y1Ki01dRdSCBy/VeB+y02xo&#10;djZkRxP/fbdQ8DaP9znL9eAbdaMu1oENTCcZKOIy2JorA8X582UBKgqyxSYwGbhThPVq9LTE3Iae&#10;v+h2kkqlEI45GnAiba51LB15jJPQEifuO3QeJcGu0rbDPoX7Rs+y7E17rDk1OGxp66j8OV29ARG7&#10;md6LvY+Hy3Dc9S4rX7Ew5nk8bD5ACQ3yEP+7DzbNf5/D3zPpAr36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gy5CcAAAADcAAAADwAAAAAAAAAAAAAAAACYAgAAZHJzL2Rvd25y&#10;ZXYueG1sUEsFBgAAAAAEAAQA9QAAAIUDAAAAAA==&#10;" filled="f" stroked="f">
                  <v:textbox style="mso-fit-shape-to-text:t">
                    <w:txbxContent>
                      <w:p w14:paraId="670094C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7" o:spid="_x0000_s1046" type="#_x0000_t202" style="position:absolute;left:69431;top:30438;width:3347;height:37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uZiOcUA&#10;AADcAAAADwAAAGRycy9kb3ducmV2LnhtbERPS0/CQBC+k/gfNmPCjW41RKSyEDQhcDHBSnjcxu7Y&#10;NnZny+4K1V/vmpBwmy/fcyazzjTiRM7XlhXcJSkI4sLqmksFm/fF4BGED8gaG8uk4Ic8zKY3vQlm&#10;2p75jU55KEUMYZ+hgiqENpPSFxUZ9IltiSP3aZ3BEKErpXZ4juGmkfdp+iAN1hwbKmzppaLiK/82&#10;CtY8d/kSf93zwh7S4267/3gdrZTq33bzJxCBunAVX9wrHeePh/D/TLxATv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5mI5xQAAANwAAAAPAAAAAAAAAAAAAAAAAJgCAABkcnMv&#10;ZG93bnJldi54bWxQSwUGAAAAAAQABAD1AAAAigMAAAAA&#10;" filled="f" stroked="f">
                  <v:textbox style="mso-fit-shape-to-text:t">
                    <w:txbxContent>
                      <w:p w14:paraId="1C58D11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Up Arrow 195" o:spid="_x0000_s1047" type="#_x0000_t68" style="position:absolute;left:76166;top:31037;width:1431;height:4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3nPbMAA&#10;AADcAAAADwAAAGRycy9kb3ducmV2LnhtbERPS4vCMBC+L/gfwgje1kTBVzWKLiy7N/F1H5uxKTaT&#10;0kSt/36zIHibj+85i1XrKnGnJpSeNQz6CgRx7k3JhYbj4ftzCiJEZIOVZ9LwpACrZedjgZnxD97R&#10;fR8LkUI4ZKjBxlhnUobcksPQ9zVx4i6+cRgTbAppGnykcFfJoVJj6bDk1GCxpi9L+XV/cxrOW6lO&#10;aju50XOzOa8nY3v68Tute912PQcRqY1v8cv9a9L82Qj+n0kXyO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t3nPbMAAAADcAAAADwAAAAAAAAAAAAAAAACYAgAAZHJzL2Rvd25y&#10;ZXYueG1sUEsFBgAAAAAEAAQA9QAAAIUDAAAAAA==&#10;" adj="3790" fillcolor="#4f81bd [3204]" strokecolor="#243f60 [1604]" strokeweight="2pt">
                  <v:textbox>
                    <w:txbxContent>
                      <w:p w14:paraId="165A32AE" w14:textId="77777777" w:rsidR="007851C6" w:rsidRDefault="007851C6" w:rsidP="00BF7DD3">
                        <w:pPr>
                          <w:rPr>
                            <w:rFonts w:eastAsia="Times New Roman"/>
                          </w:rPr>
                        </w:pPr>
                      </w:p>
                    </w:txbxContent>
                  </v:textbox>
                </v:shape>
                <v:shape id="TextBox 29" o:spid="_x0000_s1048" type="#_x0000_t202" style="position:absolute;left:76695;top:32322;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1PncEA&#10;AADcAAAADwAAAGRycy9kb3ducmV2LnhtbERPzYrCMBC+C/sOYRb2pqmyilajLK6CN13XBxiasalt&#10;JqWJWn16Iwje5uP7ndmitZW4UOMLxwr6vQQEceZ0wbmCw/+6OwbhA7LGyjEpuJGHxfyjM8NUuyv/&#10;0WUfchFD2KeowIRQp1L6zJBF33M1ceSOrrEYImxyqRu8xnBbyUGSjKTFgmODwZqWhrJyf7YKxond&#10;luVksPP2+94fmuWvW9Unpb4+258piEBteItf7o2O8ycjeD4TL5Dz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39T53BAAAA3AAAAA8AAAAAAAAAAAAAAAAAmAIAAGRycy9kb3du&#10;cmV2LnhtbFBLBQYAAAAABAAEAPUAAACGAwAAAAA=&#10;" filled="f" stroked="f">
                  <v:textbox style="mso-fit-shape-to-text:t">
                    <w:txbxContent>
                      <w:p w14:paraId="1D56F01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Up Arrow 197" o:spid="_x0000_s1049" type="#_x0000_t68" style="position:absolute;left:68719;top:21875;width:143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HK1FsIA&#10;AADcAAAADwAAAGRycy9kb3ducmV2LnhtbERPPW/CMBDdK/EfrEPq1jh0CG2KQZCqLR0YCnQ/xUcS&#10;iM+RbUj497hSJbZ7ep83WwymFRdyvrGsYJKkIIhLqxuuFOx3H08vIHxA1thaJgVX8rCYjx5mmGvb&#10;8w9dtqESMYR9jgrqELpcSl/WZNAntiOO3ME6gyFCV0ntsI/hppXPaZpJgw3Hhho7KmoqT9uzUVB8&#10;ut/dly/NkMnNedPL4+p7/67U43hYvoEINIS7+N+91nH+6xT+nokXyPk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crUWwgAAANwAAAAPAAAAAAAAAAAAAAAAAJgCAABkcnMvZG93&#10;bnJldi54bWxQSwUGAAAAAAQABAD1AAAAhwMAAAAA&#10;" adj="5716" fillcolor="#4f81bd [3204]" strokecolor="#243f60 [1604]" strokeweight="2pt">
                  <v:textbox>
                    <w:txbxContent>
                      <w:p w14:paraId="2B4562A5" w14:textId="77777777" w:rsidR="007851C6" w:rsidRDefault="007851C6" w:rsidP="00BF7DD3">
                        <w:pPr>
                          <w:rPr>
                            <w:rFonts w:eastAsia="Times New Roman"/>
                          </w:rPr>
                        </w:pPr>
                      </w:p>
                    </w:txbxContent>
                  </v:textbox>
                </v:shape>
                <v:shape id="TextBox 31" o:spid="_x0000_s1050" type="#_x0000_t202" style="position:absolute;left:69937;top:2242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5+dMUA&#10;AADcAAAADwAAAGRycy9kb3ducmV2LnhtbESPzW7CQAyE70i8w8qVeoMNqEUhZUEIWqm38vcAVtbN&#10;psl6o+wCaZ++PlTqzdaMZz6vNoNv1Y36WAc2MJtmoIjLYGuuDFzOb5McVEzIFtvAZOCbImzW49EK&#10;CxvufKTbKVVKQjgWaMCl1BVax9KRxzgNHbFon6H3mGTtK217vEu4b/U8yxbaY83S4LCjnaOyOV29&#10;gTzzH02znB+if/qZPbvdPrx2X8Y8PgzbF1CJhvRv/rt+t4K/FFp5RibQ6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Ln50xQAAANwAAAAPAAAAAAAAAAAAAAAAAJgCAABkcnMv&#10;ZG93bnJldi54bWxQSwUGAAAAAAQABAD1AAAAigMAAAAA&#10;" filled="f" stroked="f">
                  <v:textbox style="mso-fit-shape-to-text:t">
                    <w:txbxContent>
                      <w:p w14:paraId="1FE627F0"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Left Arrow 199" o:spid="_x0000_s1051" type="#_x0000_t66" style="position:absolute;left:55481;top:18136;width:343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nTO08AA&#10;AADcAAAADwAAAGRycy9kb3ducmV2LnhtbERPzWoCMRC+F/oOYQRvNbEFWVejiFBoPenqAwybcbPt&#10;ZrJNUl3f3hQK3ubj+53lenCduFCIrWcN04kCQVx703Kj4XR8fylAxIRssPNMGm4UYb16flpiafyV&#10;D3SpUiNyCMcSNdiU+lLKWFtyGCe+J87c2QeHKcPQSBPwmsNdJ1+VmkmHLecGiz1tLdXf1a/TUNid&#10;6r6G/c95EzwVn0ZVb1ul9Xg0bBYgEg3pIf53f5g8fz6Hv2fyBXJ1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nTO08AAAADcAAAADwAAAAAAAAAAAAAAAACYAgAAZHJzL2Rvd25y&#10;ZXYueG1sUEsFBgAAAAAEAAQA9QAAAIUDAAAAAA==&#10;" adj="6480" fillcolor="#4f81bd [3204]" strokecolor="#243f60 [1604]" strokeweight="2pt">
                  <v:textbox>
                    <w:txbxContent>
                      <w:p w14:paraId="5B96ED6A" w14:textId="77777777" w:rsidR="007851C6" w:rsidRDefault="007851C6" w:rsidP="00BF7DD3">
                        <w:pPr>
                          <w:rPr>
                            <w:rFonts w:eastAsia="Times New Roman"/>
                          </w:rPr>
                        </w:pPr>
                      </w:p>
                    </w:txbxContent>
                  </v:textbox>
                </v:shape>
                <v:shape id="TextBox 33" o:spid="_x0000_s1052" type="#_x0000_t202" style="position:absolute;left:55089;top:1875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eGicIA&#10;AADcAAAADwAAAGRycy9kb3ducmV2LnhtbESP3YrCMBSE7xd8h3AE79ZU0UWrUcRV8M715wEOzbGp&#10;bU5Kk9Xq05uFBS+HmfmGmS9bW4kbNb5wrGDQT0AQZ04XnCs4n7afExA+IGusHJOCB3lYLjofc0y1&#10;u/OBbseQiwhhn6ICE0KdSukzQxZ939XE0bu4xmKIssmlbvAe4baSwyT5khYLjgsGa1obysrjr1Uw&#10;Sey+LKfDH29Hz8HYrL/dpr4q1eu2qxmIQG14h//bO60gEuHvTDwCcvE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d4aJwgAAANwAAAAPAAAAAAAAAAAAAAAAAJgCAABkcnMvZG93&#10;bnJldi54bWxQSwUGAAAAAAQABAD1AAAAhwMAAAAA&#10;" filled="f" stroked="f">
                  <v:textbox style="mso-fit-shape-to-text:t">
                    <w:txbxContent>
                      <w:p w14:paraId="481EE36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201" o:spid="_x0000_s1053" type="#_x0000_t66" style="position:absolute;left:64842;top:18070;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y02LsIA&#10;AADcAAAADwAAAGRycy9kb3ducmV2LnhtbESP0WoCMRRE3wX/IVyhb5qoUJbVKCIUWp/q1g+4bK6b&#10;1c3NmqS6/ftGKPRxmJkzzHo7uE7cKcTWs4b5TIEgrr1pudFw+nqbFiBiQjbYeSYNPxRhuxmP1lga&#10;/+Aj3avUiAzhWKIGm1JfShlrSw7jzPfE2Tv74DBlGRppAj4y3HVyodSrdNhyXrDY095Sfa2+nYbC&#10;HlR3GT5v513wVHwYVS33SuuXybBbgUg0pP/wX/vdaFioOTzP5CMgN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TLTYuwgAAANwAAAAPAAAAAAAAAAAAAAAAAJgCAABkcnMvZG93&#10;bnJldi54bWxQSwUGAAAAAAQABAD1AAAAhwMAAAAA&#10;" adj="6480" fillcolor="#4f81bd [3204]" strokecolor="#243f60 [1604]" strokeweight="2pt">
                  <v:textbox>
                    <w:txbxContent>
                      <w:p w14:paraId="6407F0B0" w14:textId="77777777" w:rsidR="007851C6" w:rsidRDefault="007851C6" w:rsidP="00BF7DD3">
                        <w:pPr>
                          <w:rPr>
                            <w:rFonts w:eastAsia="Times New Roman"/>
                          </w:rPr>
                        </w:pPr>
                      </w:p>
                    </w:txbxContent>
                  </v:textbox>
                </v:shape>
                <v:shape id="TextBox 35" o:spid="_x0000_s1054" type="#_x0000_t202" style="position:absolute;left:64971;top:18801;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em9ZcQA&#10;AADcAAAADwAAAGRycy9kb3ducmV2LnhtbESP3WoCMRSE7wu+QziCdzVxsUVXo4hV6F3rzwMcNsfN&#10;upuTZZPqtk/fFApeDjPzDbNc964RN+pC5VnDZKxAEBfeVFxqOJ/2zzMQISIbbDyThm8KsF4NnpaY&#10;G3/nA92OsRQJwiFHDTbGNpcyFJYchrFviZN38Z3DmGRXStPhPcFdIzOlXqXDitOCxZa2lor6+OU0&#10;zJT7qOt59hnc9GfyYrdvftdetR4N+80CRKQ+PsL/7XejIVMZ/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HpvWXEAAAA3AAAAA8AAAAAAAAAAAAAAAAAmAIAAGRycy9k&#10;b3ducmV2LnhtbFBLBQYAAAAABAAEAPUAAACJAwAAAAA=&#10;" filled="f" stroked="f">
                  <v:textbox style="mso-fit-shape-to-text:t">
                    <w:txbxContent>
                      <w:p w14:paraId="1FA98833"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203" o:spid="_x0000_s1055" type="#_x0000_t66" style="position:absolute;left:58412;top:11331;width:536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4V0MQA&#10;AADcAAAADwAAAGRycy9kb3ducmV2LnhtbESPzWrDMBCE74G+g9hCL6GRmkAwbmQTCoVeGvIHzXGx&#10;trKptTKW6jhvHwUCOQ4z8w2zKkfXioH60HjW8DZTIIgrbxq2Go6Hz9cMRIjIBlvPpOFCAcriabLC&#10;3Pgz72jYRysShEOOGuoYu1zKUNXkMMx8R5y8X987jEn2VpoezwnuWjlXaikdNpwWauzoo6bqb//v&#10;NGztD09Py7Uxyp62gzRZ+73JtH55HtfvICKN8RG+t7+MhrlawO1MOgKyu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keFdDEAAAA3AAAAA8AAAAAAAAAAAAAAAAAmAIAAGRycy9k&#10;b3ducmV2LnhtbFBLBQYAAAAABAAEAPUAAACJAwAAAAA=&#10;" adj="4150" fillcolor="#4f81bd [3204]" strokecolor="#243f60 [1604]" strokeweight="2pt">
                  <v:textbox>
                    <w:txbxContent>
                      <w:p w14:paraId="45DAD475" w14:textId="77777777" w:rsidR="007851C6" w:rsidRDefault="007851C6" w:rsidP="00BF7DD3">
                        <w:pPr>
                          <w:rPr>
                            <w:rFonts w:eastAsia="Times New Roman"/>
                          </w:rPr>
                        </w:pPr>
                      </w:p>
                    </w:txbxContent>
                  </v:textbox>
                </v:shape>
                <v:shape id="TextBox 37" o:spid="_x0000_s1056" type="#_x0000_t202" style="position:absolute;left:63219;top:10600;width:532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UyAisQA&#10;AADcAAAADwAAAGRycy9kb3ducmV2LnhtbESP0WoCMRRE3wv+Q7iCbzVxsaKrUUQr9E2rfsBlc7vZ&#10;7uZm2aS67debQqGPw8ycYVab3jXiRl2oPGuYjBUI4sKbiksN18vheQ4iRGSDjWfS8E0BNuvB0wpz&#10;4+/8TrdzLEWCcMhRg42xzaUMhSWHYexb4uR9+M5hTLIrpenwnuCukZlSM+mw4rRgsaWdpaI+fzkN&#10;c+WOdb3ITsFNfyYvdrf3r+2n1qNhv12CiNTH//Bf+81oyNQUfs+kI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FMgIrEAAAA3AAAAA8AAAAAAAAAAAAAAAAAmAIAAGRycy9k&#10;b3ducmV2LnhtbFBLBQYAAAAABAAEAPUAAACJAwAAAAA=&#10;" filled="f" stroked="f">
                  <v:textbox style="mso-fit-shape-to-text:t">
                    <w:txbxContent>
                      <w:p w14:paraId="771574B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h, n</w:t>
                        </w:r>
                      </w:p>
                    </w:txbxContent>
                  </v:textbox>
                </v:shape>
                <v:shape id="Left Arrow 205" o:spid="_x0000_s1057" type="#_x0000_t66" style="position:absolute;left:49194;top:9226;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YwLcMA&#10;AADcAAAADwAAAGRycy9kb3ducmV2LnhtbESP0WoCMRRE34X+Q7hC39xES2VZjSJCoe2TXf2Ay+a6&#10;2XZzs01S3f69KRR8HGbmDLPejq4XFwqx86xhXigQxI03HbcaTseXWQkiJmSDvWfS8EsRtpuHyRor&#10;46/8QZc6tSJDOFaowaY0VFLGxpLDWPiBOHtnHxymLEMrTcBrhrteLpRaSocd5wWLA+0tNV/1j9NQ&#10;2nfVf46H7/MueCrfjKqf9krrx+m4W4FINKZ7+L/9ajQs1DP8nclHQG5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BYwLcMAAADcAAAADwAAAAAAAAAAAAAAAACYAgAAZHJzL2Rv&#10;d25yZXYueG1sUEsFBgAAAAAEAAQA9QAAAIgDAAAAAA==&#10;" adj="6480" fillcolor="#4f81bd [3204]" strokecolor="#243f60 [1604]" strokeweight="2pt">
                  <v:textbox>
                    <w:txbxContent>
                      <w:p w14:paraId="0D2BF6D0" w14:textId="77777777" w:rsidR="007851C6" w:rsidRDefault="007851C6" w:rsidP="00BF7DD3">
                        <w:pPr>
                          <w:rPr>
                            <w:rFonts w:eastAsia="Times New Roman"/>
                          </w:rPr>
                        </w:pPr>
                      </w:p>
                    </w:txbxContent>
                  </v:textbox>
                </v:shape>
                <v:shape id="TextBox 39" o:spid="_x0000_s1058" type="#_x0000_t202" style="position:absolute;left:47748;top:9913;width:717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tK7ZsQA&#10;AADcAAAADwAAAGRycy9kb3ducmV2LnhtbESP0WoCMRRE3wv+Q7iCbzVxsaKrUUQr9K2t+gGXzXWz&#10;7uZm2aS69uubQqGPw8ycYVab3jXiRl2oPGuYjBUI4sKbiksN59PheQ4iRGSDjWfS8KAAm/XgaYW5&#10;8Xf+pNsxliJBOOSowcbY5lKGwpLDMPYtcfIuvnMYk+xKaTq8J7hrZKbUTDqsOC1YbGlnqaiPX07D&#10;XLn3ul5kH8FNvycvdrf3r+1V69Gw3y5BROrjf/iv/WY0ZGoGv2fSEZDr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7Su2bEAAAA3AAAAA8AAAAAAAAAAAAAAAAAmAIAAGRycy9k&#10;b3ducmV2LnhtbFBLBQYAAAAABAAEAPUAAACJAwAAAAA=&#10;" filled="f" stroked="f">
                  <v:textbox style="mso-fit-shape-to-text:t">
                    <w:txbxContent>
                      <w:p w14:paraId="6AA84AF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d, t, o</w:t>
                        </w:r>
                      </w:p>
                    </w:txbxContent>
                  </v:textbox>
                </v:shape>
                <v:shape id="Circular Arrow 207" o:spid="_x0000_s1059" style="position:absolute;left:39223;top:13571;width:4123;height:3659;visibility:visible;mso-wrap-style:square;v-text-anchor:middle" coordsize="412282,3658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F4EMUA&#10;AADcAAAADwAAAGRycy9kb3ducmV2LnhtbESPQWsCMRSE7wX/Q3iCF6nZStuVrVFEULx4qO0PeG5e&#10;N6ublyVJ3dVf3wgFj8PMfMPMl71txIV8qB0reJlkIIhLp2uuFHx/bZ5nIEJE1tg4JgVXCrBcDJ7m&#10;WGjX8SddDrESCcKhQAUmxraQMpSGLIaJa4mT9+O8xZikr6T22CW4beQ0y96lxZrTgsGW1obK8+HX&#10;Kti9yny7X5vTWze+rVw99vkGj0qNhv3qA0SkPj7C/+2dVjDNcrifSUdALv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WYXgQxQAAANwAAAAPAAAAAAAAAAAAAAAAAJgCAABkcnMv&#10;ZG93bnJldi54bWxQSwUGAAAAAAQABAD1AAAAigMAAAAA&#10;" adj="-11796480,,5400" path="m22867,182933v,-80639,68684,-148688,160286,-158802c269600,14586,351790,59518,379734,131600r20897,l366549,182933,309165,131600r19875,c301976,86827,242994,61919,183535,70155,117212,79342,68601,127041,68601,182933r-45734,xe" fillcolor="#4f81bd [3204]" strokecolor="#243f60 [1604]" strokeweight="2pt">
                  <v:stroke joinstyle="miter"/>
                  <v:formulas/>
                  <v:path arrowok="t" o:connecttype="custom" o:connectlocs="22867,182933;183153,24131;379734,131600;400631,131600;366549,182933;309165,131600;329040,131600;183535,70155;68601,182933;22867,182933" o:connectangles="0,0,0,0,0,0,0,0,0,0" textboxrect="0,0,412282,365866"/>
                  <v:textbox>
                    <w:txbxContent>
                      <w:p w14:paraId="55512240" w14:textId="77777777" w:rsidR="007851C6" w:rsidRDefault="007851C6" w:rsidP="00BF7DD3">
                        <w:pPr>
                          <w:rPr>
                            <w:rFonts w:eastAsia="Times New Roman"/>
                          </w:rPr>
                        </w:pPr>
                      </w:p>
                    </w:txbxContent>
                  </v:textbox>
                </v:shape>
                <v:shape id="TextBox 41" o:spid="_x0000_s1060" type="#_x0000_t202" style="position:absolute;left:35977;top:11569;width:677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AGKj8EA&#10;AADcAAAADwAAAGRycy9kb3ducmV2LnhtbERPS27CMBDdV+IO1iB119hEtIIQgxClUnctnwOM4iEO&#10;icdR7ELa09eLSl0+vX+5GV0nbjSExrOGWaZAEFfeNFxrOJ/enhYgQkQ22HkmDd8UYLOePJRYGH/n&#10;A92OsRYphEOBGmyMfSFlqCw5DJnviRN38YPDmOBQSzPgPYW7TuZKvUiHDacGiz3tLFXt8ctpWCj3&#10;0bbL/DO4+c/s2e5e/b6/av04HbcrEJHG+C/+c78bDblKa9OZdATk+h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ABio/BAAAA3AAAAA8AAAAAAAAAAAAAAAAAmAIAAGRycy9kb3du&#10;cmV2LnhtbFBLBQYAAAAABAAEAPUAAACGAwAAAAA=&#10;" filled="f" stroked="f">
                  <v:textbox style="mso-fit-shape-to-text:t">
                    <w:txbxContent>
                      <w:p w14:paraId="249BCB6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k, l, o</w:t>
                        </w:r>
                      </w:p>
                    </w:txbxContent>
                  </v:textbox>
                </v:shape>
                <v:shape id="Circular Arrow 209" o:spid="_x0000_s1061" style="position:absolute;left:23079;top:14058;width:4123;height:3658;visibility:visible;mso-wrap-style:square;v-text-anchor:middle" coordsize="412283,3658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6v5sUA&#10;AADcAAAADwAAAGRycy9kb3ducmV2LnhtbESPQWvCQBSE7wX/w/IEb3Wjh1pTVxFLqQgWjPX+mn0m&#10;0ezbsLvG6K/vFoQeh5n5hpktOlOLlpyvLCsYDRMQxLnVFRcKvvcfz68gfEDWWFsmBTfysJj3nmaY&#10;anvlHbVZKESEsE9RQRlCk0rp85IM+qFtiKN3tM5giNIVUju8Rrip5ThJXqTBiuNCiQ2tSsrP2cUo&#10;yJb3z83JtV9bnhz2cvc+mv6Eg1KDfrd8AxGoC//hR3utFYyTKfydiUdAz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q/mxQAAANwAAAAPAAAAAAAAAAAAAAAAAJgCAABkcnMv&#10;ZG93bnJldi54bWxQSwUGAAAAAAQABAD1AAAAigMAAAAA&#10;" adj="-11796480,,5400" path="m22867,182933v,-80639,68685,-148688,160287,-158802c269601,14586,351792,59518,379736,131599r20896,l366550,182932,309166,131599r19875,c301977,86826,242994,61919,183535,70155,117212,79342,68600,127041,68600,182933r-45733,xe" fillcolor="#4f81bd [3204]" strokecolor="#243f60 [1604]" strokeweight="2pt">
                  <v:stroke joinstyle="miter"/>
                  <v:formulas/>
                  <v:path arrowok="t" o:connecttype="custom" o:connectlocs="22867,182933;183154,24131;379736,131599;400632,131599;366550,182932;309166,131599;329041,131599;183535,70155;68600,182933;22867,182933" o:connectangles="0,0,0,0,0,0,0,0,0,0" textboxrect="0,0,412283,365865"/>
                  <v:textbox>
                    <w:txbxContent>
                      <w:p w14:paraId="07D68284" w14:textId="77777777" w:rsidR="007851C6" w:rsidRDefault="007851C6" w:rsidP="00BF7DD3">
                        <w:pPr>
                          <w:rPr>
                            <w:rFonts w:eastAsia="Times New Roman"/>
                          </w:rPr>
                        </w:pPr>
                      </w:p>
                    </w:txbxContent>
                  </v:textbox>
                </v:shape>
                <v:shape id="Left Arrow 210" o:spid="_x0000_s1062" type="#_x0000_t66" style="position:absolute;left:66216;top:35209;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FaL8A&#10;AADcAAAADwAAAGRycy9kb3ducmV2LnhtbERPzWoCMRC+F3yHMEJvNdGCLKtRRBCqp7r1AYbNuFnd&#10;TNYk1fXtzaHQ48f3v1wPrhN3CrH1rGE6USCIa29abjScfnYfBYiYkA12nknDkyKsV6O3JZbGP/hI&#10;9yo1IodwLFGDTakvpYy1JYdx4nvizJ19cJgyDI00AR853HVyptRcOmw5N1jsaWupvla/TkNhD6q7&#10;DN+38yZ4KvZGVZ9bpfX7eNgsQCQa0r/4z/1lNMymeX4+k4+AXL0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5uAVovwAAANwAAAAPAAAAAAAAAAAAAAAAAJgCAABkcnMvZG93bnJl&#10;di54bWxQSwUGAAAAAAQABAD1AAAAhAMAAAAA&#10;" adj="6480" fillcolor="#4f81bd [3204]" strokecolor="#243f60 [1604]" strokeweight="2pt">
                  <v:textbox>
                    <w:txbxContent>
                      <w:p w14:paraId="4B59A47F" w14:textId="77777777" w:rsidR="007851C6" w:rsidRDefault="007851C6" w:rsidP="00BF7DD3">
                        <w:pPr>
                          <w:rPr>
                            <w:rFonts w:eastAsia="Times New Roman"/>
                          </w:rPr>
                        </w:pP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Left-Right Arrow 211" o:spid="_x0000_s1063" type="#_x0000_t69" style="position:absolute;left:68875;top:33908;width:5140;height:2133;rotation:22344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Mwbg8UA&#10;AADcAAAADwAAAGRycy9kb3ducmV2LnhtbESPwWrDMBBE74H+g9hAb4lsU0pxooQQWtpCL7F7aG6L&#10;tbFNrJWR5ET5+6oQ6HGYmTfMehvNIC7kfG9ZQb7MQBA3VvfcKviu3xYvIHxA1jhYJgU38rDdPMzW&#10;WGp75QNdqtCKBGFfooIuhLGU0jcdGfRLOxIn72SdwZCka6V2eE1wM8giy56lwZ7TQocj7TtqztVk&#10;EiXWuXsvbk/xpx6a6vM0Hb9eJ6Ue53G3AhEohv/wvf2hFRR5Dn9n0hGQm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zBuDxQAAANwAAAAPAAAAAAAAAAAAAAAAAJgCAABkcnMv&#10;ZG93bnJldi54bWxQSwUGAAAAAAQABAD1AAAAigMAAAAA&#10;" adj="4482" fillcolor="#4f81bd [3204]" strokecolor="#243f60 [1604]" strokeweight="2pt">
                  <v:textbox>
                    <w:txbxContent>
                      <w:p w14:paraId="49086BDC" w14:textId="77777777" w:rsidR="007851C6" w:rsidRDefault="007851C6" w:rsidP="00BF7DD3">
                        <w:pPr>
                          <w:rPr>
                            <w:rFonts w:eastAsia="Times New Roman"/>
                          </w:rPr>
                        </w:pPr>
                      </w:p>
                    </w:txbxContent>
                  </v:textbox>
                </v:shape>
                <v:shape id="Left-Right Arrow 212" o:spid="_x0000_s1064" type="#_x0000_t69" style="position:absolute;left:55481;top:29990;width:3209;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uTjsQA&#10;AADcAAAADwAAAGRycy9kb3ducmV2LnhtbESPQWvCQBSE74L/YXlCb7rJQqWNriKCWLyIWu+v2WeS&#10;Nvs2ya6a/ntXKPQ4zMw3zHzZ21rcqPOVYw3pJAFBnDtTcaHh87QZv4HwAdlg7Zg0/JKH5WI4mGNm&#10;3J0PdDuGQkQI+ww1lCE0mZQ+L8min7iGOHoX11kMUXaFNB3eI9zWUiXJVFqsOC6U2NC6pPzneLUa&#10;Vrv3dvfq1Jfap+fzybft936LWr+M+tUMRKA+/If/2h9Gg0oVPM/EIyA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yrk47EAAAA3AAAAA8AAAAAAAAAAAAAAAAAmAIAAGRycy9k&#10;b3ducmV2LnhtbFBLBQYAAAAABAAEAPUAAACJAwAAAAA=&#10;" adj="7179" fillcolor="#4f81bd [3204]" strokecolor="#243f60 [1604]" strokeweight="2pt">
                  <v:textbox>
                    <w:txbxContent>
                      <w:p w14:paraId="631EBAF3" w14:textId="77777777" w:rsidR="007851C6" w:rsidRDefault="007851C6" w:rsidP="00BF7DD3">
                        <w:pPr>
                          <w:rPr>
                            <w:rFonts w:eastAsia="Times New Roman"/>
                          </w:rPr>
                        </w:pPr>
                      </w:p>
                    </w:txbxContent>
                  </v:textbox>
                </v:shape>
                <v:shape id="Left Arrow 213" o:spid="_x0000_s1065" type="#_x0000_t66" style="position:absolute;left:55132;top:23943;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WqbH8IA&#10;AADcAAAADwAAAGRycy9kb3ducmV2LnhtbESP0WoCMRRE3wX/IVyhb5qoUJatUUQQqk912w+4bK6b&#10;1c3NmqS6/ftGKPRxmJkzzGozuE7cKcTWs4b5TIEgrr1pudHw9bmfFiBiQjbYeSYNPxRhsx6PVlga&#10;/+AT3avUiAzhWKIGm1JfShlrSw7jzPfE2Tv74DBlGRppAj4y3HVyodSrdNhyXrDY085Sfa2+nYbC&#10;HlV3GT5u523wVByMqpY7pfXLZNi+gUg0pP/wX/vdaFjMl/A8k4+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apsfwgAAANwAAAAPAAAAAAAAAAAAAAAAAJgCAABkcnMvZG93&#10;bnJldi54bWxQSwUGAAAAAAQABAD1AAAAhwMAAAAA&#10;" adj="6480" fillcolor="#4f81bd [3204]" strokecolor="#243f60 [1604]" strokeweight="2pt">
                  <v:textbox>
                    <w:txbxContent>
                      <w:p w14:paraId="2CF6E8ED" w14:textId="77777777" w:rsidR="007851C6" w:rsidRDefault="007851C6" w:rsidP="00BF7DD3">
                        <w:pPr>
                          <w:rPr>
                            <w:rFonts w:eastAsia="Times New Roman"/>
                          </w:rPr>
                        </w:pPr>
                      </w:p>
                    </w:txbxContent>
                  </v:textbox>
                </v:shape>
                <v:shape id="TextBox 47" o:spid="_x0000_s1066" type="#_x0000_t202" style="position:absolute;left:55089;top:21449;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UWV8QA&#10;AADcAAAADwAAAGRycy9kb3ducmV2LnhtbESP0WrCQBRE3wX/YbmCb7pJsGJTVym2Qt+qth9wyV6z&#10;Mdm7IbvV6Nd3BcHHYWbOMMt1bxtxps5XjhWk0wQEceF0xaWC35/tZAHCB2SNjWNScCUP69VwsMRc&#10;uwvv6XwIpYgQ9jkqMCG0uZS+MGTRT11LHL2j6yyGKLtS6g4vEW4bmSXJXFqsOC4YbGljqKgPf1bB&#10;IrHfdf2a7byd3dIXs/lwn+1JqfGof38DEagPz/Cj/aUVZOkM7mfiEZCr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SVFlfEAAAA3AAAAA8AAAAAAAAAAAAAAAAAmAIAAGRycy9k&#10;b3ducmV2LnhtbFBLBQYAAAAABAAEAPUAAACJAwAAAAA=&#10;" filled="f" stroked="f">
                  <v:textbox style="mso-fit-shape-to-text:t">
                    <w:txbxContent>
                      <w:p w14:paraId="17528E1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u</w:t>
                        </w:r>
                      </w:p>
                    </w:txbxContent>
                  </v:textbox>
                </v:shape>
                <w10:anchorlock/>
              </v:group>
            </w:pict>
          </mc:Fallback>
        </mc:AlternateContent>
      </w:r>
      <w:r>
        <w:fldChar w:fldCharType="end"/>
      </w:r>
      <w:r>
        <w:fldChar w:fldCharType="begin"/>
      </w:r>
      <w:r>
        <w:instrText xml:space="preserve"> REF _Ref390290816 \h </w:instrText>
      </w:r>
      <w:r>
        <w:fldChar w:fldCharType="separate"/>
      </w:r>
      <w:r w:rsidRPr="00866DAF">
        <w:t xml:space="preserve">Table </w:t>
      </w:r>
      <w:r>
        <w:rPr>
          <w:noProof/>
        </w:rPr>
        <w:t>9</w:t>
      </w:r>
      <w:r>
        <w:fldChar w:fldCharType="end"/>
      </w:r>
      <w:r>
        <w:t xml:space="preserve">. </w:t>
      </w:r>
      <w:r>
        <w:fldChar w:fldCharType="begin"/>
      </w:r>
      <w:r>
        <w:instrText xml:space="preserve"> REF _Ref390347551 \h </w:instrText>
      </w:r>
      <w:r>
        <w:fldChar w:fldCharType="separate"/>
      </w:r>
      <w:r w:rsidRPr="00CA1455">
        <w:t xml:space="preserve">Figure </w:t>
      </w:r>
      <w:r>
        <w:rPr>
          <w:noProof/>
        </w:rPr>
        <w:t>4</w:t>
      </w:r>
      <w:r>
        <w:fldChar w:fldCharType="end"/>
      </w:r>
      <w:r>
        <w:fldChar w:fldCharType="begin"/>
      </w:r>
      <w:r>
        <w:instrText xml:space="preserve"> REF _Ref390291470 \h </w:instrText>
      </w:r>
      <w:r>
        <w:fldChar w:fldCharType="separate"/>
      </w:r>
      <w:r>
        <w:rPr>
          <w:b/>
          <w:bCs/>
        </w:rPr>
        <w:t>Error! Reference source not found.</w:t>
      </w:r>
      <w:r>
        <w:fldChar w:fldCharType="end"/>
      </w:r>
      <w:r>
        <w:t xml:space="preserve"> shows the corresponding transaction pathways.</w:t>
      </w:r>
    </w:p>
    <w:p w14:paraId="61CAEAA2" w14:textId="77777777" w:rsidR="007851C6" w:rsidRDefault="007851C6" w:rsidP="004B7DE3">
      <w:pPr>
        <w:pStyle w:val="NoSpacing"/>
      </w:pPr>
    </w:p>
    <w:p w14:paraId="40983439" w14:textId="77777777" w:rsidR="007851C6" w:rsidRPr="002068BE" w:rsidRDefault="007851C6" w:rsidP="00866DAF">
      <w:pPr>
        <w:pStyle w:val="Caption"/>
        <w:keepNext/>
      </w:pPr>
      <w:bookmarkStart w:id="14" w:name="_Ref390290459"/>
      <w:r w:rsidRPr="00866DAF">
        <w:rPr>
          <w:color w:val="auto"/>
        </w:rPr>
        <w:t xml:space="preserve">Table </w:t>
      </w:r>
      <w:r w:rsidRPr="00866DAF">
        <w:rPr>
          <w:color w:val="auto"/>
        </w:rPr>
        <w:fldChar w:fldCharType="begin"/>
      </w:r>
      <w:r w:rsidRPr="00866DAF">
        <w:rPr>
          <w:color w:val="auto"/>
        </w:rPr>
        <w:instrText xml:space="preserve"> SEQ Table \* ARABIC </w:instrText>
      </w:r>
      <w:r w:rsidRPr="00866DAF">
        <w:rPr>
          <w:color w:val="auto"/>
        </w:rPr>
        <w:fldChar w:fldCharType="separate"/>
      </w:r>
      <w:r>
        <w:rPr>
          <w:noProof/>
          <w:color w:val="auto"/>
        </w:rPr>
        <w:t>5</w:t>
      </w:r>
      <w:r w:rsidRPr="00866DAF">
        <w:rPr>
          <w:color w:val="auto"/>
        </w:rPr>
        <w:fldChar w:fldCharType="end"/>
      </w:r>
      <w:bookmarkEnd w:id="14"/>
      <w:r w:rsidRPr="00866DAF">
        <w:rPr>
          <w:color w:val="auto"/>
        </w:rPr>
        <w:t xml:space="preserve"> User transactions for all staff, including professional</w:t>
      </w: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7851C6" w:rsidRPr="00730165" w14:paraId="5BE48081" w14:textId="77777777" w:rsidTr="004B7DE3">
        <w:tc>
          <w:tcPr>
            <w:tcW w:w="378" w:type="dxa"/>
            <w:tcBorders>
              <w:top w:val="single" w:sz="4" w:space="0" w:color="auto"/>
              <w:left w:val="single" w:sz="4" w:space="0" w:color="auto"/>
              <w:bottom w:val="single" w:sz="4" w:space="0" w:color="auto"/>
              <w:right w:val="single" w:sz="4" w:space="0" w:color="auto"/>
            </w:tcBorders>
          </w:tcPr>
          <w:p w14:paraId="2A1853B6"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02504144" w14:textId="77777777" w:rsidR="007851C6" w:rsidRPr="00730165" w:rsidRDefault="007851C6" w:rsidP="004B7DE3">
            <w:pPr>
              <w:pStyle w:val="NoSpacing"/>
            </w:pPr>
            <w:r w:rsidRPr="00730165">
              <w:t>Look up applicant + publications + degrees + visa Status + Associated documents by applicant name</w:t>
            </w:r>
          </w:p>
        </w:tc>
      </w:tr>
      <w:tr w:rsidR="007851C6" w:rsidRPr="00730165" w14:paraId="2D3D57F9" w14:textId="77777777" w:rsidTr="004B7DE3">
        <w:tc>
          <w:tcPr>
            <w:tcW w:w="378" w:type="dxa"/>
            <w:tcBorders>
              <w:top w:val="single" w:sz="4" w:space="0" w:color="auto"/>
              <w:left w:val="single" w:sz="4" w:space="0" w:color="auto"/>
              <w:bottom w:val="single" w:sz="4" w:space="0" w:color="auto"/>
              <w:right w:val="single" w:sz="4" w:space="0" w:color="auto"/>
            </w:tcBorders>
          </w:tcPr>
          <w:p w14:paraId="6822B48C"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16754DFB" w14:textId="77777777" w:rsidR="007851C6" w:rsidRPr="00730165" w:rsidRDefault="007851C6" w:rsidP="004B7DE3">
            <w:pPr>
              <w:pStyle w:val="NoSpacing"/>
            </w:pPr>
            <w:r w:rsidRPr="00730165">
              <w:t>Look up applicant’s applications by applicant name</w:t>
            </w:r>
          </w:p>
        </w:tc>
      </w:tr>
      <w:tr w:rsidR="007851C6" w:rsidRPr="00730165" w14:paraId="32268AA1" w14:textId="77777777" w:rsidTr="004B7DE3">
        <w:tc>
          <w:tcPr>
            <w:tcW w:w="378" w:type="dxa"/>
            <w:tcBorders>
              <w:top w:val="single" w:sz="4" w:space="0" w:color="auto"/>
              <w:left w:val="single" w:sz="4" w:space="0" w:color="auto"/>
              <w:bottom w:val="single" w:sz="4" w:space="0" w:color="auto"/>
              <w:right w:val="single" w:sz="4" w:space="0" w:color="auto"/>
            </w:tcBorders>
          </w:tcPr>
          <w:p w14:paraId="2564B15E"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22F528AF" w14:textId="77777777" w:rsidR="007851C6" w:rsidRPr="00730165" w:rsidRDefault="007851C6" w:rsidP="004B7DE3">
            <w:pPr>
              <w:pStyle w:val="NoSpacing"/>
            </w:pPr>
            <w:r w:rsidRPr="00730165">
              <w:t>Look up applicant’s applications by applicant email</w:t>
            </w:r>
          </w:p>
        </w:tc>
      </w:tr>
      <w:tr w:rsidR="007851C6" w:rsidRPr="00730165" w14:paraId="27F0E741" w14:textId="77777777" w:rsidTr="004B7DE3">
        <w:tc>
          <w:tcPr>
            <w:tcW w:w="378" w:type="dxa"/>
            <w:tcBorders>
              <w:top w:val="single" w:sz="4" w:space="0" w:color="auto"/>
              <w:left w:val="single" w:sz="4" w:space="0" w:color="auto"/>
              <w:bottom w:val="single" w:sz="4" w:space="0" w:color="auto"/>
              <w:right w:val="single" w:sz="4" w:space="0" w:color="auto"/>
            </w:tcBorders>
          </w:tcPr>
          <w:p w14:paraId="0BA12027"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3F5B2D98" w14:textId="77777777" w:rsidR="007851C6" w:rsidRPr="00730165" w:rsidRDefault="007851C6" w:rsidP="004B7DE3">
            <w:pPr>
              <w:pStyle w:val="NoSpacing"/>
            </w:pPr>
            <w:r w:rsidRPr="00730165">
              <w:t xml:space="preserve">Look up incomplete applications </w:t>
            </w:r>
          </w:p>
        </w:tc>
      </w:tr>
      <w:tr w:rsidR="007851C6" w:rsidRPr="00730165" w14:paraId="73C832FF" w14:textId="77777777" w:rsidTr="004B7DE3">
        <w:tc>
          <w:tcPr>
            <w:tcW w:w="378" w:type="dxa"/>
            <w:tcBorders>
              <w:top w:val="single" w:sz="4" w:space="0" w:color="auto"/>
              <w:left w:val="single" w:sz="4" w:space="0" w:color="auto"/>
              <w:bottom w:val="single" w:sz="4" w:space="0" w:color="auto"/>
              <w:right w:val="single" w:sz="4" w:space="0" w:color="auto"/>
            </w:tcBorders>
          </w:tcPr>
          <w:p w14:paraId="5FE46395"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57CD2318" w14:textId="77777777" w:rsidR="007851C6" w:rsidRPr="00730165" w:rsidRDefault="007851C6" w:rsidP="004B7DE3">
            <w:pPr>
              <w:pStyle w:val="NoSpacing"/>
            </w:pPr>
            <w:r w:rsidRPr="00730165">
              <w:t>Look up all correspondences relevant to an application</w:t>
            </w:r>
          </w:p>
        </w:tc>
      </w:tr>
      <w:tr w:rsidR="007851C6" w:rsidRPr="00730165" w14:paraId="0DFA3CF2" w14:textId="77777777" w:rsidTr="004B7DE3">
        <w:tc>
          <w:tcPr>
            <w:tcW w:w="378" w:type="dxa"/>
            <w:tcBorders>
              <w:top w:val="single" w:sz="4" w:space="0" w:color="auto"/>
              <w:left w:val="single" w:sz="4" w:space="0" w:color="auto"/>
              <w:bottom w:val="single" w:sz="4" w:space="0" w:color="auto"/>
              <w:right w:val="single" w:sz="4" w:space="0" w:color="auto"/>
            </w:tcBorders>
          </w:tcPr>
          <w:p w14:paraId="62595453"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1804DF61" w14:textId="77777777" w:rsidR="007851C6" w:rsidRPr="00730165" w:rsidRDefault="007851C6" w:rsidP="004B7DE3">
            <w:pPr>
              <w:pStyle w:val="NoSpacing"/>
            </w:pPr>
            <w:r w:rsidRPr="00730165">
              <w:t>Create new applicant and associated application records</w:t>
            </w:r>
          </w:p>
        </w:tc>
      </w:tr>
      <w:tr w:rsidR="007851C6" w:rsidRPr="00730165" w14:paraId="3BA4DAAC" w14:textId="77777777" w:rsidTr="004B7DE3">
        <w:tc>
          <w:tcPr>
            <w:tcW w:w="378" w:type="dxa"/>
            <w:tcBorders>
              <w:top w:val="single" w:sz="4" w:space="0" w:color="auto"/>
              <w:left w:val="single" w:sz="4" w:space="0" w:color="auto"/>
              <w:bottom w:val="single" w:sz="4" w:space="0" w:color="auto"/>
              <w:right w:val="single" w:sz="4" w:space="0" w:color="auto"/>
            </w:tcBorders>
          </w:tcPr>
          <w:p w14:paraId="5400C5F0"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3CB6609A" w14:textId="77777777" w:rsidR="007851C6" w:rsidRPr="00730165" w:rsidRDefault="007851C6" w:rsidP="004B7DE3">
            <w:pPr>
              <w:pStyle w:val="NoSpacing"/>
            </w:pPr>
            <w:r w:rsidRPr="00730165">
              <w:t>Look up which staff member updated an Application most recently</w:t>
            </w:r>
          </w:p>
        </w:tc>
      </w:tr>
      <w:tr w:rsidR="007851C6" w:rsidRPr="00730165" w14:paraId="011B2B68" w14:textId="77777777" w:rsidTr="004B7DE3">
        <w:tc>
          <w:tcPr>
            <w:tcW w:w="378" w:type="dxa"/>
            <w:tcBorders>
              <w:top w:val="single" w:sz="4" w:space="0" w:color="auto"/>
              <w:left w:val="single" w:sz="4" w:space="0" w:color="auto"/>
              <w:bottom w:val="single" w:sz="4" w:space="0" w:color="auto"/>
              <w:right w:val="single" w:sz="4" w:space="0" w:color="auto"/>
            </w:tcBorders>
          </w:tcPr>
          <w:p w14:paraId="3E65D373"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636DA9E2" w14:textId="77777777" w:rsidR="007851C6" w:rsidRPr="00730165" w:rsidRDefault="007851C6" w:rsidP="004B7DE3">
            <w:pPr>
              <w:pStyle w:val="NoSpacing"/>
            </w:pPr>
            <w:r w:rsidRPr="00730165">
              <w:t>Check for any decision recorded about an application</w:t>
            </w:r>
          </w:p>
        </w:tc>
      </w:tr>
      <w:tr w:rsidR="007851C6" w:rsidRPr="00730165" w14:paraId="2D7C96F2" w14:textId="77777777" w:rsidTr="004B7DE3">
        <w:tc>
          <w:tcPr>
            <w:tcW w:w="378" w:type="dxa"/>
            <w:tcBorders>
              <w:top w:val="single" w:sz="4" w:space="0" w:color="auto"/>
              <w:left w:val="single" w:sz="4" w:space="0" w:color="auto"/>
              <w:bottom w:val="single" w:sz="4" w:space="0" w:color="auto"/>
              <w:right w:val="single" w:sz="4" w:space="0" w:color="auto"/>
            </w:tcBorders>
          </w:tcPr>
          <w:p w14:paraId="0A5CE244"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286107FF" w14:textId="77777777" w:rsidR="007851C6" w:rsidRPr="00730165" w:rsidRDefault="007851C6" w:rsidP="004B7DE3">
            <w:pPr>
              <w:pStyle w:val="NoSpacing"/>
            </w:pPr>
            <w:r w:rsidRPr="00730165">
              <w:t>Look up an existing application and attach a new standard type document to an application</w:t>
            </w:r>
          </w:p>
        </w:tc>
      </w:tr>
      <w:tr w:rsidR="007851C6" w:rsidRPr="00730165" w14:paraId="6918A0B7" w14:textId="77777777" w:rsidTr="004B7DE3">
        <w:tc>
          <w:tcPr>
            <w:tcW w:w="378" w:type="dxa"/>
            <w:tcBorders>
              <w:top w:val="single" w:sz="4" w:space="0" w:color="auto"/>
              <w:left w:val="single" w:sz="4" w:space="0" w:color="auto"/>
              <w:bottom w:val="single" w:sz="4" w:space="0" w:color="auto"/>
              <w:right w:val="single" w:sz="4" w:space="0" w:color="auto"/>
            </w:tcBorders>
          </w:tcPr>
          <w:p w14:paraId="1FB780D2"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5DD5AB47" w14:textId="77777777" w:rsidR="007851C6" w:rsidRPr="00730165" w:rsidRDefault="007851C6" w:rsidP="004B7DE3">
            <w:pPr>
              <w:pStyle w:val="NoSpacing"/>
            </w:pPr>
            <w:r w:rsidRPr="00730165">
              <w:t>Look up an existing application and attached a new exceptional type document to an application</w:t>
            </w:r>
          </w:p>
        </w:tc>
      </w:tr>
      <w:tr w:rsidR="007851C6" w:rsidRPr="00730165" w14:paraId="7A6F22C2" w14:textId="77777777" w:rsidTr="004B7DE3">
        <w:tc>
          <w:tcPr>
            <w:tcW w:w="378" w:type="dxa"/>
            <w:tcBorders>
              <w:top w:val="single" w:sz="4" w:space="0" w:color="auto"/>
              <w:left w:val="single" w:sz="4" w:space="0" w:color="auto"/>
              <w:bottom w:val="single" w:sz="4" w:space="0" w:color="auto"/>
              <w:right w:val="single" w:sz="4" w:space="0" w:color="auto"/>
            </w:tcBorders>
          </w:tcPr>
          <w:p w14:paraId="70DA6D83"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06A81D0D" w14:textId="77777777" w:rsidR="007851C6" w:rsidRPr="00730165" w:rsidRDefault="007851C6" w:rsidP="004B7DE3">
            <w:pPr>
              <w:pStyle w:val="NoSpacing"/>
            </w:pPr>
            <w:r w:rsidRPr="00730165">
              <w:t>Look up an existing application and list outstanding information (checklist).</w:t>
            </w:r>
          </w:p>
        </w:tc>
      </w:tr>
      <w:tr w:rsidR="007851C6" w:rsidRPr="00730165" w14:paraId="3EC5FDF0" w14:textId="77777777" w:rsidTr="004B7DE3">
        <w:tc>
          <w:tcPr>
            <w:tcW w:w="378" w:type="dxa"/>
            <w:tcBorders>
              <w:top w:val="single" w:sz="4" w:space="0" w:color="auto"/>
              <w:left w:val="single" w:sz="4" w:space="0" w:color="auto"/>
              <w:bottom w:val="single" w:sz="4" w:space="0" w:color="auto"/>
              <w:right w:val="single" w:sz="4" w:space="0" w:color="auto"/>
            </w:tcBorders>
          </w:tcPr>
          <w:p w14:paraId="14955EAC"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415D9911" w14:textId="77777777" w:rsidR="007851C6" w:rsidRPr="00730165" w:rsidRDefault="007851C6" w:rsidP="004B7DE3">
            <w:pPr>
              <w:pStyle w:val="NoSpacing"/>
            </w:pPr>
            <w:r w:rsidRPr="00730165">
              <w:t>Update the checklist to confirm that a mandatory information requirement has been met</w:t>
            </w:r>
          </w:p>
        </w:tc>
      </w:tr>
      <w:tr w:rsidR="007851C6" w:rsidRPr="00730165" w14:paraId="51127A96" w14:textId="77777777" w:rsidTr="004B7DE3">
        <w:tc>
          <w:tcPr>
            <w:tcW w:w="378" w:type="dxa"/>
            <w:tcBorders>
              <w:top w:val="single" w:sz="4" w:space="0" w:color="auto"/>
              <w:left w:val="single" w:sz="4" w:space="0" w:color="auto"/>
              <w:bottom w:val="single" w:sz="4" w:space="0" w:color="auto"/>
              <w:right w:val="single" w:sz="4" w:space="0" w:color="auto"/>
            </w:tcBorders>
          </w:tcPr>
          <w:p w14:paraId="4CABB515"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724EB8BF" w14:textId="77777777" w:rsidR="007851C6" w:rsidRPr="00730165" w:rsidRDefault="007851C6" w:rsidP="004B7DE3">
            <w:pPr>
              <w:pStyle w:val="NoSpacing"/>
            </w:pPr>
            <w:r w:rsidRPr="00730165">
              <w:t>Retrieve all on-going applications for which the user has made the most recent correspondence</w:t>
            </w:r>
          </w:p>
        </w:tc>
      </w:tr>
      <w:tr w:rsidR="007851C6" w:rsidRPr="00730165" w14:paraId="709F7B8C" w14:textId="77777777" w:rsidTr="004B7DE3">
        <w:tc>
          <w:tcPr>
            <w:tcW w:w="378" w:type="dxa"/>
            <w:tcBorders>
              <w:top w:val="single" w:sz="4" w:space="0" w:color="auto"/>
              <w:left w:val="single" w:sz="4" w:space="0" w:color="auto"/>
              <w:bottom w:val="single" w:sz="4" w:space="0" w:color="auto"/>
              <w:right w:val="single" w:sz="4" w:space="0" w:color="auto"/>
            </w:tcBorders>
          </w:tcPr>
          <w:p w14:paraId="4CF5A86E"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074B58EF" w14:textId="77777777" w:rsidR="007851C6" w:rsidRPr="00730165" w:rsidRDefault="007851C6" w:rsidP="004B7DE3">
            <w:pPr>
              <w:pStyle w:val="NoSpacing"/>
            </w:pPr>
            <w:r w:rsidRPr="00730165">
              <w:t>Record making a decision about an application</w:t>
            </w:r>
          </w:p>
        </w:tc>
      </w:tr>
      <w:tr w:rsidR="007851C6" w:rsidRPr="00730165" w14:paraId="10E2AF14" w14:textId="77777777" w:rsidTr="004B7DE3">
        <w:tc>
          <w:tcPr>
            <w:tcW w:w="378" w:type="dxa"/>
            <w:tcBorders>
              <w:top w:val="single" w:sz="4" w:space="0" w:color="auto"/>
              <w:left w:val="single" w:sz="4" w:space="0" w:color="auto"/>
              <w:bottom w:val="single" w:sz="4" w:space="0" w:color="auto"/>
              <w:right w:val="single" w:sz="4" w:space="0" w:color="auto"/>
            </w:tcBorders>
          </w:tcPr>
          <w:p w14:paraId="3153A8F0"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7184DB6C" w14:textId="77777777" w:rsidR="007851C6" w:rsidRPr="00730165" w:rsidRDefault="007851C6" w:rsidP="004B7DE3">
            <w:pPr>
              <w:pStyle w:val="NoSpacing"/>
            </w:pPr>
            <w:r w:rsidRPr="00730165">
              <w:t>Update the status of an application</w:t>
            </w:r>
          </w:p>
        </w:tc>
      </w:tr>
    </w:tbl>
    <w:p w14:paraId="63635ADF" w14:textId="77777777" w:rsidR="007851C6" w:rsidRPr="00730165" w:rsidRDefault="007851C6" w:rsidP="004B7DE3">
      <w:pPr>
        <w:pStyle w:val="NoSpacing"/>
        <w:rPr>
          <w:rFonts w:ascii="Calibri" w:hAnsi="Calibri"/>
        </w:rPr>
      </w:pPr>
    </w:p>
    <w:p w14:paraId="75A1F739" w14:textId="77777777" w:rsidR="007851C6" w:rsidRPr="002068BE" w:rsidRDefault="007851C6" w:rsidP="00866DAF">
      <w:pPr>
        <w:pStyle w:val="Caption"/>
        <w:keepNext/>
      </w:pPr>
      <w:bookmarkStart w:id="15" w:name="_Ref390290809"/>
      <w:r w:rsidRPr="00866DAF">
        <w:rPr>
          <w:color w:val="auto"/>
        </w:rPr>
        <w:t xml:space="preserve">Table </w:t>
      </w:r>
      <w:r w:rsidRPr="00866DAF">
        <w:rPr>
          <w:color w:val="auto"/>
        </w:rPr>
        <w:fldChar w:fldCharType="begin"/>
      </w:r>
      <w:r w:rsidRPr="00866DAF">
        <w:rPr>
          <w:color w:val="auto"/>
        </w:rPr>
        <w:instrText xml:space="preserve"> SEQ Table \* ARABIC </w:instrText>
      </w:r>
      <w:r w:rsidRPr="00866DAF">
        <w:rPr>
          <w:color w:val="auto"/>
        </w:rPr>
        <w:fldChar w:fldCharType="separate"/>
      </w:r>
      <w:r>
        <w:rPr>
          <w:noProof/>
          <w:color w:val="auto"/>
        </w:rPr>
        <w:t>6</w:t>
      </w:r>
      <w:r w:rsidRPr="00866DAF">
        <w:rPr>
          <w:color w:val="auto"/>
        </w:rPr>
        <w:fldChar w:fldCharType="end"/>
      </w:r>
      <w:bookmarkEnd w:id="15"/>
      <w:r w:rsidRPr="00866DAF">
        <w:rPr>
          <w:color w:val="auto"/>
        </w:rPr>
        <w:t xml:space="preserve"> User transactions for academic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7851C6" w:rsidRPr="00730165" w14:paraId="695FCEBE" w14:textId="77777777" w:rsidTr="004B7DE3">
        <w:tc>
          <w:tcPr>
            <w:tcW w:w="378" w:type="dxa"/>
            <w:tcBorders>
              <w:top w:val="single" w:sz="4" w:space="0" w:color="auto"/>
              <w:left w:val="single" w:sz="4" w:space="0" w:color="auto"/>
              <w:bottom w:val="single" w:sz="4" w:space="0" w:color="auto"/>
              <w:right w:val="single" w:sz="4" w:space="0" w:color="auto"/>
            </w:tcBorders>
          </w:tcPr>
          <w:p w14:paraId="61963A38"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5B446191" w14:textId="77777777" w:rsidR="007851C6" w:rsidRPr="00730165" w:rsidRDefault="007851C6" w:rsidP="004B7DE3">
            <w:pPr>
              <w:pStyle w:val="NoSpacing"/>
            </w:pPr>
            <w:r w:rsidRPr="00730165">
              <w:t>Look up, add to, and delete from own current research areas</w:t>
            </w:r>
          </w:p>
        </w:tc>
      </w:tr>
      <w:tr w:rsidR="007851C6" w:rsidRPr="00730165" w14:paraId="267FDBAE" w14:textId="77777777" w:rsidTr="004B7DE3">
        <w:tc>
          <w:tcPr>
            <w:tcW w:w="378" w:type="dxa"/>
            <w:tcBorders>
              <w:top w:val="single" w:sz="4" w:space="0" w:color="auto"/>
              <w:left w:val="single" w:sz="4" w:space="0" w:color="auto"/>
              <w:bottom w:val="single" w:sz="4" w:space="0" w:color="auto"/>
              <w:right w:val="single" w:sz="4" w:space="0" w:color="auto"/>
            </w:tcBorders>
          </w:tcPr>
          <w:p w14:paraId="1B8B2B6A"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450D338F" w14:textId="77777777" w:rsidR="007851C6" w:rsidRPr="00730165" w:rsidRDefault="007851C6" w:rsidP="004B7DE3">
            <w:pPr>
              <w:pStyle w:val="NoSpacing"/>
            </w:pPr>
            <w:r w:rsidRPr="00730165">
              <w:t>Search for all applications in certain research areas that have been added since a certain time</w:t>
            </w:r>
          </w:p>
        </w:tc>
      </w:tr>
      <w:tr w:rsidR="007851C6" w:rsidRPr="00730165" w14:paraId="0FFDF86D" w14:textId="77777777" w:rsidTr="004B7DE3">
        <w:tc>
          <w:tcPr>
            <w:tcW w:w="378" w:type="dxa"/>
            <w:tcBorders>
              <w:top w:val="single" w:sz="4" w:space="0" w:color="auto"/>
              <w:left w:val="single" w:sz="4" w:space="0" w:color="auto"/>
              <w:bottom w:val="single" w:sz="4" w:space="0" w:color="auto"/>
              <w:right w:val="single" w:sz="4" w:space="0" w:color="auto"/>
            </w:tcBorders>
          </w:tcPr>
          <w:p w14:paraId="121B56D0"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3DDE30AB" w14:textId="77777777" w:rsidR="007851C6" w:rsidRPr="00730165" w:rsidRDefault="007851C6" w:rsidP="004B7DE3">
            <w:pPr>
              <w:pStyle w:val="NoSpacing"/>
            </w:pPr>
            <w:r w:rsidRPr="00730165">
              <w:t>Flag interest in an application</w:t>
            </w:r>
          </w:p>
        </w:tc>
      </w:tr>
    </w:tbl>
    <w:p w14:paraId="1D301B15" w14:textId="77777777" w:rsidR="007851C6" w:rsidRPr="00730165" w:rsidRDefault="007851C6" w:rsidP="004B7DE3">
      <w:pPr>
        <w:pStyle w:val="NoSpacing"/>
        <w:rPr>
          <w:rFonts w:ascii="Calibri" w:hAnsi="Calibri"/>
        </w:rPr>
      </w:pPr>
    </w:p>
    <w:p w14:paraId="598BB1EB" w14:textId="77777777" w:rsidR="007851C6" w:rsidRPr="002068BE" w:rsidRDefault="007851C6" w:rsidP="00866DAF">
      <w:pPr>
        <w:pStyle w:val="Caption"/>
        <w:keepNext/>
      </w:pPr>
      <w:bookmarkStart w:id="16" w:name="_Ref390290811"/>
      <w:r w:rsidRPr="00866DAF">
        <w:rPr>
          <w:color w:val="auto"/>
        </w:rPr>
        <w:t xml:space="preserve">Table </w:t>
      </w:r>
      <w:r w:rsidRPr="00866DAF">
        <w:rPr>
          <w:color w:val="auto"/>
        </w:rPr>
        <w:fldChar w:fldCharType="begin"/>
      </w:r>
      <w:r w:rsidRPr="00866DAF">
        <w:rPr>
          <w:color w:val="auto"/>
        </w:rPr>
        <w:instrText xml:space="preserve"> SEQ Table \* ARABIC </w:instrText>
      </w:r>
      <w:r w:rsidRPr="00866DAF">
        <w:rPr>
          <w:color w:val="auto"/>
        </w:rPr>
        <w:fldChar w:fldCharType="separate"/>
      </w:r>
      <w:r>
        <w:rPr>
          <w:noProof/>
          <w:color w:val="auto"/>
        </w:rPr>
        <w:t>7</w:t>
      </w:r>
      <w:r w:rsidRPr="00866DAF">
        <w:rPr>
          <w:color w:val="auto"/>
        </w:rPr>
        <w:fldChar w:fldCharType="end"/>
      </w:r>
      <w:bookmarkEnd w:id="16"/>
      <w:r w:rsidRPr="00866DAF">
        <w:rPr>
          <w:color w:val="auto"/>
        </w:rPr>
        <w:t xml:space="preserve"> User transactions for RHD co-ordination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7851C6" w:rsidRPr="00730165" w14:paraId="338AA6B1" w14:textId="77777777" w:rsidTr="004B7DE3">
        <w:tc>
          <w:tcPr>
            <w:tcW w:w="378" w:type="dxa"/>
            <w:tcBorders>
              <w:top w:val="single" w:sz="4" w:space="0" w:color="auto"/>
              <w:left w:val="single" w:sz="4" w:space="0" w:color="auto"/>
              <w:bottom w:val="single" w:sz="4" w:space="0" w:color="auto"/>
              <w:right w:val="single" w:sz="4" w:space="0" w:color="auto"/>
            </w:tcBorders>
          </w:tcPr>
          <w:p w14:paraId="5F35748A"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20C4A8C1" w14:textId="77777777" w:rsidR="007851C6" w:rsidRPr="00730165" w:rsidRDefault="007851C6" w:rsidP="004B7DE3">
            <w:pPr>
              <w:pStyle w:val="NoSpacing"/>
            </w:pPr>
            <w:r w:rsidRPr="00730165">
              <w:t>Retrieve all staff who have flagged an application, or have edited an application or applicant record most recently</w:t>
            </w:r>
          </w:p>
        </w:tc>
      </w:tr>
      <w:tr w:rsidR="007851C6" w:rsidRPr="00730165" w14:paraId="38B1B71E" w14:textId="77777777" w:rsidTr="004B7DE3">
        <w:tc>
          <w:tcPr>
            <w:tcW w:w="378" w:type="dxa"/>
            <w:tcBorders>
              <w:top w:val="single" w:sz="4" w:space="0" w:color="auto"/>
              <w:left w:val="single" w:sz="4" w:space="0" w:color="auto"/>
              <w:bottom w:val="single" w:sz="4" w:space="0" w:color="auto"/>
              <w:right w:val="single" w:sz="4" w:space="0" w:color="auto"/>
            </w:tcBorders>
          </w:tcPr>
          <w:p w14:paraId="69299F14"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hideMark/>
          </w:tcPr>
          <w:p w14:paraId="7CC8A6BE" w14:textId="77777777" w:rsidR="007851C6" w:rsidRPr="00730165" w:rsidRDefault="007851C6" w:rsidP="004B7DE3">
            <w:pPr>
              <w:pStyle w:val="NoSpacing"/>
            </w:pPr>
            <w:r w:rsidRPr="00730165">
              <w:t>Retrieve all ongoing applications</w:t>
            </w:r>
          </w:p>
        </w:tc>
      </w:tr>
      <w:tr w:rsidR="007851C6" w:rsidRPr="00730165" w14:paraId="7D021423" w14:textId="77777777" w:rsidTr="004B7DE3">
        <w:tc>
          <w:tcPr>
            <w:tcW w:w="378" w:type="dxa"/>
            <w:tcBorders>
              <w:top w:val="single" w:sz="4" w:space="0" w:color="auto"/>
              <w:left w:val="single" w:sz="4" w:space="0" w:color="auto"/>
              <w:bottom w:val="single" w:sz="4" w:space="0" w:color="auto"/>
              <w:right w:val="single" w:sz="4" w:space="0" w:color="auto"/>
            </w:tcBorders>
          </w:tcPr>
          <w:p w14:paraId="14CAC98D" w14:textId="77777777" w:rsidR="007851C6" w:rsidRPr="00730165" w:rsidRDefault="007851C6" w:rsidP="007851C6">
            <w:pPr>
              <w:pStyle w:val="NoSpacing"/>
              <w:numPr>
                <w:ilvl w:val="0"/>
                <w:numId w:val="1"/>
              </w:numPr>
              <w:tabs>
                <w:tab w:val="left" w:pos="284"/>
              </w:tabs>
              <w:ind w:left="142" w:hanging="163"/>
            </w:pPr>
          </w:p>
        </w:tc>
        <w:tc>
          <w:tcPr>
            <w:tcW w:w="8010" w:type="dxa"/>
            <w:tcBorders>
              <w:top w:val="single" w:sz="4" w:space="0" w:color="auto"/>
              <w:left w:val="single" w:sz="4" w:space="0" w:color="auto"/>
              <w:bottom w:val="single" w:sz="4" w:space="0" w:color="auto"/>
              <w:right w:val="single" w:sz="4" w:space="0" w:color="auto"/>
            </w:tcBorders>
          </w:tcPr>
          <w:p w14:paraId="42A2DCEC" w14:textId="77777777" w:rsidR="007851C6" w:rsidRPr="00730165" w:rsidRDefault="007851C6" w:rsidP="004B7DE3">
            <w:pPr>
              <w:pStyle w:val="NoSpacing"/>
            </w:pPr>
            <w:r>
              <w:t>List all applications waiting for supervisor agreement</w:t>
            </w:r>
          </w:p>
        </w:tc>
      </w:tr>
    </w:tbl>
    <w:p w14:paraId="53CB6AB7" w14:textId="77777777" w:rsidR="007851C6" w:rsidRDefault="007851C6" w:rsidP="00130E4D">
      <w:pPr>
        <w:rPr>
          <w:lang w:eastAsia="en-AU"/>
        </w:rPr>
        <w:sectPr w:rsidR="007851C6" w:rsidSect="007157C4">
          <w:footerReference w:type="default" r:id="rId11"/>
          <w:pgSz w:w="11906" w:h="16838"/>
          <w:pgMar w:top="1440" w:right="1440" w:bottom="1440" w:left="1440" w:header="708" w:footer="708" w:gutter="0"/>
          <w:cols w:space="708"/>
          <w:docGrid w:linePitch="360"/>
        </w:sectPr>
      </w:pPr>
    </w:p>
    <w:p w14:paraId="3DC9CCD1" w14:textId="77777777" w:rsidR="007851C6" w:rsidRPr="002068BE" w:rsidRDefault="007851C6" w:rsidP="00BF7DD3">
      <w:pPr>
        <w:pStyle w:val="Caption"/>
        <w:rPr>
          <w:lang w:eastAsia="en-AU"/>
        </w:rPr>
      </w:pPr>
      <w:bookmarkStart w:id="17" w:name="_Ref390290813"/>
      <w:r w:rsidRPr="00866DAF">
        <w:rPr>
          <w:b w:val="0"/>
          <w:bCs w:val="0"/>
          <w:noProof/>
          <w:lang w:eastAsia="en-AU"/>
        </w:rPr>
        <mc:AlternateContent>
          <mc:Choice Requires="wpc">
            <w:drawing>
              <wp:inline distT="0" distB="0" distL="0" distR="0" wp14:anchorId="0D240B5C" wp14:editId="3AD474EE">
                <wp:extent cx="8817428" cy="5143500"/>
                <wp:effectExtent l="0" t="0" r="0" b="0"/>
                <wp:docPr id="173" name="Canvas 17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134" name="Picture 134"/>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8725668" cy="5143500"/>
                          </a:xfrm>
                          <a:prstGeom prst="rect">
                            <a:avLst/>
                          </a:prstGeom>
                        </pic:spPr>
                      </pic:pic>
                      <wps:wsp>
                        <wps:cNvPr id="135" name="TextBox 5"/>
                        <wps:cNvSpPr txBox="1"/>
                        <wps:spPr>
                          <a:xfrm>
                            <a:off x="2356867" y="1385838"/>
                            <a:ext cx="367030" cy="427355"/>
                          </a:xfrm>
                          <a:prstGeom prst="rect">
                            <a:avLst/>
                          </a:prstGeom>
                          <a:noFill/>
                        </wps:spPr>
                        <wps:txbx>
                          <w:txbxContent>
                            <w:p w14:paraId="5522A2F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wps:txbx>
                        <wps:bodyPr wrap="none" rtlCol="0">
                          <a:spAutoFit/>
                        </wps:bodyPr>
                      </wps:wsp>
                      <wps:wsp>
                        <wps:cNvPr id="136" name="Up Arrow 136"/>
                        <wps:cNvSpPr/>
                        <wps:spPr>
                          <a:xfrm>
                            <a:off x="3181552" y="1394751"/>
                            <a:ext cx="137427" cy="206141"/>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87258CF" w14:textId="77777777" w:rsidR="007851C6" w:rsidRDefault="007851C6" w:rsidP="00BF7DD3">
                              <w:pPr>
                                <w:rPr>
                                  <w:rFonts w:eastAsia="Times New Roman"/>
                                </w:rPr>
                              </w:pPr>
                            </w:p>
                          </w:txbxContent>
                        </wps:txbx>
                        <wps:bodyPr rtlCol="0" anchor="ctr"/>
                      </wps:wsp>
                      <wps:wsp>
                        <wps:cNvPr id="137" name="TextBox 7"/>
                        <wps:cNvSpPr txBox="1"/>
                        <wps:spPr>
                          <a:xfrm>
                            <a:off x="3250099" y="1326037"/>
                            <a:ext cx="367030" cy="427355"/>
                          </a:xfrm>
                          <a:prstGeom prst="rect">
                            <a:avLst/>
                          </a:prstGeom>
                          <a:noFill/>
                        </wps:spPr>
                        <wps:txbx>
                          <w:txbxContent>
                            <w:p w14:paraId="70D4B7F1"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wps:txbx>
                        <wps:bodyPr wrap="none" rtlCol="0">
                          <a:spAutoFit/>
                        </wps:bodyPr>
                      </wps:wsp>
                      <wps:wsp>
                        <wps:cNvPr id="138" name="Left Arrow 138"/>
                        <wps:cNvSpPr/>
                        <wps:spPr>
                          <a:xfrm>
                            <a:off x="1683001" y="2228059"/>
                            <a:ext cx="40167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F740C9E" w14:textId="77777777" w:rsidR="007851C6" w:rsidRDefault="007851C6" w:rsidP="00BF7DD3">
                              <w:pPr>
                                <w:rPr>
                                  <w:rFonts w:eastAsia="Times New Roman"/>
                                </w:rPr>
                              </w:pPr>
                            </w:p>
                          </w:txbxContent>
                        </wps:txbx>
                        <wps:bodyPr rtlCol="0" anchor="ctr"/>
                      </wps:wsp>
                      <wps:wsp>
                        <wps:cNvPr id="139" name="TextBox 9"/>
                        <wps:cNvSpPr txBox="1"/>
                        <wps:spPr>
                          <a:xfrm>
                            <a:off x="1772830" y="2296896"/>
                            <a:ext cx="367030" cy="427355"/>
                          </a:xfrm>
                          <a:prstGeom prst="rect">
                            <a:avLst/>
                          </a:prstGeom>
                          <a:noFill/>
                        </wps:spPr>
                        <wps:txbx>
                          <w:txbxContent>
                            <w:p w14:paraId="0C8E459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wps:txbx>
                        <wps:bodyPr wrap="none" rtlCol="0">
                          <a:spAutoFit/>
                        </wps:bodyPr>
                      </wps:wsp>
                      <wps:wsp>
                        <wps:cNvPr id="140" name="Left Arrow 140"/>
                        <wps:cNvSpPr/>
                        <wps:spPr>
                          <a:xfrm>
                            <a:off x="1652014" y="3632379"/>
                            <a:ext cx="477625"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A4F385" w14:textId="77777777" w:rsidR="007851C6" w:rsidRDefault="007851C6" w:rsidP="00BF7DD3">
                              <w:pPr>
                                <w:rPr>
                                  <w:rFonts w:eastAsia="Times New Roman"/>
                                </w:rPr>
                              </w:pPr>
                            </w:p>
                          </w:txbxContent>
                        </wps:txbx>
                        <wps:bodyPr rtlCol="0" anchor="ctr"/>
                      </wps:wsp>
                      <wps:wsp>
                        <wps:cNvPr id="141" name="TextBox 11"/>
                        <wps:cNvSpPr txBox="1"/>
                        <wps:spPr>
                          <a:xfrm>
                            <a:off x="1763912" y="3662303"/>
                            <a:ext cx="367030" cy="427355"/>
                          </a:xfrm>
                          <a:prstGeom prst="rect">
                            <a:avLst/>
                          </a:prstGeom>
                          <a:noFill/>
                        </wps:spPr>
                        <wps:txbx>
                          <w:txbxContent>
                            <w:p w14:paraId="762321E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wps:txbx>
                        <wps:bodyPr wrap="none" rtlCol="0">
                          <a:spAutoFit/>
                        </wps:bodyPr>
                      </wps:wsp>
                      <wps:wsp>
                        <wps:cNvPr id="142" name="Left Arrow 142"/>
                        <wps:cNvSpPr/>
                        <wps:spPr>
                          <a:xfrm rot="2846248">
                            <a:off x="1678343" y="1458985"/>
                            <a:ext cx="468707"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75F165" w14:textId="77777777" w:rsidR="007851C6" w:rsidRDefault="007851C6" w:rsidP="00BF7DD3">
                              <w:pPr>
                                <w:rPr>
                                  <w:rFonts w:eastAsia="Times New Roman"/>
                                </w:rPr>
                              </w:pPr>
                            </w:p>
                          </w:txbxContent>
                        </wps:txbx>
                        <wps:bodyPr rtlCol="0" anchor="ctr"/>
                      </wps:wsp>
                      <wps:wsp>
                        <wps:cNvPr id="143" name="TextBox 13"/>
                        <wps:cNvSpPr txBox="1"/>
                        <wps:spPr>
                          <a:xfrm>
                            <a:off x="1553912" y="1605324"/>
                            <a:ext cx="691515" cy="427355"/>
                          </a:xfrm>
                          <a:prstGeom prst="rect">
                            <a:avLst/>
                          </a:prstGeom>
                          <a:noFill/>
                        </wps:spPr>
                        <wps:txbx>
                          <w:txbxContent>
                            <w:p w14:paraId="06B841D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wps:txbx>
                        <wps:bodyPr wrap="none" rtlCol="0">
                          <a:spAutoFit/>
                        </wps:bodyPr>
                      </wps:wsp>
                      <wps:wsp>
                        <wps:cNvPr id="144" name="Left Arrow 144"/>
                        <wps:cNvSpPr/>
                        <wps:spPr>
                          <a:xfrm flipH="1">
                            <a:off x="3776474" y="3063275"/>
                            <a:ext cx="250202"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312280" w14:textId="77777777" w:rsidR="007851C6" w:rsidRDefault="007851C6" w:rsidP="00BF7DD3">
                              <w:pPr>
                                <w:rPr>
                                  <w:rFonts w:eastAsia="Times New Roman"/>
                                </w:rPr>
                              </w:pPr>
                            </w:p>
                          </w:txbxContent>
                        </wps:txbx>
                        <wps:bodyPr rtlCol="0" anchor="ctr"/>
                      </wps:wsp>
                      <wps:wsp>
                        <wps:cNvPr id="145" name="TextBox 15"/>
                        <wps:cNvSpPr txBox="1"/>
                        <wps:spPr>
                          <a:xfrm>
                            <a:off x="3610111" y="2503037"/>
                            <a:ext cx="565785" cy="649605"/>
                          </a:xfrm>
                          <a:prstGeom prst="rect">
                            <a:avLst/>
                          </a:prstGeom>
                          <a:noFill/>
                        </wps:spPr>
                        <wps:txbx>
                          <w:txbxContent>
                            <w:p w14:paraId="1BED7A8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b, c,</w:t>
                              </w:r>
                            </w:p>
                            <w:p w14:paraId="00819DA1"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f, i</w:t>
                              </w:r>
                            </w:p>
                          </w:txbxContent>
                        </wps:txbx>
                        <wps:bodyPr wrap="none" rtlCol="0">
                          <a:spAutoFit/>
                        </wps:bodyPr>
                      </wps:wsp>
                      <wps:wsp>
                        <wps:cNvPr id="146" name="Up Arrow 146"/>
                        <wps:cNvSpPr/>
                        <wps:spPr>
                          <a:xfrm flipH="1" flipV="1">
                            <a:off x="4156693" y="3914048"/>
                            <a:ext cx="137428" cy="238117"/>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7FF2800" w14:textId="77777777" w:rsidR="007851C6" w:rsidRDefault="007851C6" w:rsidP="00BF7DD3">
                              <w:pPr>
                                <w:rPr>
                                  <w:rFonts w:eastAsia="Times New Roman"/>
                                </w:rPr>
                              </w:pPr>
                            </w:p>
                          </w:txbxContent>
                        </wps:txbx>
                        <wps:bodyPr rtlCol="0" anchor="ctr"/>
                      </wps:wsp>
                      <wps:wsp>
                        <wps:cNvPr id="147" name="TextBox 17"/>
                        <wps:cNvSpPr txBox="1"/>
                        <wps:spPr>
                          <a:xfrm>
                            <a:off x="3606799" y="3937157"/>
                            <a:ext cx="588010" cy="370205"/>
                          </a:xfrm>
                          <a:prstGeom prst="rect">
                            <a:avLst/>
                          </a:prstGeom>
                          <a:noFill/>
                        </wps:spPr>
                        <wps:txbx>
                          <w:txbxContent>
                            <w:p w14:paraId="7594C63B"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e, m</w:t>
                              </w:r>
                            </w:p>
                          </w:txbxContent>
                        </wps:txbx>
                        <wps:bodyPr wrap="none" rtlCol="0">
                          <a:spAutoFit/>
                        </wps:bodyPr>
                      </wps:wsp>
                      <wps:wsp>
                        <wps:cNvPr id="148" name="TextBox 19"/>
                        <wps:cNvSpPr txBox="1"/>
                        <wps:spPr>
                          <a:xfrm>
                            <a:off x="5461972" y="2769025"/>
                            <a:ext cx="262890" cy="370205"/>
                          </a:xfrm>
                          <a:prstGeom prst="rect">
                            <a:avLst/>
                          </a:prstGeom>
                          <a:noFill/>
                        </wps:spPr>
                        <wps:txbx>
                          <w:txbxContent>
                            <w:p w14:paraId="0E1AC38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none" rtlCol="0">
                          <a:spAutoFit/>
                        </wps:bodyPr>
                      </wps:wsp>
                      <wps:wsp>
                        <wps:cNvPr id="149" name="TextBox 21"/>
                        <wps:cNvSpPr txBox="1"/>
                        <wps:spPr>
                          <a:xfrm>
                            <a:off x="5728066" y="2769025"/>
                            <a:ext cx="272415" cy="370205"/>
                          </a:xfrm>
                          <a:prstGeom prst="rect">
                            <a:avLst/>
                          </a:prstGeom>
                          <a:noFill/>
                        </wps:spPr>
                        <wps:txbx>
                          <w:txbxContent>
                            <w:p w14:paraId="3B59F938"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none" rtlCol="0">
                          <a:spAutoFit/>
                        </wps:bodyPr>
                      </wps:wsp>
                      <wps:wsp>
                        <wps:cNvPr id="150" name="TextBox 23"/>
                        <wps:cNvSpPr txBox="1"/>
                        <wps:spPr>
                          <a:xfrm>
                            <a:off x="6193624" y="3456161"/>
                            <a:ext cx="491490" cy="370205"/>
                          </a:xfrm>
                          <a:prstGeom prst="rect">
                            <a:avLst/>
                          </a:prstGeom>
                          <a:noFill/>
                        </wps:spPr>
                        <wps:txbx>
                          <w:txbxContent>
                            <w:p w14:paraId="62B02F5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g, s</w:t>
                              </w:r>
                            </w:p>
                          </w:txbxContent>
                        </wps:txbx>
                        <wps:bodyPr wrap="none" rtlCol="0">
                          <a:spAutoFit/>
                        </wps:bodyPr>
                      </wps:wsp>
                      <wps:wsp>
                        <wps:cNvPr id="151" name="TextBox 25"/>
                        <wps:cNvSpPr txBox="1"/>
                        <wps:spPr>
                          <a:xfrm>
                            <a:off x="7144190" y="3211230"/>
                            <a:ext cx="367665" cy="370205"/>
                          </a:xfrm>
                          <a:prstGeom prst="rect">
                            <a:avLst/>
                          </a:prstGeom>
                          <a:noFill/>
                        </wps:spPr>
                        <wps:txbx>
                          <w:txbxContent>
                            <w:p w14:paraId="5B16DF2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wps:txbx>
                        <wps:bodyPr wrap="square" rtlCol="0">
                          <a:spAutoFit/>
                        </wps:bodyPr>
                      </wps:wsp>
                      <wps:wsp>
                        <wps:cNvPr id="152" name="TextBox 27"/>
                        <wps:cNvSpPr txBox="1"/>
                        <wps:spPr>
                          <a:xfrm flipH="1">
                            <a:off x="6943161" y="3043879"/>
                            <a:ext cx="334645" cy="370205"/>
                          </a:xfrm>
                          <a:prstGeom prst="rect">
                            <a:avLst/>
                          </a:prstGeom>
                          <a:noFill/>
                        </wps:spPr>
                        <wps:txbx>
                          <w:txbxContent>
                            <w:p w14:paraId="311E480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wps:txbx>
                        <wps:bodyPr wrap="square" rtlCol="0">
                          <a:spAutoFit/>
                        </wps:bodyPr>
                      </wps:wsp>
                      <wps:wsp>
                        <wps:cNvPr id="153" name="Up Arrow 153"/>
                        <wps:cNvSpPr/>
                        <wps:spPr>
                          <a:xfrm>
                            <a:off x="7616661" y="3103726"/>
                            <a:ext cx="143135" cy="407849"/>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E69BE2D" w14:textId="77777777" w:rsidR="007851C6" w:rsidRDefault="007851C6" w:rsidP="00BF7DD3">
                              <w:pPr>
                                <w:rPr>
                                  <w:rFonts w:eastAsia="Times New Roman"/>
                                </w:rPr>
                              </w:pPr>
                            </w:p>
                          </w:txbxContent>
                        </wps:txbx>
                        <wps:bodyPr rtlCol="0" anchor="ctr"/>
                      </wps:wsp>
                      <wps:wsp>
                        <wps:cNvPr id="154" name="TextBox 29"/>
                        <wps:cNvSpPr txBox="1"/>
                        <wps:spPr>
                          <a:xfrm>
                            <a:off x="7669567" y="3232287"/>
                            <a:ext cx="303530" cy="370205"/>
                          </a:xfrm>
                          <a:prstGeom prst="rect">
                            <a:avLst/>
                          </a:prstGeom>
                          <a:noFill/>
                        </wps:spPr>
                        <wps:txbx>
                          <w:txbxContent>
                            <w:p w14:paraId="2D9B6E4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155" name="Up Arrow 155"/>
                        <wps:cNvSpPr/>
                        <wps:spPr>
                          <a:xfrm>
                            <a:off x="6871951" y="2187585"/>
                            <a:ext cx="143135" cy="270422"/>
                          </a:xfrm>
                          <a:prstGeom prst="up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7DE4A6E" w14:textId="77777777" w:rsidR="007851C6" w:rsidRDefault="007851C6" w:rsidP="00BF7DD3">
                              <w:pPr>
                                <w:rPr>
                                  <w:rFonts w:eastAsia="Times New Roman"/>
                                </w:rPr>
                              </w:pPr>
                            </w:p>
                          </w:txbxContent>
                        </wps:txbx>
                        <wps:bodyPr rtlCol="0" anchor="ctr"/>
                      </wps:wsp>
                      <wps:wsp>
                        <wps:cNvPr id="156" name="TextBox 31"/>
                        <wps:cNvSpPr txBox="1"/>
                        <wps:spPr>
                          <a:xfrm>
                            <a:off x="6993715" y="2242775"/>
                            <a:ext cx="303530" cy="370205"/>
                          </a:xfrm>
                          <a:prstGeom prst="rect">
                            <a:avLst/>
                          </a:prstGeom>
                          <a:noFill/>
                        </wps:spPr>
                        <wps:txbx>
                          <w:txbxContent>
                            <w:p w14:paraId="5B9C332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wps:txbx>
                        <wps:bodyPr wrap="none" rtlCol="0">
                          <a:spAutoFit/>
                        </wps:bodyPr>
                      </wps:wsp>
                      <wps:wsp>
                        <wps:cNvPr id="157" name="Left Arrow 157"/>
                        <wps:cNvSpPr/>
                        <wps:spPr>
                          <a:xfrm flipH="1">
                            <a:off x="5548115" y="181368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DFF26C" w14:textId="77777777" w:rsidR="007851C6" w:rsidRDefault="007851C6" w:rsidP="00BF7DD3">
                              <w:pPr>
                                <w:rPr>
                                  <w:rFonts w:eastAsia="Times New Roman"/>
                                </w:rPr>
                              </w:pPr>
                            </w:p>
                          </w:txbxContent>
                        </wps:txbx>
                        <wps:bodyPr rtlCol="0" anchor="ctr"/>
                      </wps:wsp>
                      <wps:wsp>
                        <wps:cNvPr id="158" name="TextBox 33"/>
                        <wps:cNvSpPr txBox="1"/>
                        <wps:spPr>
                          <a:xfrm>
                            <a:off x="5508960" y="1875747"/>
                            <a:ext cx="303530" cy="370205"/>
                          </a:xfrm>
                          <a:prstGeom prst="rect">
                            <a:avLst/>
                          </a:prstGeom>
                          <a:noFill/>
                        </wps:spPr>
                        <wps:txbx>
                          <w:txbxContent>
                            <w:p w14:paraId="157D1F1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159" name="Left Arrow 159"/>
                        <wps:cNvSpPr/>
                        <wps:spPr>
                          <a:xfrm flipH="1">
                            <a:off x="6484211" y="18070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C28B99" w14:textId="77777777" w:rsidR="007851C6" w:rsidRDefault="007851C6" w:rsidP="00BF7DD3">
                              <w:pPr>
                                <w:rPr>
                                  <w:rFonts w:eastAsia="Times New Roman"/>
                                </w:rPr>
                              </w:pPr>
                            </w:p>
                          </w:txbxContent>
                        </wps:txbx>
                        <wps:bodyPr rtlCol="0" anchor="ctr"/>
                      </wps:wsp>
                      <wps:wsp>
                        <wps:cNvPr id="160" name="TextBox 35"/>
                        <wps:cNvSpPr txBox="1"/>
                        <wps:spPr>
                          <a:xfrm>
                            <a:off x="6497102" y="1880181"/>
                            <a:ext cx="303530" cy="370205"/>
                          </a:xfrm>
                          <a:prstGeom prst="rect">
                            <a:avLst/>
                          </a:prstGeom>
                          <a:noFill/>
                        </wps:spPr>
                        <wps:txbx>
                          <w:txbxContent>
                            <w:p w14:paraId="61B3F28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wps:txbx>
                        <wps:bodyPr wrap="none" rtlCol="0">
                          <a:spAutoFit/>
                        </wps:bodyPr>
                      </wps:wsp>
                      <wps:wsp>
                        <wps:cNvPr id="161" name="Left Arrow 161"/>
                        <wps:cNvSpPr/>
                        <wps:spPr>
                          <a:xfrm flipH="1">
                            <a:off x="5841257" y="1133197"/>
                            <a:ext cx="536484"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D183607" w14:textId="77777777" w:rsidR="007851C6" w:rsidRDefault="007851C6" w:rsidP="00BF7DD3">
                              <w:pPr>
                                <w:rPr>
                                  <w:rFonts w:eastAsia="Times New Roman"/>
                                </w:rPr>
                              </w:pPr>
                            </w:p>
                          </w:txbxContent>
                        </wps:txbx>
                        <wps:bodyPr rtlCol="0" anchor="ctr"/>
                      </wps:wsp>
                      <wps:wsp>
                        <wps:cNvPr id="162" name="TextBox 37"/>
                        <wps:cNvSpPr txBox="1"/>
                        <wps:spPr>
                          <a:xfrm>
                            <a:off x="6321927" y="1060049"/>
                            <a:ext cx="532130" cy="370205"/>
                          </a:xfrm>
                          <a:prstGeom prst="rect">
                            <a:avLst/>
                          </a:prstGeom>
                          <a:noFill/>
                        </wps:spPr>
                        <wps:txbx>
                          <w:txbxContent>
                            <w:p w14:paraId="681725AE"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h, n</w:t>
                              </w:r>
                            </w:p>
                          </w:txbxContent>
                        </wps:txbx>
                        <wps:bodyPr wrap="none" rtlCol="0">
                          <a:spAutoFit/>
                        </wps:bodyPr>
                      </wps:wsp>
                      <wps:wsp>
                        <wps:cNvPr id="163" name="Left Arrow 163"/>
                        <wps:cNvSpPr/>
                        <wps:spPr>
                          <a:xfrm flipH="1">
                            <a:off x="4919430" y="922622"/>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9AC84F" w14:textId="77777777" w:rsidR="007851C6" w:rsidRDefault="007851C6" w:rsidP="00BF7DD3">
                              <w:pPr>
                                <w:rPr>
                                  <w:rFonts w:eastAsia="Times New Roman"/>
                                </w:rPr>
                              </w:pPr>
                            </w:p>
                          </w:txbxContent>
                        </wps:txbx>
                        <wps:bodyPr rtlCol="0" anchor="ctr"/>
                      </wps:wsp>
                      <wps:wsp>
                        <wps:cNvPr id="164" name="TextBox 39"/>
                        <wps:cNvSpPr txBox="1"/>
                        <wps:spPr>
                          <a:xfrm>
                            <a:off x="4774871" y="991336"/>
                            <a:ext cx="717550" cy="370205"/>
                          </a:xfrm>
                          <a:prstGeom prst="rect">
                            <a:avLst/>
                          </a:prstGeom>
                          <a:noFill/>
                        </wps:spPr>
                        <wps:txbx>
                          <w:txbxContent>
                            <w:p w14:paraId="44F55178"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d, t, o</w:t>
                              </w:r>
                            </w:p>
                          </w:txbxContent>
                        </wps:txbx>
                        <wps:bodyPr wrap="none" rtlCol="0">
                          <a:spAutoFit/>
                        </wps:bodyPr>
                      </wps:wsp>
                      <wps:wsp>
                        <wps:cNvPr id="165" name="Circular Arrow 165"/>
                        <wps:cNvSpPr/>
                        <wps:spPr>
                          <a:xfrm>
                            <a:off x="3922387" y="1357157"/>
                            <a:ext cx="412282" cy="365866"/>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C3203B" w14:textId="77777777" w:rsidR="007851C6" w:rsidRDefault="007851C6" w:rsidP="00BF7DD3">
                              <w:pPr>
                                <w:rPr>
                                  <w:rFonts w:eastAsia="Times New Roman"/>
                                </w:rPr>
                              </w:pPr>
                            </w:p>
                          </w:txbxContent>
                        </wps:txbx>
                        <wps:bodyPr rtlCol="0" anchor="ctr"/>
                      </wps:wsp>
                      <wps:wsp>
                        <wps:cNvPr id="166" name="TextBox 41"/>
                        <wps:cNvSpPr txBox="1"/>
                        <wps:spPr>
                          <a:xfrm>
                            <a:off x="3597747" y="1156951"/>
                            <a:ext cx="677545" cy="370205"/>
                          </a:xfrm>
                          <a:prstGeom prst="rect">
                            <a:avLst/>
                          </a:prstGeom>
                          <a:noFill/>
                        </wps:spPr>
                        <wps:txbx>
                          <w:txbxContent>
                            <w:p w14:paraId="61D9132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k, l, o</w:t>
                              </w:r>
                            </w:p>
                          </w:txbxContent>
                        </wps:txbx>
                        <wps:bodyPr wrap="none" rtlCol="0">
                          <a:spAutoFit/>
                        </wps:bodyPr>
                      </wps:wsp>
                      <wps:wsp>
                        <wps:cNvPr id="167" name="Circular Arrow 167"/>
                        <wps:cNvSpPr/>
                        <wps:spPr>
                          <a:xfrm>
                            <a:off x="2307998" y="1405815"/>
                            <a:ext cx="412283" cy="365865"/>
                          </a:xfrm>
                          <a:prstGeom prst="circular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0891FF6" w14:textId="77777777" w:rsidR="007851C6" w:rsidRDefault="007851C6" w:rsidP="00BF7DD3">
                              <w:pPr>
                                <w:rPr>
                                  <w:rFonts w:eastAsia="Times New Roman"/>
                                </w:rPr>
                              </w:pPr>
                            </w:p>
                          </w:txbxContent>
                        </wps:txbx>
                        <wps:bodyPr rtlCol="0" anchor="ctr"/>
                      </wps:wsp>
                      <wps:wsp>
                        <wps:cNvPr id="168" name="Left Arrow 168"/>
                        <wps:cNvSpPr/>
                        <wps:spPr>
                          <a:xfrm flipH="1">
                            <a:off x="6621638" y="3520946"/>
                            <a:ext cx="343569"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1D2A35B" w14:textId="77777777" w:rsidR="007851C6" w:rsidRDefault="007851C6" w:rsidP="00BF7DD3">
                              <w:pPr>
                                <w:rPr>
                                  <w:rFonts w:eastAsia="Times New Roman"/>
                                </w:rPr>
                              </w:pPr>
                            </w:p>
                          </w:txbxContent>
                        </wps:txbx>
                        <wps:bodyPr rtlCol="0" anchor="ctr"/>
                      </wps:wsp>
                      <wps:wsp>
                        <wps:cNvPr id="169" name="Left-Right Arrow 169"/>
                        <wps:cNvSpPr/>
                        <wps:spPr>
                          <a:xfrm rot="2045663">
                            <a:off x="6887560" y="3390868"/>
                            <a:ext cx="513995"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5D0DD8" w14:textId="77777777" w:rsidR="007851C6" w:rsidRDefault="007851C6" w:rsidP="00BF7DD3">
                              <w:pPr>
                                <w:rPr>
                                  <w:rFonts w:eastAsia="Times New Roman"/>
                                </w:rPr>
                              </w:pPr>
                            </w:p>
                          </w:txbxContent>
                        </wps:txbx>
                        <wps:bodyPr rtlCol="0" anchor="ctr"/>
                      </wps:wsp>
                      <wps:wsp>
                        <wps:cNvPr id="170" name="Left-Right Arrow 170"/>
                        <wps:cNvSpPr/>
                        <wps:spPr>
                          <a:xfrm>
                            <a:off x="5548115" y="2999067"/>
                            <a:ext cx="320887" cy="213295"/>
                          </a:xfrm>
                          <a:prstGeom prst="leftRigh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21FB0A9" w14:textId="77777777" w:rsidR="007851C6" w:rsidRDefault="007851C6" w:rsidP="00BF7DD3">
                              <w:pPr>
                                <w:rPr>
                                  <w:rFonts w:eastAsia="Times New Roman"/>
                                </w:rPr>
                              </w:pPr>
                            </w:p>
                          </w:txbxContent>
                        </wps:txbx>
                        <wps:bodyPr rtlCol="0" anchor="ctr"/>
                      </wps:wsp>
                      <wps:wsp>
                        <wps:cNvPr id="171" name="Left Arrow 171"/>
                        <wps:cNvSpPr/>
                        <wps:spPr>
                          <a:xfrm flipH="1">
                            <a:off x="5513282" y="2394333"/>
                            <a:ext cx="343568" cy="206141"/>
                          </a:xfrm>
                          <a:prstGeom prst="leftArrow">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0768F5C" w14:textId="77777777" w:rsidR="007851C6" w:rsidRDefault="007851C6" w:rsidP="00BF7DD3">
                              <w:pPr>
                                <w:rPr>
                                  <w:rFonts w:eastAsia="Times New Roman"/>
                                </w:rPr>
                              </w:pPr>
                            </w:p>
                          </w:txbxContent>
                        </wps:txbx>
                        <wps:bodyPr rtlCol="0" anchor="ctr"/>
                      </wps:wsp>
                      <wps:wsp>
                        <wps:cNvPr id="172" name="TextBox 47"/>
                        <wps:cNvSpPr txBox="1"/>
                        <wps:spPr>
                          <a:xfrm>
                            <a:off x="5508960" y="2144969"/>
                            <a:ext cx="303530" cy="370205"/>
                          </a:xfrm>
                          <a:prstGeom prst="rect">
                            <a:avLst/>
                          </a:prstGeom>
                          <a:noFill/>
                        </wps:spPr>
                        <wps:txbx>
                          <w:txbxContent>
                            <w:p w14:paraId="2DA239E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u</w:t>
                              </w:r>
                            </w:p>
                          </w:txbxContent>
                        </wps:txbx>
                        <wps:bodyPr wrap="none" rtlCol="0">
                          <a:spAutoFit/>
                        </wps:bodyPr>
                      </wps:wsp>
                    </wpc:wpc>
                  </a:graphicData>
                </a:graphic>
              </wp:inline>
            </w:drawing>
          </mc:Choice>
          <mc:Fallback>
            <w:pict>
              <v:group id="Canvas 173" o:spid="_x0000_s1067" editas="canvas" style="width:694.3pt;height:405pt;mso-position-horizontal-relative:char;mso-position-vertical-relative:line" coordsize="88169,514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">
                <v:shape id="_x0000_s1068" type="#_x0000_t75" style="position:absolute;width:88169;height:51435;visibility:visible;mso-wrap-style:square">
                  <v:fill o:detectmouseclick="t"/>
                  <v:path o:connecttype="none"/>
                </v:shape>
                <v:shape id="Picture 134" o:spid="_x0000_s1069" type="#_x0000_t75" style="position:absolute;width:87256;height:5143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bgJtjEAAAA3AAAAA8AAABkcnMvZG93bnJldi54bWxEj0FrwzAMhe+D/gejwS5jdbqVEtK6pRQG&#10;OezQtV3OIlbjsFgOtpdk/74eDHqTeE/ve9rsJtuJgXxoHStYzDMQxLXTLTcKLuf3lxxEiMgaO8ek&#10;4JcC7Lazhw0W2o38ScMpNiKFcChQgYmxL6QMtSGLYe564qRdnbcY0+obqT2OKdx28jXLVtJiy4lg&#10;sKeDofr79GMVVGbMPhIxN3l1rPNnMl9lb5R6epz2axCRpng3/1+XOtV/W8LfM2kCub0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bgJtjEAAAA3AAAAA8AAAAAAAAAAAAAAAAA&#10;nwIAAGRycy9kb3ducmV2LnhtbFBLBQYAAAAABAAEAPcAAACQAwAAAAA=&#10;">
                  <v:imagedata r:id="rId10" o:title=""/>
                  <v:path arrowok="t"/>
                </v:shape>
                <v:shape id="TextBox 5" o:spid="_x0000_s1070" type="#_x0000_t202" style="position:absolute;left:23568;top:13858;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mO0MEA&#10;AADcAAAADwAAAGRycy9kb3ducmV2LnhtbERPyW7CMBC9V+IfrEHiVhygIAgYhFik3sr2AaN4iEPi&#10;cRQbCP36ulKl3ubprbNYtbYSD2p84VjBoJ+AIM6cLjhXcDnv36cgfEDWWDkmBS/ysFp23haYavfk&#10;Iz1OIRcxhH2KCkwIdSqlzwxZ9H1XE0fu6hqLIcIml7rBZwy3lRwmyURaLDg2GKxpYygrT3erYJrY&#10;r7KcDQ/efnwPxmazdbv6plSv267nIAK14V/85/7Ucf5oDL/PxAvk8g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tJjtDBAAAA3AAAAA8AAAAAAAAAAAAAAAAAmAIAAGRycy9kb3du&#10;cmV2LnhtbFBLBQYAAAAABAAEAPUAAACGAwAAAAA=&#10;" filled="f" stroked="f">
                  <v:textbox style="mso-fit-shape-to-text:t">
                    <w:txbxContent>
                      <w:p w14:paraId="5522A2F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1</w:t>
                        </w:r>
                      </w:p>
                    </w:txbxContent>
                  </v:textbox>
                </v:shape>
                <v:shape id="Up Arrow 136" o:spid="_x0000_s1071" type="#_x0000_t68" style="position:absolute;left:31815;top:13947;width:1374;height:20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sl98MA&#10;AADcAAAADwAAAGRycy9kb3ducmV2LnhtbERPS2vCQBC+C/0PyxS86aYtSkmzihQKQlupSS/eptnJ&#10;A7OzMbua5N+7BcHbfHzPSdaDacSFOldbVvA0j0AQ51bXXCr4zT5mryCcR9bYWCYFIzlYrx4mCcba&#10;9rynS+pLEULYxaig8r6NpXR5RQbd3LbEgStsZ9AH2JVSd9iHcNPI5yhaSoM1h4YKW3qvKD+mZ6Pg&#10;azT95/euOAx/8ifFU7aox8VBqenjsHkD4Wnwd/HNvdVh/ssS/p8JF8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nsl98MAAADcAAAADwAAAAAAAAAAAAAAAACYAgAAZHJzL2Rv&#10;d25yZXYueG1sUEsFBgAAAAAEAAQA9QAAAIgDAAAAAA==&#10;" adj="7200" fillcolor="#4f81bd [3204]" strokecolor="#243f60 [1604]" strokeweight="2pt">
                  <v:textbox>
                    <w:txbxContent>
                      <w:p w14:paraId="487258CF" w14:textId="77777777" w:rsidR="007851C6" w:rsidRDefault="007851C6" w:rsidP="00BF7DD3">
                        <w:pPr>
                          <w:rPr>
                            <w:rFonts w:eastAsia="Times New Roman"/>
                          </w:rPr>
                        </w:pPr>
                      </w:p>
                    </w:txbxContent>
                  </v:textbox>
                </v:shape>
                <v:shape id="TextBox 7" o:spid="_x0000_s1072" type="#_x0000_t202" style="position:absolute;left:32500;top:13260;width:3671;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e1PMMA&#10;AADcAAAADwAAAGRycy9kb3ducmV2LnhtbERPS27CMBDdI3EHa5C6K05oS2nAQRVQiR0UOMAonsYh&#10;8TiKXUh7elypErt5et9ZLHvbiAt1vnKsIB0nIIgLpysuFZyOH48zED4ga2wck4If8rDMh4MFZtpd&#10;+ZMuh1CKGMI+QwUmhDaT0heGLPqxa4kj9+U6iyHCrpS6w2sMt42cJMlUWqw4NhhsaWWoqA/fVsEs&#10;sbu6fpvsvX3+TV/Mau027Vmph1H/PgcRqA938b97q+P8p1f4eyZeIPM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e1PMMAAADcAAAADwAAAAAAAAAAAAAAAACYAgAAZHJzL2Rv&#10;d25yZXYueG1sUEsFBgAAAAAEAAQA9QAAAIgDAAAAAA==&#10;" filled="f" stroked="f">
                  <v:textbox style="mso-fit-shape-to-text:t">
                    <w:txbxContent>
                      <w:p w14:paraId="70D4B7F1"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2</w:t>
                        </w:r>
                      </w:p>
                    </w:txbxContent>
                  </v:textbox>
                </v:shape>
                <v:shape id="Left Arrow 138" o:spid="_x0000_s1073" type="#_x0000_t66" style="position:absolute;left:16830;top:22280;width:401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DosUA&#10;AADcAAAADwAAAGRycy9kb3ducmV2LnhtbESPQWvDMAyF74P9B6PBbqvTjY40rVvGWGGnQrO1ZxGr&#10;SWgsh9hN3H8/HQq7Sbyn9z6tt8l1aqQhtJ4NzGcZKOLK25ZrA78/u5ccVIjIFjvPZOBGAbabx4c1&#10;FtZPfKCxjLWSEA4FGmhi7AutQ9WQwzDzPbFoZz84jLIOtbYDThLuOv2aZe/aYcvS0GBPnw1Vl/Lq&#10;DJyO5XyZXxf76Wbrr/F8OaT9Lhnz/JQ+VqAipfhvvl9/W8F/E1p5Rib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4EYOixQAAANwAAAAPAAAAAAAAAAAAAAAAAJgCAABkcnMv&#10;ZG93bnJldi54bWxQSwUGAAAAAAQABAD1AAAAigMAAAAA&#10;" adj="5543" fillcolor="#4f81bd [3204]" strokecolor="#243f60 [1604]" strokeweight="2pt">
                  <v:textbox>
                    <w:txbxContent>
                      <w:p w14:paraId="6F740C9E" w14:textId="77777777" w:rsidR="007851C6" w:rsidRDefault="007851C6" w:rsidP="00BF7DD3">
                        <w:pPr>
                          <w:rPr>
                            <w:rFonts w:eastAsia="Times New Roman"/>
                          </w:rPr>
                        </w:pPr>
                      </w:p>
                    </w:txbxContent>
                  </v:textbox>
                </v:shape>
                <v:shape id="TextBox 9" o:spid="_x0000_s1074" type="#_x0000_t202" style="position:absolute;left:17728;top:22968;width:3670;height:4274;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SE1cIA&#10;AADcAAAADwAAAGRycy9kb3ducmV2LnhtbERPzWrCQBC+C32HZQRvdaO2otFVirXgrZr2AYbsmI3J&#10;zobsVqNP7woFb/Px/c5y3dlanKn1pWMFo2ECgjh3uuRCwe/P1+sMhA/IGmvHpOBKHtarl94SU+0u&#10;fKBzFgoRQ9inqMCE0KRS+tyQRT90DXHkjq61GCJsC6lbvMRwW8txkkylxZJjg8GGNobyKvuzCmaJ&#10;/a6q+Xjv7dtt9G42n27bnJQa9LuPBYhAXXiK/907HedP5vB4Jl4gV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6BITVwgAAANwAAAAPAAAAAAAAAAAAAAAAAJgCAABkcnMvZG93&#10;bnJldi54bWxQSwUGAAAAAAQABAD1AAAAhwMAAAAA&#10;" filled="f" stroked="f">
                  <v:textbox style="mso-fit-shape-to-text:t">
                    <w:txbxContent>
                      <w:p w14:paraId="0C8E459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3</w:t>
                        </w:r>
                      </w:p>
                    </w:txbxContent>
                  </v:textbox>
                </v:shape>
                <v:shape id="Left Arrow 140" o:spid="_x0000_s1075" type="#_x0000_t66" style="position:absolute;left:16520;top:36323;width:4776;height:20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LyrscA&#10;AADcAAAADwAAAGRycy9kb3ducmV2LnhtbESPQWsCQQyF74X+hyGFXorOtorI6ihSKljw0FpFj2En&#10;7izuZLY7U13/fXMQvCW8l/e+TOedr9WZ2lgFNvDaz0ARF8FWXBrY/ix7Y1AxIVusA5OBK0WYzx4f&#10;ppjbcOFvOm9SqSSEY44GXEpNrnUsHHmM/dAQi3YMrccka1tq2+JFwn2t37JspD1WLA0OG3p3VJw2&#10;f97A7vrVfcTdy++Itp9usR+sDsv1wZjnp24xAZWoS3fz7XplBX8o+PKMTKBn/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Amy8q7HAAAA3AAAAA8AAAAAAAAAAAAAAAAAmAIAAGRy&#10;cy9kb3ducmV2LnhtbFBLBQYAAAAABAAEAPUAAACMAwAAAAA=&#10;" adj="4661" fillcolor="#4f81bd [3204]" strokecolor="#243f60 [1604]" strokeweight="2pt">
                  <v:textbox>
                    <w:txbxContent>
                      <w:p w14:paraId="02A4F385" w14:textId="77777777" w:rsidR="007851C6" w:rsidRDefault="007851C6" w:rsidP="00BF7DD3">
                        <w:pPr>
                          <w:rPr>
                            <w:rFonts w:eastAsia="Times New Roman"/>
                          </w:rPr>
                        </w:pPr>
                      </w:p>
                    </w:txbxContent>
                  </v:textbox>
                </v:shape>
                <v:shape id="TextBox 11" o:spid="_x0000_s1076" type="#_x0000_t202" style="position:absolute;left:17639;top:36623;width:3670;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HT7rsEA&#10;AADcAAAADwAAAGRycy9kb3ducmV2LnhtbERPzYrCMBC+C/sOYRa8aVpR0WqUxVXwpqs+wNDMNt02&#10;k9JE7e7TG0HY23x8v7Ncd7YWN2p96VhBOkxAEOdOl1wouJx3gxkIH5A11o5JwS95WK/eekvMtLvz&#10;F91OoRAxhH2GCkwITSalzw1Z9EPXEEfu27UWQ4RtIXWL9xhuazlKkqm0WHJsMNjQxlBena5WwSyx&#10;h6qaj47ejv/Sidl8um3zo1T/vftYgAjUhX/xy73Xcf44hecz8QK5e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x0+67BAAAA3AAAAA8AAAAAAAAAAAAAAAAAmAIAAGRycy9kb3du&#10;cmV2LnhtbFBLBQYAAAAABAAEAPUAAACGAwAAAAA=&#10;" filled="f" stroked="f">
                  <v:textbox style="mso-fit-shape-to-text:t">
                    <w:txbxContent>
                      <w:p w14:paraId="762321E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4</w:t>
                        </w:r>
                      </w:p>
                    </w:txbxContent>
                  </v:textbox>
                </v:shape>
                <v:shape id="Left Arrow 142" o:spid="_x0000_s1077" type="#_x0000_t66" style="position:absolute;left:16783;top:14590;width:4687;height:2061;rotation:3108862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h3gjsIA&#10;AADcAAAADwAAAGRycy9kb3ducmV2LnhtbERPS2vCQBC+F/wPyxS8lLoxSJHoKkWR+jipgXocstNs&#10;aHY2ZLcm/ntXEHqbj+8582Vva3Gl1leOFYxHCQjiwumKSwX5efM+BeEDssbaMSm4kYflYvAyx0y7&#10;jo90PYVSxBD2GSowITSZlL4wZNGPXEMcuR/XWgwRtqXULXYx3NYyTZIPabHi2GCwoZWh4vf0ZxX0&#10;3T6l7+pQuDe53q2/0txcKFdq+Np/zkAE6sO/+One6jh/ksLjmXiBXNw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HeCOwgAAANwAAAAPAAAAAAAAAAAAAAAAAJgCAABkcnMvZG93&#10;bnJldi54bWxQSwUGAAAAAAQABAD1AAAAhwMAAAAA&#10;" adj="4750" fillcolor="#4f81bd [3204]" strokecolor="#243f60 [1604]" strokeweight="2pt">
                  <v:textbox>
                    <w:txbxContent>
                      <w:p w14:paraId="7D75F165" w14:textId="77777777" w:rsidR="007851C6" w:rsidRDefault="007851C6" w:rsidP="00BF7DD3">
                        <w:pPr>
                          <w:rPr>
                            <w:rFonts w:eastAsia="Times New Roman"/>
                          </w:rPr>
                        </w:pPr>
                      </w:p>
                    </w:txbxContent>
                  </v:textbox>
                </v:shape>
                <v:shape id="TextBox 13" o:spid="_x0000_s1078" type="#_x0000_t202" style="position:absolute;left:15539;top:16053;width:6915;height:427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AQsEA&#10;AADcAAAADwAAAGRycy9kb3ducmV2LnhtbERPS27CMBDdV+IO1iCxKw6UIggYhChI7MrvAKN4iEPi&#10;cRQbCD19jVSpu3l635kvW1uJOzW+cKxg0E9AEGdOF5wrOJ+27xMQPiBrrByTgid5WC46b3NMtXvw&#10;ge7HkIsYwj5FBSaEOpXSZ4Ys+r6riSN3cY3FEGGTS93gI4bbSg6TZCwtFhwbDNa0NpSVx5tVMEns&#10;d1lOh3tvRz+DT7P+cpv6qlSv265mIAK14V/8597pOH/0Aa9n4gVy8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PqwELBAAAA3AAAAA8AAAAAAAAAAAAAAAAAmAIAAGRycy9kb3du&#10;cmV2LnhtbFBLBQYAAAAABAAEAPUAAACGAwAAAAA=&#10;" filled="f" stroked="f">
                  <v:textbox style="mso-fit-shape-to-text:t">
                    <w:txbxContent>
                      <w:p w14:paraId="06B841D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a</w:t>
                        </w:r>
                        <w:r>
                          <w:rPr>
                            <w:rFonts w:asciiTheme="minorHAnsi" w:hAnsi="Calibri" w:cstheme="minorBidi"/>
                            <w:color w:val="000000" w:themeColor="text1"/>
                            <w:kern w:val="24"/>
                            <w:position w:val="-9"/>
                            <w:sz w:val="36"/>
                            <w:szCs w:val="36"/>
                            <w:vertAlign w:val="subscript"/>
                          </w:rPr>
                          <w:t>5</w:t>
                        </w:r>
                        <w:r>
                          <w:rPr>
                            <w:rFonts w:asciiTheme="minorHAnsi" w:hAnsi="Calibri" w:cstheme="minorBidi"/>
                            <w:color w:val="000000" w:themeColor="text1"/>
                            <w:kern w:val="24"/>
                            <w:sz w:val="36"/>
                            <w:szCs w:val="36"/>
                          </w:rPr>
                          <w:t>, i, j</w:t>
                        </w:r>
                      </w:p>
                    </w:txbxContent>
                  </v:textbox>
                </v:shape>
                <v:shape id="Left Arrow 144" o:spid="_x0000_s1079" type="#_x0000_t66" style="position:absolute;left:37764;top:30632;width:2502;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xbTcIA&#10;AADcAAAADwAAAGRycy9kb3ducmV2LnhtbERPzWoCMRC+F/oOYQq9lJp1WUrZGqUVBA96qO0DTDbT&#10;zeJmsiTR3b69EQRv8/H9zmI1uV6cKcTOs4L5rABB3HjTcavg92fz+g4iJmSDvWdS8E8RVsvHhwXW&#10;xo/8TedDakUO4VijApvSUEsZG0sO48wPxJn788FhyjC00gQcc7jrZVkUb9Jhx7nB4kBrS83xcHIK&#10;NlqH437/UpVm3O3K2Fut9ZdSz0/T5weIRFO6i2/urcnzqwquz+QL5P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Y/FtNwgAAANwAAAAPAAAAAAAAAAAAAAAAAJgCAABkcnMvZG93&#10;bnJldi54bWxQSwUGAAAAAAQABAD1AAAAhwMAAAAA&#10;" adj="8898" fillcolor="#4f81bd [3204]" strokecolor="#243f60 [1604]" strokeweight="2pt">
                  <v:textbox>
                    <w:txbxContent>
                      <w:p w14:paraId="58312280" w14:textId="77777777" w:rsidR="007851C6" w:rsidRDefault="007851C6" w:rsidP="00BF7DD3">
                        <w:pPr>
                          <w:rPr>
                            <w:rFonts w:eastAsia="Times New Roman"/>
                          </w:rPr>
                        </w:pPr>
                      </w:p>
                    </w:txbxContent>
                  </v:textbox>
                </v:shape>
                <v:shape id="TextBox 15" o:spid="_x0000_s1080" type="#_x0000_t202" style="position:absolute;left:36101;top:25030;width:5657;height:649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0/9rcEA&#10;AADcAAAADwAAAGRycy9kb3ducmV2LnhtbERPzYrCMBC+C/sOYYS9aaqoaDXKoit4W9f1AYZmbGqb&#10;SWmiVp9+Iwje5uP7ncWqtZW4UuMLxwoG/QQEceZ0wbmC49+2NwXhA7LGyjEpuJOH1fKjs8BUuxv/&#10;0vUQchFD2KeowIRQp1L6zJBF33c1ceROrrEYImxyqRu8xXBbyWGSTKTFgmODwZrWhrLycLEKpon9&#10;KcvZcO/t6DEYm/XGfddnpT677dccRKA2vMUv907H+aMxPJ+JF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NP/a3BAAAA3AAAAA8AAAAAAAAAAAAAAAAAmAIAAGRycy9kb3du&#10;cmV2LnhtbFBLBQYAAAAABAAEAPUAAACGAwAAAAA=&#10;" filled="f" stroked="f">
                  <v:textbox style="mso-fit-shape-to-text:t">
                    <w:txbxContent>
                      <w:p w14:paraId="1BED7A8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b, c,</w:t>
                        </w:r>
                      </w:p>
                      <w:p w14:paraId="00819DA1"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f, i</w:t>
                        </w:r>
                      </w:p>
                    </w:txbxContent>
                  </v:textbox>
                </v:shape>
                <v:shape id="Up Arrow 146" o:spid="_x0000_s1081" type="#_x0000_t68" style="position:absolute;left:41566;top:39140;width:1375;height:2381;flip:x y;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qY1cUA&#10;AADcAAAADwAAAGRycy9kb3ducmV2LnhtbERPS2vCQBC+C/6HZQQvUjetD0rqGtqg4KWC1ktv0+w0&#10;Sc3Oht01xn/fFQq9zcf3nFXWm0Z05HxtWcHjNAFBXFhdc6ng9LF9eAbhA7LGxjIpuJGHbD0crDDV&#10;9soH6o6hFDGEfYoKqhDaVEpfVGTQT21LHLlv6wyGCF0ptcNrDDeNfEqSpTRYc2yosKW8ouJ8vBgF&#10;h6/2c/Gen95COc/3i/5ncp5t9kqNR/3rC4hAffgX/7l3Os6fL+H+TLxAr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pjVxQAAANwAAAAPAAAAAAAAAAAAAAAAAJgCAABkcnMv&#10;ZG93bnJldi54bWxQSwUGAAAAAAQABAD1AAAAigMAAAAA&#10;" adj="6233" fillcolor="#4f81bd [3204]" strokecolor="#243f60 [1604]" strokeweight="2pt">
                  <v:textbox>
                    <w:txbxContent>
                      <w:p w14:paraId="27FF2800" w14:textId="77777777" w:rsidR="007851C6" w:rsidRDefault="007851C6" w:rsidP="00BF7DD3">
                        <w:pPr>
                          <w:rPr>
                            <w:rFonts w:eastAsia="Times New Roman"/>
                          </w:rPr>
                        </w:pPr>
                      </w:p>
                    </w:txbxContent>
                  </v:textbox>
                </v:shape>
                <v:shape id="TextBox 17" o:spid="_x0000_s1082" type="#_x0000_t202" style="position:absolute;left:36067;top:39371;width:588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NHGQcIA&#10;AADcAAAADwAAAGRycy9kb3ducmV2LnhtbERPzWrCQBC+F3yHZYTe6iZircasUmwL3rTqAwzZMRuT&#10;nQ3ZraY+vSsUepuP73fyVW8bcaHOV44VpKMEBHHhdMWlguPh62UGwgdkjY1jUvBLHlbLwVOOmXZX&#10;/qbLPpQihrDPUIEJoc2k9IUhi37kWuLInVxnMUTYlVJ3eI3htpHjJJlKixXHBoMtrQ0V9f7HKpgl&#10;dlvX8/HO28ktfTXrD/fZnpV6HvbvCxCB+vAv/nNvdJw/eYPHM/ECubw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80cZBwgAAANwAAAAPAAAAAAAAAAAAAAAAAJgCAABkcnMvZG93&#10;bnJldi54bWxQSwUGAAAAAAQABAD1AAAAhwMAAAAA&#10;" filled="f" stroked="f">
                  <v:textbox style="mso-fit-shape-to-text:t">
                    <w:txbxContent>
                      <w:p w14:paraId="7594C63B"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e, m</w:t>
                        </w:r>
                      </w:p>
                    </w:txbxContent>
                  </v:textbox>
                </v:shape>
                <v:shape id="TextBox 19" o:spid="_x0000_s1083" type="#_x0000_t202" style="position:absolute;left:54619;top:27690;width:2629;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5SM8UA&#10;AADcAAAADwAAAGRycy9kb3ducmV2LnhtbESPzW7CQAyE75V4h5WRuJUNiFY0ZUGIH6m3lp8HsLJu&#10;Nk3WG2UXSPv09QGJm60Zz3xerHrfqCt1sQpsYDLOQBEXwVZcGjif9s9zUDEhW2wCk4FfirBaDp4W&#10;mNtw4wNdj6lUEsIxRwMupTbXOhaOPMZxaIlF+w6dxyRrV2rb4U3CfaOnWfaqPVYsDQ5b2jgq6uPF&#10;G5hn/rOu36Zf0c/+Ji9usw279seY0bBfv4NK1KeH+X79YQV/JrTyjEygl/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NTlIzxQAAANwAAAAPAAAAAAAAAAAAAAAAAJgCAABkcnMv&#10;ZG93bnJldi54bWxQSwUGAAAAAAQABAD1AAAAigMAAAAA&#10;" filled="f" stroked="f">
                  <v:textbox style="mso-fit-shape-to-text:t">
                    <w:txbxContent>
                      <w:p w14:paraId="0E1AC38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1" o:spid="_x0000_s1084" type="#_x0000_t202" style="position:absolute;left:57280;top:27690;width:2724;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L3qMIA&#10;AADcAAAADwAAAGRycy9kb3ducmV2LnhtbERPzWrCQBC+F3yHZYTe6iZii0mzEdEWemvVPsCQHbMx&#10;2dmQ3Wr06buFgrf5+H6nWI22E2cafONYQTpLQBBXTjdcK/g+vD8tQfiArLFzTAqu5GFVTh4KzLW7&#10;8I7O+1CLGMI+RwUmhD6X0leGLPqZ64kjd3SDxRDhUEs94CWG207Ok+RFWmw4NhjsaWOoavc/VsEy&#10;sZ9tm82/vF3c0mez2bq3/qTU43Rcv4IINIa7+N/9oeP8RQZ/z8QLZPk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iAveowgAAANwAAAAPAAAAAAAAAAAAAAAAAJgCAABkcnMvZG93&#10;bnJldi54bWxQSwUGAAAAAAQABAD1AAAAhwMAAAAA&#10;" filled="f" stroked="f">
                  <v:textbox style="mso-fit-shape-to-text:t">
                    <w:txbxContent>
                      <w:p w14:paraId="3B59F938"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TextBox 23" o:spid="_x0000_s1085" type="#_x0000_t202" style="position:absolute;left:61936;top:34561;width:491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HI6MUA&#10;AADcAAAADwAAAGRycy9kb3ducmV2LnhtbESPzW7CQAyE75V4h5WReisbUKloyoIQtBI3ys8DWFk3&#10;mybrjbJbSHl6fEDiZmvGM5/ny9436kxdrAIbGI8yUMRFsBWXBk7Hr5cZqJiQLTaBycA/RVguBk9z&#10;zG248J7Oh1QqCeGYowGXUptrHQtHHuMotMSi/YTOY5K1K7Xt8CLhvtGTLHvTHiuWBoctrR0V9eHP&#10;G5hlflfX75Pv6F+v46lbb8Jn+2vM87BffYBK1KeH+X69tYI/FXx5Rib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4cjoxQAAANwAAAAPAAAAAAAAAAAAAAAAAJgCAABkcnMv&#10;ZG93bnJldi54bWxQSwUGAAAAAAQABAD1AAAAigMAAAAA&#10;" filled="f" stroked="f">
                  <v:textbox style="mso-fit-shape-to-text:t">
                    <w:txbxContent>
                      <w:p w14:paraId="62B02F54"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g, s</w:t>
                        </w:r>
                      </w:p>
                    </w:txbxContent>
                  </v:textbox>
                </v:shape>
                <v:shape id="TextBox 25" o:spid="_x0000_s1086" type="#_x0000_t202" style="position:absolute;left:71441;top:32112;width:3677;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s4f78A&#10;AADcAAAADwAAAGRycy9kb3ducmV2LnhtbERPTWvCQBC9F/wPyxS81U0ERVJXkVrBgxdteh+y02xo&#10;djZkpyb+e1cQepvH+5z1dvStulIfm8AG8lkGirgKtuHaQPl1eFuBioJssQ1MBm4UYbuZvKyxsGHg&#10;M10vUqsUwrFAA06kK7SOlSOPcRY64sT9hN6jJNjX2vY4pHDf6nmWLbXHhlODw44+HFW/lz9vQMTu&#10;8lv56ePxezztB5dVCyyNmb6Ou3dQQqP8i5/uo03zFzk8nkkX6M0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iKzh/vwAAANwAAAAPAAAAAAAAAAAAAAAAAJgCAABkcnMvZG93bnJl&#10;di54bWxQSwUGAAAAAAQABAD1AAAAhAMAAAAA&#10;" filled="f" stroked="f">
                  <v:textbox style="mso-fit-shape-to-text:t">
                    <w:txbxContent>
                      <w:p w14:paraId="5B16DF2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r</w:t>
                        </w:r>
                      </w:p>
                    </w:txbxContent>
                  </v:textbox>
                </v:shape>
                <v:shape id="TextBox 27" o:spid="_x0000_s1087" type="#_x0000_t202" style="position:absolute;left:69431;top:30438;width:3347;height:3702;flip:x;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frlTMQA&#10;AADcAAAADwAAAGRycy9kb3ducmV2LnhtbERPS2sCMRC+C/0PYQreNFvBtqxGUUH0ItSt+LhNN9Pd&#10;pZvJmkTd9tc3QqG3+fieM562phZXcr6yrOCpn4Agzq2uuFCwe1/2XkH4gKyxtkwKvsnDdPLQGWOq&#10;7Y23dM1CIWII+xQVlCE0qZQ+L8mg79uGOHKf1hkMEbpCaoe3GG5qOUiSZ2mw4thQYkOLkvKv7GIU&#10;vPHMZSv8cfOlPSXnw/74sXlZK9V9bGcjEIHa8C/+c691nD8cwP2ZeIGc/A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65UzEAAAA3AAAAA8AAAAAAAAAAAAAAAAAmAIAAGRycy9k&#10;b3ducmV2LnhtbFBLBQYAAAAABAAEAPUAAACJAwAAAAA=&#10;" filled="f" stroked="f">
                  <v:textbox style="mso-fit-shape-to-text:t">
                    <w:txbxContent>
                      <w:p w14:paraId="311E480C"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s</w:t>
                        </w:r>
                      </w:p>
                    </w:txbxContent>
                  </v:textbox>
                </v:shape>
                <v:shape id="Up Arrow 153" o:spid="_x0000_s1088" type="#_x0000_t68" style="position:absolute;left:76166;top:31037;width:1431;height:407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VIGcAA&#10;AADcAAAADwAAAGRycy9kb3ducmV2LnhtbERPTYvCMBC9L/gfwgje1kRFXapRVBD3Jup6H5uxKTaT&#10;0kSt/34jLOxtHu9z5svWVeJBTSg9axj0FQji3JuSCw0/p+3nF4gQkQ1WnknDiwIsF52POWbGP/lA&#10;j2MsRArhkKEGG2OdSRlySw5D39fEibv6xmFMsCmkafCZwl0lh0pNpMOSU4PFmjaW8tvx7jRc9lKd&#10;1X56p9d6fVlNJ/a88wete912NQMRqY3/4j/3t0nzxyN4P5MukIt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GVIGcAAAADcAAAADwAAAAAAAAAAAAAAAACYAgAAZHJzL2Rvd25y&#10;ZXYueG1sUEsFBgAAAAAEAAQA9QAAAIUDAAAAAA==&#10;" adj="3790" fillcolor="#4f81bd [3204]" strokecolor="#243f60 [1604]" strokeweight="2pt">
                  <v:textbox>
                    <w:txbxContent>
                      <w:p w14:paraId="3E69BE2D" w14:textId="77777777" w:rsidR="007851C6" w:rsidRDefault="007851C6" w:rsidP="00BF7DD3">
                        <w:pPr>
                          <w:rPr>
                            <w:rFonts w:eastAsia="Times New Roman"/>
                          </w:rPr>
                        </w:pPr>
                      </w:p>
                    </w:txbxContent>
                  </v:textbox>
                </v:shape>
                <v:shape id="TextBox 29" o:spid="_x0000_s1089" type="#_x0000_t202" style="position:absolute;left:76695;top:32322;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rO68EA&#10;AADcAAAADwAAAGRycy9kb3ducmV2LnhtbERPzYrCMBC+C/sOYYS9aaqoaDXKoit4W9f1AYZmbGqb&#10;SWmiVp9+Iwje5uP7ncWqtZW4UuMLxwoG/QQEceZ0wbmC49+2NwXhA7LGyjEpuJOH1fKjs8BUuxv/&#10;0vUQchFD2KeowIRQp1L6zJBF33c1ceROrrEYImxyqRu8xXBbyWGSTKTFgmODwZrWhrLycLEKpon9&#10;KcvZcO/t6DEYm/XGfddnpT677dccRKA2vMUv907H+eMRPJ+JF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nazuvBAAAA3AAAAA8AAAAAAAAAAAAAAAAAmAIAAGRycy9kb3du&#10;cmV2LnhtbFBLBQYAAAAABAAEAPUAAACGAwAAAAA=&#10;" filled="f" stroked="f">
                  <v:textbox style="mso-fit-shape-to-text:t">
                    <w:txbxContent>
                      <w:p w14:paraId="2D9B6E49"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Up Arrow 155" o:spid="_x0000_s1090" type="#_x0000_t68" style="position:absolute;left:68719;top:21875;width:1431;height:27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FU0YMMA&#10;AADcAAAADwAAAGRycy9kb3ducmV2LnhtbERPyWrDMBC9F/IPYgK9NXIKMcWJYlKHLjnkkKX3wZra&#10;Tq2RkRTb/fsqUMhtHm+dVT6aVvTkfGNZwXyWgCAurW64UnA+vT29gPABWWNrmRT8kod8PXlYYabt&#10;wAfqj6ESMYR9hgrqELpMSl/WZNDPbEccuW/rDIYIXSW1wyGGm1Y+J0kqDTYcG2rsqKip/DlejYLi&#10;3X2dPnxpxlTur/tBXl53561Sj9NxswQRaAx38b/7U8f5iwXcnokXyPU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FU0YMMAAADcAAAADwAAAAAAAAAAAAAAAACYAgAAZHJzL2Rv&#10;d25yZXYueG1sUEsFBgAAAAAEAAQA9QAAAIgDAAAAAA==&#10;" adj="5716" fillcolor="#4f81bd [3204]" strokecolor="#243f60 [1604]" strokeweight="2pt">
                  <v:textbox>
                    <w:txbxContent>
                      <w:p w14:paraId="17DE4A6E" w14:textId="77777777" w:rsidR="007851C6" w:rsidRDefault="007851C6" w:rsidP="00BF7DD3">
                        <w:pPr>
                          <w:rPr>
                            <w:rFonts w:eastAsia="Times New Roman"/>
                          </w:rPr>
                        </w:pPr>
                      </w:p>
                    </w:txbxContent>
                  </v:textbox>
                </v:shape>
                <v:shape id="TextBox 31" o:spid="_x0000_s1091" type="#_x0000_t202" style="position:absolute;left:69937;top:2242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T1B8IA&#10;AADcAAAADwAAAGRycy9kb3ducmV2LnhtbERPzWrCQBC+F3yHZQre6iZigo2uQaxCb63aBxiyYzZN&#10;djZkt5r26buFgrf5+H5nXY62E1cafONYQTpLQBBXTjdcK/g4H56WIHxA1tg5JgXf5KHcTB7WWGh3&#10;4yNdT6EWMYR9gQpMCH0hpa8MWfQz1xNH7uIGiyHCoZZ6wFsMt52cJ0kuLTYcGwz2tDNUtacvq2CZ&#10;2Le2fZ6/e7v4STOze3H7/lOp6eO4XYEINIa7+N/9quP8LIe/Z+IFcvM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PUHwgAAANwAAAAPAAAAAAAAAAAAAAAAAJgCAABkcnMvZG93&#10;bnJldi54bWxQSwUGAAAAAAQABAD1AAAAhwMAAAAA&#10;" filled="f" stroked="f">
                  <v:textbox style="mso-fit-shape-to-text:t">
                    <w:txbxContent>
                      <w:p w14:paraId="5B9C332F"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p</w:t>
                        </w:r>
                      </w:p>
                    </w:txbxContent>
                  </v:textbox>
                </v:shape>
                <v:shape id="Left Arrow 157" o:spid="_x0000_s1092" type="#_x0000_t66" style="position:absolute;left:55481;top:18136;width:343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x5FoMEA&#10;AADcAAAADwAAAGRycy9kb3ducmV2LnhtbERPzWoCMRC+F3yHMIK3mtRSu2yNIkKh9qRrH2DYjJtt&#10;N5M1SXX79o0geJuP73cWq8F14kwhtp41PE0VCOLam5YbDV+H98cCREzIBjvPpOGPIqyWo4cFlsZf&#10;eE/nKjUih3AsUYNNqS+ljLUlh3Hqe+LMHX1wmDIMjTQBLzncdXKm1Fw6bDk3WOxpY6n+qX6dhsJ+&#10;qu572J2O6+Cp2BpVPW+U1pPxsH4DkWhId/HN/WHy/JdXuD6TL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seRaDBAAAA3AAAAA8AAAAAAAAAAAAAAAAAmAIAAGRycy9kb3du&#10;cmV2LnhtbFBLBQYAAAAABAAEAPUAAACGAwAAAAA=&#10;" adj="6480" fillcolor="#4f81bd [3204]" strokecolor="#243f60 [1604]" strokeweight="2pt">
                  <v:textbox>
                    <w:txbxContent>
                      <w:p w14:paraId="32DFF26C" w14:textId="77777777" w:rsidR="007851C6" w:rsidRDefault="007851C6" w:rsidP="00BF7DD3">
                        <w:pPr>
                          <w:rPr>
                            <w:rFonts w:eastAsia="Times New Roman"/>
                          </w:rPr>
                        </w:pPr>
                      </w:p>
                    </w:txbxContent>
                  </v:textbox>
                </v:shape>
                <v:shape id="TextBox 33" o:spid="_x0000_s1093" type="#_x0000_t202" style="position:absolute;left:55089;top:18757;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JfE7sUA&#10;AADcAAAADwAAAGRycy9kb3ducmV2LnhtbESPzW7CQAyE75V4h5WReisbUKloyoIQtBI3ys8DWFk3&#10;mybrjbJbSHl6fEDiZmvGM5/ny9436kxdrAIbGI8yUMRFsBWXBk7Hr5cZqJiQLTaBycA/RVguBk9z&#10;zG248J7Oh1QqCeGYowGXUptrHQtHHuMotMSi/YTOY5K1K7Xt8CLhvtGTLHvTHiuWBoctrR0V9eHP&#10;G5hlflfX75Pv6F+v46lbb8Jn+2vM87BffYBK1KeH+X69tYI/FVp5RibQi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Il8TuxQAAANwAAAAPAAAAAAAAAAAAAAAAAJgCAABkcnMv&#10;ZG93bnJldi54bWxQSwUGAAAAAAQABAD1AAAAigMAAAAA&#10;" filled="f" stroked="f">
                  <v:textbox style="mso-fit-shape-to-text:t">
                    <w:txbxContent>
                      <w:p w14:paraId="157D1F1A"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159" o:spid="_x0000_s1094" type="#_x0000_t66" style="position:absolute;left:64842;top:18070;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10ScEA&#10;AADcAAAADwAAAGRycy9kb3ducmV2LnhtbERPzWoCMRC+F3yHMIK3mtRS2W6NIkKh9qRrH2DYjJtt&#10;N5M1SXX79o0geJuP73cWq8F14kwhtp41PE0VCOLam5YbDV+H98cCREzIBjvPpOGPIqyWo4cFlsZf&#10;eE/nKjUih3AsUYNNqS+ljLUlh3Hqe+LMHX1wmDIMjTQBLzncdXKm1Fw6bDk3WOxpY6n+qX6dhsJ+&#10;qu572J2O6+Cp2BpVPW+U1pPxsH4DkWhId/HN/WHy/JdXuD6TL5DL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XNdEnBAAAA3AAAAA8AAAAAAAAAAAAAAAAAmAIAAGRycy9kb3du&#10;cmV2LnhtbFBLBQYAAAAABAAEAPUAAACGAwAAAAA=&#10;" adj="6480" fillcolor="#4f81bd [3204]" strokecolor="#243f60 [1604]" strokeweight="2pt">
                  <v:textbox>
                    <w:txbxContent>
                      <w:p w14:paraId="45C28B99" w14:textId="77777777" w:rsidR="007851C6" w:rsidRDefault="007851C6" w:rsidP="00BF7DD3">
                        <w:pPr>
                          <w:rPr>
                            <w:rFonts w:eastAsia="Times New Roman"/>
                          </w:rPr>
                        </w:pPr>
                      </w:p>
                    </w:txbxContent>
                  </v:textbox>
                </v:shape>
                <v:shape id="TextBox 35" o:spid="_x0000_s1095" type="#_x0000_t202" style="position:absolute;left:64971;top:18801;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I0CVcUA&#10;AADcAAAADwAAAGRycy9kb3ducmV2LnhtbESPzW7CQAyE75V4h5WRuJUNCBBNWRACKvXW8vMAVtbN&#10;psl6o+wCaZ8eHyr1ZmvGM59Xm9436kZdrAIbmIwzUMRFsBWXBi7nt+clqJiQLTaBycAPRdisB08r&#10;zG2485Fup1QqCeGYowGXUptrHQtHHuM4tMSifYXOY5K1K7Xt8C7hvtHTLFtojxVLg8OWdo6K+nT1&#10;BpaZ/6jrl+ln9LPfydzt9uHQfhszGvbbV1CJ+vRv/rt+t4K/EHx5RibQ6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4jQJVxQAAANwAAAAPAAAAAAAAAAAAAAAAAJgCAABkcnMv&#10;ZG93bnJldi54bWxQSwUGAAAAAAQABAD1AAAAigMAAAAA&#10;" filled="f" stroked="f">
                  <v:textbox style="mso-fit-shape-to-text:t">
                    <w:txbxContent>
                      <w:p w14:paraId="61B3F287"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q</w:t>
                        </w:r>
                      </w:p>
                    </w:txbxContent>
                  </v:textbox>
                </v:shape>
                <v:shape id="Left Arrow 161" o:spid="_x0000_s1096" type="#_x0000_t66" style="position:absolute;left:58412;top:11331;width:5365;height:2062;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qq4MIA&#10;AADcAAAADwAAAGRycy9kb3ducmV2LnhtbERPTWvCQBC9F/wPywheSt3EQwipqwRB8FJJrVCPQ3a6&#10;CWZnQ3abxH/fLRR6m8f7nO1+tp0YafCtYwXpOgFBXDvdslFw/Ti+5CB8QNbYOSYFD/Kw3y2etlho&#10;N/E7jZdgRAxhX6CCJoS+kNLXDVn0a9cTR+7LDRZDhIOResAphttObpIkkxZbjg0N9nRoqL5fvq2C&#10;ynzy8y0rtU7MrRqlzru3c67UajmXryACzeFf/Oc+6Tg/S+H3mXiB3P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geqrgwgAAANwAAAAPAAAAAAAAAAAAAAAAAJgCAABkcnMvZG93&#10;bnJldi54bWxQSwUGAAAAAAQABAD1AAAAhwMAAAAA&#10;" adj="4150" fillcolor="#4f81bd [3204]" strokecolor="#243f60 [1604]" strokeweight="2pt">
                  <v:textbox>
                    <w:txbxContent>
                      <w:p w14:paraId="7D183607" w14:textId="77777777" w:rsidR="007851C6" w:rsidRDefault="007851C6" w:rsidP="00BF7DD3">
                        <w:pPr>
                          <w:rPr>
                            <w:rFonts w:eastAsia="Times New Roman"/>
                          </w:rPr>
                        </w:pPr>
                      </w:p>
                    </w:txbxContent>
                  </v:textbox>
                </v:shape>
                <v:shape id="TextBox 37" o:spid="_x0000_s1097" type="#_x0000_t202" style="position:absolute;left:63219;top:10600;width:5321;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M5ucIA&#10;AADcAAAADwAAAGRycy9kb3ducmV2LnhtbERPzWrCQBC+C32HZQq96SahikY3UqyF3tpGH2DIjtmY&#10;7GzIrpr26d1Cobf5+H5nsx1tJ640+MaxgnSWgCCunG64VnA8vE2XIHxA1tg5JgXf5GFbPEw2mGt3&#10;4y+6lqEWMYR9jgpMCH0upa8MWfQz1xNH7uQGiyHCoZZ6wFsMt53MkmQhLTYcGwz2tDNUteXFKlgm&#10;9qNtV9mnt88/6dzsXt2+Pyv19Di+rEEEGsO/+M/9ruP8RQa/z8QL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nEzm5wgAAANwAAAAPAAAAAAAAAAAAAAAAAJgCAABkcnMvZG93&#10;bnJldi54bWxQSwUGAAAAAAQABAD1AAAAhwMAAAAA&#10;" filled="f" stroked="f">
                  <v:textbox style="mso-fit-shape-to-text:t">
                    <w:txbxContent>
                      <w:p w14:paraId="681725AE"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h, n</w:t>
                        </w:r>
                      </w:p>
                    </w:txbxContent>
                  </v:textbox>
                </v:shape>
                <v:shape id="Left Arrow 163" o:spid="_x0000_s1098" type="#_x0000_t66" style="position:absolute;left:49194;top:9226;width:3435;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mJHsEA&#10;AADcAAAADwAAAGRycy9kb3ducmV2LnhtbERP3WrCMBS+H/gO4Qi7m4kTpHRNRQRh29VWfYBDc2w6&#10;m5OaZNq9/TIYeHc+vt9TbSY3iCuF2HvWsFwoEMStNz13Go6H/VMBIiZkg4Nn0vBDETb17KHC0vgb&#10;f9K1SZ3IIRxL1GBTGkspY2vJYVz4kThzJx8cpgxDJ03AWw53g3xWai0d9pwbLI60s9Sem2+nobDv&#10;aviaPi6nbfBUvBnVrHZK68f5tH0BkWhKd/G/+9Xk+esV/D2TL5D1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pJiR7BAAAA3AAAAA8AAAAAAAAAAAAAAAAAmAIAAGRycy9kb3du&#10;cmV2LnhtbFBLBQYAAAAABAAEAPUAAACGAwAAAAA=&#10;" adj="6480" fillcolor="#4f81bd [3204]" strokecolor="#243f60 [1604]" strokeweight="2pt">
                  <v:textbox>
                    <w:txbxContent>
                      <w:p w14:paraId="309AC84F" w14:textId="77777777" w:rsidR="007851C6" w:rsidRDefault="007851C6" w:rsidP="00BF7DD3">
                        <w:pPr>
                          <w:rPr>
                            <w:rFonts w:eastAsia="Times New Roman"/>
                          </w:rPr>
                        </w:pPr>
                      </w:p>
                    </w:txbxContent>
                  </v:textbox>
                </v:shape>
                <v:shape id="TextBox 39" o:spid="_x0000_s1099" type="#_x0000_t202" style="position:absolute;left:47748;top:9913;width:7176;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7YEVsEA&#10;AADcAAAADwAAAGRycy9kb3ducmV2LnhtbERPzYrCMBC+C/sOYYS9aaq4otUoi67gTdf1AYZmbGqb&#10;SWmiVp9+Iwje5uP7nfmytZW4UuMLxwoG/QQEceZ0wbmC49+mNwHhA7LGyjEpuJOH5eKjM8dUuxv/&#10;0vUQchFD2KeowIRQp1L6zJBF33c1ceROrrEYImxyqRu8xXBbyWGSjKXFgmODwZpWhrLycLEKJond&#10;leV0uPd29Bh8mdXa/dRnpT677fcMRKA2vMUv91bH+eMRPJ+JF8jF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e2BFbBAAAA3AAAAA8AAAAAAAAAAAAAAAAAmAIAAGRycy9kb3du&#10;cmV2LnhtbFBLBQYAAAAABAAEAPUAAACGAwAAAAA=&#10;" filled="f" stroked="f">
                  <v:textbox style="mso-fit-shape-to-text:t">
                    <w:txbxContent>
                      <w:p w14:paraId="44F55178"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d, t, o</w:t>
                        </w:r>
                      </w:p>
                    </w:txbxContent>
                  </v:textbox>
                </v:shape>
                <v:shape id="Circular Arrow 165" o:spid="_x0000_s1100" style="position:absolute;left:39223;top:13571;width:4123;height:3659;visibility:visible;mso-wrap-style:square;v-text-anchor:middle" coordsize="412282,365866"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XHIMMA&#10;AADcAAAADwAAAGRycy9kb3ducmV2LnhtbERPzWoCMRC+F3yHMEIvUrOW+sNqFBEULx5q+wDjZtxs&#10;u5ksSXTXPr0RhN7m4/udxaqztbiSD5VjBaNhBoK4cLriUsH31/ZtBiJEZI21Y1JwowCrZe9lgbl2&#10;LX/S9RhLkUI45KjAxNjkUobCkMUwdA1x4s7OW4wJ+lJqj20Kt7V8z7KJtFhxajDY0MZQ8Xu8WAX7&#10;DzndHTbmZ9wO/tauGvjpFk9Kvfa79RxEpC7+i5/uvU7zJ2N4PJMukMs7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wXHIMMAAADcAAAADwAAAAAAAAAAAAAAAACYAgAAZHJzL2Rv&#10;d25yZXYueG1sUEsFBgAAAAAEAAQA9QAAAIgDAAAAAA==&#10;" adj="-11796480,,5400" path="m22867,182933v,-80639,68684,-148688,160286,-158802c269600,14586,351790,59518,379734,131600r20897,l366549,182933,309165,131600r19875,c301976,86827,242994,61919,183535,70155,117212,79342,68601,127041,68601,182933r-45734,xe" fillcolor="#4f81bd [3204]" strokecolor="#243f60 [1604]" strokeweight="2pt">
                  <v:stroke joinstyle="miter"/>
                  <v:formulas/>
                  <v:path arrowok="t" o:connecttype="custom" o:connectlocs="22867,182933;183153,24131;379734,131600;400631,131600;366549,182933;309165,131600;329040,131600;183535,70155;68601,182933;22867,182933" o:connectangles="0,0,0,0,0,0,0,0,0,0" textboxrect="0,0,412282,365866"/>
                  <v:textbox>
                    <w:txbxContent>
                      <w:p w14:paraId="37C3203B" w14:textId="77777777" w:rsidR="007851C6" w:rsidRDefault="007851C6" w:rsidP="00BF7DD3">
                        <w:pPr>
                          <w:rPr>
                            <w:rFonts w:eastAsia="Times New Roman"/>
                          </w:rPr>
                        </w:pPr>
                      </w:p>
                    </w:txbxContent>
                  </v:textbox>
                </v:shape>
                <v:shape id="TextBox 41" o:spid="_x0000_s1101" type="#_x0000_t202" style="position:absolute;left:35977;top:11569;width:677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g/usEA&#10;AADcAAAADwAAAGRycy9kb3ducmV2LnhtbERPzYrCMBC+C/sOYRb2pqmyFq1GWVwXvOmqDzA0Y1Pb&#10;TEoTtevTG0HY23x8vzNfdrYWV2p96VjBcJCAIM6dLrlQcDz89CcgfEDWWDsmBX/kYbl4680x0+7G&#10;v3Tdh0LEEPYZKjAhNJmUPjdk0Q9cQxy5k2sthgjbQuoWbzHc1nKUJKm0WHJsMNjQylBe7S9WwSSx&#10;26qajnbeft6HY7P6duvmrNTHe/c1AxGoC//il3uj4/w0hecz8QK5e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goP7rBAAAA3AAAAA8AAAAAAAAAAAAAAAAAmAIAAGRycy9kb3du&#10;cmV2LnhtbFBLBQYAAAAABAAEAPUAAACGAwAAAAA=&#10;" filled="f" stroked="f">
                  <v:textbox style="mso-fit-shape-to-text:t">
                    <w:txbxContent>
                      <w:p w14:paraId="61D9132D"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k, l, o</w:t>
                        </w:r>
                      </w:p>
                    </w:txbxContent>
                  </v:textbox>
                </v:shape>
                <v:shape id="Circular Arrow 167" o:spid="_x0000_s1102" style="position:absolute;left:23079;top:14058;width:4123;height:3658;visibility:visible;mso-wrap-style:square;v-text-anchor:middle" coordsize="412283,36586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tca08MA&#10;AADcAAAADwAAAGRycy9kb3ducmV2LnhtbERPTWvCQBC9F/wPywi91Y0etKauIi1SKVgw1vuYHZO0&#10;2dmwu8bUX+8Kgrd5vM+ZLTpTi5acrywrGA4SEMS51RUXCn52q5dXED4ga6wtk4J/8rCY955mmGp7&#10;5i21WShEDGGfooIyhCaV0uclGfQD2xBH7midwRChK6R2eI7hppajJBlLgxXHhhIbei8p/8tORkG2&#10;vHx+/br2e8OT/U5uP4bTQ9gr9dzvlm8gAnXhIb671zrOH0/g9ky8QM6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tca08MAAADcAAAADwAAAAAAAAAAAAAAAACYAgAAZHJzL2Rv&#10;d25yZXYueG1sUEsFBgAAAAAEAAQA9QAAAIgDAAAAAA==&#10;" adj="-11796480,,5400" path="m22867,182933v,-80639,68685,-148688,160287,-158802c269601,14586,351792,59518,379736,131599r20896,l366550,182932,309166,131599r19875,c301977,86826,242994,61919,183535,70155,117212,79342,68600,127041,68600,182933r-45733,xe" fillcolor="#4f81bd [3204]" strokecolor="#243f60 [1604]" strokeweight="2pt">
                  <v:stroke joinstyle="miter"/>
                  <v:formulas/>
                  <v:path arrowok="t" o:connecttype="custom" o:connectlocs="22867,182933;183154,24131;379736,131599;400632,131599;366550,182932;309166,131599;329041,131599;183535,70155;68600,182933;22867,182933" o:connectangles="0,0,0,0,0,0,0,0,0,0" textboxrect="0,0,412283,365865"/>
                  <v:textbox>
                    <w:txbxContent>
                      <w:p w14:paraId="20891FF6" w14:textId="77777777" w:rsidR="007851C6" w:rsidRDefault="007851C6" w:rsidP="00BF7DD3">
                        <w:pPr>
                          <w:rPr>
                            <w:rFonts w:eastAsia="Times New Roman"/>
                          </w:rPr>
                        </w:pPr>
                      </w:p>
                    </w:txbxContent>
                  </v:textbox>
                </v:shape>
                <v:shape id="Left Arrow 168" o:spid="_x0000_s1103" type="#_x0000_t66" style="position:absolute;left:66216;top:35209;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0bb8MA&#10;AADcAAAADwAAAGRycy9kb3ducmV2LnhtbESPQWvDMAyF74P9B6PBbqvdDUpI65ZSGKw7bVl/gIjV&#10;OG0sZ7bbZv9+Ogx2k3hP731abaYwqCul3Ee2MJ8ZUMRtdD13Fg5fr08VqFyQHQ6RycIPZdis7+9W&#10;WLt440+6NqVTEsK5Rgu+lLHWOreeAuZZHIlFO8YUsMiaOu0S3iQ8DPrZmIUO2LM0eBxp56k9N5dg&#10;ofLvZjhNH9/HbYpU7Z1pXnbG2seHabsEVWgq/+a/6zcn+AuhlWdkAr3+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O0bb8MAAADcAAAADwAAAAAAAAAAAAAAAACYAgAAZHJzL2Rv&#10;d25yZXYueG1sUEsFBgAAAAAEAAQA9QAAAIgDAAAAAA==&#10;" adj="6480" fillcolor="#4f81bd [3204]" strokecolor="#243f60 [1604]" strokeweight="2pt">
                  <v:textbox>
                    <w:txbxContent>
                      <w:p w14:paraId="41D2A35B" w14:textId="77777777" w:rsidR="007851C6" w:rsidRDefault="007851C6" w:rsidP="00BF7DD3">
                        <w:pPr>
                          <w:rPr>
                            <w:rFonts w:eastAsia="Times New Roman"/>
                          </w:rPr>
                        </w:pPr>
                      </w:p>
                    </w:txbxContent>
                  </v:textbox>
                </v:shape>
                <v:shape id="Left-Right Arrow 169" o:spid="_x0000_s1104" type="#_x0000_t69" style="position:absolute;left:68875;top:33908;width:5140;height:2133;rotation:223441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ZkFhMUA&#10;AADcAAAADwAAAGRycy9kb3ducmV2LnhtbESPQWsCMRCF7wX/Qxiht5pVRNrVKCIttuCluz3obdiM&#10;u4ubyZJkNf77Rij0NsN775s3q000nbiS861lBdNJBoK4srrlWsFP+fHyCsIHZI2dZVJwJw+b9ehp&#10;hbm2N/6maxFqkSDsc1TQhNDnUvqqIYN+YnvipJ2tMxjS6mqpHd4S3HRylmULabDldKHBnnYNVZdi&#10;MIkSy6nbz+7zeCy7qvg6D6fD+6DU8zhulyACxfBv/kt/6lR/8QaPZ9IEc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JmQWExQAAANwAAAAPAAAAAAAAAAAAAAAAAJgCAABkcnMv&#10;ZG93bnJldi54bWxQSwUGAAAAAAQABAD1AAAAigMAAAAA&#10;" adj="4482" fillcolor="#4f81bd [3204]" strokecolor="#243f60 [1604]" strokeweight="2pt">
                  <v:textbox>
                    <w:txbxContent>
                      <w:p w14:paraId="2D5D0DD8" w14:textId="77777777" w:rsidR="007851C6" w:rsidRDefault="007851C6" w:rsidP="00BF7DD3">
                        <w:pPr>
                          <w:rPr>
                            <w:rFonts w:eastAsia="Times New Roman"/>
                          </w:rPr>
                        </w:pPr>
                      </w:p>
                    </w:txbxContent>
                  </v:textbox>
                </v:shape>
                <v:shape id="Left-Right Arrow 170" o:spid="_x0000_s1105" type="#_x0000_t69" style="position:absolute;left:55481;top:29990;width:3209;height:21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c8svsUA&#10;AADcAAAADwAAAGRycy9kb3ducmV2LnhtbESPzW7CQAyE75V4h5WRuJUNkWhLyoIQUlXEBZWfu5t1&#10;k5SsN8kukL49PiD1ZmvGM5/ny97V6kpdqDwbmIwTUMS5txUXBo6Hj+c3UCEiW6w9k4E/CrBcDJ7m&#10;mFl/4y+67mOhJIRDhgbKGJtM65CX5DCMfUMs2o/vHEZZu0LbDm8S7mqdJsmLdlixNJTY0Lqk/Ly/&#10;OAOr7azdTn36ne4mp9MhtO3v7hONGQ371TuoSH38Nz+uN1bwXwVfnpEJ9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Vzyy+xQAAANwAAAAPAAAAAAAAAAAAAAAAAJgCAABkcnMv&#10;ZG93bnJldi54bWxQSwUGAAAAAAQABAD1AAAAigMAAAAA&#10;" adj="7179" fillcolor="#4f81bd [3204]" strokecolor="#243f60 [1604]" strokeweight="2pt">
                  <v:textbox>
                    <w:txbxContent>
                      <w:p w14:paraId="321FB0A9" w14:textId="77777777" w:rsidR="007851C6" w:rsidRDefault="007851C6" w:rsidP="00BF7DD3">
                        <w:pPr>
                          <w:rPr>
                            <w:rFonts w:eastAsia="Times New Roman"/>
                          </w:rPr>
                        </w:pPr>
                      </w:p>
                    </w:txbxContent>
                  </v:textbox>
                </v:shape>
                <v:shape id="Left Arrow 171" o:spid="_x0000_s1106" type="#_x0000_t66" style="position:absolute;left:55132;top:23943;width:3436;height:2061;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4kL8AA&#10;AADcAAAADwAAAGRycy9kb3ducmV2LnhtbERPzWoCMRC+C75DGKE3TWyhLqtRRBDantrVBxg242Z1&#10;M1mTVLdv3xQK3ubj+53VZnCduFGIrWcN85kCQVx703Kj4XjYTwsQMSEb7DyThh+KsFmPRyssjb/z&#10;F92q1IgcwrFEDTalvpQy1pYcxpnviTN38sFhyjA00gS853DXyWelXqXDlnODxZ52lupL9e00FPZD&#10;defh83raBk/Fu1HVy05p/TQZtksQiYb0EP+730yev5jD3zP5Arn+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A4kL8AAAADcAAAADwAAAAAAAAAAAAAAAACYAgAAZHJzL2Rvd25y&#10;ZXYueG1sUEsFBgAAAAAEAAQA9QAAAIUDAAAAAA==&#10;" adj="6480" fillcolor="#4f81bd [3204]" strokecolor="#243f60 [1604]" strokeweight="2pt">
                  <v:textbox>
                    <w:txbxContent>
                      <w:p w14:paraId="30768F5C" w14:textId="77777777" w:rsidR="007851C6" w:rsidRDefault="007851C6" w:rsidP="00BF7DD3">
                        <w:pPr>
                          <w:rPr>
                            <w:rFonts w:eastAsia="Times New Roman"/>
                          </w:rPr>
                        </w:pPr>
                      </w:p>
                    </w:txbxContent>
                  </v:textbox>
                </v:shape>
                <v:shape id="TextBox 47" o:spid="_x0000_s1107" type="#_x0000_t202" style="position:absolute;left:55089;top:21449;width:3035;height:3702;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qvZMIA&#10;AADcAAAADwAAAGRycy9kb3ducmV2LnhtbERPzWrCQBC+F/oOywjezMag1sasUrRCb7a2DzBkx2xM&#10;djZkV0379N2C0Nt8fL9TbAbbiiv1vnasYJqkIIhLp2uuFHx97idLED4ga2wdk4Jv8rBZPz4UmGt3&#10;4w+6HkMlYgj7HBWYELpcSl8asugT1xFH7uR6iyHCvpK6x1sMt63M0nQhLdYcGwx2tDVUNseLVbBM&#10;7aFpnrN3b2c/07nZ7txrd1ZqPBpeViACDeFffHe/6Tj/KYO/Z+IFcv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yq9kwgAAANwAAAAPAAAAAAAAAAAAAAAAAJgCAABkcnMvZG93&#10;bnJldi54bWxQSwUGAAAAAAQABAD1AAAAhwMAAAAA&#10;" filled="f" stroked="f">
                  <v:textbox style="mso-fit-shape-to-text:t">
                    <w:txbxContent>
                      <w:p w14:paraId="2DA239E2" w14:textId="77777777" w:rsidR="007851C6" w:rsidRDefault="007851C6" w:rsidP="00BF7DD3">
                        <w:pPr>
                          <w:pStyle w:val="NormalWeb"/>
                          <w:spacing w:before="0" w:beforeAutospacing="0" w:after="0" w:afterAutospacing="0"/>
                        </w:pPr>
                        <w:r>
                          <w:rPr>
                            <w:rFonts w:asciiTheme="minorHAnsi" w:hAnsi="Calibri" w:cstheme="minorBidi"/>
                            <w:color w:val="000000" w:themeColor="text1"/>
                            <w:kern w:val="24"/>
                            <w:sz w:val="36"/>
                            <w:szCs w:val="36"/>
                          </w:rPr>
                          <w:t>u</w:t>
                        </w:r>
                      </w:p>
                    </w:txbxContent>
                  </v:textbox>
                </v:shape>
                <w10:anchorlock/>
              </v:group>
            </w:pict>
          </mc:Fallback>
        </mc:AlternateContent>
      </w:r>
      <w:bookmarkStart w:id="18" w:name="_Ref390347551"/>
      <w:bookmarkEnd w:id="17"/>
      <w:r w:rsidRPr="00CA1455">
        <w:rPr>
          <w:color w:val="auto"/>
        </w:rPr>
        <w:t xml:space="preserve">Figure </w:t>
      </w:r>
      <w:r w:rsidRPr="00CA1455">
        <w:rPr>
          <w:color w:val="auto"/>
        </w:rPr>
        <w:fldChar w:fldCharType="begin"/>
      </w:r>
      <w:r w:rsidRPr="00CA1455">
        <w:rPr>
          <w:color w:val="auto"/>
        </w:rPr>
        <w:instrText xml:space="preserve"> SEQ Figure \* ARABIC </w:instrText>
      </w:r>
      <w:r w:rsidRPr="00CA1455">
        <w:rPr>
          <w:color w:val="auto"/>
        </w:rPr>
        <w:fldChar w:fldCharType="separate"/>
      </w:r>
      <w:r>
        <w:rPr>
          <w:noProof/>
          <w:color w:val="auto"/>
        </w:rPr>
        <w:t>4</w:t>
      </w:r>
      <w:r w:rsidRPr="00CA1455">
        <w:rPr>
          <w:color w:val="auto"/>
        </w:rPr>
        <w:fldChar w:fldCharType="end"/>
      </w:r>
      <w:bookmarkEnd w:id="18"/>
      <w:r w:rsidRPr="00CA1455">
        <w:rPr>
          <w:color w:val="auto"/>
        </w:rPr>
        <w:t xml:space="preserve"> Transaction pathways</w:t>
      </w:r>
    </w:p>
    <w:p w14:paraId="01C33BB5" w14:textId="77777777" w:rsidR="007851C6" w:rsidRDefault="007851C6">
      <w:pPr>
        <w:rPr>
          <w:b/>
          <w:bCs/>
          <w:sz w:val="18"/>
          <w:szCs w:val="18"/>
        </w:rPr>
      </w:pPr>
      <w:r>
        <w:br w:type="page"/>
      </w:r>
    </w:p>
    <w:p w14:paraId="39D630B2" w14:textId="77777777" w:rsidR="007851C6" w:rsidRPr="00351306" w:rsidRDefault="007851C6" w:rsidP="00BF7DD3">
      <w:pPr>
        <w:pStyle w:val="Caption"/>
        <w:keepNext/>
        <w:rPr>
          <w:color w:val="auto"/>
        </w:rPr>
      </w:pPr>
      <w:bookmarkStart w:id="19" w:name="_Ref390347527"/>
      <w:r w:rsidRPr="00351306">
        <w:rPr>
          <w:color w:val="auto"/>
        </w:rPr>
        <w:t xml:space="preserve">Table </w:t>
      </w:r>
      <w:r w:rsidRPr="00351306">
        <w:rPr>
          <w:color w:val="auto"/>
        </w:rPr>
        <w:fldChar w:fldCharType="begin"/>
      </w:r>
      <w:r w:rsidRPr="00351306">
        <w:rPr>
          <w:color w:val="auto"/>
        </w:rPr>
        <w:instrText xml:space="preserve"> SEQ Table \* ARABIC </w:instrText>
      </w:r>
      <w:r w:rsidRPr="00351306">
        <w:rPr>
          <w:color w:val="auto"/>
        </w:rPr>
        <w:fldChar w:fldCharType="separate"/>
      </w:r>
      <w:r>
        <w:rPr>
          <w:noProof/>
          <w:color w:val="auto"/>
        </w:rPr>
        <w:t>8</w:t>
      </w:r>
      <w:r w:rsidRPr="00351306">
        <w:rPr>
          <w:color w:val="auto"/>
        </w:rPr>
        <w:fldChar w:fldCharType="end"/>
      </w:r>
      <w:bookmarkEnd w:id="19"/>
      <w:r w:rsidRPr="00351306">
        <w:rPr>
          <w:color w:val="auto"/>
        </w:rPr>
        <w:t xml:space="preserve"> Cross referencing transactions and relations. Here shown are transactions for all staff, including professional staff</w:t>
      </w:r>
    </w:p>
    <w:p w14:paraId="6917015E" w14:textId="77777777" w:rsidR="007851C6" w:rsidRDefault="007851C6">
      <w:r w:rsidRPr="000560DA">
        <w:rPr>
          <w:noProof/>
          <w:lang w:eastAsia="en-AU"/>
        </w:rPr>
        <w:drawing>
          <wp:inline distT="0" distB="0" distL="0" distR="0" wp14:anchorId="0396A442" wp14:editId="45282AA1">
            <wp:extent cx="8048625" cy="5286583"/>
            <wp:effectExtent l="0" t="0" r="0" b="9525"/>
            <wp:docPr id="174" name="Picture 1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048625" cy="5286583"/>
                    </a:xfrm>
                    <a:prstGeom prst="rect">
                      <a:avLst/>
                    </a:prstGeom>
                    <a:noFill/>
                    <a:ln>
                      <a:noFill/>
                    </a:ln>
                  </pic:spPr>
                </pic:pic>
              </a:graphicData>
            </a:graphic>
          </wp:inline>
        </w:drawing>
      </w:r>
    </w:p>
    <w:p w14:paraId="329C68C9" w14:textId="77777777" w:rsidR="007851C6" w:rsidRDefault="007851C6" w:rsidP="00130E4D">
      <w:pPr>
        <w:rPr>
          <w:lang w:eastAsia="en-AU"/>
        </w:rPr>
        <w:sectPr w:rsidR="007851C6" w:rsidSect="00E9087C">
          <w:pgSz w:w="16838" w:h="11906" w:orient="landscape"/>
          <w:pgMar w:top="1440" w:right="1440" w:bottom="1440" w:left="1440" w:header="708" w:footer="708" w:gutter="0"/>
          <w:cols w:space="708"/>
          <w:docGrid w:linePitch="360"/>
        </w:sectPr>
      </w:pPr>
    </w:p>
    <w:p w14:paraId="356CC79A" w14:textId="77777777" w:rsidR="007851C6" w:rsidRPr="00866DAF" w:rsidRDefault="007851C6" w:rsidP="00866DAF">
      <w:pPr>
        <w:pStyle w:val="Caption"/>
        <w:keepNext/>
        <w:rPr>
          <w:color w:val="auto"/>
        </w:rPr>
      </w:pPr>
      <w:bookmarkStart w:id="20" w:name="_Ref390290816"/>
      <w:r w:rsidRPr="00866DAF">
        <w:rPr>
          <w:color w:val="auto"/>
        </w:rPr>
        <w:t xml:space="preserve">Table </w:t>
      </w:r>
      <w:r w:rsidRPr="00866DAF">
        <w:rPr>
          <w:color w:val="auto"/>
        </w:rPr>
        <w:fldChar w:fldCharType="begin"/>
      </w:r>
      <w:r w:rsidRPr="00866DAF">
        <w:rPr>
          <w:color w:val="auto"/>
        </w:rPr>
        <w:instrText xml:space="preserve"> SEQ Table \* ARABIC </w:instrText>
      </w:r>
      <w:r w:rsidRPr="00866DAF">
        <w:rPr>
          <w:color w:val="auto"/>
        </w:rPr>
        <w:fldChar w:fldCharType="separate"/>
      </w:r>
      <w:r>
        <w:rPr>
          <w:noProof/>
          <w:color w:val="auto"/>
        </w:rPr>
        <w:t>9</w:t>
      </w:r>
      <w:r w:rsidRPr="00866DAF">
        <w:rPr>
          <w:color w:val="auto"/>
        </w:rPr>
        <w:fldChar w:fldCharType="end"/>
      </w:r>
      <w:bookmarkEnd w:id="20"/>
      <w:r w:rsidRPr="00866DAF">
        <w:rPr>
          <w:color w:val="auto"/>
        </w:rPr>
        <w:t xml:space="preserve"> Cross-referencing transactions and relations. Shown here are the transactions for academic</w:t>
      </w:r>
      <w:r w:rsidRPr="00866DAF">
        <w:rPr>
          <w:noProof/>
          <w:color w:val="auto"/>
        </w:rPr>
        <w:t xml:space="preserve"> and RHD co-ordination staff</w:t>
      </w:r>
    </w:p>
    <w:p w14:paraId="29323DF5" w14:textId="77777777" w:rsidR="007851C6" w:rsidRDefault="007851C6" w:rsidP="00130E4D">
      <w:pPr>
        <w:rPr>
          <w:lang w:eastAsia="en-AU"/>
        </w:rPr>
      </w:pPr>
      <w:r w:rsidRPr="005E7BCF">
        <w:rPr>
          <w:noProof/>
          <w:lang w:eastAsia="en-AU"/>
        </w:rPr>
        <w:drawing>
          <wp:inline distT="0" distB="0" distL="0" distR="0" wp14:anchorId="30F8343C" wp14:editId="3CF8C228">
            <wp:extent cx="4600575" cy="5724525"/>
            <wp:effectExtent l="0" t="0" r="9525" b="9525"/>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00575" cy="5724525"/>
                    </a:xfrm>
                    <a:prstGeom prst="rect">
                      <a:avLst/>
                    </a:prstGeom>
                    <a:noFill/>
                    <a:ln>
                      <a:noFill/>
                    </a:ln>
                  </pic:spPr>
                </pic:pic>
              </a:graphicData>
            </a:graphic>
          </wp:inline>
        </w:drawing>
      </w:r>
    </w:p>
    <w:p w14:paraId="077F9FC6" w14:textId="77777777" w:rsidR="007851C6" w:rsidRDefault="007851C6" w:rsidP="00866DAF">
      <w:pPr>
        <w:pStyle w:val="ListParagraph"/>
        <w:ind w:left="0"/>
        <w:rPr>
          <w:lang w:eastAsia="en-AU"/>
        </w:rPr>
      </w:pPr>
      <w:r>
        <w:rPr>
          <w:lang w:eastAsia="en-AU"/>
        </w:rPr>
        <w:t xml:space="preserve">Analysis of the database has revealed that nearly all transactions involve the Applicant and Applications relations, as these represent the core functionality of the database. </w:t>
      </w:r>
    </w:p>
    <w:p w14:paraId="46211225" w14:textId="77777777" w:rsidR="007851C6" w:rsidRDefault="007851C6" w:rsidP="00EA3450">
      <w:pPr>
        <w:pStyle w:val="ListParagraph"/>
        <w:ind w:left="405"/>
        <w:rPr>
          <w:lang w:eastAsia="en-AU"/>
        </w:rPr>
      </w:pPr>
    </w:p>
    <w:p w14:paraId="7DC1FD83" w14:textId="77777777" w:rsidR="007851C6" w:rsidRDefault="007851C6" w:rsidP="007851C6">
      <w:pPr>
        <w:pStyle w:val="Heading3"/>
        <w:keepLines/>
        <w:numPr>
          <w:ilvl w:val="2"/>
          <w:numId w:val="6"/>
        </w:numPr>
        <w:spacing w:before="200" w:after="0" w:line="276" w:lineRule="auto"/>
      </w:pPr>
      <w:bookmarkStart w:id="21" w:name="_Toc390348421"/>
      <w:bookmarkStart w:id="22" w:name="_Toc390363187"/>
      <w:r>
        <w:t>Select file organisations</w:t>
      </w:r>
      <w:bookmarkEnd w:id="21"/>
      <w:bookmarkEnd w:id="22"/>
    </w:p>
    <w:p w14:paraId="16279642" w14:textId="77777777" w:rsidR="007851C6" w:rsidRDefault="007851C6" w:rsidP="00015C48">
      <w:pPr>
        <w:rPr>
          <w:rFonts w:ascii="Calibri Light" w:eastAsia="Times New Roman" w:hAnsi="Calibri Light" w:cs="Times New Roman"/>
          <w:bCs/>
          <w:iCs/>
          <w:sz w:val="24"/>
          <w:szCs w:val="28"/>
          <w:lang w:eastAsia="en-AU"/>
        </w:rPr>
      </w:pPr>
      <w:r w:rsidRPr="007450D1">
        <w:t>The file organisations are grouped by storage engines in MySQL</w:t>
      </w:r>
      <w:r>
        <w:t xml:space="preserve"> </w:t>
      </w:r>
      <w:r>
        <w:fldChar w:fldCharType="begin"/>
      </w:r>
      <w:r>
        <w:instrText xml:space="preserve"> ADDIN EN.CITE &lt;EndNote&gt;&lt;Cite&gt;&lt;Author&gt;Oracle Inc.&lt;/Author&gt;&lt;Year&gt;2014&lt;/Year&gt;&lt;RecNum&gt;7&lt;/RecNum&gt;&lt;DisplayText&gt;(Oracle Inc. 2014c)&lt;/DisplayText&gt;&lt;record&gt;&lt;rec-number&gt;7&lt;/rec-number&gt;&lt;foreign-keys&gt;&lt;key app="EN" db-id="wassad0f8a5w0jeaadxxz0r0t2dxaxptfaxr" timestamp="1402480382"&gt;7&lt;/key&gt;&lt;/foreign-keys&gt;&lt;ref-type name="Web Page"&gt;12&lt;/ref-type&gt;&lt;contributors&gt;&lt;authors&gt;&lt;author&gt;Oracle Inc.,&lt;/author&gt;&lt;/authors&gt;&lt;/contributors&gt;&lt;titles&gt;&lt;title&gt;MySQL 5.1 Reference Manual - 14 Storage Engines&lt;/title&gt;&lt;/titles&gt;&lt;number&gt;11/6/2014&lt;/number&gt;&lt;dates&gt;&lt;year&gt;2014&lt;/year&gt;&lt;/dates&gt;&lt;urls&gt;&lt;related-urls&gt;&lt;url&gt;http://dev.mysql.com/doc/refman/5.1/en/storage-engines.html&lt;/url&gt;&lt;/related-urls&gt;&lt;/urls&gt;&lt;custom2&gt;11/6/2014&lt;/custom2&gt;&lt;/record&gt;&lt;/Cite&gt;&lt;/EndNote&gt;</w:instrText>
      </w:r>
      <w:r>
        <w:fldChar w:fldCharType="separate"/>
      </w:r>
      <w:r>
        <w:rPr>
          <w:noProof/>
        </w:rPr>
        <w:t>(Oracle Inc. 2014c)</w:t>
      </w:r>
      <w:r>
        <w:fldChar w:fldCharType="end"/>
      </w:r>
      <w:r>
        <w:t xml:space="preserve">. </w:t>
      </w:r>
      <w:r w:rsidRPr="00015C48">
        <w:rPr>
          <w:rFonts w:ascii="Calibri Light" w:eastAsia="Times New Roman" w:hAnsi="Calibri Light" w:cs="Times New Roman"/>
          <w:bCs/>
          <w:iCs/>
          <w:sz w:val="24"/>
          <w:szCs w:val="28"/>
          <w:lang w:eastAsia="en-AU"/>
        </w:rPr>
        <w:t>The de</w:t>
      </w:r>
      <w:r>
        <w:rPr>
          <w:rFonts w:ascii="Calibri Light" w:eastAsia="Times New Roman" w:hAnsi="Calibri Light" w:cs="Times New Roman"/>
          <w:bCs/>
          <w:iCs/>
          <w:sz w:val="24"/>
          <w:szCs w:val="28"/>
          <w:lang w:eastAsia="en-AU"/>
        </w:rPr>
        <w:t xml:space="preserve">fault storage engine in MySQL 5.1 is called MyISAM. The MyISAM storage engine does not provide sufficient features to help ensure the integrity of a database. For instance, it cannot enforce foreign key constraints, nor is it transaction-safe, thus cannot be relied upon to support multiple concurrent users </w:t>
      </w:r>
      <w:r>
        <w:rPr>
          <w:rFonts w:ascii="Calibri Light" w:eastAsia="Times New Roman" w:hAnsi="Calibri Light" w:cs="Times New Roman"/>
          <w:bCs/>
          <w:iCs/>
          <w:sz w:val="24"/>
          <w:szCs w:val="28"/>
          <w:lang w:eastAsia="en-AU"/>
        </w:rPr>
        <w:fldChar w:fldCharType="begin"/>
      </w:r>
      <w:r>
        <w:rPr>
          <w:rFonts w:ascii="Calibri Light" w:eastAsia="Times New Roman" w:hAnsi="Calibri Light" w:cs="Times New Roman"/>
          <w:bCs/>
          <w:iCs/>
          <w:sz w:val="24"/>
          <w:szCs w:val="28"/>
          <w:lang w:eastAsia="en-AU"/>
        </w:rPr>
        <w:instrText xml:space="preserve"> ADDIN EN.CITE &lt;EndNote&gt;&lt;Cite&gt;&lt;Author&gt;Oracle Inc.&lt;/Author&gt;&lt;Year&gt;2014&lt;/Year&gt;&lt;RecNum&gt;7&lt;/RecNum&gt;&lt;DisplayText&gt;(Oracle Inc. 2014c)&lt;/DisplayText&gt;&lt;record&gt;&lt;rec-number&gt;7&lt;/rec-number&gt;&lt;foreign-keys&gt;&lt;key app="EN" db-id="wassad0f8a5w0jeaadxxz0r0t2dxaxptfaxr" timestamp="1402480382"&gt;7&lt;/key&gt;&lt;/foreign-keys&gt;&lt;ref-type name="Web Page"&gt;12&lt;/ref-type&gt;&lt;contributors&gt;&lt;authors&gt;&lt;author&gt;Oracle Inc.,&lt;/author&gt;&lt;/authors&gt;&lt;/contributors&gt;&lt;titles&gt;&lt;title&gt;MySQL 5.1 Reference Manual - 14 Storage Engines&lt;/title&gt;&lt;/titles&gt;&lt;number&gt;11/6/2014&lt;/number&gt;&lt;dates&gt;&lt;year&gt;2014&lt;/year&gt;&lt;/dates&gt;&lt;urls&gt;&lt;related-urls&gt;&lt;url&gt;http://dev.mysql.com/doc/refman/5.1/en/storage-engines.html&lt;/url&gt;&lt;/related-urls&gt;&lt;/urls&gt;&lt;custom2&gt;11/6/2014&lt;/custom2&gt;&lt;/record&gt;&lt;/Cite&gt;&lt;/EndNote&gt;</w:instrText>
      </w:r>
      <w:r>
        <w:rPr>
          <w:rFonts w:ascii="Calibri Light" w:eastAsia="Times New Roman" w:hAnsi="Calibri Light" w:cs="Times New Roman"/>
          <w:bCs/>
          <w:iCs/>
          <w:sz w:val="24"/>
          <w:szCs w:val="28"/>
          <w:lang w:eastAsia="en-AU"/>
        </w:rPr>
        <w:fldChar w:fldCharType="separate"/>
      </w:r>
      <w:r>
        <w:rPr>
          <w:rFonts w:ascii="Calibri Light" w:eastAsia="Times New Roman" w:hAnsi="Calibri Light" w:cs="Times New Roman"/>
          <w:bCs/>
          <w:iCs/>
          <w:noProof/>
          <w:sz w:val="24"/>
          <w:szCs w:val="28"/>
          <w:lang w:eastAsia="en-AU"/>
        </w:rPr>
        <w:t>(Oracle Inc. 2014c)</w:t>
      </w:r>
      <w:r>
        <w:rPr>
          <w:rFonts w:ascii="Calibri Light" w:eastAsia="Times New Roman" w:hAnsi="Calibri Light" w:cs="Times New Roman"/>
          <w:bCs/>
          <w:iCs/>
          <w:sz w:val="24"/>
          <w:szCs w:val="28"/>
          <w:lang w:eastAsia="en-AU"/>
        </w:rPr>
        <w:fldChar w:fldCharType="end"/>
      </w:r>
      <w:r>
        <w:rPr>
          <w:rFonts w:ascii="Calibri Light" w:eastAsia="Times New Roman" w:hAnsi="Calibri Light" w:cs="Times New Roman"/>
          <w:bCs/>
          <w:iCs/>
          <w:sz w:val="24"/>
          <w:szCs w:val="28"/>
          <w:lang w:eastAsia="en-AU"/>
        </w:rPr>
        <w:t>. InnoDB storage engine provides the required functionality for all relations. MySQL supports other storage engines, but they are all designed for specific cases that do not exist in the RHD database. Hence, we use InnoDB as the storage engine for all tables.</w:t>
      </w:r>
    </w:p>
    <w:p w14:paraId="07BC2BA3" w14:textId="77777777" w:rsidR="007851C6" w:rsidRDefault="007851C6" w:rsidP="007851C6">
      <w:pPr>
        <w:pStyle w:val="Heading3"/>
        <w:keepLines/>
        <w:numPr>
          <w:ilvl w:val="2"/>
          <w:numId w:val="6"/>
        </w:numPr>
        <w:spacing w:before="200" w:after="0" w:line="276" w:lineRule="auto"/>
      </w:pPr>
      <w:bookmarkStart w:id="23" w:name="_Toc390348422"/>
      <w:bookmarkStart w:id="24" w:name="_Toc390363188"/>
      <w:r>
        <w:t>Select indices</w:t>
      </w:r>
      <w:bookmarkEnd w:id="23"/>
      <w:bookmarkEnd w:id="24"/>
      <w:r>
        <w:t xml:space="preserve"> </w:t>
      </w:r>
    </w:p>
    <w:p w14:paraId="58E2AE88" w14:textId="77777777" w:rsidR="007851C6" w:rsidRDefault="007851C6" w:rsidP="00181FF8">
      <w:pPr>
        <w:rPr>
          <w:lang w:eastAsia="en-AU"/>
        </w:rPr>
      </w:pPr>
      <w:r>
        <w:rPr>
          <w:lang w:eastAsia="en-AU"/>
        </w:rPr>
        <w:t xml:space="preserve">By Default MySQL places indices on the primary key (a clustered index for the InnoDB storage engine used here </w:t>
      </w:r>
      <w:r>
        <w:rPr>
          <w:lang w:eastAsia="en-AU"/>
        </w:rPr>
        <w:fldChar w:fldCharType="begin"/>
      </w:r>
      <w:r>
        <w:rPr>
          <w:lang w:eastAsia="en-AU"/>
        </w:rPr>
        <w:instrText xml:space="preserve"> ADDIN EN.CITE &lt;EndNote&gt;&lt;Cite&gt;&lt;Author&gt;Oracle Inc.&lt;/Author&gt;&lt;Year&gt;2014&lt;/Year&gt;&lt;RecNum&gt;9&lt;/RecNum&gt;&lt;DisplayText&gt;(Oracle Inc. 2014d)&lt;/DisplayText&gt;&lt;record&gt;&lt;rec-number&gt;9&lt;/rec-number&gt;&lt;foreign-keys&gt;&lt;key app="EN" db-id="wassad0f8a5w0jeaadxxz0r0t2dxaxptfaxr" timestamp="1402550547"&gt;9&lt;/key&gt;&lt;/foreign-keys&gt;&lt;ref-type name="Web Page"&gt;12&lt;/ref-type&gt;&lt;contributors&gt;&lt;authors&gt;&lt;author&gt;Oracle Inc.,&lt;/author&gt;&lt;/authors&gt;&lt;/contributors&gt;&lt;titles&gt;&lt;title&gt;MySQL 5.1 Reference Manual - 14.6.3.12 InnoDB Table and Index Structures&lt;/title&gt;&lt;/titles&gt;&lt;number&gt;11/06/2014&lt;/number&gt;&lt;dates&gt;&lt;year&gt;2014&lt;/year&gt;&lt;/dates&gt;&lt;urls&gt;&lt;related-urls&gt;&lt;url&gt;http://dev.mysql.com/doc/refman/5.1/en/innodb-table-and-index.html&lt;/url&gt;&lt;/related-urls&gt;&lt;/urls&gt;&lt;/record&gt;&lt;/Cite&gt;&lt;/EndNote&gt;</w:instrText>
      </w:r>
      <w:r>
        <w:rPr>
          <w:lang w:eastAsia="en-AU"/>
        </w:rPr>
        <w:fldChar w:fldCharType="separate"/>
      </w:r>
      <w:r>
        <w:rPr>
          <w:noProof/>
          <w:lang w:eastAsia="en-AU"/>
        </w:rPr>
        <w:t>(Oracle Inc. 2014d)</w:t>
      </w:r>
      <w:r>
        <w:rPr>
          <w:lang w:eastAsia="en-AU"/>
        </w:rPr>
        <w:fldChar w:fldCharType="end"/>
      </w:r>
      <w:r>
        <w:rPr>
          <w:lang w:eastAsia="en-AU"/>
        </w:rPr>
        <w:t>), these are also not null enabling fast queries.</w:t>
      </w:r>
    </w:p>
    <w:p w14:paraId="0B4E7897" w14:textId="77777777" w:rsidR="007851C6" w:rsidRDefault="007851C6" w:rsidP="00E514F7">
      <w:pPr>
        <w:pStyle w:val="NoSpacing"/>
        <w:rPr>
          <w:lang w:eastAsia="en-AU"/>
        </w:rPr>
      </w:pPr>
      <w:r>
        <w:rPr>
          <w:lang w:eastAsia="en-AU"/>
        </w:rPr>
        <w:t xml:space="preserve">Additional Indices have also been placed on the foreign keys of </w:t>
      </w:r>
    </w:p>
    <w:p w14:paraId="5C7502E2" w14:textId="77777777" w:rsidR="007851C6" w:rsidRDefault="007851C6" w:rsidP="007851C6">
      <w:pPr>
        <w:pStyle w:val="ListParagraph"/>
        <w:numPr>
          <w:ilvl w:val="0"/>
          <w:numId w:val="4"/>
        </w:numPr>
        <w:rPr>
          <w:lang w:eastAsia="en-AU"/>
        </w:rPr>
      </w:pPr>
      <w:r>
        <w:rPr>
          <w:lang w:eastAsia="en-AU"/>
        </w:rPr>
        <w:t>Primary Relations: application, applicant, university staff member and Research area</w:t>
      </w:r>
    </w:p>
    <w:p w14:paraId="0FFC83A0" w14:textId="77777777" w:rsidR="007851C6" w:rsidRDefault="007851C6" w:rsidP="007950AC">
      <w:pPr>
        <w:pStyle w:val="ListParagraph"/>
        <w:rPr>
          <w:lang w:eastAsia="en-AU"/>
        </w:rPr>
      </w:pPr>
      <w:r>
        <w:rPr>
          <w:lang w:eastAsia="en-AU"/>
        </w:rPr>
        <w:t>To enable fast joining between often joined relations</w:t>
      </w:r>
    </w:p>
    <w:p w14:paraId="65525DB3" w14:textId="77777777" w:rsidR="007851C6" w:rsidRDefault="007851C6" w:rsidP="007851C6">
      <w:pPr>
        <w:pStyle w:val="ListParagraph"/>
        <w:numPr>
          <w:ilvl w:val="0"/>
          <w:numId w:val="4"/>
        </w:numPr>
        <w:rPr>
          <w:lang w:eastAsia="en-AU"/>
        </w:rPr>
      </w:pPr>
      <w:r>
        <w:rPr>
          <w:lang w:eastAsia="en-AU"/>
        </w:rPr>
        <w:t>Status and Type look-up Relations: Application Status, Document Status, Visa Status, Document Type and Decision Type</w:t>
      </w:r>
    </w:p>
    <w:p w14:paraId="23E18E4C" w14:textId="77777777" w:rsidR="007851C6" w:rsidRDefault="007851C6" w:rsidP="007950AC">
      <w:pPr>
        <w:pStyle w:val="ListParagraph"/>
        <w:rPr>
          <w:lang w:eastAsia="en-AU"/>
        </w:rPr>
      </w:pPr>
      <w:r>
        <w:rPr>
          <w:lang w:eastAsia="en-AU"/>
        </w:rPr>
        <w:t>To assist in common transactions</w:t>
      </w:r>
    </w:p>
    <w:p w14:paraId="1F1CAD2A" w14:textId="77777777" w:rsidR="007851C6" w:rsidRDefault="007851C6" w:rsidP="00181FF8">
      <w:pPr>
        <w:rPr>
          <w:lang w:eastAsia="en-AU"/>
        </w:rPr>
      </w:pPr>
      <w:r>
        <w:rPr>
          <w:lang w:eastAsia="en-AU"/>
        </w:rPr>
        <w:t>Indexes have also been placed on the first and last names and emails of applicants and staff members as these will be the primary entry into the database relations, that is, all quires of the database are expected to start by searching for an applicants or staff members name or email.</w:t>
      </w:r>
    </w:p>
    <w:p w14:paraId="2A2BD689" w14:textId="77777777" w:rsidR="007851C6" w:rsidRDefault="007851C6" w:rsidP="007851C6">
      <w:pPr>
        <w:pStyle w:val="Heading3"/>
        <w:keepLines/>
        <w:numPr>
          <w:ilvl w:val="2"/>
          <w:numId w:val="6"/>
        </w:numPr>
        <w:spacing w:before="200" w:after="0" w:line="276" w:lineRule="auto"/>
      </w:pPr>
      <w:bookmarkStart w:id="25" w:name="_Toc390348423"/>
      <w:bookmarkStart w:id="26" w:name="_Toc390348424"/>
      <w:bookmarkStart w:id="27" w:name="_Toc390273924"/>
      <w:bookmarkStart w:id="28" w:name="_Toc390363189"/>
      <w:bookmarkStart w:id="29" w:name="_Toc390348425"/>
      <w:bookmarkEnd w:id="25"/>
      <w:bookmarkEnd w:id="26"/>
      <w:r>
        <w:t>Estimate disk space requirements</w:t>
      </w:r>
      <w:bookmarkEnd w:id="27"/>
      <w:bookmarkEnd w:id="28"/>
    </w:p>
    <w:p w14:paraId="6ED21B09" w14:textId="77777777" w:rsidR="007851C6" w:rsidRDefault="007851C6" w:rsidP="009B0669">
      <w:pPr>
        <w:rPr>
          <w:lang w:eastAsia="en-AU"/>
        </w:rPr>
      </w:pPr>
      <w:r>
        <w:rPr>
          <w:lang w:eastAsia="en-AU"/>
        </w:rPr>
        <w:t xml:space="preserve">Since all tables are set to use the INNODB storage engine, a clustered index is used as part of engine. This means that the records are physically stored (clustered) in a b-tree based on the index (left as the default primary key of each table). Each row (node of the b-tree) is then stored in a compact format (the default) reducing table space at the expense of some CPU overhead. It is also assumed that all characters are stored using the latin1 character Set with the </w:t>
      </w:r>
      <w:r w:rsidRPr="002348C8">
        <w:rPr>
          <w:lang w:eastAsia="en-AU"/>
        </w:rPr>
        <w:t>latin1_swedish_ci.</w:t>
      </w:r>
      <w:r>
        <w:rPr>
          <w:lang w:eastAsia="en-AU"/>
        </w:rPr>
        <w:t xml:space="preserve"> Collation (the MySQL INNODB engine defaults).</w:t>
      </w:r>
      <w:r>
        <w:rPr>
          <w:rStyle w:val="FootnoteReference"/>
          <w:lang w:eastAsia="en-AU"/>
        </w:rPr>
        <w:footnoteReference w:id="1"/>
      </w:r>
    </w:p>
    <w:p w14:paraId="0D641D3C" w14:textId="77777777" w:rsidR="007851C6" w:rsidRDefault="007851C6" w:rsidP="009B0669">
      <w:pPr>
        <w:pStyle w:val="NoSpacing"/>
        <w:rPr>
          <w:lang w:eastAsia="en-AU"/>
        </w:rPr>
      </w:pPr>
      <w:r>
        <w:rPr>
          <w:lang w:eastAsia="en-AU"/>
        </w:rPr>
        <w:t xml:space="preserve">As such each row has </w:t>
      </w:r>
    </w:p>
    <w:p w14:paraId="54C24F1A" w14:textId="77777777" w:rsidR="007851C6" w:rsidRDefault="007851C6" w:rsidP="007851C6">
      <w:pPr>
        <w:pStyle w:val="ListParagraph"/>
        <w:numPr>
          <w:ilvl w:val="0"/>
          <w:numId w:val="4"/>
        </w:numPr>
        <w:rPr>
          <w:lang w:eastAsia="en-AU"/>
        </w:rPr>
      </w:pPr>
      <w:r>
        <w:rPr>
          <w:lang w:eastAsia="en-AU"/>
        </w:rPr>
        <w:t>1 byte per TinyInt(lookup PKs), 2bytes per smallInt (postcode) 3bytes per mediumInt (main table PKs)</w:t>
      </w:r>
    </w:p>
    <w:p w14:paraId="3D617D26" w14:textId="77777777" w:rsidR="007851C6" w:rsidRDefault="007851C6" w:rsidP="007851C6">
      <w:pPr>
        <w:pStyle w:val="ListParagraph"/>
        <w:numPr>
          <w:ilvl w:val="0"/>
          <w:numId w:val="4"/>
        </w:numPr>
        <w:rPr>
          <w:lang w:eastAsia="en-AU"/>
        </w:rPr>
      </w:pPr>
      <w:r>
        <w:rPr>
          <w:lang w:eastAsia="en-AU"/>
        </w:rPr>
        <w:t>~5 bytes per index (the header), hard to gauge MySQL documentation is rather unspecific</w:t>
      </w:r>
    </w:p>
    <w:p w14:paraId="600AF970" w14:textId="77777777" w:rsidR="007851C6" w:rsidRDefault="007851C6" w:rsidP="007851C6">
      <w:pPr>
        <w:pStyle w:val="ListParagraph"/>
        <w:numPr>
          <w:ilvl w:val="0"/>
          <w:numId w:val="4"/>
        </w:numPr>
        <w:rPr>
          <w:lang w:eastAsia="en-AU"/>
        </w:rPr>
      </w:pPr>
      <w:r>
        <w:rPr>
          <w:lang w:eastAsia="en-AU"/>
        </w:rPr>
        <w:t>4 bytes per decimal (GPA)</w:t>
      </w:r>
    </w:p>
    <w:p w14:paraId="20102757" w14:textId="77777777" w:rsidR="007851C6" w:rsidRDefault="007851C6" w:rsidP="007851C6">
      <w:pPr>
        <w:pStyle w:val="ListParagraph"/>
        <w:numPr>
          <w:ilvl w:val="0"/>
          <w:numId w:val="4"/>
        </w:numPr>
        <w:rPr>
          <w:lang w:eastAsia="en-AU"/>
        </w:rPr>
      </w:pPr>
      <w:r w:rsidRPr="00CD24DB">
        <w:rPr>
          <w:lang w:eastAsia="en-AU"/>
        </w:rPr>
        <w:t xml:space="preserve">CEILING(N/8) bytes </w:t>
      </w:r>
      <w:r>
        <w:rPr>
          <w:lang w:eastAsia="en-AU"/>
        </w:rPr>
        <w:t>for N null columns in the row</w:t>
      </w:r>
    </w:p>
    <w:p w14:paraId="26C1EC6E" w14:textId="77777777" w:rsidR="007851C6" w:rsidRDefault="007851C6" w:rsidP="007851C6">
      <w:pPr>
        <w:pStyle w:val="ListParagraph"/>
        <w:numPr>
          <w:ilvl w:val="0"/>
          <w:numId w:val="4"/>
        </w:numPr>
        <w:rPr>
          <w:lang w:eastAsia="en-AU"/>
        </w:rPr>
      </w:pPr>
      <w:r>
        <w:rPr>
          <w:lang w:eastAsia="en-AU"/>
        </w:rPr>
        <w:t>L+1 bytes per L length of characters used in a varchar (as all varchars used are less than 255 so 1 byte to store the length and use the latin1 Set uses 1 byte per Character)</w:t>
      </w:r>
    </w:p>
    <w:p w14:paraId="7897F7CC" w14:textId="77777777" w:rsidR="007851C6" w:rsidRDefault="007851C6" w:rsidP="007851C6">
      <w:pPr>
        <w:pStyle w:val="ListParagraph"/>
        <w:numPr>
          <w:ilvl w:val="0"/>
          <w:numId w:val="4"/>
        </w:numPr>
        <w:rPr>
          <w:lang w:eastAsia="en-AU"/>
        </w:rPr>
      </w:pPr>
      <w:r w:rsidRPr="00F837EC">
        <w:rPr>
          <w:lang w:eastAsia="en-AU"/>
        </w:rPr>
        <w:t>6</w:t>
      </w:r>
      <w:r>
        <w:rPr>
          <w:lang w:eastAsia="en-AU"/>
        </w:rPr>
        <w:t xml:space="preserve">+7 </w:t>
      </w:r>
      <w:r w:rsidRPr="00F837EC">
        <w:rPr>
          <w:lang w:eastAsia="en-AU"/>
        </w:rPr>
        <w:t>byte</w:t>
      </w:r>
      <w:r>
        <w:rPr>
          <w:lang w:eastAsia="en-AU"/>
        </w:rPr>
        <w:t xml:space="preserve">s for the transaction ID and </w:t>
      </w:r>
      <w:r w:rsidRPr="00F837EC">
        <w:rPr>
          <w:lang w:eastAsia="en-AU"/>
        </w:rPr>
        <w:t>roll pointer field</w:t>
      </w:r>
      <w:r>
        <w:rPr>
          <w:lang w:eastAsia="en-AU"/>
        </w:rPr>
        <w:t>s</w:t>
      </w:r>
      <w:r w:rsidRPr="00F837EC">
        <w:rPr>
          <w:lang w:eastAsia="en-AU"/>
        </w:rPr>
        <w:t>.</w:t>
      </w:r>
    </w:p>
    <w:p w14:paraId="790A4404" w14:textId="77777777" w:rsidR="007851C6" w:rsidRDefault="007851C6" w:rsidP="007851C6">
      <w:pPr>
        <w:pStyle w:val="ListParagraph"/>
        <w:numPr>
          <w:ilvl w:val="0"/>
          <w:numId w:val="4"/>
        </w:numPr>
        <w:rPr>
          <w:lang w:eastAsia="en-AU"/>
        </w:rPr>
      </w:pPr>
      <w:r>
        <w:rPr>
          <w:lang w:eastAsia="en-AU"/>
        </w:rPr>
        <w:t>1 or 2 bytes per non null header (2 if “</w:t>
      </w:r>
      <w:r>
        <w:t>if part of the column is stored externally in overflow pages or the maximum length exceeds 255 bytes and the actual length exceeds 127 bytes”)</w:t>
      </w:r>
    </w:p>
    <w:p w14:paraId="19E057D9" w14:textId="77777777" w:rsidR="007851C6" w:rsidRDefault="007851C6" w:rsidP="009B0669">
      <w:pPr>
        <w:pStyle w:val="NoSpacing"/>
        <w:rPr>
          <w:lang w:eastAsia="en-AU"/>
        </w:rPr>
      </w:pPr>
      <w:r>
        <w:rPr>
          <w:lang w:eastAsia="en-AU"/>
        </w:rPr>
        <w:t>This enables the row size estimates to be calculated in the following way, i.e. for Applicant:</w:t>
      </w:r>
    </w:p>
    <w:tbl>
      <w:tblPr>
        <w:tblW w:w="5893" w:type="dxa"/>
        <w:tblBorders>
          <w:insideH w:val="single" w:sz="4" w:space="0" w:color="auto"/>
          <w:insideV w:val="single" w:sz="4" w:space="0" w:color="auto"/>
        </w:tblBorders>
        <w:tblLook w:val="04A0" w:firstRow="1" w:lastRow="0" w:firstColumn="1" w:lastColumn="0" w:noHBand="0" w:noVBand="1"/>
      </w:tblPr>
      <w:tblGrid>
        <w:gridCol w:w="1980"/>
        <w:gridCol w:w="3913"/>
      </w:tblGrid>
      <w:tr w:rsidR="007851C6" w:rsidRPr="00543414" w14:paraId="2483055A" w14:textId="77777777" w:rsidTr="009C4439">
        <w:trPr>
          <w:trHeight w:val="315"/>
        </w:trPr>
        <w:tc>
          <w:tcPr>
            <w:tcW w:w="1980" w:type="dxa"/>
            <w:tcBorders>
              <w:top w:val="nil"/>
              <w:bottom w:val="single" w:sz="4" w:space="0" w:color="auto"/>
            </w:tcBorders>
            <w:shd w:val="clear" w:color="auto" w:fill="auto"/>
            <w:noWrap/>
            <w:vAlign w:val="center"/>
          </w:tcPr>
          <w:p w14:paraId="4E96E630" w14:textId="77777777" w:rsidR="007851C6" w:rsidRPr="00543414" w:rsidRDefault="007851C6" w:rsidP="009C4439">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Date type</w:t>
            </w:r>
          </w:p>
        </w:tc>
        <w:tc>
          <w:tcPr>
            <w:tcW w:w="3913" w:type="dxa"/>
            <w:tcBorders>
              <w:top w:val="nil"/>
              <w:bottom w:val="single" w:sz="4" w:space="0" w:color="auto"/>
            </w:tcBorders>
            <w:shd w:val="clear" w:color="auto" w:fill="auto"/>
            <w:noWrap/>
            <w:vAlign w:val="center"/>
          </w:tcPr>
          <w:p w14:paraId="0E09AEC9" w14:textId="77777777" w:rsidR="007851C6" w:rsidRPr="00543414" w:rsidRDefault="007851C6" w:rsidP="009C4439">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Estimated size in bytes</w:t>
            </w:r>
          </w:p>
        </w:tc>
      </w:tr>
      <w:tr w:rsidR="007851C6" w:rsidRPr="00543414" w14:paraId="55877590" w14:textId="77777777" w:rsidTr="009C4439">
        <w:trPr>
          <w:trHeight w:val="315"/>
        </w:trPr>
        <w:tc>
          <w:tcPr>
            <w:tcW w:w="1980" w:type="dxa"/>
            <w:tcBorders>
              <w:top w:val="single" w:sz="4" w:space="0" w:color="auto"/>
              <w:bottom w:val="nil"/>
            </w:tcBorders>
            <w:shd w:val="clear" w:color="auto" w:fill="auto"/>
            <w:noWrap/>
            <w:vAlign w:val="center"/>
          </w:tcPr>
          <w:p w14:paraId="5171073D"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varchars</w:t>
            </w:r>
          </w:p>
        </w:tc>
        <w:tc>
          <w:tcPr>
            <w:tcW w:w="3913" w:type="dxa"/>
            <w:tcBorders>
              <w:top w:val="single" w:sz="4" w:space="0" w:color="auto"/>
            </w:tcBorders>
            <w:shd w:val="clear" w:color="auto" w:fill="auto"/>
            <w:noWrap/>
            <w:vAlign w:val="center"/>
          </w:tcPr>
          <w:p w14:paraId="782F9C2D"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50+1)+(10+1)+2*(255+1)+(100+1)+</w:t>
            </w:r>
          </w:p>
        </w:tc>
      </w:tr>
      <w:tr w:rsidR="007851C6" w:rsidRPr="00543414" w14:paraId="2019862A" w14:textId="77777777" w:rsidTr="009C4439">
        <w:trPr>
          <w:trHeight w:val="315"/>
        </w:trPr>
        <w:tc>
          <w:tcPr>
            <w:tcW w:w="1980" w:type="dxa"/>
            <w:tcBorders>
              <w:top w:val="nil"/>
              <w:bottom w:val="nil"/>
            </w:tcBorders>
            <w:shd w:val="clear" w:color="auto" w:fill="auto"/>
            <w:noWrap/>
            <w:vAlign w:val="center"/>
            <w:hideMark/>
          </w:tcPr>
          <w:p w14:paraId="48B601E2"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booleans</w:t>
            </w:r>
          </w:p>
        </w:tc>
        <w:tc>
          <w:tcPr>
            <w:tcW w:w="3913" w:type="dxa"/>
            <w:shd w:val="clear" w:color="auto" w:fill="auto"/>
            <w:noWrap/>
            <w:vAlign w:val="center"/>
            <w:hideMark/>
          </w:tcPr>
          <w:p w14:paraId="09731C83"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1+</w:t>
            </w:r>
          </w:p>
        </w:tc>
      </w:tr>
      <w:tr w:rsidR="007851C6" w:rsidRPr="00543414" w14:paraId="70CA56B8" w14:textId="77777777" w:rsidTr="009C4439">
        <w:trPr>
          <w:trHeight w:val="315"/>
        </w:trPr>
        <w:tc>
          <w:tcPr>
            <w:tcW w:w="1980" w:type="dxa"/>
            <w:tcBorders>
              <w:top w:val="nil"/>
              <w:bottom w:val="nil"/>
            </w:tcBorders>
            <w:shd w:val="clear" w:color="auto" w:fill="auto"/>
            <w:noWrap/>
            <w:vAlign w:val="center"/>
            <w:hideMark/>
          </w:tcPr>
          <w:p w14:paraId="0E3CB20F"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chars</w:t>
            </w:r>
          </w:p>
        </w:tc>
        <w:tc>
          <w:tcPr>
            <w:tcW w:w="3913" w:type="dxa"/>
            <w:shd w:val="clear" w:color="auto" w:fill="auto"/>
            <w:noWrap/>
            <w:vAlign w:val="center"/>
            <w:hideMark/>
          </w:tcPr>
          <w:p w14:paraId="498790C9" w14:textId="77777777" w:rsidR="007851C6" w:rsidRPr="00543414" w:rsidRDefault="007851C6" w:rsidP="009C4439">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w:t>
            </w:r>
            <w:r w:rsidRPr="00543414">
              <w:rPr>
                <w:rFonts w:ascii="Calibri" w:eastAsia="Times New Roman" w:hAnsi="Calibri" w:cs="Times New Roman"/>
                <w:color w:val="000000"/>
                <w:lang w:eastAsia="en-AU"/>
              </w:rPr>
              <w:t>+</w:t>
            </w:r>
          </w:p>
        </w:tc>
      </w:tr>
      <w:tr w:rsidR="007851C6" w:rsidRPr="00543414" w14:paraId="52895D47" w14:textId="77777777" w:rsidTr="009C4439">
        <w:trPr>
          <w:trHeight w:val="315"/>
        </w:trPr>
        <w:tc>
          <w:tcPr>
            <w:tcW w:w="1980" w:type="dxa"/>
            <w:tcBorders>
              <w:top w:val="nil"/>
              <w:bottom w:val="nil"/>
            </w:tcBorders>
            <w:shd w:val="clear" w:color="auto" w:fill="auto"/>
            <w:noWrap/>
            <w:vAlign w:val="center"/>
            <w:hideMark/>
          </w:tcPr>
          <w:p w14:paraId="1D6DB9AC"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mallint</w:t>
            </w:r>
          </w:p>
        </w:tc>
        <w:tc>
          <w:tcPr>
            <w:tcW w:w="3913" w:type="dxa"/>
            <w:shd w:val="clear" w:color="auto" w:fill="auto"/>
            <w:noWrap/>
            <w:vAlign w:val="center"/>
            <w:hideMark/>
          </w:tcPr>
          <w:p w14:paraId="1578B375"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2+</w:t>
            </w:r>
          </w:p>
        </w:tc>
      </w:tr>
      <w:tr w:rsidR="007851C6" w:rsidRPr="00543414" w14:paraId="2DB299AD" w14:textId="77777777" w:rsidTr="009C4439">
        <w:trPr>
          <w:trHeight w:val="315"/>
        </w:trPr>
        <w:tc>
          <w:tcPr>
            <w:tcW w:w="1980" w:type="dxa"/>
            <w:tcBorders>
              <w:top w:val="nil"/>
              <w:bottom w:val="nil"/>
            </w:tcBorders>
            <w:shd w:val="clear" w:color="auto" w:fill="auto"/>
            <w:noWrap/>
            <w:vAlign w:val="center"/>
            <w:hideMark/>
          </w:tcPr>
          <w:p w14:paraId="7ACC5B75"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mediumInt</w:t>
            </w:r>
          </w:p>
        </w:tc>
        <w:tc>
          <w:tcPr>
            <w:tcW w:w="3913" w:type="dxa"/>
            <w:shd w:val="clear" w:color="auto" w:fill="auto"/>
            <w:noWrap/>
            <w:vAlign w:val="center"/>
            <w:hideMark/>
          </w:tcPr>
          <w:p w14:paraId="0CDDA293"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3+</w:t>
            </w:r>
          </w:p>
        </w:tc>
      </w:tr>
      <w:tr w:rsidR="007851C6" w:rsidRPr="00543414" w14:paraId="5380F8F9" w14:textId="77777777" w:rsidTr="009C4439">
        <w:trPr>
          <w:trHeight w:val="315"/>
        </w:trPr>
        <w:tc>
          <w:tcPr>
            <w:tcW w:w="1980" w:type="dxa"/>
            <w:tcBorders>
              <w:top w:val="nil"/>
              <w:bottom w:val="nil"/>
            </w:tcBorders>
            <w:shd w:val="clear" w:color="auto" w:fill="auto"/>
            <w:noWrap/>
            <w:vAlign w:val="center"/>
            <w:hideMark/>
          </w:tcPr>
          <w:p w14:paraId="37BE4522"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date</w:t>
            </w:r>
          </w:p>
        </w:tc>
        <w:tc>
          <w:tcPr>
            <w:tcW w:w="3913" w:type="dxa"/>
            <w:shd w:val="clear" w:color="auto" w:fill="auto"/>
            <w:noWrap/>
            <w:vAlign w:val="center"/>
            <w:hideMark/>
          </w:tcPr>
          <w:p w14:paraId="196F078A"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3+</w:t>
            </w:r>
          </w:p>
        </w:tc>
      </w:tr>
      <w:tr w:rsidR="007851C6" w:rsidRPr="00543414" w14:paraId="254F6C1B" w14:textId="77777777" w:rsidTr="009C4439">
        <w:trPr>
          <w:trHeight w:val="315"/>
        </w:trPr>
        <w:tc>
          <w:tcPr>
            <w:tcW w:w="1980" w:type="dxa"/>
            <w:tcBorders>
              <w:top w:val="nil"/>
              <w:bottom w:val="single" w:sz="4" w:space="0" w:color="auto"/>
            </w:tcBorders>
            <w:shd w:val="clear" w:color="auto" w:fill="auto"/>
            <w:noWrap/>
            <w:vAlign w:val="center"/>
            <w:hideMark/>
          </w:tcPr>
          <w:p w14:paraId="15DC3902"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header overheads</w:t>
            </w:r>
          </w:p>
        </w:tc>
        <w:tc>
          <w:tcPr>
            <w:tcW w:w="3913" w:type="dxa"/>
            <w:tcBorders>
              <w:bottom w:val="single" w:sz="4" w:space="0" w:color="auto"/>
            </w:tcBorders>
            <w:shd w:val="clear" w:color="auto" w:fill="auto"/>
            <w:noWrap/>
            <w:vAlign w:val="center"/>
            <w:hideMark/>
          </w:tcPr>
          <w:p w14:paraId="3C83BF51" w14:textId="77777777" w:rsidR="007851C6" w:rsidRPr="00543414" w:rsidRDefault="007851C6" w:rsidP="009C4439">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7+2</w:t>
            </w:r>
          </w:p>
        </w:tc>
      </w:tr>
      <w:tr w:rsidR="007851C6" w:rsidRPr="00543414" w14:paraId="2514BD0B" w14:textId="77777777" w:rsidTr="009C4439">
        <w:trPr>
          <w:trHeight w:val="315"/>
        </w:trPr>
        <w:tc>
          <w:tcPr>
            <w:tcW w:w="1980" w:type="dxa"/>
            <w:tcBorders>
              <w:top w:val="single" w:sz="4" w:space="0" w:color="auto"/>
              <w:bottom w:val="nil"/>
            </w:tcBorders>
            <w:shd w:val="clear" w:color="auto" w:fill="auto"/>
            <w:noWrap/>
            <w:vAlign w:val="center"/>
          </w:tcPr>
          <w:p w14:paraId="72F30DF0" w14:textId="77777777" w:rsidR="007851C6" w:rsidRPr="003A13E7" w:rsidRDefault="007851C6" w:rsidP="009C4439">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TOTAL</w:t>
            </w:r>
          </w:p>
        </w:tc>
        <w:tc>
          <w:tcPr>
            <w:tcW w:w="3913" w:type="dxa"/>
            <w:tcBorders>
              <w:top w:val="single" w:sz="4" w:space="0" w:color="auto"/>
            </w:tcBorders>
            <w:shd w:val="clear" w:color="auto" w:fill="auto"/>
            <w:noWrap/>
            <w:vAlign w:val="center"/>
          </w:tcPr>
          <w:p w14:paraId="716AB0FD" w14:textId="77777777" w:rsidR="007851C6" w:rsidRPr="00543414" w:rsidRDefault="007851C6" w:rsidP="009C4439">
            <w:pPr>
              <w:spacing w:after="0" w:line="240" w:lineRule="auto"/>
              <w:rPr>
                <w:rFonts w:ascii="Calibri" w:eastAsia="Times New Roman" w:hAnsi="Calibri" w:cs="Times New Roman"/>
                <w:color w:val="000000"/>
                <w:lang w:eastAsia="en-AU"/>
              </w:rPr>
            </w:pPr>
            <w:r>
              <w:rPr>
                <w:rFonts w:ascii="Calibri" w:hAnsi="Calibri"/>
                <w:color w:val="000000"/>
              </w:rPr>
              <w:t>964</w:t>
            </w:r>
          </w:p>
        </w:tc>
      </w:tr>
    </w:tbl>
    <w:p w14:paraId="27A50E76" w14:textId="77777777" w:rsidR="007851C6" w:rsidRDefault="007851C6" w:rsidP="009B0669">
      <w:pPr>
        <w:pStyle w:val="NoSpacing"/>
        <w:rPr>
          <w:lang w:eastAsia="en-AU"/>
        </w:rPr>
      </w:pPr>
    </w:p>
    <w:p w14:paraId="022898F1" w14:textId="77777777" w:rsidR="007851C6" w:rsidRDefault="007851C6" w:rsidP="009B0669">
      <w:pPr>
        <w:pStyle w:val="NoSpacing"/>
        <w:rPr>
          <w:lang w:eastAsia="en-AU"/>
        </w:rPr>
      </w:pPr>
      <w:r>
        <w:rPr>
          <w:lang w:eastAsia="en-AU"/>
        </w:rPr>
        <w:t xml:space="preserve">Plus an additional 20 bytes (5 for each of the three indexes) </w:t>
      </w:r>
    </w:p>
    <w:p w14:paraId="6A800162" w14:textId="77777777" w:rsidR="007851C6" w:rsidRDefault="007851C6" w:rsidP="009B0669">
      <w:pPr>
        <w:pStyle w:val="NoSpacing"/>
        <w:rPr>
          <w:lang w:eastAsia="en-AU"/>
        </w:rPr>
      </w:pPr>
    </w:p>
    <w:tbl>
      <w:tblPr>
        <w:tblStyle w:val="TableGrid"/>
        <w:tblW w:w="0" w:type="auto"/>
        <w:tblLook w:val="04A0" w:firstRow="1" w:lastRow="0" w:firstColumn="1" w:lastColumn="0" w:noHBand="0" w:noVBand="1"/>
      </w:tblPr>
      <w:tblGrid>
        <w:gridCol w:w="1689"/>
        <w:gridCol w:w="2134"/>
        <w:gridCol w:w="2268"/>
        <w:gridCol w:w="2925"/>
      </w:tblGrid>
      <w:tr w:rsidR="007851C6" w14:paraId="020CFA48" w14:textId="77777777" w:rsidTr="009C4439">
        <w:tc>
          <w:tcPr>
            <w:tcW w:w="1689" w:type="dxa"/>
          </w:tcPr>
          <w:p w14:paraId="4BC1F068" w14:textId="77777777" w:rsidR="007851C6" w:rsidRDefault="007851C6" w:rsidP="009C4439">
            <w:pPr>
              <w:rPr>
                <w:lang w:eastAsia="en-AU"/>
              </w:rPr>
            </w:pPr>
            <w:r>
              <w:rPr>
                <w:lang w:eastAsia="en-AU"/>
              </w:rPr>
              <w:t>Table Name</w:t>
            </w:r>
          </w:p>
        </w:tc>
        <w:tc>
          <w:tcPr>
            <w:tcW w:w="2134" w:type="dxa"/>
          </w:tcPr>
          <w:p w14:paraId="6A30B486" w14:textId="77777777" w:rsidR="007851C6" w:rsidRDefault="007851C6" w:rsidP="009C4439">
            <w:pPr>
              <w:rPr>
                <w:lang w:eastAsia="en-AU"/>
              </w:rPr>
            </w:pPr>
            <w:r>
              <w:rPr>
                <w:lang w:eastAsia="en-AU"/>
              </w:rPr>
              <w:t>Maximum possible size per row (bytes)</w:t>
            </w:r>
          </w:p>
        </w:tc>
        <w:tc>
          <w:tcPr>
            <w:tcW w:w="2268" w:type="dxa"/>
          </w:tcPr>
          <w:p w14:paraId="698A6459" w14:textId="77777777" w:rsidR="007851C6" w:rsidRDefault="007851C6" w:rsidP="009C4439">
            <w:pPr>
              <w:rPr>
                <w:lang w:eastAsia="en-AU"/>
              </w:rPr>
            </w:pPr>
            <w:r>
              <w:rPr>
                <w:lang w:eastAsia="en-AU"/>
              </w:rPr>
              <w:t>Expected max Size per row (bytes) (1/5max)*</w:t>
            </w:r>
          </w:p>
        </w:tc>
        <w:tc>
          <w:tcPr>
            <w:tcW w:w="2925" w:type="dxa"/>
          </w:tcPr>
          <w:p w14:paraId="7D38AB35" w14:textId="77777777" w:rsidR="007851C6" w:rsidRDefault="007851C6" w:rsidP="009C4439">
            <w:pPr>
              <w:rPr>
                <w:lang w:eastAsia="en-AU"/>
              </w:rPr>
            </w:pPr>
            <w:r>
              <w:rPr>
                <w:lang w:eastAsia="en-AU"/>
              </w:rPr>
              <w:t>Expected average size per filled row (bytes) (~1/9max)**</w:t>
            </w:r>
          </w:p>
        </w:tc>
      </w:tr>
      <w:tr w:rsidR="007851C6" w14:paraId="4EE494D1" w14:textId="77777777" w:rsidTr="009C4439">
        <w:tc>
          <w:tcPr>
            <w:tcW w:w="1689" w:type="dxa"/>
          </w:tcPr>
          <w:p w14:paraId="46EA5088" w14:textId="77777777" w:rsidR="007851C6" w:rsidRDefault="007851C6" w:rsidP="009C4439">
            <w:pPr>
              <w:rPr>
                <w:lang w:eastAsia="en-AU"/>
              </w:rPr>
            </w:pPr>
            <w:r w:rsidRPr="00730165">
              <w:t>Applicant</w:t>
            </w:r>
          </w:p>
        </w:tc>
        <w:tc>
          <w:tcPr>
            <w:tcW w:w="2134" w:type="dxa"/>
            <w:vAlign w:val="bottom"/>
          </w:tcPr>
          <w:p w14:paraId="262049FA" w14:textId="77777777" w:rsidR="007851C6" w:rsidRDefault="007851C6" w:rsidP="009C4439">
            <w:pPr>
              <w:rPr>
                <w:lang w:eastAsia="en-AU"/>
              </w:rPr>
            </w:pPr>
            <w:r>
              <w:rPr>
                <w:rFonts w:ascii="Calibri" w:hAnsi="Calibri"/>
                <w:color w:val="000000"/>
              </w:rPr>
              <w:t>965</w:t>
            </w:r>
          </w:p>
        </w:tc>
        <w:tc>
          <w:tcPr>
            <w:tcW w:w="2268" w:type="dxa"/>
            <w:vAlign w:val="center"/>
          </w:tcPr>
          <w:p w14:paraId="3FC2BAC3" w14:textId="77777777" w:rsidR="007851C6" w:rsidRDefault="007851C6" w:rsidP="009C4439">
            <w:pPr>
              <w:rPr>
                <w:lang w:eastAsia="en-AU"/>
              </w:rPr>
            </w:pPr>
            <w:r>
              <w:rPr>
                <w:rFonts w:ascii="Calibri" w:hAnsi="Calibri"/>
                <w:color w:val="000000"/>
              </w:rPr>
              <w:t>196</w:t>
            </w:r>
          </w:p>
        </w:tc>
        <w:tc>
          <w:tcPr>
            <w:tcW w:w="2925" w:type="dxa"/>
            <w:vAlign w:val="center"/>
          </w:tcPr>
          <w:p w14:paraId="2C83947F" w14:textId="77777777" w:rsidR="007851C6" w:rsidRDefault="007851C6" w:rsidP="009C4439">
            <w:pPr>
              <w:rPr>
                <w:lang w:eastAsia="en-AU"/>
              </w:rPr>
            </w:pPr>
            <w:r>
              <w:rPr>
                <w:rFonts w:ascii="Calibri" w:hAnsi="Calibri"/>
                <w:color w:val="000000"/>
              </w:rPr>
              <w:t>108</w:t>
            </w:r>
          </w:p>
        </w:tc>
      </w:tr>
      <w:tr w:rsidR="007851C6" w14:paraId="575F5BE0" w14:textId="77777777" w:rsidTr="009C4439">
        <w:tc>
          <w:tcPr>
            <w:tcW w:w="1689" w:type="dxa"/>
          </w:tcPr>
          <w:p w14:paraId="322DF71C" w14:textId="77777777" w:rsidR="007851C6" w:rsidRDefault="007851C6" w:rsidP="009C4439">
            <w:pPr>
              <w:rPr>
                <w:lang w:eastAsia="en-AU"/>
              </w:rPr>
            </w:pPr>
            <w:r w:rsidRPr="00730165">
              <w:t>Application</w:t>
            </w:r>
          </w:p>
        </w:tc>
        <w:tc>
          <w:tcPr>
            <w:tcW w:w="2134" w:type="dxa"/>
            <w:vAlign w:val="bottom"/>
          </w:tcPr>
          <w:p w14:paraId="286DB734" w14:textId="77777777" w:rsidR="007851C6" w:rsidRDefault="007851C6" w:rsidP="009C4439">
            <w:pPr>
              <w:rPr>
                <w:lang w:eastAsia="en-AU"/>
              </w:rPr>
            </w:pPr>
            <w:r>
              <w:rPr>
                <w:rFonts w:ascii="Calibri" w:hAnsi="Calibri"/>
                <w:color w:val="000000"/>
              </w:rPr>
              <w:t>2060</w:t>
            </w:r>
          </w:p>
        </w:tc>
        <w:tc>
          <w:tcPr>
            <w:tcW w:w="2268" w:type="dxa"/>
            <w:vAlign w:val="center"/>
          </w:tcPr>
          <w:p w14:paraId="141A0B0D" w14:textId="77777777" w:rsidR="007851C6" w:rsidRDefault="007851C6" w:rsidP="009C4439">
            <w:pPr>
              <w:rPr>
                <w:lang w:eastAsia="en-AU"/>
              </w:rPr>
            </w:pPr>
            <w:r>
              <w:rPr>
                <w:rFonts w:ascii="Calibri" w:hAnsi="Calibri"/>
                <w:color w:val="000000"/>
              </w:rPr>
              <w:t>416</w:t>
            </w:r>
          </w:p>
        </w:tc>
        <w:tc>
          <w:tcPr>
            <w:tcW w:w="2925" w:type="dxa"/>
            <w:vAlign w:val="center"/>
          </w:tcPr>
          <w:p w14:paraId="4626BE4D" w14:textId="77777777" w:rsidR="007851C6" w:rsidRDefault="007851C6" w:rsidP="009C4439">
            <w:pPr>
              <w:rPr>
                <w:lang w:eastAsia="en-AU"/>
              </w:rPr>
            </w:pPr>
            <w:r>
              <w:rPr>
                <w:rFonts w:ascii="Calibri" w:hAnsi="Calibri"/>
                <w:color w:val="000000"/>
              </w:rPr>
              <w:t>230</w:t>
            </w:r>
          </w:p>
        </w:tc>
      </w:tr>
      <w:tr w:rsidR="007851C6" w14:paraId="75A0F523" w14:textId="77777777" w:rsidTr="009C4439">
        <w:tc>
          <w:tcPr>
            <w:tcW w:w="1689" w:type="dxa"/>
          </w:tcPr>
          <w:p w14:paraId="00547A4B" w14:textId="77777777" w:rsidR="007851C6" w:rsidRDefault="007851C6" w:rsidP="009C4439">
            <w:pPr>
              <w:rPr>
                <w:lang w:eastAsia="en-AU"/>
              </w:rPr>
            </w:pPr>
            <w:r w:rsidRPr="00730165">
              <w:t>Correspondence</w:t>
            </w:r>
          </w:p>
        </w:tc>
        <w:tc>
          <w:tcPr>
            <w:tcW w:w="2134" w:type="dxa"/>
            <w:vAlign w:val="bottom"/>
          </w:tcPr>
          <w:p w14:paraId="43E44186" w14:textId="77777777" w:rsidR="007851C6" w:rsidRDefault="007851C6" w:rsidP="009C4439">
            <w:pPr>
              <w:rPr>
                <w:lang w:eastAsia="en-AU"/>
              </w:rPr>
            </w:pPr>
            <w:r>
              <w:rPr>
                <w:rFonts w:ascii="Calibri" w:hAnsi="Calibri"/>
                <w:color w:val="000000"/>
              </w:rPr>
              <w:t>3035</w:t>
            </w:r>
          </w:p>
        </w:tc>
        <w:tc>
          <w:tcPr>
            <w:tcW w:w="2268" w:type="dxa"/>
            <w:vAlign w:val="center"/>
          </w:tcPr>
          <w:p w14:paraId="26B286F4" w14:textId="77777777" w:rsidR="007851C6" w:rsidRDefault="007851C6" w:rsidP="009C4439">
            <w:pPr>
              <w:rPr>
                <w:lang w:eastAsia="en-AU"/>
              </w:rPr>
            </w:pPr>
            <w:r>
              <w:rPr>
                <w:rFonts w:ascii="Calibri" w:hAnsi="Calibri"/>
                <w:color w:val="000000"/>
              </w:rPr>
              <w:t>610</w:t>
            </w:r>
          </w:p>
        </w:tc>
        <w:tc>
          <w:tcPr>
            <w:tcW w:w="2925" w:type="dxa"/>
            <w:vAlign w:val="center"/>
          </w:tcPr>
          <w:p w14:paraId="29EFF544" w14:textId="77777777" w:rsidR="007851C6" w:rsidRDefault="007851C6" w:rsidP="009C4439">
            <w:pPr>
              <w:rPr>
                <w:lang w:eastAsia="en-AU"/>
              </w:rPr>
            </w:pPr>
            <w:r>
              <w:rPr>
                <w:rFonts w:ascii="Calibri" w:hAnsi="Calibri"/>
                <w:color w:val="000000"/>
              </w:rPr>
              <w:t>338</w:t>
            </w:r>
          </w:p>
        </w:tc>
      </w:tr>
      <w:tr w:rsidR="007851C6" w14:paraId="1F43E3DE" w14:textId="77777777" w:rsidTr="009C4439">
        <w:tc>
          <w:tcPr>
            <w:tcW w:w="1689" w:type="dxa"/>
          </w:tcPr>
          <w:p w14:paraId="3AE92BD6" w14:textId="77777777" w:rsidR="007851C6" w:rsidRDefault="007851C6" w:rsidP="009C4439">
            <w:pPr>
              <w:rPr>
                <w:lang w:eastAsia="en-AU"/>
              </w:rPr>
            </w:pPr>
            <w:r w:rsidRPr="00730165">
              <w:t>Decision</w:t>
            </w:r>
          </w:p>
        </w:tc>
        <w:tc>
          <w:tcPr>
            <w:tcW w:w="2134" w:type="dxa"/>
            <w:vAlign w:val="bottom"/>
          </w:tcPr>
          <w:p w14:paraId="1E438EC8" w14:textId="77777777" w:rsidR="007851C6" w:rsidRDefault="007851C6" w:rsidP="009C4439">
            <w:pPr>
              <w:rPr>
                <w:lang w:eastAsia="en-AU"/>
              </w:rPr>
            </w:pPr>
            <w:r>
              <w:rPr>
                <w:rFonts w:ascii="Calibri" w:hAnsi="Calibri"/>
                <w:color w:val="000000"/>
              </w:rPr>
              <w:t>1038</w:t>
            </w:r>
          </w:p>
        </w:tc>
        <w:tc>
          <w:tcPr>
            <w:tcW w:w="2268" w:type="dxa"/>
            <w:vAlign w:val="center"/>
          </w:tcPr>
          <w:p w14:paraId="20C94090" w14:textId="77777777" w:rsidR="007851C6" w:rsidRDefault="007851C6" w:rsidP="009C4439">
            <w:pPr>
              <w:rPr>
                <w:lang w:eastAsia="en-AU"/>
              </w:rPr>
            </w:pPr>
            <w:r>
              <w:rPr>
                <w:rFonts w:ascii="Calibri" w:hAnsi="Calibri"/>
                <w:color w:val="000000"/>
              </w:rPr>
              <w:t>210</w:t>
            </w:r>
          </w:p>
        </w:tc>
        <w:tc>
          <w:tcPr>
            <w:tcW w:w="2925" w:type="dxa"/>
            <w:vAlign w:val="center"/>
          </w:tcPr>
          <w:p w14:paraId="63BE86BD" w14:textId="77777777" w:rsidR="007851C6" w:rsidRDefault="007851C6" w:rsidP="009C4439">
            <w:pPr>
              <w:rPr>
                <w:lang w:eastAsia="en-AU"/>
              </w:rPr>
            </w:pPr>
            <w:r>
              <w:rPr>
                <w:rFonts w:ascii="Calibri" w:hAnsi="Calibri"/>
                <w:color w:val="000000"/>
              </w:rPr>
              <w:t>116</w:t>
            </w:r>
          </w:p>
        </w:tc>
      </w:tr>
      <w:tr w:rsidR="007851C6" w14:paraId="0091E8D0" w14:textId="77777777" w:rsidTr="009C4439">
        <w:tc>
          <w:tcPr>
            <w:tcW w:w="1689" w:type="dxa"/>
          </w:tcPr>
          <w:p w14:paraId="0A898202" w14:textId="77777777" w:rsidR="007851C6" w:rsidRDefault="007851C6" w:rsidP="009C4439">
            <w:pPr>
              <w:rPr>
                <w:lang w:eastAsia="en-AU"/>
              </w:rPr>
            </w:pPr>
            <w:r w:rsidRPr="00730165">
              <w:t>Degree</w:t>
            </w:r>
          </w:p>
        </w:tc>
        <w:tc>
          <w:tcPr>
            <w:tcW w:w="2134" w:type="dxa"/>
            <w:vAlign w:val="bottom"/>
          </w:tcPr>
          <w:p w14:paraId="584D4FB5" w14:textId="77777777" w:rsidR="007851C6" w:rsidRDefault="007851C6" w:rsidP="009C4439">
            <w:pPr>
              <w:rPr>
                <w:lang w:eastAsia="en-AU"/>
              </w:rPr>
            </w:pPr>
            <w:r>
              <w:rPr>
                <w:rFonts w:ascii="Calibri" w:hAnsi="Calibri"/>
                <w:color w:val="000000"/>
              </w:rPr>
              <w:t>323</w:t>
            </w:r>
          </w:p>
        </w:tc>
        <w:tc>
          <w:tcPr>
            <w:tcW w:w="2268" w:type="dxa"/>
            <w:vAlign w:val="center"/>
          </w:tcPr>
          <w:p w14:paraId="28F7A973" w14:textId="77777777" w:rsidR="007851C6" w:rsidRDefault="007851C6" w:rsidP="009C4439">
            <w:pPr>
              <w:rPr>
                <w:lang w:eastAsia="en-AU"/>
              </w:rPr>
            </w:pPr>
            <w:r>
              <w:rPr>
                <w:rFonts w:ascii="Calibri" w:hAnsi="Calibri"/>
                <w:color w:val="000000"/>
              </w:rPr>
              <w:t>68</w:t>
            </w:r>
          </w:p>
        </w:tc>
        <w:tc>
          <w:tcPr>
            <w:tcW w:w="2925" w:type="dxa"/>
            <w:vAlign w:val="center"/>
          </w:tcPr>
          <w:p w14:paraId="402C5A53" w14:textId="77777777" w:rsidR="007851C6" w:rsidRDefault="007851C6" w:rsidP="009C4439">
            <w:pPr>
              <w:rPr>
                <w:lang w:eastAsia="en-AU"/>
              </w:rPr>
            </w:pPr>
            <w:r>
              <w:rPr>
                <w:rFonts w:ascii="Calibri" w:hAnsi="Calibri"/>
                <w:color w:val="000000"/>
              </w:rPr>
              <w:t>38</w:t>
            </w:r>
          </w:p>
        </w:tc>
      </w:tr>
      <w:tr w:rsidR="007851C6" w14:paraId="60072860" w14:textId="77777777" w:rsidTr="009C4439">
        <w:tc>
          <w:tcPr>
            <w:tcW w:w="1689" w:type="dxa"/>
          </w:tcPr>
          <w:p w14:paraId="789D320D" w14:textId="77777777" w:rsidR="007851C6" w:rsidRDefault="007851C6" w:rsidP="009C4439">
            <w:pPr>
              <w:rPr>
                <w:lang w:eastAsia="en-AU"/>
              </w:rPr>
            </w:pPr>
            <w:r w:rsidRPr="00730165">
              <w:t>Document</w:t>
            </w:r>
          </w:p>
        </w:tc>
        <w:tc>
          <w:tcPr>
            <w:tcW w:w="2134" w:type="dxa"/>
            <w:vAlign w:val="bottom"/>
          </w:tcPr>
          <w:p w14:paraId="4196094C" w14:textId="77777777" w:rsidR="007851C6" w:rsidRDefault="007851C6" w:rsidP="009C4439">
            <w:pPr>
              <w:rPr>
                <w:lang w:eastAsia="en-AU"/>
              </w:rPr>
            </w:pPr>
            <w:r>
              <w:rPr>
                <w:rFonts w:ascii="Calibri" w:hAnsi="Calibri"/>
                <w:color w:val="000000"/>
              </w:rPr>
              <w:t>2542</w:t>
            </w:r>
          </w:p>
        </w:tc>
        <w:tc>
          <w:tcPr>
            <w:tcW w:w="2268" w:type="dxa"/>
            <w:vAlign w:val="center"/>
          </w:tcPr>
          <w:p w14:paraId="33EF6F1E" w14:textId="77777777" w:rsidR="007851C6" w:rsidRDefault="007851C6" w:rsidP="009C4439">
            <w:pPr>
              <w:rPr>
                <w:lang w:eastAsia="en-AU"/>
              </w:rPr>
            </w:pPr>
            <w:r>
              <w:rPr>
                <w:rFonts w:ascii="Calibri" w:hAnsi="Calibri"/>
                <w:color w:val="000000"/>
              </w:rPr>
              <w:t>512</w:t>
            </w:r>
          </w:p>
        </w:tc>
        <w:tc>
          <w:tcPr>
            <w:tcW w:w="2925" w:type="dxa"/>
            <w:vAlign w:val="center"/>
          </w:tcPr>
          <w:p w14:paraId="0386A8D2" w14:textId="77777777" w:rsidR="007851C6" w:rsidRDefault="007851C6" w:rsidP="009C4439">
            <w:pPr>
              <w:rPr>
                <w:lang w:eastAsia="en-AU"/>
              </w:rPr>
            </w:pPr>
            <w:r>
              <w:rPr>
                <w:rFonts w:ascii="Calibri" w:hAnsi="Calibri"/>
                <w:color w:val="000000"/>
              </w:rPr>
              <w:t>284</w:t>
            </w:r>
          </w:p>
        </w:tc>
      </w:tr>
      <w:tr w:rsidR="007851C6" w14:paraId="048B17AF" w14:textId="77777777" w:rsidTr="009C4439">
        <w:tc>
          <w:tcPr>
            <w:tcW w:w="1689" w:type="dxa"/>
          </w:tcPr>
          <w:p w14:paraId="0DA4CB89" w14:textId="77777777" w:rsidR="007851C6" w:rsidRDefault="007851C6" w:rsidP="009C4439">
            <w:pPr>
              <w:rPr>
                <w:lang w:eastAsia="en-AU"/>
              </w:rPr>
            </w:pPr>
            <w:r w:rsidRPr="00730165">
              <w:t>Publication</w:t>
            </w:r>
          </w:p>
        </w:tc>
        <w:tc>
          <w:tcPr>
            <w:tcW w:w="2134" w:type="dxa"/>
            <w:vAlign w:val="bottom"/>
          </w:tcPr>
          <w:p w14:paraId="06210663" w14:textId="77777777" w:rsidR="007851C6" w:rsidRDefault="007851C6" w:rsidP="009C4439">
            <w:pPr>
              <w:rPr>
                <w:lang w:eastAsia="en-AU"/>
              </w:rPr>
            </w:pPr>
            <w:r>
              <w:rPr>
                <w:rFonts w:ascii="Calibri" w:hAnsi="Calibri"/>
                <w:color w:val="000000"/>
              </w:rPr>
              <w:t>3093</w:t>
            </w:r>
          </w:p>
        </w:tc>
        <w:tc>
          <w:tcPr>
            <w:tcW w:w="2268" w:type="dxa"/>
            <w:vAlign w:val="center"/>
          </w:tcPr>
          <w:p w14:paraId="3BFEBF9C" w14:textId="77777777" w:rsidR="007851C6" w:rsidRDefault="007851C6" w:rsidP="009C4439">
            <w:pPr>
              <w:rPr>
                <w:lang w:eastAsia="en-AU"/>
              </w:rPr>
            </w:pPr>
            <w:r>
              <w:rPr>
                <w:rFonts w:ascii="Calibri" w:hAnsi="Calibri"/>
                <w:color w:val="000000"/>
              </w:rPr>
              <w:t>622</w:t>
            </w:r>
          </w:p>
        </w:tc>
        <w:tc>
          <w:tcPr>
            <w:tcW w:w="2925" w:type="dxa"/>
            <w:vAlign w:val="center"/>
          </w:tcPr>
          <w:p w14:paraId="37098DA1" w14:textId="77777777" w:rsidR="007851C6" w:rsidRDefault="007851C6" w:rsidP="009C4439">
            <w:pPr>
              <w:rPr>
                <w:lang w:eastAsia="en-AU"/>
              </w:rPr>
            </w:pPr>
            <w:r>
              <w:rPr>
                <w:rFonts w:ascii="Calibri" w:hAnsi="Calibri"/>
                <w:color w:val="000000"/>
              </w:rPr>
              <w:t>344</w:t>
            </w:r>
          </w:p>
        </w:tc>
      </w:tr>
      <w:tr w:rsidR="007851C6" w14:paraId="279DB94C" w14:textId="77777777" w:rsidTr="009C4439">
        <w:tc>
          <w:tcPr>
            <w:tcW w:w="1689" w:type="dxa"/>
          </w:tcPr>
          <w:p w14:paraId="67183EE8" w14:textId="77777777" w:rsidR="007851C6" w:rsidRDefault="007851C6" w:rsidP="009C4439">
            <w:pPr>
              <w:rPr>
                <w:lang w:eastAsia="en-AU"/>
              </w:rPr>
            </w:pPr>
            <w:r w:rsidRPr="00730165">
              <w:t>Referee</w:t>
            </w:r>
          </w:p>
        </w:tc>
        <w:tc>
          <w:tcPr>
            <w:tcW w:w="2134" w:type="dxa"/>
            <w:vAlign w:val="bottom"/>
          </w:tcPr>
          <w:p w14:paraId="28323C2D" w14:textId="77777777" w:rsidR="007851C6" w:rsidRDefault="007851C6" w:rsidP="009C4439">
            <w:pPr>
              <w:rPr>
                <w:lang w:eastAsia="en-AU"/>
              </w:rPr>
            </w:pPr>
            <w:r>
              <w:rPr>
                <w:rFonts w:ascii="Calibri" w:hAnsi="Calibri"/>
                <w:color w:val="000000"/>
              </w:rPr>
              <w:t>876</w:t>
            </w:r>
          </w:p>
        </w:tc>
        <w:tc>
          <w:tcPr>
            <w:tcW w:w="2268" w:type="dxa"/>
            <w:vAlign w:val="center"/>
          </w:tcPr>
          <w:p w14:paraId="2A3B416C" w14:textId="77777777" w:rsidR="007851C6" w:rsidRDefault="007851C6" w:rsidP="009C4439">
            <w:pPr>
              <w:rPr>
                <w:lang w:eastAsia="en-AU"/>
              </w:rPr>
            </w:pPr>
            <w:r>
              <w:rPr>
                <w:rFonts w:ascii="Calibri" w:hAnsi="Calibri"/>
                <w:color w:val="000000"/>
              </w:rPr>
              <w:t>178</w:t>
            </w:r>
          </w:p>
        </w:tc>
        <w:tc>
          <w:tcPr>
            <w:tcW w:w="2925" w:type="dxa"/>
            <w:vAlign w:val="center"/>
          </w:tcPr>
          <w:p w14:paraId="3E49931E" w14:textId="77777777" w:rsidR="007851C6" w:rsidRDefault="007851C6" w:rsidP="009C4439">
            <w:pPr>
              <w:rPr>
                <w:lang w:eastAsia="en-AU"/>
              </w:rPr>
            </w:pPr>
            <w:r>
              <w:rPr>
                <w:rFonts w:ascii="Calibri" w:hAnsi="Calibri"/>
                <w:color w:val="000000"/>
              </w:rPr>
              <w:t>98</w:t>
            </w:r>
          </w:p>
        </w:tc>
      </w:tr>
      <w:tr w:rsidR="007851C6" w14:paraId="6050C906" w14:textId="77777777" w:rsidTr="009C4439">
        <w:tc>
          <w:tcPr>
            <w:tcW w:w="1689" w:type="dxa"/>
          </w:tcPr>
          <w:p w14:paraId="68DA5274" w14:textId="77777777" w:rsidR="007851C6" w:rsidRDefault="007851C6" w:rsidP="009C4439">
            <w:pPr>
              <w:rPr>
                <w:lang w:eastAsia="en-AU"/>
              </w:rPr>
            </w:pPr>
            <w:r w:rsidRPr="00730165">
              <w:t>ResearchArea</w:t>
            </w:r>
          </w:p>
        </w:tc>
        <w:tc>
          <w:tcPr>
            <w:tcW w:w="2134" w:type="dxa"/>
            <w:vAlign w:val="bottom"/>
          </w:tcPr>
          <w:p w14:paraId="1A9A0EAD" w14:textId="77777777" w:rsidR="007851C6" w:rsidRDefault="007851C6" w:rsidP="009C4439">
            <w:pPr>
              <w:rPr>
                <w:lang w:eastAsia="en-AU"/>
              </w:rPr>
            </w:pPr>
            <w:r>
              <w:rPr>
                <w:rFonts w:ascii="Calibri" w:hAnsi="Calibri"/>
                <w:color w:val="000000"/>
              </w:rPr>
              <w:t>2111</w:t>
            </w:r>
          </w:p>
        </w:tc>
        <w:tc>
          <w:tcPr>
            <w:tcW w:w="2268" w:type="dxa"/>
            <w:vAlign w:val="center"/>
          </w:tcPr>
          <w:p w14:paraId="2331B0DB" w14:textId="77777777" w:rsidR="007851C6" w:rsidRDefault="007851C6" w:rsidP="009C4439">
            <w:pPr>
              <w:rPr>
                <w:lang w:eastAsia="en-AU"/>
              </w:rPr>
            </w:pPr>
            <w:r>
              <w:rPr>
                <w:rFonts w:ascii="Calibri" w:hAnsi="Calibri"/>
                <w:color w:val="000000"/>
              </w:rPr>
              <w:t>426</w:t>
            </w:r>
          </w:p>
        </w:tc>
        <w:tc>
          <w:tcPr>
            <w:tcW w:w="2925" w:type="dxa"/>
            <w:vAlign w:val="center"/>
          </w:tcPr>
          <w:p w14:paraId="445A8944" w14:textId="77777777" w:rsidR="007851C6" w:rsidRDefault="007851C6" w:rsidP="009C4439">
            <w:pPr>
              <w:rPr>
                <w:lang w:eastAsia="en-AU"/>
              </w:rPr>
            </w:pPr>
            <w:r>
              <w:rPr>
                <w:rFonts w:ascii="Calibri" w:hAnsi="Calibri"/>
                <w:color w:val="000000"/>
              </w:rPr>
              <w:t>236</w:t>
            </w:r>
          </w:p>
        </w:tc>
      </w:tr>
      <w:tr w:rsidR="007851C6" w14:paraId="214F6FD5" w14:textId="77777777" w:rsidTr="009C4439">
        <w:tc>
          <w:tcPr>
            <w:tcW w:w="1689" w:type="dxa"/>
          </w:tcPr>
          <w:p w14:paraId="163CC46C" w14:textId="77777777" w:rsidR="007851C6" w:rsidRDefault="007851C6" w:rsidP="009C4439">
            <w:pPr>
              <w:rPr>
                <w:lang w:eastAsia="en-AU"/>
              </w:rPr>
            </w:pPr>
            <w:r w:rsidRPr="00730165">
              <w:t>University Staff Member</w:t>
            </w:r>
          </w:p>
        </w:tc>
        <w:tc>
          <w:tcPr>
            <w:tcW w:w="2134" w:type="dxa"/>
            <w:vAlign w:val="bottom"/>
          </w:tcPr>
          <w:p w14:paraId="34482386" w14:textId="77777777" w:rsidR="007851C6" w:rsidRDefault="007851C6" w:rsidP="009C4439">
            <w:pPr>
              <w:rPr>
                <w:lang w:eastAsia="en-AU"/>
              </w:rPr>
            </w:pPr>
            <w:r>
              <w:rPr>
                <w:rFonts w:ascii="Calibri" w:hAnsi="Calibri"/>
                <w:color w:val="000000"/>
              </w:rPr>
              <w:t>367</w:t>
            </w:r>
          </w:p>
        </w:tc>
        <w:tc>
          <w:tcPr>
            <w:tcW w:w="2268" w:type="dxa"/>
            <w:vAlign w:val="center"/>
          </w:tcPr>
          <w:p w14:paraId="4E879FAC" w14:textId="77777777" w:rsidR="007851C6" w:rsidRDefault="007851C6" w:rsidP="009C4439">
            <w:pPr>
              <w:rPr>
                <w:lang w:eastAsia="en-AU"/>
              </w:rPr>
            </w:pPr>
            <w:r>
              <w:rPr>
                <w:rFonts w:ascii="Calibri" w:hAnsi="Calibri"/>
                <w:color w:val="000000"/>
              </w:rPr>
              <w:t>76</w:t>
            </w:r>
          </w:p>
        </w:tc>
        <w:tc>
          <w:tcPr>
            <w:tcW w:w="2925" w:type="dxa"/>
            <w:vAlign w:val="center"/>
          </w:tcPr>
          <w:p w14:paraId="44057B13" w14:textId="77777777" w:rsidR="007851C6" w:rsidRDefault="007851C6" w:rsidP="009C4439">
            <w:pPr>
              <w:rPr>
                <w:lang w:eastAsia="en-AU"/>
              </w:rPr>
            </w:pPr>
            <w:r>
              <w:rPr>
                <w:rFonts w:ascii="Calibri" w:hAnsi="Calibri"/>
                <w:color w:val="000000"/>
              </w:rPr>
              <w:t>42</w:t>
            </w:r>
          </w:p>
        </w:tc>
      </w:tr>
      <w:tr w:rsidR="007851C6" w14:paraId="46248634" w14:textId="77777777" w:rsidTr="009C4439">
        <w:tc>
          <w:tcPr>
            <w:tcW w:w="1689" w:type="dxa"/>
          </w:tcPr>
          <w:p w14:paraId="7F81EF61" w14:textId="77777777" w:rsidR="007851C6" w:rsidRDefault="007851C6" w:rsidP="009C4439">
            <w:pPr>
              <w:rPr>
                <w:lang w:eastAsia="en-AU"/>
              </w:rPr>
            </w:pPr>
            <w:r w:rsidRPr="00730165">
              <w:t>Visa</w:t>
            </w:r>
          </w:p>
        </w:tc>
        <w:tc>
          <w:tcPr>
            <w:tcW w:w="2134" w:type="dxa"/>
            <w:vAlign w:val="bottom"/>
          </w:tcPr>
          <w:p w14:paraId="36C95480" w14:textId="77777777" w:rsidR="007851C6" w:rsidRDefault="007851C6" w:rsidP="009C4439">
            <w:pPr>
              <w:rPr>
                <w:lang w:eastAsia="en-AU"/>
              </w:rPr>
            </w:pPr>
            <w:r>
              <w:rPr>
                <w:rFonts w:ascii="Calibri" w:hAnsi="Calibri"/>
                <w:color w:val="000000"/>
              </w:rPr>
              <w:t>21</w:t>
            </w:r>
          </w:p>
        </w:tc>
        <w:tc>
          <w:tcPr>
            <w:tcW w:w="2268" w:type="dxa"/>
            <w:vAlign w:val="center"/>
          </w:tcPr>
          <w:p w14:paraId="64BB7A81" w14:textId="77777777" w:rsidR="007851C6" w:rsidRDefault="007851C6" w:rsidP="009C4439">
            <w:pPr>
              <w:rPr>
                <w:lang w:eastAsia="en-AU"/>
              </w:rPr>
            </w:pPr>
            <w:r>
              <w:rPr>
                <w:rFonts w:ascii="Calibri" w:hAnsi="Calibri"/>
                <w:color w:val="000000"/>
              </w:rPr>
              <w:t>21</w:t>
            </w:r>
          </w:p>
        </w:tc>
        <w:tc>
          <w:tcPr>
            <w:tcW w:w="2925" w:type="dxa"/>
            <w:vAlign w:val="center"/>
          </w:tcPr>
          <w:p w14:paraId="07579610" w14:textId="77777777" w:rsidR="007851C6" w:rsidRDefault="007851C6" w:rsidP="009C4439">
            <w:pPr>
              <w:rPr>
                <w:lang w:eastAsia="en-AU"/>
              </w:rPr>
            </w:pPr>
            <w:r>
              <w:rPr>
                <w:rFonts w:ascii="Calibri" w:hAnsi="Calibri"/>
                <w:color w:val="000000"/>
              </w:rPr>
              <w:t>21</w:t>
            </w:r>
          </w:p>
        </w:tc>
      </w:tr>
      <w:tr w:rsidR="007851C6" w14:paraId="63F0FA76" w14:textId="77777777" w:rsidTr="009C4439">
        <w:tc>
          <w:tcPr>
            <w:tcW w:w="1689" w:type="dxa"/>
          </w:tcPr>
          <w:p w14:paraId="023D610C" w14:textId="77777777" w:rsidR="007851C6" w:rsidRDefault="007851C6" w:rsidP="009C4439">
            <w:pPr>
              <w:rPr>
                <w:lang w:eastAsia="en-AU"/>
              </w:rPr>
            </w:pPr>
            <w:r>
              <w:rPr>
                <w:lang w:eastAsia="en-AU"/>
              </w:rPr>
              <w:t>Application_</w:t>
            </w:r>
          </w:p>
          <w:p w14:paraId="07C0A8E8" w14:textId="77777777" w:rsidR="007851C6" w:rsidRDefault="007851C6" w:rsidP="009C4439">
            <w:pPr>
              <w:rPr>
                <w:lang w:eastAsia="en-AU"/>
              </w:rPr>
            </w:pPr>
            <w:r>
              <w:rPr>
                <w:lang w:eastAsia="en-AU"/>
              </w:rPr>
              <w:t>Research_Area</w:t>
            </w:r>
          </w:p>
        </w:tc>
        <w:tc>
          <w:tcPr>
            <w:tcW w:w="2134" w:type="dxa"/>
            <w:vAlign w:val="bottom"/>
          </w:tcPr>
          <w:p w14:paraId="051C91D2" w14:textId="77777777" w:rsidR="007851C6" w:rsidRDefault="007851C6" w:rsidP="009C4439">
            <w:pPr>
              <w:rPr>
                <w:lang w:eastAsia="en-AU"/>
              </w:rPr>
            </w:pPr>
            <w:r>
              <w:rPr>
                <w:rFonts w:ascii="Calibri" w:hAnsi="Calibri"/>
                <w:color w:val="000000"/>
              </w:rPr>
              <w:t>10</w:t>
            </w:r>
          </w:p>
        </w:tc>
        <w:tc>
          <w:tcPr>
            <w:tcW w:w="2268" w:type="dxa"/>
            <w:vAlign w:val="center"/>
          </w:tcPr>
          <w:p w14:paraId="3412DEFA" w14:textId="77777777" w:rsidR="007851C6" w:rsidRDefault="007851C6" w:rsidP="009C4439">
            <w:pPr>
              <w:rPr>
                <w:lang w:eastAsia="en-AU"/>
              </w:rPr>
            </w:pPr>
            <w:r>
              <w:rPr>
                <w:rFonts w:ascii="Calibri" w:hAnsi="Calibri"/>
                <w:color w:val="000000"/>
              </w:rPr>
              <w:t>10</w:t>
            </w:r>
          </w:p>
        </w:tc>
        <w:tc>
          <w:tcPr>
            <w:tcW w:w="2925" w:type="dxa"/>
            <w:vAlign w:val="center"/>
          </w:tcPr>
          <w:p w14:paraId="5300E228" w14:textId="77777777" w:rsidR="007851C6" w:rsidRDefault="007851C6" w:rsidP="009C4439">
            <w:pPr>
              <w:rPr>
                <w:lang w:eastAsia="en-AU"/>
              </w:rPr>
            </w:pPr>
            <w:r>
              <w:rPr>
                <w:rFonts w:ascii="Calibri" w:hAnsi="Calibri"/>
                <w:color w:val="000000"/>
              </w:rPr>
              <w:t>10</w:t>
            </w:r>
          </w:p>
        </w:tc>
      </w:tr>
      <w:tr w:rsidR="007851C6" w14:paraId="3C2054DA" w14:textId="77777777" w:rsidTr="009C4439">
        <w:tc>
          <w:tcPr>
            <w:tcW w:w="1689" w:type="dxa"/>
          </w:tcPr>
          <w:p w14:paraId="2EC56A38" w14:textId="77777777" w:rsidR="007851C6" w:rsidRDefault="007851C6" w:rsidP="009C4439">
            <w:pPr>
              <w:rPr>
                <w:lang w:eastAsia="en-AU"/>
              </w:rPr>
            </w:pPr>
            <w:r>
              <w:rPr>
                <w:lang w:eastAsia="en-AU"/>
              </w:rPr>
              <w:t>Supervise As</w:t>
            </w:r>
          </w:p>
        </w:tc>
        <w:tc>
          <w:tcPr>
            <w:tcW w:w="2134" w:type="dxa"/>
            <w:vAlign w:val="bottom"/>
          </w:tcPr>
          <w:p w14:paraId="6688A8A7" w14:textId="77777777" w:rsidR="007851C6" w:rsidRDefault="007851C6" w:rsidP="009C4439">
            <w:pPr>
              <w:rPr>
                <w:lang w:eastAsia="en-AU"/>
              </w:rPr>
            </w:pPr>
            <w:r>
              <w:rPr>
                <w:rFonts w:ascii="Calibri" w:hAnsi="Calibri"/>
                <w:color w:val="000000"/>
              </w:rPr>
              <w:t>10</w:t>
            </w:r>
          </w:p>
        </w:tc>
        <w:tc>
          <w:tcPr>
            <w:tcW w:w="2268" w:type="dxa"/>
            <w:vAlign w:val="center"/>
          </w:tcPr>
          <w:p w14:paraId="23BB055B" w14:textId="77777777" w:rsidR="007851C6" w:rsidRDefault="007851C6" w:rsidP="009C4439">
            <w:pPr>
              <w:rPr>
                <w:lang w:eastAsia="en-AU"/>
              </w:rPr>
            </w:pPr>
            <w:r>
              <w:rPr>
                <w:rFonts w:ascii="Calibri" w:hAnsi="Calibri"/>
                <w:color w:val="000000"/>
              </w:rPr>
              <w:t>10</w:t>
            </w:r>
          </w:p>
        </w:tc>
        <w:tc>
          <w:tcPr>
            <w:tcW w:w="2925" w:type="dxa"/>
            <w:vAlign w:val="center"/>
          </w:tcPr>
          <w:p w14:paraId="58C9431B" w14:textId="77777777" w:rsidR="007851C6" w:rsidRDefault="007851C6" w:rsidP="009C4439">
            <w:pPr>
              <w:rPr>
                <w:lang w:eastAsia="en-AU"/>
              </w:rPr>
            </w:pPr>
            <w:r>
              <w:rPr>
                <w:rFonts w:ascii="Calibri" w:hAnsi="Calibri"/>
                <w:color w:val="000000"/>
              </w:rPr>
              <w:t>10</w:t>
            </w:r>
          </w:p>
        </w:tc>
      </w:tr>
      <w:tr w:rsidR="007851C6" w14:paraId="6B9B4D55" w14:textId="77777777" w:rsidTr="009C4439">
        <w:tc>
          <w:tcPr>
            <w:tcW w:w="1689" w:type="dxa"/>
          </w:tcPr>
          <w:p w14:paraId="3F63F434" w14:textId="77777777" w:rsidR="007851C6" w:rsidRDefault="007851C6" w:rsidP="009C4439">
            <w:pPr>
              <w:rPr>
                <w:lang w:eastAsia="en-AU"/>
              </w:rPr>
            </w:pPr>
            <w:r>
              <w:rPr>
                <w:lang w:eastAsia="en-AU"/>
              </w:rPr>
              <w:t>University Staff Member _Applicaiton</w:t>
            </w:r>
          </w:p>
        </w:tc>
        <w:tc>
          <w:tcPr>
            <w:tcW w:w="2134" w:type="dxa"/>
            <w:vAlign w:val="bottom"/>
          </w:tcPr>
          <w:p w14:paraId="789C53E4" w14:textId="77777777" w:rsidR="007851C6" w:rsidRDefault="007851C6" w:rsidP="009C4439">
            <w:pPr>
              <w:rPr>
                <w:lang w:eastAsia="en-AU"/>
              </w:rPr>
            </w:pPr>
            <w:r>
              <w:rPr>
                <w:rFonts w:ascii="Calibri" w:hAnsi="Calibri"/>
                <w:color w:val="000000"/>
              </w:rPr>
              <w:t>11</w:t>
            </w:r>
          </w:p>
        </w:tc>
        <w:tc>
          <w:tcPr>
            <w:tcW w:w="2268" w:type="dxa"/>
            <w:vAlign w:val="center"/>
          </w:tcPr>
          <w:p w14:paraId="204B4C57" w14:textId="77777777" w:rsidR="007851C6" w:rsidRDefault="007851C6" w:rsidP="009C4439">
            <w:pPr>
              <w:rPr>
                <w:lang w:eastAsia="en-AU"/>
              </w:rPr>
            </w:pPr>
            <w:r>
              <w:rPr>
                <w:rFonts w:ascii="Calibri" w:hAnsi="Calibri"/>
                <w:color w:val="000000"/>
              </w:rPr>
              <w:t>11</w:t>
            </w:r>
          </w:p>
        </w:tc>
        <w:tc>
          <w:tcPr>
            <w:tcW w:w="2925" w:type="dxa"/>
            <w:vAlign w:val="center"/>
          </w:tcPr>
          <w:p w14:paraId="03BC587C" w14:textId="77777777" w:rsidR="007851C6" w:rsidRDefault="007851C6" w:rsidP="009C4439">
            <w:pPr>
              <w:rPr>
                <w:lang w:eastAsia="en-AU"/>
              </w:rPr>
            </w:pPr>
            <w:r>
              <w:rPr>
                <w:rFonts w:ascii="Calibri" w:hAnsi="Calibri"/>
                <w:color w:val="000000"/>
              </w:rPr>
              <w:t>11</w:t>
            </w:r>
          </w:p>
        </w:tc>
      </w:tr>
      <w:tr w:rsidR="007851C6" w14:paraId="40281A44" w14:textId="77777777" w:rsidTr="009C4439">
        <w:tc>
          <w:tcPr>
            <w:tcW w:w="1689" w:type="dxa"/>
          </w:tcPr>
          <w:p w14:paraId="3FF2B03D" w14:textId="77777777" w:rsidR="007851C6" w:rsidRDefault="007851C6" w:rsidP="009C4439">
            <w:pPr>
              <w:rPr>
                <w:lang w:eastAsia="en-AU"/>
              </w:rPr>
            </w:pPr>
            <w:r>
              <w:rPr>
                <w:lang w:eastAsia="en-AU"/>
              </w:rPr>
              <w:t>University Staff Member Research Area</w:t>
            </w:r>
          </w:p>
        </w:tc>
        <w:tc>
          <w:tcPr>
            <w:tcW w:w="2134" w:type="dxa"/>
            <w:vAlign w:val="bottom"/>
          </w:tcPr>
          <w:p w14:paraId="5C5FDF76" w14:textId="77777777" w:rsidR="007851C6" w:rsidRDefault="007851C6" w:rsidP="009C4439">
            <w:pPr>
              <w:rPr>
                <w:lang w:eastAsia="en-AU"/>
              </w:rPr>
            </w:pPr>
            <w:r>
              <w:rPr>
                <w:rFonts w:ascii="Calibri" w:hAnsi="Calibri"/>
                <w:color w:val="000000"/>
              </w:rPr>
              <w:t>10</w:t>
            </w:r>
          </w:p>
        </w:tc>
        <w:tc>
          <w:tcPr>
            <w:tcW w:w="2268" w:type="dxa"/>
            <w:vAlign w:val="center"/>
          </w:tcPr>
          <w:p w14:paraId="650CA0C2" w14:textId="77777777" w:rsidR="007851C6" w:rsidRDefault="007851C6" w:rsidP="009C4439">
            <w:pPr>
              <w:rPr>
                <w:lang w:eastAsia="en-AU"/>
              </w:rPr>
            </w:pPr>
            <w:r>
              <w:rPr>
                <w:rFonts w:ascii="Calibri" w:hAnsi="Calibri"/>
                <w:color w:val="000000"/>
              </w:rPr>
              <w:t>10</w:t>
            </w:r>
          </w:p>
        </w:tc>
        <w:tc>
          <w:tcPr>
            <w:tcW w:w="2925" w:type="dxa"/>
            <w:vAlign w:val="center"/>
          </w:tcPr>
          <w:p w14:paraId="30802C16" w14:textId="77777777" w:rsidR="007851C6" w:rsidRDefault="007851C6" w:rsidP="009C4439">
            <w:pPr>
              <w:rPr>
                <w:lang w:eastAsia="en-AU"/>
              </w:rPr>
            </w:pPr>
            <w:r>
              <w:rPr>
                <w:rFonts w:ascii="Calibri" w:hAnsi="Calibri"/>
                <w:color w:val="000000"/>
              </w:rPr>
              <w:t>10</w:t>
            </w:r>
          </w:p>
        </w:tc>
      </w:tr>
      <w:tr w:rsidR="007851C6" w14:paraId="3EC94DA6" w14:textId="77777777" w:rsidTr="009C4439">
        <w:tc>
          <w:tcPr>
            <w:tcW w:w="1689" w:type="dxa"/>
          </w:tcPr>
          <w:p w14:paraId="5D84671C" w14:textId="77777777" w:rsidR="007851C6" w:rsidRDefault="007851C6" w:rsidP="009C4439">
            <w:pPr>
              <w:rPr>
                <w:lang w:eastAsia="en-AU"/>
              </w:rPr>
            </w:pPr>
            <w:r>
              <w:rPr>
                <w:lang w:eastAsia="en-AU"/>
              </w:rPr>
              <w:t>University Staff Member Research Area 2</w:t>
            </w:r>
          </w:p>
        </w:tc>
        <w:tc>
          <w:tcPr>
            <w:tcW w:w="2134" w:type="dxa"/>
            <w:vAlign w:val="bottom"/>
          </w:tcPr>
          <w:p w14:paraId="3B749728" w14:textId="77777777" w:rsidR="007851C6" w:rsidRDefault="007851C6" w:rsidP="009C4439">
            <w:pPr>
              <w:rPr>
                <w:lang w:eastAsia="en-AU"/>
              </w:rPr>
            </w:pPr>
            <w:r>
              <w:rPr>
                <w:rFonts w:ascii="Calibri" w:hAnsi="Calibri"/>
                <w:color w:val="000000"/>
              </w:rPr>
              <w:t>10</w:t>
            </w:r>
          </w:p>
        </w:tc>
        <w:tc>
          <w:tcPr>
            <w:tcW w:w="2268" w:type="dxa"/>
            <w:vAlign w:val="center"/>
          </w:tcPr>
          <w:p w14:paraId="02D7A849" w14:textId="77777777" w:rsidR="007851C6" w:rsidRDefault="007851C6" w:rsidP="009C4439">
            <w:pPr>
              <w:rPr>
                <w:lang w:eastAsia="en-AU"/>
              </w:rPr>
            </w:pPr>
            <w:r>
              <w:rPr>
                <w:rFonts w:ascii="Calibri" w:hAnsi="Calibri"/>
                <w:color w:val="000000"/>
              </w:rPr>
              <w:t>10</w:t>
            </w:r>
          </w:p>
        </w:tc>
        <w:tc>
          <w:tcPr>
            <w:tcW w:w="2925" w:type="dxa"/>
            <w:vAlign w:val="center"/>
          </w:tcPr>
          <w:p w14:paraId="265FA853" w14:textId="77777777" w:rsidR="007851C6" w:rsidRDefault="007851C6" w:rsidP="009C4439">
            <w:pPr>
              <w:rPr>
                <w:lang w:eastAsia="en-AU"/>
              </w:rPr>
            </w:pPr>
            <w:r>
              <w:rPr>
                <w:rFonts w:ascii="Calibri" w:hAnsi="Calibri"/>
                <w:color w:val="000000"/>
              </w:rPr>
              <w:t>10</w:t>
            </w:r>
          </w:p>
        </w:tc>
      </w:tr>
      <w:tr w:rsidR="007851C6" w14:paraId="1A5162BC" w14:textId="77777777" w:rsidTr="009C4439">
        <w:tc>
          <w:tcPr>
            <w:tcW w:w="1689" w:type="dxa"/>
          </w:tcPr>
          <w:p w14:paraId="4BB4AD73" w14:textId="77777777" w:rsidR="007851C6" w:rsidRPr="004765E4" w:rsidRDefault="007851C6" w:rsidP="009C4439">
            <w:pPr>
              <w:rPr>
                <w:lang w:eastAsia="en-AU"/>
              </w:rPr>
            </w:pPr>
            <w:r w:rsidRPr="004765E4">
              <w:rPr>
                <w:lang w:eastAsia="en-AU"/>
              </w:rPr>
              <w:t>Document Status</w:t>
            </w:r>
          </w:p>
        </w:tc>
        <w:tc>
          <w:tcPr>
            <w:tcW w:w="2134" w:type="dxa"/>
            <w:vAlign w:val="bottom"/>
          </w:tcPr>
          <w:p w14:paraId="6D6EEDF1" w14:textId="77777777" w:rsidR="007851C6" w:rsidRPr="004765E4" w:rsidRDefault="007851C6" w:rsidP="009C4439">
            <w:pPr>
              <w:rPr>
                <w:lang w:eastAsia="en-AU"/>
              </w:rPr>
            </w:pPr>
            <w:r>
              <w:rPr>
                <w:rFonts w:ascii="Calibri" w:hAnsi="Calibri"/>
                <w:color w:val="000000"/>
              </w:rPr>
              <w:t>2054</w:t>
            </w:r>
          </w:p>
        </w:tc>
        <w:tc>
          <w:tcPr>
            <w:tcW w:w="2268" w:type="dxa"/>
            <w:vAlign w:val="center"/>
          </w:tcPr>
          <w:p w14:paraId="53AB163C" w14:textId="77777777" w:rsidR="007851C6" w:rsidRPr="004765E4" w:rsidRDefault="007851C6" w:rsidP="009C4439">
            <w:pPr>
              <w:rPr>
                <w:lang w:eastAsia="en-AU"/>
              </w:rPr>
            </w:pPr>
            <w:r>
              <w:rPr>
                <w:rFonts w:ascii="Calibri" w:hAnsi="Calibri"/>
                <w:color w:val="000000"/>
              </w:rPr>
              <w:t>414</w:t>
            </w:r>
          </w:p>
        </w:tc>
        <w:tc>
          <w:tcPr>
            <w:tcW w:w="2925" w:type="dxa"/>
            <w:vAlign w:val="center"/>
          </w:tcPr>
          <w:p w14:paraId="6580D3FC" w14:textId="77777777" w:rsidR="007851C6" w:rsidRPr="004765E4" w:rsidRDefault="007851C6" w:rsidP="009C4439">
            <w:pPr>
              <w:rPr>
                <w:lang w:eastAsia="en-AU"/>
              </w:rPr>
            </w:pPr>
            <w:r>
              <w:rPr>
                <w:rFonts w:ascii="Calibri" w:hAnsi="Calibri"/>
                <w:color w:val="000000"/>
              </w:rPr>
              <w:t>230</w:t>
            </w:r>
          </w:p>
        </w:tc>
      </w:tr>
      <w:tr w:rsidR="007851C6" w14:paraId="10E2D1C5" w14:textId="77777777" w:rsidTr="009C4439">
        <w:tc>
          <w:tcPr>
            <w:tcW w:w="1689" w:type="dxa"/>
          </w:tcPr>
          <w:p w14:paraId="3F458743" w14:textId="77777777" w:rsidR="007851C6" w:rsidRPr="004765E4" w:rsidRDefault="007851C6" w:rsidP="009C4439">
            <w:pPr>
              <w:rPr>
                <w:lang w:eastAsia="en-AU"/>
              </w:rPr>
            </w:pPr>
            <w:r w:rsidRPr="004765E4">
              <w:rPr>
                <w:lang w:eastAsia="en-AU"/>
              </w:rPr>
              <w:t>Document Type</w:t>
            </w:r>
          </w:p>
        </w:tc>
        <w:tc>
          <w:tcPr>
            <w:tcW w:w="2134" w:type="dxa"/>
            <w:vAlign w:val="bottom"/>
          </w:tcPr>
          <w:p w14:paraId="6962DB52" w14:textId="77777777" w:rsidR="007851C6" w:rsidRPr="004765E4" w:rsidRDefault="007851C6" w:rsidP="009C4439">
            <w:pPr>
              <w:rPr>
                <w:lang w:eastAsia="en-AU"/>
              </w:rPr>
            </w:pPr>
            <w:r>
              <w:rPr>
                <w:rFonts w:ascii="Calibri" w:hAnsi="Calibri"/>
                <w:color w:val="000000"/>
              </w:rPr>
              <w:t>2054</w:t>
            </w:r>
          </w:p>
        </w:tc>
        <w:tc>
          <w:tcPr>
            <w:tcW w:w="2268" w:type="dxa"/>
            <w:vAlign w:val="center"/>
          </w:tcPr>
          <w:p w14:paraId="1084CBA8" w14:textId="77777777" w:rsidR="007851C6" w:rsidRPr="004765E4" w:rsidRDefault="007851C6" w:rsidP="009C4439">
            <w:pPr>
              <w:rPr>
                <w:lang w:eastAsia="en-AU"/>
              </w:rPr>
            </w:pPr>
            <w:r>
              <w:rPr>
                <w:rFonts w:ascii="Calibri" w:hAnsi="Calibri"/>
                <w:color w:val="000000"/>
              </w:rPr>
              <w:t>414</w:t>
            </w:r>
          </w:p>
        </w:tc>
        <w:tc>
          <w:tcPr>
            <w:tcW w:w="2925" w:type="dxa"/>
            <w:vAlign w:val="center"/>
          </w:tcPr>
          <w:p w14:paraId="5185B0F7" w14:textId="77777777" w:rsidR="007851C6" w:rsidRPr="004765E4" w:rsidRDefault="007851C6" w:rsidP="009C4439">
            <w:pPr>
              <w:rPr>
                <w:lang w:eastAsia="en-AU"/>
              </w:rPr>
            </w:pPr>
            <w:r>
              <w:rPr>
                <w:rFonts w:ascii="Calibri" w:hAnsi="Calibri"/>
                <w:color w:val="000000"/>
              </w:rPr>
              <w:t>230</w:t>
            </w:r>
          </w:p>
        </w:tc>
      </w:tr>
      <w:tr w:rsidR="007851C6" w14:paraId="2FE61FEE" w14:textId="77777777" w:rsidTr="009C4439">
        <w:tc>
          <w:tcPr>
            <w:tcW w:w="1689" w:type="dxa"/>
          </w:tcPr>
          <w:p w14:paraId="68962477" w14:textId="77777777" w:rsidR="007851C6" w:rsidRPr="004765E4" w:rsidRDefault="007851C6" w:rsidP="009C4439">
            <w:pPr>
              <w:rPr>
                <w:lang w:eastAsia="en-AU"/>
              </w:rPr>
            </w:pPr>
            <w:r w:rsidRPr="004765E4">
              <w:rPr>
                <w:lang w:eastAsia="en-AU"/>
              </w:rPr>
              <w:t>Country</w:t>
            </w:r>
          </w:p>
        </w:tc>
        <w:tc>
          <w:tcPr>
            <w:tcW w:w="2134" w:type="dxa"/>
            <w:vAlign w:val="bottom"/>
          </w:tcPr>
          <w:p w14:paraId="6301E862" w14:textId="77777777" w:rsidR="007851C6" w:rsidRPr="004765E4" w:rsidRDefault="007851C6" w:rsidP="009C4439">
            <w:pPr>
              <w:rPr>
                <w:lang w:eastAsia="en-AU"/>
              </w:rPr>
            </w:pPr>
            <w:r>
              <w:rPr>
                <w:rFonts w:ascii="Calibri" w:hAnsi="Calibri"/>
                <w:color w:val="000000"/>
              </w:rPr>
              <w:t>53</w:t>
            </w:r>
          </w:p>
        </w:tc>
        <w:tc>
          <w:tcPr>
            <w:tcW w:w="2268" w:type="dxa"/>
            <w:vAlign w:val="center"/>
          </w:tcPr>
          <w:p w14:paraId="5B3CDACE" w14:textId="77777777" w:rsidR="007851C6" w:rsidRPr="004765E4" w:rsidRDefault="007851C6" w:rsidP="009C4439">
            <w:pPr>
              <w:rPr>
                <w:lang w:eastAsia="en-AU"/>
              </w:rPr>
            </w:pPr>
            <w:r>
              <w:rPr>
                <w:rFonts w:ascii="Calibri" w:hAnsi="Calibri"/>
                <w:color w:val="000000"/>
              </w:rPr>
              <w:t>53</w:t>
            </w:r>
          </w:p>
        </w:tc>
        <w:tc>
          <w:tcPr>
            <w:tcW w:w="2925" w:type="dxa"/>
            <w:vAlign w:val="center"/>
          </w:tcPr>
          <w:p w14:paraId="48A2FD8F" w14:textId="77777777" w:rsidR="007851C6" w:rsidRPr="004765E4" w:rsidRDefault="007851C6" w:rsidP="009C4439">
            <w:pPr>
              <w:rPr>
                <w:lang w:eastAsia="en-AU"/>
              </w:rPr>
            </w:pPr>
            <w:r>
              <w:rPr>
                <w:rFonts w:ascii="Calibri" w:hAnsi="Calibri"/>
                <w:color w:val="000000"/>
              </w:rPr>
              <w:t>53</w:t>
            </w:r>
          </w:p>
        </w:tc>
      </w:tr>
      <w:tr w:rsidR="007851C6" w14:paraId="12B6AA11" w14:textId="77777777" w:rsidTr="009C4439">
        <w:tc>
          <w:tcPr>
            <w:tcW w:w="1689" w:type="dxa"/>
          </w:tcPr>
          <w:p w14:paraId="2A63C428" w14:textId="77777777" w:rsidR="007851C6" w:rsidRPr="004765E4" w:rsidRDefault="007851C6" w:rsidP="009C4439">
            <w:pPr>
              <w:rPr>
                <w:lang w:eastAsia="en-AU"/>
              </w:rPr>
            </w:pPr>
            <w:r w:rsidRPr="004765E4">
              <w:rPr>
                <w:lang w:eastAsia="en-AU"/>
              </w:rPr>
              <w:t>Visa Status</w:t>
            </w:r>
          </w:p>
        </w:tc>
        <w:tc>
          <w:tcPr>
            <w:tcW w:w="2134" w:type="dxa"/>
            <w:vAlign w:val="bottom"/>
          </w:tcPr>
          <w:p w14:paraId="5068EC13" w14:textId="77777777" w:rsidR="007851C6" w:rsidRPr="004765E4" w:rsidRDefault="007851C6" w:rsidP="009C4439">
            <w:pPr>
              <w:rPr>
                <w:lang w:eastAsia="en-AU"/>
              </w:rPr>
            </w:pPr>
            <w:r>
              <w:rPr>
                <w:rFonts w:ascii="Calibri" w:hAnsi="Calibri"/>
                <w:color w:val="000000"/>
              </w:rPr>
              <w:t>12</w:t>
            </w:r>
          </w:p>
        </w:tc>
        <w:tc>
          <w:tcPr>
            <w:tcW w:w="2268" w:type="dxa"/>
            <w:vAlign w:val="center"/>
          </w:tcPr>
          <w:p w14:paraId="643581EC" w14:textId="77777777" w:rsidR="007851C6" w:rsidRPr="004765E4" w:rsidRDefault="007851C6" w:rsidP="009C4439">
            <w:pPr>
              <w:rPr>
                <w:lang w:eastAsia="en-AU"/>
              </w:rPr>
            </w:pPr>
            <w:r>
              <w:rPr>
                <w:rFonts w:ascii="Calibri" w:hAnsi="Calibri"/>
                <w:color w:val="000000"/>
              </w:rPr>
              <w:t>12</w:t>
            </w:r>
          </w:p>
        </w:tc>
        <w:tc>
          <w:tcPr>
            <w:tcW w:w="2925" w:type="dxa"/>
            <w:vAlign w:val="center"/>
          </w:tcPr>
          <w:p w14:paraId="73C61F96" w14:textId="77777777" w:rsidR="007851C6" w:rsidRPr="004765E4" w:rsidRDefault="007851C6" w:rsidP="009C4439">
            <w:pPr>
              <w:rPr>
                <w:lang w:eastAsia="en-AU"/>
              </w:rPr>
            </w:pPr>
            <w:r>
              <w:rPr>
                <w:rFonts w:ascii="Calibri" w:hAnsi="Calibri"/>
                <w:color w:val="000000"/>
              </w:rPr>
              <w:t>8</w:t>
            </w:r>
          </w:p>
        </w:tc>
      </w:tr>
      <w:tr w:rsidR="007851C6" w14:paraId="72CCA8AC" w14:textId="77777777" w:rsidTr="009C4439">
        <w:tc>
          <w:tcPr>
            <w:tcW w:w="1689" w:type="dxa"/>
          </w:tcPr>
          <w:p w14:paraId="04A7094C" w14:textId="77777777" w:rsidR="007851C6" w:rsidRPr="004765E4" w:rsidRDefault="007851C6" w:rsidP="009C4439">
            <w:pPr>
              <w:rPr>
                <w:lang w:eastAsia="en-AU"/>
              </w:rPr>
            </w:pPr>
            <w:r w:rsidRPr="004765E4">
              <w:rPr>
                <w:lang w:eastAsia="en-AU"/>
              </w:rPr>
              <w:t>Correspondence Method</w:t>
            </w:r>
          </w:p>
        </w:tc>
        <w:tc>
          <w:tcPr>
            <w:tcW w:w="2134" w:type="dxa"/>
            <w:vAlign w:val="bottom"/>
          </w:tcPr>
          <w:p w14:paraId="171C6827" w14:textId="77777777" w:rsidR="007851C6" w:rsidRPr="004765E4" w:rsidRDefault="007851C6" w:rsidP="009C4439">
            <w:pPr>
              <w:rPr>
                <w:lang w:eastAsia="en-AU"/>
              </w:rPr>
            </w:pPr>
            <w:r>
              <w:rPr>
                <w:rFonts w:ascii="Calibri" w:hAnsi="Calibri"/>
                <w:color w:val="000000"/>
              </w:rPr>
              <w:t>52</w:t>
            </w:r>
          </w:p>
        </w:tc>
        <w:tc>
          <w:tcPr>
            <w:tcW w:w="2268" w:type="dxa"/>
            <w:vAlign w:val="center"/>
          </w:tcPr>
          <w:p w14:paraId="37D454D8" w14:textId="77777777" w:rsidR="007851C6" w:rsidRPr="004765E4" w:rsidRDefault="007851C6" w:rsidP="009C4439">
            <w:pPr>
              <w:rPr>
                <w:lang w:eastAsia="en-AU"/>
              </w:rPr>
            </w:pPr>
            <w:r>
              <w:rPr>
                <w:rFonts w:ascii="Calibri" w:hAnsi="Calibri"/>
                <w:color w:val="000000"/>
              </w:rPr>
              <w:t>52</w:t>
            </w:r>
          </w:p>
        </w:tc>
        <w:tc>
          <w:tcPr>
            <w:tcW w:w="2925" w:type="dxa"/>
            <w:vAlign w:val="center"/>
          </w:tcPr>
          <w:p w14:paraId="67C7B08B" w14:textId="77777777" w:rsidR="007851C6" w:rsidRPr="004765E4" w:rsidRDefault="007851C6" w:rsidP="009C4439">
            <w:pPr>
              <w:rPr>
                <w:lang w:eastAsia="en-AU"/>
              </w:rPr>
            </w:pPr>
            <w:r>
              <w:rPr>
                <w:rFonts w:ascii="Calibri" w:hAnsi="Calibri"/>
                <w:color w:val="000000"/>
              </w:rPr>
              <w:t>40</w:t>
            </w:r>
          </w:p>
        </w:tc>
      </w:tr>
      <w:tr w:rsidR="007851C6" w14:paraId="64A5C3B5" w14:textId="77777777" w:rsidTr="009C4439">
        <w:tc>
          <w:tcPr>
            <w:tcW w:w="1689" w:type="dxa"/>
          </w:tcPr>
          <w:p w14:paraId="306FC911" w14:textId="77777777" w:rsidR="007851C6" w:rsidRPr="004765E4" w:rsidRDefault="007851C6" w:rsidP="009C4439">
            <w:pPr>
              <w:rPr>
                <w:lang w:eastAsia="en-AU"/>
              </w:rPr>
            </w:pPr>
            <w:r w:rsidRPr="004765E4">
              <w:rPr>
                <w:lang w:eastAsia="en-AU"/>
              </w:rPr>
              <w:t>Payment Method</w:t>
            </w:r>
          </w:p>
        </w:tc>
        <w:tc>
          <w:tcPr>
            <w:tcW w:w="2134" w:type="dxa"/>
            <w:vAlign w:val="bottom"/>
          </w:tcPr>
          <w:p w14:paraId="4B81714F" w14:textId="77777777" w:rsidR="007851C6" w:rsidRPr="004765E4" w:rsidRDefault="007851C6" w:rsidP="009C4439">
            <w:pPr>
              <w:rPr>
                <w:lang w:eastAsia="en-AU"/>
              </w:rPr>
            </w:pPr>
            <w:r>
              <w:rPr>
                <w:rFonts w:ascii="Calibri" w:hAnsi="Calibri"/>
                <w:color w:val="000000"/>
              </w:rPr>
              <w:t>52</w:t>
            </w:r>
          </w:p>
        </w:tc>
        <w:tc>
          <w:tcPr>
            <w:tcW w:w="2268" w:type="dxa"/>
            <w:vAlign w:val="center"/>
          </w:tcPr>
          <w:p w14:paraId="3FE4BF43" w14:textId="77777777" w:rsidR="007851C6" w:rsidRPr="004765E4" w:rsidRDefault="007851C6" w:rsidP="009C4439">
            <w:pPr>
              <w:rPr>
                <w:lang w:eastAsia="en-AU"/>
              </w:rPr>
            </w:pPr>
            <w:r>
              <w:rPr>
                <w:rFonts w:ascii="Calibri" w:hAnsi="Calibri"/>
                <w:color w:val="000000"/>
              </w:rPr>
              <w:t>52</w:t>
            </w:r>
          </w:p>
        </w:tc>
        <w:tc>
          <w:tcPr>
            <w:tcW w:w="2925" w:type="dxa"/>
            <w:vAlign w:val="center"/>
          </w:tcPr>
          <w:p w14:paraId="458A45D5" w14:textId="77777777" w:rsidR="007851C6" w:rsidRPr="004765E4" w:rsidRDefault="007851C6" w:rsidP="009C4439">
            <w:pPr>
              <w:rPr>
                <w:lang w:eastAsia="en-AU"/>
              </w:rPr>
            </w:pPr>
            <w:r>
              <w:rPr>
                <w:rFonts w:ascii="Calibri" w:hAnsi="Calibri"/>
                <w:color w:val="000000"/>
              </w:rPr>
              <w:t>40</w:t>
            </w:r>
          </w:p>
        </w:tc>
      </w:tr>
      <w:tr w:rsidR="007851C6" w14:paraId="4B99D8F5" w14:textId="77777777" w:rsidTr="009C4439">
        <w:tc>
          <w:tcPr>
            <w:tcW w:w="1689" w:type="dxa"/>
          </w:tcPr>
          <w:p w14:paraId="4651F3F6" w14:textId="77777777" w:rsidR="007851C6" w:rsidRPr="004765E4" w:rsidRDefault="007851C6" w:rsidP="009C4439">
            <w:pPr>
              <w:rPr>
                <w:lang w:eastAsia="en-AU"/>
              </w:rPr>
            </w:pPr>
            <w:r w:rsidRPr="004765E4">
              <w:rPr>
                <w:lang w:eastAsia="en-AU"/>
              </w:rPr>
              <w:t>Award Type</w:t>
            </w:r>
          </w:p>
        </w:tc>
        <w:tc>
          <w:tcPr>
            <w:tcW w:w="2134" w:type="dxa"/>
            <w:vAlign w:val="bottom"/>
          </w:tcPr>
          <w:p w14:paraId="5108EBD9" w14:textId="77777777" w:rsidR="007851C6" w:rsidRPr="004765E4" w:rsidRDefault="007851C6" w:rsidP="009C4439">
            <w:pPr>
              <w:rPr>
                <w:lang w:eastAsia="en-AU"/>
              </w:rPr>
            </w:pPr>
            <w:r>
              <w:rPr>
                <w:rFonts w:ascii="Calibri" w:hAnsi="Calibri"/>
                <w:color w:val="000000"/>
              </w:rPr>
              <w:t>1054</w:t>
            </w:r>
          </w:p>
        </w:tc>
        <w:tc>
          <w:tcPr>
            <w:tcW w:w="2268" w:type="dxa"/>
            <w:vAlign w:val="center"/>
          </w:tcPr>
          <w:p w14:paraId="5E4CC89C" w14:textId="77777777" w:rsidR="007851C6" w:rsidRPr="004765E4" w:rsidRDefault="007851C6" w:rsidP="009C4439">
            <w:pPr>
              <w:rPr>
                <w:lang w:eastAsia="en-AU"/>
              </w:rPr>
            </w:pPr>
            <w:r>
              <w:rPr>
                <w:rFonts w:ascii="Calibri" w:hAnsi="Calibri"/>
                <w:color w:val="000000"/>
              </w:rPr>
              <w:t>214</w:t>
            </w:r>
          </w:p>
        </w:tc>
        <w:tc>
          <w:tcPr>
            <w:tcW w:w="2925" w:type="dxa"/>
            <w:vAlign w:val="center"/>
          </w:tcPr>
          <w:p w14:paraId="42B8EE46" w14:textId="77777777" w:rsidR="007851C6" w:rsidRPr="004765E4" w:rsidRDefault="007851C6" w:rsidP="009C4439">
            <w:pPr>
              <w:rPr>
                <w:lang w:eastAsia="en-AU"/>
              </w:rPr>
            </w:pPr>
            <w:r>
              <w:rPr>
                <w:rFonts w:ascii="Calibri" w:hAnsi="Calibri"/>
                <w:color w:val="000000"/>
              </w:rPr>
              <w:t>118</w:t>
            </w:r>
          </w:p>
        </w:tc>
      </w:tr>
      <w:tr w:rsidR="007851C6" w14:paraId="75B46F49" w14:textId="77777777" w:rsidTr="009C4439">
        <w:tc>
          <w:tcPr>
            <w:tcW w:w="1689" w:type="dxa"/>
          </w:tcPr>
          <w:p w14:paraId="68250D90" w14:textId="77777777" w:rsidR="007851C6" w:rsidRPr="004765E4" w:rsidRDefault="007851C6" w:rsidP="009C4439">
            <w:pPr>
              <w:rPr>
                <w:lang w:eastAsia="en-AU"/>
              </w:rPr>
            </w:pPr>
            <w:r w:rsidRPr="004765E4">
              <w:rPr>
                <w:lang w:eastAsia="en-AU"/>
              </w:rPr>
              <w:t>Application Status</w:t>
            </w:r>
          </w:p>
        </w:tc>
        <w:tc>
          <w:tcPr>
            <w:tcW w:w="2134" w:type="dxa"/>
            <w:vAlign w:val="bottom"/>
          </w:tcPr>
          <w:p w14:paraId="70862FFE" w14:textId="77777777" w:rsidR="007851C6" w:rsidRPr="004765E4" w:rsidRDefault="007851C6" w:rsidP="009C4439">
            <w:pPr>
              <w:rPr>
                <w:lang w:eastAsia="en-AU"/>
              </w:rPr>
            </w:pPr>
            <w:r>
              <w:rPr>
                <w:rFonts w:ascii="Calibri" w:hAnsi="Calibri"/>
                <w:color w:val="000000"/>
              </w:rPr>
              <w:t>1054</w:t>
            </w:r>
          </w:p>
        </w:tc>
        <w:tc>
          <w:tcPr>
            <w:tcW w:w="2268" w:type="dxa"/>
            <w:vAlign w:val="center"/>
          </w:tcPr>
          <w:p w14:paraId="66EC0594" w14:textId="77777777" w:rsidR="007851C6" w:rsidRPr="004765E4" w:rsidRDefault="007851C6" w:rsidP="009C4439">
            <w:pPr>
              <w:rPr>
                <w:lang w:eastAsia="en-AU"/>
              </w:rPr>
            </w:pPr>
            <w:r>
              <w:rPr>
                <w:rFonts w:ascii="Calibri" w:hAnsi="Calibri"/>
                <w:color w:val="000000"/>
              </w:rPr>
              <w:t>214</w:t>
            </w:r>
          </w:p>
        </w:tc>
        <w:tc>
          <w:tcPr>
            <w:tcW w:w="2925" w:type="dxa"/>
            <w:vAlign w:val="center"/>
          </w:tcPr>
          <w:p w14:paraId="079EE499" w14:textId="77777777" w:rsidR="007851C6" w:rsidRPr="004765E4" w:rsidRDefault="007851C6" w:rsidP="009C4439">
            <w:pPr>
              <w:rPr>
                <w:lang w:eastAsia="en-AU"/>
              </w:rPr>
            </w:pPr>
            <w:r>
              <w:rPr>
                <w:rFonts w:ascii="Calibri" w:hAnsi="Calibri"/>
                <w:color w:val="000000"/>
              </w:rPr>
              <w:t>118</w:t>
            </w:r>
          </w:p>
        </w:tc>
      </w:tr>
      <w:tr w:rsidR="007851C6" w14:paraId="771F884C" w14:textId="77777777" w:rsidTr="009C4439">
        <w:tc>
          <w:tcPr>
            <w:tcW w:w="1689" w:type="dxa"/>
          </w:tcPr>
          <w:p w14:paraId="261E3C15" w14:textId="77777777" w:rsidR="007851C6" w:rsidRPr="004765E4" w:rsidRDefault="007851C6" w:rsidP="009C4439">
            <w:pPr>
              <w:rPr>
                <w:lang w:eastAsia="en-AU"/>
              </w:rPr>
            </w:pPr>
            <w:r w:rsidRPr="004765E4">
              <w:rPr>
                <w:lang w:eastAsia="en-AU"/>
              </w:rPr>
              <w:t>Decision Type</w:t>
            </w:r>
          </w:p>
        </w:tc>
        <w:tc>
          <w:tcPr>
            <w:tcW w:w="2134" w:type="dxa"/>
            <w:vAlign w:val="bottom"/>
          </w:tcPr>
          <w:p w14:paraId="70F3AF24" w14:textId="77777777" w:rsidR="007851C6" w:rsidRPr="004765E4" w:rsidRDefault="007851C6" w:rsidP="009C4439">
            <w:pPr>
              <w:rPr>
                <w:lang w:eastAsia="en-AU"/>
              </w:rPr>
            </w:pPr>
            <w:r>
              <w:rPr>
                <w:rFonts w:ascii="Calibri" w:hAnsi="Calibri"/>
                <w:color w:val="000000"/>
              </w:rPr>
              <w:t>52</w:t>
            </w:r>
          </w:p>
        </w:tc>
        <w:tc>
          <w:tcPr>
            <w:tcW w:w="2268" w:type="dxa"/>
            <w:vAlign w:val="center"/>
          </w:tcPr>
          <w:p w14:paraId="4F92FD26" w14:textId="77777777" w:rsidR="007851C6" w:rsidRPr="004765E4" w:rsidRDefault="007851C6" w:rsidP="009C4439">
            <w:pPr>
              <w:rPr>
                <w:lang w:eastAsia="en-AU"/>
              </w:rPr>
            </w:pPr>
            <w:r>
              <w:rPr>
                <w:rFonts w:ascii="Calibri" w:hAnsi="Calibri"/>
                <w:color w:val="000000"/>
              </w:rPr>
              <w:t>52</w:t>
            </w:r>
          </w:p>
        </w:tc>
        <w:tc>
          <w:tcPr>
            <w:tcW w:w="2925" w:type="dxa"/>
            <w:vAlign w:val="center"/>
          </w:tcPr>
          <w:p w14:paraId="55068B6C" w14:textId="77777777" w:rsidR="007851C6" w:rsidRPr="004765E4" w:rsidRDefault="007851C6" w:rsidP="009C4439">
            <w:pPr>
              <w:rPr>
                <w:lang w:eastAsia="en-AU"/>
              </w:rPr>
            </w:pPr>
            <w:r>
              <w:rPr>
                <w:rFonts w:ascii="Calibri" w:hAnsi="Calibri"/>
                <w:color w:val="000000"/>
              </w:rPr>
              <w:t>40</w:t>
            </w:r>
          </w:p>
        </w:tc>
      </w:tr>
    </w:tbl>
    <w:p w14:paraId="0FBCB231" w14:textId="77777777" w:rsidR="007851C6" w:rsidRDefault="007851C6" w:rsidP="009B0669">
      <w:pPr>
        <w:rPr>
          <w:lang w:eastAsia="en-AU"/>
        </w:rPr>
      </w:pPr>
      <w:r>
        <w:rPr>
          <w:lang w:eastAsia="en-AU"/>
        </w:rPr>
        <w:t>* and ** based on the assumption that names will use at most 10 characters with most names around 7 emails max around 45 and average around 20. With Join tables will be the max for each row.</w:t>
      </w:r>
    </w:p>
    <w:p w14:paraId="550CA88A" w14:textId="77777777" w:rsidR="007851C6" w:rsidRDefault="007851C6" w:rsidP="009B0669">
      <w:pPr>
        <w:rPr>
          <w:lang w:eastAsia="en-AU"/>
        </w:rPr>
      </w:pPr>
      <w:r>
        <w:rPr>
          <w:lang w:eastAsia="en-AU"/>
        </w:rPr>
        <w:t xml:space="preserve">Please note that the majority of these assumptions to create the following table are purely speculative and should be used with caution. </w:t>
      </w:r>
    </w:p>
    <w:p w14:paraId="61AA8C73" w14:textId="77777777" w:rsidR="007851C6" w:rsidRDefault="007851C6" w:rsidP="009B0669">
      <w:pPr>
        <w:pStyle w:val="NoSpacing"/>
        <w:rPr>
          <w:lang w:eastAsia="en-AU"/>
        </w:rPr>
      </w:pPr>
      <w:r>
        <w:rPr>
          <w:lang w:eastAsia="en-AU"/>
        </w:rPr>
        <w:t xml:space="preserve">These values have been calculated using: </w:t>
      </w:r>
    </w:p>
    <w:p w14:paraId="66DAFB35" w14:textId="77777777" w:rsidR="007851C6" w:rsidRDefault="007851C6" w:rsidP="009B0669">
      <w:pPr>
        <w:pStyle w:val="NoSpacing"/>
        <w:rPr>
          <w:lang w:eastAsia="en-AU"/>
        </w:rPr>
      </w:pPr>
      <w:r>
        <w:rPr>
          <w:lang w:eastAsia="en-AU"/>
        </w:rPr>
        <w:t>Data size = (Avg %complete by size * Expected bytes per average row * applicants per year / 1024)</w:t>
      </w:r>
    </w:p>
    <w:p w14:paraId="79E3FB83" w14:textId="77777777" w:rsidR="007851C6" w:rsidRDefault="007851C6" w:rsidP="009B0669">
      <w:pPr>
        <w:pStyle w:val="NoSpacing"/>
        <w:rPr>
          <w:lang w:eastAsia="en-AU"/>
        </w:rPr>
      </w:pPr>
      <w:r>
        <w:rPr>
          <w:lang w:eastAsia="en-AU"/>
        </w:rPr>
        <w:t>Index size = (5bytes *indexNos per row * applicants per year)</w:t>
      </w:r>
    </w:p>
    <w:p w14:paraId="3A34D9EF" w14:textId="77777777" w:rsidR="007851C6" w:rsidRDefault="007851C6" w:rsidP="009B0669">
      <w:pPr>
        <w:pStyle w:val="NoSpacing"/>
        <w:rPr>
          <w:lang w:eastAsia="en-AU"/>
        </w:rPr>
      </w:pPr>
    </w:p>
    <w:p w14:paraId="18997DB8" w14:textId="77777777" w:rsidR="007851C6" w:rsidRDefault="007851C6" w:rsidP="009B0669">
      <w:pPr>
        <w:rPr>
          <w:lang w:eastAsia="en-AU"/>
        </w:rPr>
      </w:pPr>
      <w:r>
        <w:rPr>
          <w:lang w:eastAsia="en-AU"/>
        </w:rPr>
        <w:t>Where applicants per year = 1040, 1024 is to get the calculation into Kb and then each rounded up to the nearest 16kb as the</w:t>
      </w:r>
      <w:r w:rsidRPr="00EA3BF0">
        <w:rPr>
          <w:lang w:eastAsia="en-AU"/>
        </w:rPr>
        <w:t xml:space="preserve"> </w:t>
      </w:r>
      <w:r>
        <w:rPr>
          <w:lang w:eastAsia="en-AU"/>
        </w:rPr>
        <w:t>InnoDB storage engine operates in 16kb index and data chunks.</w:t>
      </w:r>
    </w:p>
    <w:p w14:paraId="5378B1CB" w14:textId="77777777" w:rsidR="007851C6" w:rsidRDefault="007851C6" w:rsidP="009B0669">
      <w:pPr>
        <w:rPr>
          <w:lang w:eastAsia="en-AU"/>
        </w:rPr>
      </w:pPr>
      <w:r>
        <w:rPr>
          <w:lang w:eastAsia="en-AU"/>
        </w:rPr>
        <w:t xml:space="preserve">Applicants &amp; Applications </w:t>
      </w:r>
    </w:p>
    <w:tbl>
      <w:tblPr>
        <w:tblStyle w:val="TableGrid"/>
        <w:tblW w:w="5000" w:type="pct"/>
        <w:tblLayout w:type="fixed"/>
        <w:tblLook w:val="04A0" w:firstRow="1" w:lastRow="0" w:firstColumn="1" w:lastColumn="0" w:noHBand="0" w:noVBand="1"/>
      </w:tblPr>
      <w:tblGrid>
        <w:gridCol w:w="1690"/>
        <w:gridCol w:w="3381"/>
        <w:gridCol w:w="1275"/>
        <w:gridCol w:w="1264"/>
        <w:gridCol w:w="1632"/>
      </w:tblGrid>
      <w:tr w:rsidR="007851C6" w14:paraId="2C558C6D" w14:textId="77777777" w:rsidTr="009C4439">
        <w:tc>
          <w:tcPr>
            <w:tcW w:w="914" w:type="pct"/>
          </w:tcPr>
          <w:p w14:paraId="58498A31" w14:textId="77777777" w:rsidR="007851C6" w:rsidRDefault="007851C6" w:rsidP="009C4439">
            <w:pPr>
              <w:rPr>
                <w:lang w:eastAsia="en-AU"/>
              </w:rPr>
            </w:pPr>
            <w:r>
              <w:rPr>
                <w:lang w:eastAsia="en-AU"/>
              </w:rPr>
              <w:t>Table Name</w:t>
            </w:r>
          </w:p>
        </w:tc>
        <w:tc>
          <w:tcPr>
            <w:tcW w:w="1829" w:type="pct"/>
          </w:tcPr>
          <w:p w14:paraId="184764A7" w14:textId="77777777" w:rsidR="007851C6" w:rsidRDefault="007851C6" w:rsidP="009C4439">
            <w:pPr>
              <w:rPr>
                <w:lang w:eastAsia="en-AU"/>
              </w:rPr>
            </w:pPr>
            <w:r>
              <w:rPr>
                <w:lang w:eastAsia="en-AU"/>
              </w:rPr>
              <w:t>Avg %complete by size per applicant</w:t>
            </w:r>
          </w:p>
        </w:tc>
        <w:tc>
          <w:tcPr>
            <w:tcW w:w="690" w:type="pct"/>
          </w:tcPr>
          <w:p w14:paraId="05ED0EE6" w14:textId="77777777" w:rsidR="007851C6" w:rsidRDefault="007851C6" w:rsidP="009C4439">
            <w:pPr>
              <w:rPr>
                <w:lang w:eastAsia="en-AU"/>
              </w:rPr>
            </w:pPr>
            <w:r>
              <w:rPr>
                <w:lang w:eastAsia="en-AU"/>
              </w:rPr>
              <w:t>Data Increase per year (kB)</w:t>
            </w:r>
          </w:p>
        </w:tc>
        <w:tc>
          <w:tcPr>
            <w:tcW w:w="684" w:type="pct"/>
          </w:tcPr>
          <w:p w14:paraId="726131D1" w14:textId="77777777" w:rsidR="007851C6" w:rsidRDefault="007851C6" w:rsidP="009C4439">
            <w:pPr>
              <w:rPr>
                <w:lang w:eastAsia="en-AU"/>
              </w:rPr>
            </w:pPr>
            <w:r>
              <w:rPr>
                <w:lang w:eastAsia="en-AU"/>
              </w:rPr>
              <w:t>Index increase per year (kB)</w:t>
            </w:r>
          </w:p>
        </w:tc>
        <w:tc>
          <w:tcPr>
            <w:tcW w:w="883" w:type="pct"/>
          </w:tcPr>
          <w:p w14:paraId="15C11BD6" w14:textId="77777777" w:rsidR="007851C6" w:rsidRDefault="007851C6" w:rsidP="009C4439">
            <w:pPr>
              <w:rPr>
                <w:lang w:eastAsia="en-AU"/>
              </w:rPr>
            </w:pPr>
            <w:r>
              <w:rPr>
                <w:lang w:eastAsia="en-AU"/>
              </w:rPr>
              <w:t>Total increase per year (kB)</w:t>
            </w:r>
          </w:p>
        </w:tc>
      </w:tr>
      <w:tr w:rsidR="007851C6" w14:paraId="29460895" w14:textId="77777777" w:rsidTr="009C4439">
        <w:tc>
          <w:tcPr>
            <w:tcW w:w="914" w:type="pct"/>
          </w:tcPr>
          <w:p w14:paraId="68F90777" w14:textId="77777777" w:rsidR="007851C6" w:rsidRDefault="007851C6" w:rsidP="009C4439">
            <w:pPr>
              <w:rPr>
                <w:lang w:eastAsia="en-AU"/>
              </w:rPr>
            </w:pPr>
            <w:r w:rsidRPr="00730165">
              <w:t>Applicant</w:t>
            </w:r>
          </w:p>
        </w:tc>
        <w:tc>
          <w:tcPr>
            <w:tcW w:w="1829" w:type="pct"/>
            <w:vAlign w:val="center"/>
          </w:tcPr>
          <w:p w14:paraId="34A04037" w14:textId="77777777" w:rsidR="007851C6" w:rsidRDefault="007851C6" w:rsidP="009C4439">
            <w:pPr>
              <w:rPr>
                <w:lang w:eastAsia="en-AU"/>
              </w:rPr>
            </w:pPr>
            <w:r>
              <w:rPr>
                <w:lang w:eastAsia="en-AU"/>
              </w:rPr>
              <w:t>90% (some repeated and most simple details are included or will be devised through follow up correspondences)</w:t>
            </w:r>
          </w:p>
        </w:tc>
        <w:tc>
          <w:tcPr>
            <w:tcW w:w="690" w:type="pct"/>
            <w:vAlign w:val="bottom"/>
          </w:tcPr>
          <w:p w14:paraId="02CC4B9C" w14:textId="77777777" w:rsidR="007851C6" w:rsidRDefault="007851C6" w:rsidP="009C4439">
            <w:pPr>
              <w:rPr>
                <w:lang w:eastAsia="en-AU"/>
              </w:rPr>
            </w:pPr>
            <w:r>
              <w:rPr>
                <w:rFonts w:ascii="Calibri" w:hAnsi="Calibri"/>
                <w:color w:val="000000"/>
              </w:rPr>
              <w:t>112</w:t>
            </w:r>
          </w:p>
        </w:tc>
        <w:tc>
          <w:tcPr>
            <w:tcW w:w="684" w:type="pct"/>
            <w:vAlign w:val="bottom"/>
          </w:tcPr>
          <w:p w14:paraId="727D5A0A" w14:textId="77777777" w:rsidR="007851C6" w:rsidRDefault="007851C6" w:rsidP="009C4439">
            <w:pPr>
              <w:rPr>
                <w:lang w:eastAsia="en-AU"/>
              </w:rPr>
            </w:pPr>
            <w:r>
              <w:rPr>
                <w:rFonts w:ascii="Calibri" w:hAnsi="Calibri"/>
                <w:color w:val="000000"/>
              </w:rPr>
              <w:t>32</w:t>
            </w:r>
          </w:p>
        </w:tc>
        <w:tc>
          <w:tcPr>
            <w:tcW w:w="883" w:type="pct"/>
            <w:vAlign w:val="bottom"/>
          </w:tcPr>
          <w:p w14:paraId="4DF41E95" w14:textId="77777777" w:rsidR="007851C6" w:rsidRDefault="007851C6" w:rsidP="009C4439">
            <w:pPr>
              <w:rPr>
                <w:rFonts w:ascii="Calibri" w:hAnsi="Calibri"/>
                <w:color w:val="000000"/>
              </w:rPr>
            </w:pPr>
            <w:r>
              <w:rPr>
                <w:rFonts w:ascii="Calibri" w:hAnsi="Calibri"/>
                <w:color w:val="000000"/>
              </w:rPr>
              <w:t>144</w:t>
            </w:r>
          </w:p>
        </w:tc>
      </w:tr>
      <w:tr w:rsidR="007851C6" w14:paraId="12B6B431" w14:textId="77777777" w:rsidTr="009C4439">
        <w:tc>
          <w:tcPr>
            <w:tcW w:w="914" w:type="pct"/>
          </w:tcPr>
          <w:p w14:paraId="7EC3F66B" w14:textId="77777777" w:rsidR="007851C6" w:rsidRDefault="007851C6" w:rsidP="009C4439">
            <w:pPr>
              <w:rPr>
                <w:lang w:eastAsia="en-AU"/>
              </w:rPr>
            </w:pPr>
            <w:r w:rsidRPr="00730165">
              <w:t>Application</w:t>
            </w:r>
          </w:p>
        </w:tc>
        <w:tc>
          <w:tcPr>
            <w:tcW w:w="1829" w:type="pct"/>
            <w:vAlign w:val="center"/>
          </w:tcPr>
          <w:p w14:paraId="3ED17336" w14:textId="77777777" w:rsidR="007851C6" w:rsidRDefault="007851C6" w:rsidP="009C4439">
            <w:pPr>
              <w:rPr>
                <w:lang w:eastAsia="en-AU"/>
              </w:rPr>
            </w:pPr>
            <w:r>
              <w:rPr>
                <w:lang w:eastAsia="en-AU"/>
              </w:rPr>
              <w:t>70% (no proposal)</w:t>
            </w:r>
          </w:p>
        </w:tc>
        <w:tc>
          <w:tcPr>
            <w:tcW w:w="690" w:type="pct"/>
            <w:vAlign w:val="bottom"/>
          </w:tcPr>
          <w:p w14:paraId="043DC0B4" w14:textId="77777777" w:rsidR="007851C6" w:rsidRDefault="007851C6" w:rsidP="009C4439">
            <w:pPr>
              <w:rPr>
                <w:lang w:eastAsia="en-AU"/>
              </w:rPr>
            </w:pPr>
            <w:r>
              <w:rPr>
                <w:rFonts w:ascii="Calibri" w:hAnsi="Calibri"/>
                <w:color w:val="000000"/>
              </w:rPr>
              <w:t>176</w:t>
            </w:r>
          </w:p>
        </w:tc>
        <w:tc>
          <w:tcPr>
            <w:tcW w:w="684" w:type="pct"/>
            <w:vAlign w:val="bottom"/>
          </w:tcPr>
          <w:p w14:paraId="501663F3" w14:textId="77777777" w:rsidR="007851C6" w:rsidRDefault="007851C6" w:rsidP="009C4439">
            <w:pPr>
              <w:rPr>
                <w:lang w:eastAsia="en-AU"/>
              </w:rPr>
            </w:pPr>
            <w:r>
              <w:rPr>
                <w:rFonts w:ascii="Calibri" w:hAnsi="Calibri"/>
                <w:color w:val="000000"/>
              </w:rPr>
              <w:t>32</w:t>
            </w:r>
          </w:p>
        </w:tc>
        <w:tc>
          <w:tcPr>
            <w:tcW w:w="883" w:type="pct"/>
            <w:vAlign w:val="bottom"/>
          </w:tcPr>
          <w:p w14:paraId="060541B7" w14:textId="77777777" w:rsidR="007851C6" w:rsidRDefault="007851C6" w:rsidP="009C4439">
            <w:pPr>
              <w:rPr>
                <w:rFonts w:ascii="Calibri" w:hAnsi="Calibri"/>
                <w:color w:val="000000"/>
              </w:rPr>
            </w:pPr>
            <w:r>
              <w:rPr>
                <w:rFonts w:ascii="Calibri" w:hAnsi="Calibri"/>
                <w:color w:val="000000"/>
              </w:rPr>
              <w:t>208</w:t>
            </w:r>
          </w:p>
        </w:tc>
      </w:tr>
      <w:tr w:rsidR="007851C6" w14:paraId="1FFFBA2D" w14:textId="77777777" w:rsidTr="009C4439">
        <w:tc>
          <w:tcPr>
            <w:tcW w:w="914" w:type="pct"/>
          </w:tcPr>
          <w:p w14:paraId="062B83D0" w14:textId="77777777" w:rsidR="007851C6" w:rsidRDefault="007851C6" w:rsidP="009C4439">
            <w:pPr>
              <w:rPr>
                <w:lang w:eastAsia="en-AU"/>
              </w:rPr>
            </w:pPr>
            <w:r w:rsidRPr="00730165">
              <w:t>Correspondence</w:t>
            </w:r>
          </w:p>
        </w:tc>
        <w:tc>
          <w:tcPr>
            <w:tcW w:w="1829" w:type="pct"/>
            <w:vAlign w:val="center"/>
          </w:tcPr>
          <w:p w14:paraId="4E6C6507" w14:textId="77777777" w:rsidR="007851C6" w:rsidRDefault="007851C6" w:rsidP="009C4439">
            <w:pPr>
              <w:rPr>
                <w:lang w:eastAsia="en-AU"/>
              </w:rPr>
            </w:pPr>
            <w:r>
              <w:rPr>
                <w:lang w:eastAsia="en-AU"/>
              </w:rPr>
              <w:t>700% (7)</w:t>
            </w:r>
          </w:p>
        </w:tc>
        <w:tc>
          <w:tcPr>
            <w:tcW w:w="690" w:type="pct"/>
            <w:vAlign w:val="bottom"/>
          </w:tcPr>
          <w:p w14:paraId="2F6CACAA" w14:textId="77777777" w:rsidR="007851C6" w:rsidRDefault="007851C6" w:rsidP="009C4439">
            <w:pPr>
              <w:rPr>
                <w:lang w:eastAsia="en-AU"/>
              </w:rPr>
            </w:pPr>
            <w:r>
              <w:rPr>
                <w:rFonts w:ascii="Calibri" w:hAnsi="Calibri"/>
                <w:color w:val="000000"/>
              </w:rPr>
              <w:t>2416</w:t>
            </w:r>
          </w:p>
        </w:tc>
        <w:tc>
          <w:tcPr>
            <w:tcW w:w="684" w:type="pct"/>
            <w:vAlign w:val="bottom"/>
          </w:tcPr>
          <w:p w14:paraId="7728B78B" w14:textId="77777777" w:rsidR="007851C6" w:rsidRDefault="007851C6" w:rsidP="009C4439">
            <w:pPr>
              <w:rPr>
                <w:lang w:eastAsia="en-AU"/>
              </w:rPr>
            </w:pPr>
            <w:r>
              <w:rPr>
                <w:rFonts w:ascii="Calibri" w:hAnsi="Calibri"/>
                <w:color w:val="000000"/>
              </w:rPr>
              <w:t>144</w:t>
            </w:r>
          </w:p>
        </w:tc>
        <w:tc>
          <w:tcPr>
            <w:tcW w:w="883" w:type="pct"/>
            <w:vAlign w:val="bottom"/>
          </w:tcPr>
          <w:p w14:paraId="70163BC4" w14:textId="77777777" w:rsidR="007851C6" w:rsidRDefault="007851C6" w:rsidP="009C4439">
            <w:pPr>
              <w:rPr>
                <w:rFonts w:ascii="Calibri" w:hAnsi="Calibri"/>
                <w:color w:val="000000"/>
              </w:rPr>
            </w:pPr>
            <w:r>
              <w:rPr>
                <w:rFonts w:ascii="Calibri" w:hAnsi="Calibri"/>
                <w:color w:val="000000"/>
              </w:rPr>
              <w:t>2560</w:t>
            </w:r>
          </w:p>
        </w:tc>
      </w:tr>
      <w:tr w:rsidR="007851C6" w14:paraId="380E49AE" w14:textId="77777777" w:rsidTr="009C4439">
        <w:tc>
          <w:tcPr>
            <w:tcW w:w="914" w:type="pct"/>
          </w:tcPr>
          <w:p w14:paraId="30962073" w14:textId="77777777" w:rsidR="007851C6" w:rsidRDefault="007851C6" w:rsidP="009C4439">
            <w:pPr>
              <w:rPr>
                <w:lang w:eastAsia="en-AU"/>
              </w:rPr>
            </w:pPr>
            <w:r w:rsidRPr="00730165">
              <w:t>Decision</w:t>
            </w:r>
          </w:p>
        </w:tc>
        <w:tc>
          <w:tcPr>
            <w:tcW w:w="1829" w:type="pct"/>
            <w:vAlign w:val="center"/>
          </w:tcPr>
          <w:p w14:paraId="0A6795ED" w14:textId="77777777" w:rsidR="007851C6" w:rsidRDefault="007851C6" w:rsidP="009C4439">
            <w:pPr>
              <w:rPr>
                <w:lang w:eastAsia="en-AU"/>
              </w:rPr>
            </w:pPr>
            <w:r>
              <w:rPr>
                <w:lang w:eastAsia="en-AU"/>
              </w:rPr>
              <w:t>1000% (7 correspondeces + 3 decisions about application)</w:t>
            </w:r>
          </w:p>
        </w:tc>
        <w:tc>
          <w:tcPr>
            <w:tcW w:w="690" w:type="pct"/>
            <w:vAlign w:val="bottom"/>
          </w:tcPr>
          <w:p w14:paraId="42EF56C6" w14:textId="77777777" w:rsidR="007851C6" w:rsidRDefault="007851C6" w:rsidP="009C4439">
            <w:pPr>
              <w:rPr>
                <w:lang w:eastAsia="en-AU"/>
              </w:rPr>
            </w:pPr>
            <w:r>
              <w:rPr>
                <w:rFonts w:ascii="Calibri" w:hAnsi="Calibri"/>
                <w:color w:val="000000"/>
              </w:rPr>
              <w:t>1184</w:t>
            </w:r>
          </w:p>
        </w:tc>
        <w:tc>
          <w:tcPr>
            <w:tcW w:w="684" w:type="pct"/>
            <w:vAlign w:val="bottom"/>
          </w:tcPr>
          <w:p w14:paraId="72E0D42D" w14:textId="77777777" w:rsidR="007851C6" w:rsidRDefault="007851C6" w:rsidP="009C4439">
            <w:pPr>
              <w:rPr>
                <w:lang w:eastAsia="en-AU"/>
              </w:rPr>
            </w:pPr>
            <w:r>
              <w:rPr>
                <w:rFonts w:ascii="Calibri" w:hAnsi="Calibri"/>
                <w:color w:val="000000"/>
              </w:rPr>
              <w:t>208</w:t>
            </w:r>
          </w:p>
        </w:tc>
        <w:tc>
          <w:tcPr>
            <w:tcW w:w="883" w:type="pct"/>
            <w:vAlign w:val="bottom"/>
          </w:tcPr>
          <w:p w14:paraId="3638B1EB" w14:textId="77777777" w:rsidR="007851C6" w:rsidRDefault="007851C6" w:rsidP="009C4439">
            <w:pPr>
              <w:rPr>
                <w:rFonts w:ascii="Calibri" w:hAnsi="Calibri"/>
                <w:color w:val="000000"/>
              </w:rPr>
            </w:pPr>
            <w:r>
              <w:rPr>
                <w:rFonts w:ascii="Calibri" w:hAnsi="Calibri"/>
                <w:color w:val="000000"/>
              </w:rPr>
              <w:t>1392</w:t>
            </w:r>
          </w:p>
        </w:tc>
      </w:tr>
      <w:tr w:rsidR="007851C6" w14:paraId="0F9E7133" w14:textId="77777777" w:rsidTr="009C4439">
        <w:tc>
          <w:tcPr>
            <w:tcW w:w="914" w:type="pct"/>
          </w:tcPr>
          <w:p w14:paraId="172D72BA" w14:textId="77777777" w:rsidR="007851C6" w:rsidRDefault="007851C6" w:rsidP="009C4439">
            <w:pPr>
              <w:rPr>
                <w:lang w:eastAsia="en-AU"/>
              </w:rPr>
            </w:pPr>
            <w:r w:rsidRPr="00730165">
              <w:t>Degree</w:t>
            </w:r>
          </w:p>
        </w:tc>
        <w:tc>
          <w:tcPr>
            <w:tcW w:w="1829" w:type="pct"/>
            <w:vAlign w:val="center"/>
          </w:tcPr>
          <w:p w14:paraId="45970D3B" w14:textId="77777777" w:rsidR="007851C6" w:rsidRDefault="007851C6" w:rsidP="009C4439">
            <w:pPr>
              <w:rPr>
                <w:lang w:eastAsia="en-AU"/>
              </w:rPr>
            </w:pPr>
            <w:r>
              <w:rPr>
                <w:lang w:eastAsia="en-AU"/>
              </w:rPr>
              <w:t>50% (most will hold 1 degree but not specify were it was attained etc.)</w:t>
            </w:r>
          </w:p>
        </w:tc>
        <w:tc>
          <w:tcPr>
            <w:tcW w:w="690" w:type="pct"/>
            <w:vAlign w:val="bottom"/>
          </w:tcPr>
          <w:p w14:paraId="4EE36B19" w14:textId="77777777" w:rsidR="007851C6" w:rsidRDefault="007851C6" w:rsidP="009C4439">
            <w:pPr>
              <w:rPr>
                <w:lang w:eastAsia="en-AU"/>
              </w:rPr>
            </w:pPr>
            <w:r>
              <w:rPr>
                <w:rFonts w:ascii="Calibri" w:hAnsi="Calibri"/>
                <w:color w:val="000000"/>
              </w:rPr>
              <w:t>32</w:t>
            </w:r>
          </w:p>
        </w:tc>
        <w:tc>
          <w:tcPr>
            <w:tcW w:w="684" w:type="pct"/>
            <w:vAlign w:val="bottom"/>
          </w:tcPr>
          <w:p w14:paraId="05906FAF" w14:textId="77777777" w:rsidR="007851C6" w:rsidRDefault="007851C6" w:rsidP="009C4439">
            <w:pPr>
              <w:rPr>
                <w:lang w:eastAsia="en-AU"/>
              </w:rPr>
            </w:pPr>
            <w:r>
              <w:rPr>
                <w:rFonts w:ascii="Calibri" w:hAnsi="Calibri"/>
                <w:color w:val="000000"/>
              </w:rPr>
              <w:t>32</w:t>
            </w:r>
          </w:p>
        </w:tc>
        <w:tc>
          <w:tcPr>
            <w:tcW w:w="883" w:type="pct"/>
            <w:vAlign w:val="bottom"/>
          </w:tcPr>
          <w:p w14:paraId="111938A3" w14:textId="77777777" w:rsidR="007851C6" w:rsidRDefault="007851C6" w:rsidP="009C4439">
            <w:pPr>
              <w:rPr>
                <w:rFonts w:ascii="Calibri" w:hAnsi="Calibri"/>
                <w:color w:val="000000"/>
              </w:rPr>
            </w:pPr>
            <w:r>
              <w:rPr>
                <w:rFonts w:ascii="Calibri" w:hAnsi="Calibri"/>
                <w:color w:val="000000"/>
              </w:rPr>
              <w:t>64</w:t>
            </w:r>
          </w:p>
        </w:tc>
      </w:tr>
      <w:tr w:rsidR="007851C6" w14:paraId="203971F5" w14:textId="77777777" w:rsidTr="009C4439">
        <w:tc>
          <w:tcPr>
            <w:tcW w:w="914" w:type="pct"/>
          </w:tcPr>
          <w:p w14:paraId="4C697CE8" w14:textId="77777777" w:rsidR="007851C6" w:rsidRDefault="007851C6" w:rsidP="009C4439">
            <w:pPr>
              <w:rPr>
                <w:lang w:eastAsia="en-AU"/>
              </w:rPr>
            </w:pPr>
            <w:r w:rsidRPr="00730165">
              <w:t>Document</w:t>
            </w:r>
          </w:p>
        </w:tc>
        <w:tc>
          <w:tcPr>
            <w:tcW w:w="1829" w:type="pct"/>
            <w:vAlign w:val="center"/>
          </w:tcPr>
          <w:p w14:paraId="05E99FC9" w14:textId="77777777" w:rsidR="007851C6" w:rsidRDefault="007851C6" w:rsidP="009C4439">
            <w:pPr>
              <w:rPr>
                <w:lang w:eastAsia="en-AU"/>
              </w:rPr>
            </w:pPr>
            <w:r>
              <w:rPr>
                <w:lang w:eastAsia="en-AU"/>
              </w:rPr>
              <w:t>250% (2-4 documents per application)</w:t>
            </w:r>
          </w:p>
        </w:tc>
        <w:tc>
          <w:tcPr>
            <w:tcW w:w="690" w:type="pct"/>
            <w:vAlign w:val="bottom"/>
          </w:tcPr>
          <w:p w14:paraId="6EA38AC7" w14:textId="77777777" w:rsidR="007851C6" w:rsidRDefault="007851C6" w:rsidP="009C4439">
            <w:pPr>
              <w:rPr>
                <w:lang w:eastAsia="en-AU"/>
              </w:rPr>
            </w:pPr>
            <w:r>
              <w:rPr>
                <w:rFonts w:ascii="Calibri" w:hAnsi="Calibri"/>
                <w:color w:val="000000"/>
              </w:rPr>
              <w:t>736</w:t>
            </w:r>
          </w:p>
        </w:tc>
        <w:tc>
          <w:tcPr>
            <w:tcW w:w="684" w:type="pct"/>
            <w:vAlign w:val="bottom"/>
          </w:tcPr>
          <w:p w14:paraId="130FED4E" w14:textId="77777777" w:rsidR="007851C6" w:rsidRDefault="007851C6" w:rsidP="009C4439">
            <w:pPr>
              <w:rPr>
                <w:lang w:eastAsia="en-AU"/>
              </w:rPr>
            </w:pPr>
            <w:r>
              <w:rPr>
                <w:rFonts w:ascii="Calibri" w:hAnsi="Calibri"/>
                <w:color w:val="000000"/>
              </w:rPr>
              <w:t>64</w:t>
            </w:r>
          </w:p>
        </w:tc>
        <w:tc>
          <w:tcPr>
            <w:tcW w:w="883" w:type="pct"/>
            <w:vAlign w:val="bottom"/>
          </w:tcPr>
          <w:p w14:paraId="650F8A4C" w14:textId="77777777" w:rsidR="007851C6" w:rsidRDefault="007851C6" w:rsidP="009C4439">
            <w:pPr>
              <w:rPr>
                <w:rFonts w:ascii="Calibri" w:hAnsi="Calibri"/>
                <w:color w:val="000000"/>
              </w:rPr>
            </w:pPr>
            <w:r>
              <w:rPr>
                <w:rFonts w:ascii="Calibri" w:hAnsi="Calibri"/>
                <w:color w:val="000000"/>
              </w:rPr>
              <w:t>800</w:t>
            </w:r>
          </w:p>
        </w:tc>
      </w:tr>
      <w:tr w:rsidR="007851C6" w14:paraId="6ABF30A0" w14:textId="77777777" w:rsidTr="009C4439">
        <w:tc>
          <w:tcPr>
            <w:tcW w:w="914" w:type="pct"/>
          </w:tcPr>
          <w:p w14:paraId="56D59081" w14:textId="77777777" w:rsidR="007851C6" w:rsidRDefault="007851C6" w:rsidP="009C4439">
            <w:pPr>
              <w:rPr>
                <w:lang w:eastAsia="en-AU"/>
              </w:rPr>
            </w:pPr>
            <w:r w:rsidRPr="00730165">
              <w:t>Publication</w:t>
            </w:r>
          </w:p>
        </w:tc>
        <w:tc>
          <w:tcPr>
            <w:tcW w:w="1829" w:type="pct"/>
            <w:vAlign w:val="center"/>
          </w:tcPr>
          <w:p w14:paraId="5A159029" w14:textId="77777777" w:rsidR="007851C6" w:rsidRDefault="007851C6" w:rsidP="009C4439">
            <w:pPr>
              <w:rPr>
                <w:lang w:eastAsia="en-AU"/>
              </w:rPr>
            </w:pPr>
            <w:r>
              <w:rPr>
                <w:lang w:eastAsia="en-AU"/>
              </w:rPr>
              <w:t>5% (few will have publictions)</w:t>
            </w:r>
          </w:p>
        </w:tc>
        <w:tc>
          <w:tcPr>
            <w:tcW w:w="690" w:type="pct"/>
            <w:vAlign w:val="bottom"/>
          </w:tcPr>
          <w:p w14:paraId="084852EF" w14:textId="77777777" w:rsidR="007851C6" w:rsidRDefault="007851C6" w:rsidP="009C4439">
            <w:pPr>
              <w:rPr>
                <w:lang w:eastAsia="en-AU"/>
              </w:rPr>
            </w:pPr>
            <w:r>
              <w:rPr>
                <w:rFonts w:ascii="Calibri" w:hAnsi="Calibri"/>
                <w:color w:val="000000"/>
              </w:rPr>
              <w:t>32</w:t>
            </w:r>
          </w:p>
        </w:tc>
        <w:tc>
          <w:tcPr>
            <w:tcW w:w="684" w:type="pct"/>
            <w:vAlign w:val="bottom"/>
          </w:tcPr>
          <w:p w14:paraId="59A24CBA" w14:textId="77777777" w:rsidR="007851C6" w:rsidRDefault="007851C6" w:rsidP="009C4439">
            <w:pPr>
              <w:rPr>
                <w:lang w:eastAsia="en-AU"/>
              </w:rPr>
            </w:pPr>
            <w:r>
              <w:rPr>
                <w:rFonts w:ascii="Calibri" w:hAnsi="Calibri"/>
                <w:color w:val="000000"/>
              </w:rPr>
              <w:t>32</w:t>
            </w:r>
          </w:p>
        </w:tc>
        <w:tc>
          <w:tcPr>
            <w:tcW w:w="883" w:type="pct"/>
            <w:vAlign w:val="bottom"/>
          </w:tcPr>
          <w:p w14:paraId="4266545C" w14:textId="77777777" w:rsidR="007851C6" w:rsidRDefault="007851C6" w:rsidP="009C4439">
            <w:pPr>
              <w:rPr>
                <w:rFonts w:ascii="Calibri" w:hAnsi="Calibri"/>
                <w:color w:val="000000"/>
              </w:rPr>
            </w:pPr>
            <w:r>
              <w:rPr>
                <w:rFonts w:ascii="Calibri" w:hAnsi="Calibri"/>
                <w:color w:val="000000"/>
              </w:rPr>
              <w:t>64</w:t>
            </w:r>
          </w:p>
        </w:tc>
      </w:tr>
      <w:tr w:rsidR="007851C6" w14:paraId="4B552118" w14:textId="77777777" w:rsidTr="009C4439">
        <w:tc>
          <w:tcPr>
            <w:tcW w:w="914" w:type="pct"/>
          </w:tcPr>
          <w:p w14:paraId="43B956D9" w14:textId="77777777" w:rsidR="007851C6" w:rsidRDefault="007851C6" w:rsidP="009C4439">
            <w:pPr>
              <w:rPr>
                <w:lang w:eastAsia="en-AU"/>
              </w:rPr>
            </w:pPr>
            <w:r w:rsidRPr="00730165">
              <w:t>Referee</w:t>
            </w:r>
          </w:p>
        </w:tc>
        <w:tc>
          <w:tcPr>
            <w:tcW w:w="1829" w:type="pct"/>
            <w:vAlign w:val="center"/>
          </w:tcPr>
          <w:p w14:paraId="38458BD0" w14:textId="77777777" w:rsidR="007851C6" w:rsidRDefault="007851C6" w:rsidP="009C4439">
            <w:pPr>
              <w:rPr>
                <w:lang w:eastAsia="en-AU"/>
              </w:rPr>
            </w:pPr>
            <w:r>
              <w:rPr>
                <w:lang w:eastAsia="en-AU"/>
              </w:rPr>
              <w:t>120% (most with have 2 referees but they will be only 60% complete each)</w:t>
            </w:r>
          </w:p>
        </w:tc>
        <w:tc>
          <w:tcPr>
            <w:tcW w:w="690" w:type="pct"/>
            <w:vAlign w:val="bottom"/>
          </w:tcPr>
          <w:p w14:paraId="5F118141" w14:textId="77777777" w:rsidR="007851C6" w:rsidRDefault="007851C6" w:rsidP="009C4439">
            <w:pPr>
              <w:rPr>
                <w:lang w:eastAsia="en-AU"/>
              </w:rPr>
            </w:pPr>
            <w:r>
              <w:rPr>
                <w:rFonts w:ascii="Calibri" w:hAnsi="Calibri"/>
                <w:color w:val="000000"/>
              </w:rPr>
              <w:t>128</w:t>
            </w:r>
          </w:p>
        </w:tc>
        <w:tc>
          <w:tcPr>
            <w:tcW w:w="684" w:type="pct"/>
            <w:vAlign w:val="bottom"/>
          </w:tcPr>
          <w:p w14:paraId="3D987A86" w14:textId="77777777" w:rsidR="007851C6" w:rsidRDefault="007851C6" w:rsidP="009C4439">
            <w:pPr>
              <w:rPr>
                <w:lang w:eastAsia="en-AU"/>
              </w:rPr>
            </w:pPr>
            <w:r>
              <w:rPr>
                <w:rFonts w:ascii="Calibri" w:hAnsi="Calibri"/>
                <w:color w:val="000000"/>
              </w:rPr>
              <w:t>48</w:t>
            </w:r>
          </w:p>
        </w:tc>
        <w:tc>
          <w:tcPr>
            <w:tcW w:w="883" w:type="pct"/>
            <w:vAlign w:val="bottom"/>
          </w:tcPr>
          <w:p w14:paraId="1DA12D57" w14:textId="77777777" w:rsidR="007851C6" w:rsidRDefault="007851C6" w:rsidP="009C4439">
            <w:pPr>
              <w:rPr>
                <w:rFonts w:ascii="Calibri" w:hAnsi="Calibri"/>
                <w:color w:val="000000"/>
              </w:rPr>
            </w:pPr>
            <w:r>
              <w:rPr>
                <w:rFonts w:ascii="Calibri" w:hAnsi="Calibri"/>
                <w:color w:val="000000"/>
              </w:rPr>
              <w:t>176</w:t>
            </w:r>
          </w:p>
        </w:tc>
      </w:tr>
      <w:tr w:rsidR="007851C6" w14:paraId="0E590F4D" w14:textId="77777777" w:rsidTr="009C4439">
        <w:tc>
          <w:tcPr>
            <w:tcW w:w="914" w:type="pct"/>
          </w:tcPr>
          <w:p w14:paraId="1BE3824B" w14:textId="77777777" w:rsidR="007851C6" w:rsidRDefault="007851C6" w:rsidP="009C4439">
            <w:pPr>
              <w:rPr>
                <w:lang w:eastAsia="en-AU"/>
              </w:rPr>
            </w:pPr>
            <w:r w:rsidRPr="00730165">
              <w:t>Visa</w:t>
            </w:r>
          </w:p>
        </w:tc>
        <w:tc>
          <w:tcPr>
            <w:tcW w:w="1829" w:type="pct"/>
          </w:tcPr>
          <w:p w14:paraId="020A324B" w14:textId="77777777" w:rsidR="007851C6" w:rsidRDefault="007851C6" w:rsidP="009C4439">
            <w:pPr>
              <w:rPr>
                <w:lang w:eastAsia="en-AU"/>
              </w:rPr>
            </w:pPr>
            <w:r>
              <w:rPr>
                <w:lang w:eastAsia="en-AU"/>
              </w:rPr>
              <w:t>20%</w:t>
            </w:r>
          </w:p>
        </w:tc>
        <w:tc>
          <w:tcPr>
            <w:tcW w:w="690" w:type="pct"/>
            <w:vAlign w:val="bottom"/>
          </w:tcPr>
          <w:p w14:paraId="5C381FD1" w14:textId="77777777" w:rsidR="007851C6" w:rsidRDefault="007851C6" w:rsidP="009C4439">
            <w:pPr>
              <w:rPr>
                <w:lang w:eastAsia="en-AU"/>
              </w:rPr>
            </w:pPr>
            <w:r>
              <w:rPr>
                <w:rFonts w:ascii="Calibri" w:hAnsi="Calibri"/>
                <w:color w:val="000000"/>
              </w:rPr>
              <w:t>32</w:t>
            </w:r>
          </w:p>
        </w:tc>
        <w:tc>
          <w:tcPr>
            <w:tcW w:w="684" w:type="pct"/>
            <w:vAlign w:val="bottom"/>
          </w:tcPr>
          <w:p w14:paraId="70297416" w14:textId="77777777" w:rsidR="007851C6" w:rsidRDefault="007851C6" w:rsidP="009C4439">
            <w:pPr>
              <w:rPr>
                <w:lang w:eastAsia="en-AU"/>
              </w:rPr>
            </w:pPr>
            <w:r>
              <w:rPr>
                <w:rFonts w:ascii="Calibri" w:hAnsi="Calibri"/>
                <w:color w:val="000000"/>
              </w:rPr>
              <w:t>32</w:t>
            </w:r>
          </w:p>
        </w:tc>
        <w:tc>
          <w:tcPr>
            <w:tcW w:w="883" w:type="pct"/>
            <w:vAlign w:val="bottom"/>
          </w:tcPr>
          <w:p w14:paraId="015754B3" w14:textId="77777777" w:rsidR="007851C6" w:rsidRDefault="007851C6" w:rsidP="009C4439">
            <w:pPr>
              <w:rPr>
                <w:rFonts w:ascii="Calibri" w:hAnsi="Calibri"/>
                <w:color w:val="000000"/>
              </w:rPr>
            </w:pPr>
            <w:r>
              <w:rPr>
                <w:rFonts w:ascii="Calibri" w:hAnsi="Calibri"/>
                <w:color w:val="000000"/>
              </w:rPr>
              <w:t>64</w:t>
            </w:r>
          </w:p>
        </w:tc>
      </w:tr>
      <w:tr w:rsidR="007851C6" w14:paraId="59DE5A4E" w14:textId="77777777" w:rsidTr="009C4439">
        <w:tc>
          <w:tcPr>
            <w:tcW w:w="914" w:type="pct"/>
          </w:tcPr>
          <w:p w14:paraId="09ACC043" w14:textId="77777777" w:rsidR="007851C6" w:rsidRDefault="007851C6" w:rsidP="009C4439">
            <w:pPr>
              <w:rPr>
                <w:lang w:eastAsia="en-AU"/>
              </w:rPr>
            </w:pPr>
            <w:r>
              <w:rPr>
                <w:lang w:eastAsia="en-AU"/>
              </w:rPr>
              <w:t>Application_</w:t>
            </w:r>
          </w:p>
          <w:p w14:paraId="43588DAA" w14:textId="77777777" w:rsidR="007851C6" w:rsidRDefault="007851C6" w:rsidP="009C4439">
            <w:pPr>
              <w:rPr>
                <w:lang w:eastAsia="en-AU"/>
              </w:rPr>
            </w:pPr>
            <w:r>
              <w:rPr>
                <w:lang w:eastAsia="en-AU"/>
              </w:rPr>
              <w:t>Research_Area</w:t>
            </w:r>
          </w:p>
        </w:tc>
        <w:tc>
          <w:tcPr>
            <w:tcW w:w="1829" w:type="pct"/>
          </w:tcPr>
          <w:p w14:paraId="373F813F" w14:textId="77777777" w:rsidR="007851C6" w:rsidRDefault="007851C6" w:rsidP="009C4439">
            <w:pPr>
              <w:rPr>
                <w:lang w:eastAsia="en-AU"/>
              </w:rPr>
            </w:pPr>
            <w:r>
              <w:rPr>
                <w:lang w:eastAsia="en-AU"/>
              </w:rPr>
              <w:t>125%</w:t>
            </w:r>
          </w:p>
        </w:tc>
        <w:tc>
          <w:tcPr>
            <w:tcW w:w="690" w:type="pct"/>
            <w:vAlign w:val="bottom"/>
          </w:tcPr>
          <w:p w14:paraId="1A4E1EE3" w14:textId="77777777" w:rsidR="007851C6" w:rsidRDefault="007851C6" w:rsidP="009C4439">
            <w:pPr>
              <w:rPr>
                <w:lang w:eastAsia="en-AU"/>
              </w:rPr>
            </w:pPr>
            <w:r>
              <w:rPr>
                <w:rFonts w:ascii="Calibri" w:hAnsi="Calibri"/>
                <w:color w:val="000000"/>
              </w:rPr>
              <w:t>736</w:t>
            </w:r>
          </w:p>
        </w:tc>
        <w:tc>
          <w:tcPr>
            <w:tcW w:w="684" w:type="pct"/>
            <w:vAlign w:val="bottom"/>
          </w:tcPr>
          <w:p w14:paraId="4203AB81" w14:textId="77777777" w:rsidR="007851C6" w:rsidRDefault="007851C6" w:rsidP="009C4439">
            <w:pPr>
              <w:rPr>
                <w:lang w:eastAsia="en-AU"/>
              </w:rPr>
            </w:pPr>
            <w:r>
              <w:rPr>
                <w:rFonts w:ascii="Calibri" w:hAnsi="Calibri"/>
                <w:color w:val="000000"/>
              </w:rPr>
              <w:t>64</w:t>
            </w:r>
          </w:p>
        </w:tc>
        <w:tc>
          <w:tcPr>
            <w:tcW w:w="883" w:type="pct"/>
            <w:vAlign w:val="bottom"/>
          </w:tcPr>
          <w:p w14:paraId="21D740D1" w14:textId="77777777" w:rsidR="007851C6" w:rsidRDefault="007851C6" w:rsidP="009C4439">
            <w:pPr>
              <w:rPr>
                <w:rFonts w:ascii="Calibri" w:hAnsi="Calibri"/>
                <w:color w:val="000000"/>
              </w:rPr>
            </w:pPr>
            <w:r>
              <w:rPr>
                <w:rFonts w:ascii="Calibri" w:hAnsi="Calibri"/>
                <w:color w:val="000000"/>
              </w:rPr>
              <w:t>800</w:t>
            </w:r>
          </w:p>
        </w:tc>
      </w:tr>
      <w:tr w:rsidR="007851C6" w14:paraId="3F52544A" w14:textId="77777777" w:rsidTr="009C4439">
        <w:tc>
          <w:tcPr>
            <w:tcW w:w="914" w:type="pct"/>
          </w:tcPr>
          <w:p w14:paraId="423B4E02" w14:textId="77777777" w:rsidR="007851C6" w:rsidRDefault="007851C6" w:rsidP="009C4439">
            <w:pPr>
              <w:rPr>
                <w:lang w:eastAsia="en-AU"/>
              </w:rPr>
            </w:pPr>
            <w:r>
              <w:rPr>
                <w:lang w:eastAsia="en-AU"/>
              </w:rPr>
              <w:t>Supervise As</w:t>
            </w:r>
          </w:p>
        </w:tc>
        <w:tc>
          <w:tcPr>
            <w:tcW w:w="1829" w:type="pct"/>
          </w:tcPr>
          <w:p w14:paraId="782C7D3D" w14:textId="77777777" w:rsidR="007851C6" w:rsidRDefault="007851C6" w:rsidP="009C4439">
            <w:pPr>
              <w:rPr>
                <w:lang w:eastAsia="en-AU"/>
              </w:rPr>
            </w:pPr>
            <w:r>
              <w:rPr>
                <w:lang w:eastAsia="en-AU"/>
              </w:rPr>
              <w:t>5% (most will not make it to this stage)</w:t>
            </w:r>
          </w:p>
        </w:tc>
        <w:tc>
          <w:tcPr>
            <w:tcW w:w="690" w:type="pct"/>
            <w:vAlign w:val="bottom"/>
          </w:tcPr>
          <w:p w14:paraId="5DCD772F" w14:textId="77777777" w:rsidR="007851C6" w:rsidRDefault="007851C6" w:rsidP="009C4439">
            <w:pPr>
              <w:rPr>
                <w:lang w:eastAsia="en-AU"/>
              </w:rPr>
            </w:pPr>
            <w:r>
              <w:rPr>
                <w:rFonts w:ascii="Calibri" w:hAnsi="Calibri"/>
                <w:color w:val="000000"/>
              </w:rPr>
              <w:t>32</w:t>
            </w:r>
          </w:p>
        </w:tc>
        <w:tc>
          <w:tcPr>
            <w:tcW w:w="684" w:type="pct"/>
            <w:vAlign w:val="bottom"/>
          </w:tcPr>
          <w:p w14:paraId="2E6220D0" w14:textId="77777777" w:rsidR="007851C6" w:rsidRDefault="007851C6" w:rsidP="009C4439">
            <w:pPr>
              <w:rPr>
                <w:lang w:eastAsia="en-AU"/>
              </w:rPr>
            </w:pPr>
            <w:r>
              <w:rPr>
                <w:rFonts w:ascii="Calibri" w:hAnsi="Calibri"/>
                <w:color w:val="000000"/>
              </w:rPr>
              <w:t>32</w:t>
            </w:r>
          </w:p>
        </w:tc>
        <w:tc>
          <w:tcPr>
            <w:tcW w:w="883" w:type="pct"/>
            <w:vAlign w:val="bottom"/>
          </w:tcPr>
          <w:p w14:paraId="0591A422" w14:textId="77777777" w:rsidR="007851C6" w:rsidRDefault="007851C6" w:rsidP="009C4439">
            <w:pPr>
              <w:rPr>
                <w:rFonts w:ascii="Calibri" w:hAnsi="Calibri"/>
                <w:color w:val="000000"/>
              </w:rPr>
            </w:pPr>
            <w:r>
              <w:rPr>
                <w:rFonts w:ascii="Calibri" w:hAnsi="Calibri"/>
                <w:color w:val="000000"/>
              </w:rPr>
              <w:t>64</w:t>
            </w:r>
          </w:p>
        </w:tc>
      </w:tr>
      <w:tr w:rsidR="007851C6" w14:paraId="77630C29" w14:textId="77777777" w:rsidTr="009C4439">
        <w:tc>
          <w:tcPr>
            <w:tcW w:w="914" w:type="pct"/>
          </w:tcPr>
          <w:p w14:paraId="54786D9A" w14:textId="77777777" w:rsidR="007851C6" w:rsidRDefault="007851C6" w:rsidP="009C4439">
            <w:pPr>
              <w:rPr>
                <w:lang w:eastAsia="en-AU"/>
              </w:rPr>
            </w:pPr>
            <w:r>
              <w:rPr>
                <w:lang w:eastAsia="en-AU"/>
              </w:rPr>
              <w:t>University Staff Member _Applicaiton</w:t>
            </w:r>
          </w:p>
        </w:tc>
        <w:tc>
          <w:tcPr>
            <w:tcW w:w="1829" w:type="pct"/>
          </w:tcPr>
          <w:p w14:paraId="2B119B2B" w14:textId="77777777" w:rsidR="007851C6" w:rsidRDefault="007851C6" w:rsidP="009C4439">
            <w:pPr>
              <w:rPr>
                <w:lang w:eastAsia="en-AU"/>
              </w:rPr>
            </w:pPr>
            <w:r>
              <w:rPr>
                <w:lang w:eastAsia="en-AU"/>
              </w:rPr>
              <w:t>15% (only a few will be flagged)</w:t>
            </w:r>
          </w:p>
        </w:tc>
        <w:tc>
          <w:tcPr>
            <w:tcW w:w="690" w:type="pct"/>
            <w:vAlign w:val="bottom"/>
          </w:tcPr>
          <w:p w14:paraId="5D7A7B83" w14:textId="77777777" w:rsidR="007851C6" w:rsidRDefault="007851C6" w:rsidP="009C4439">
            <w:pPr>
              <w:rPr>
                <w:lang w:eastAsia="en-AU"/>
              </w:rPr>
            </w:pPr>
            <w:r>
              <w:rPr>
                <w:rFonts w:ascii="Calibri" w:hAnsi="Calibri"/>
                <w:color w:val="000000"/>
              </w:rPr>
              <w:t>128</w:t>
            </w:r>
          </w:p>
        </w:tc>
        <w:tc>
          <w:tcPr>
            <w:tcW w:w="684" w:type="pct"/>
            <w:vAlign w:val="bottom"/>
          </w:tcPr>
          <w:p w14:paraId="3EE147F3" w14:textId="77777777" w:rsidR="007851C6" w:rsidRDefault="007851C6" w:rsidP="009C4439">
            <w:pPr>
              <w:rPr>
                <w:lang w:eastAsia="en-AU"/>
              </w:rPr>
            </w:pPr>
            <w:r>
              <w:rPr>
                <w:rFonts w:ascii="Calibri" w:hAnsi="Calibri"/>
                <w:color w:val="000000"/>
              </w:rPr>
              <w:t>48</w:t>
            </w:r>
          </w:p>
        </w:tc>
        <w:tc>
          <w:tcPr>
            <w:tcW w:w="883" w:type="pct"/>
            <w:vAlign w:val="bottom"/>
          </w:tcPr>
          <w:p w14:paraId="63921CAD" w14:textId="77777777" w:rsidR="007851C6" w:rsidRDefault="007851C6" w:rsidP="009C4439">
            <w:pPr>
              <w:rPr>
                <w:rFonts w:ascii="Calibri" w:hAnsi="Calibri"/>
                <w:color w:val="000000"/>
              </w:rPr>
            </w:pPr>
            <w:r>
              <w:rPr>
                <w:rFonts w:ascii="Calibri" w:hAnsi="Calibri"/>
                <w:color w:val="000000"/>
              </w:rPr>
              <w:t>176</w:t>
            </w:r>
          </w:p>
        </w:tc>
      </w:tr>
      <w:tr w:rsidR="007851C6" w14:paraId="211FFDFB" w14:textId="77777777" w:rsidTr="009C4439">
        <w:tc>
          <w:tcPr>
            <w:tcW w:w="4117" w:type="pct"/>
            <w:gridSpan w:val="4"/>
          </w:tcPr>
          <w:p w14:paraId="2DD66FA4" w14:textId="77777777" w:rsidR="007851C6" w:rsidRDefault="007851C6" w:rsidP="009C4439">
            <w:pPr>
              <w:rPr>
                <w:rFonts w:ascii="Calibri" w:hAnsi="Calibri"/>
                <w:color w:val="000000"/>
              </w:rPr>
            </w:pPr>
            <w:r>
              <w:rPr>
                <w:rFonts w:ascii="Calibri" w:hAnsi="Calibri"/>
                <w:color w:val="000000"/>
              </w:rPr>
              <w:t>TOTAL</w:t>
            </w:r>
          </w:p>
        </w:tc>
        <w:tc>
          <w:tcPr>
            <w:tcW w:w="883" w:type="pct"/>
            <w:vAlign w:val="bottom"/>
          </w:tcPr>
          <w:p w14:paraId="1685ABE4" w14:textId="77777777" w:rsidR="007851C6" w:rsidRDefault="007851C6" w:rsidP="009C4439">
            <w:pPr>
              <w:rPr>
                <w:rFonts w:ascii="Calibri" w:hAnsi="Calibri"/>
                <w:color w:val="000000"/>
              </w:rPr>
            </w:pPr>
            <w:r>
              <w:rPr>
                <w:rFonts w:ascii="Calibri" w:hAnsi="Calibri"/>
                <w:color w:val="000000"/>
              </w:rPr>
              <w:t>5648 Kb</w:t>
            </w:r>
          </w:p>
        </w:tc>
      </w:tr>
    </w:tbl>
    <w:p w14:paraId="635F49D8" w14:textId="77777777" w:rsidR="007851C6" w:rsidRDefault="007851C6" w:rsidP="009B0669">
      <w:pPr>
        <w:rPr>
          <w:lang w:eastAsia="en-AU"/>
        </w:rPr>
      </w:pPr>
    </w:p>
    <w:p w14:paraId="59A0BE21" w14:textId="77777777" w:rsidR="007851C6" w:rsidRDefault="007851C6" w:rsidP="009B0669">
      <w:pPr>
        <w:rPr>
          <w:lang w:eastAsia="en-AU"/>
        </w:rPr>
      </w:pPr>
      <w:r>
        <w:rPr>
          <w:lang w:eastAsia="en-AU"/>
        </w:rPr>
        <w:t>Staff (should be relatively constant, depending on staff members, probably tripling 10 years)</w:t>
      </w:r>
    </w:p>
    <w:tbl>
      <w:tblPr>
        <w:tblStyle w:val="TableGrid"/>
        <w:tblW w:w="5000" w:type="pct"/>
        <w:tblLook w:val="04A0" w:firstRow="1" w:lastRow="0" w:firstColumn="1" w:lastColumn="0" w:noHBand="0" w:noVBand="1"/>
      </w:tblPr>
      <w:tblGrid>
        <w:gridCol w:w="1121"/>
        <w:gridCol w:w="3948"/>
        <w:gridCol w:w="1275"/>
        <w:gridCol w:w="1266"/>
        <w:gridCol w:w="9"/>
        <w:gridCol w:w="1623"/>
      </w:tblGrid>
      <w:tr w:rsidR="007851C6" w14:paraId="1E44F6BD" w14:textId="77777777" w:rsidTr="009C4439">
        <w:tc>
          <w:tcPr>
            <w:tcW w:w="606" w:type="pct"/>
          </w:tcPr>
          <w:p w14:paraId="06AAEFF4" w14:textId="77777777" w:rsidR="007851C6" w:rsidRPr="00730165" w:rsidRDefault="007851C6" w:rsidP="009C4439">
            <w:r>
              <w:rPr>
                <w:lang w:eastAsia="en-AU"/>
              </w:rPr>
              <w:t>Table Name</w:t>
            </w:r>
          </w:p>
        </w:tc>
        <w:tc>
          <w:tcPr>
            <w:tcW w:w="2136" w:type="pct"/>
          </w:tcPr>
          <w:p w14:paraId="66C40FB2" w14:textId="77777777" w:rsidR="007851C6" w:rsidRDefault="007851C6" w:rsidP="009C4439">
            <w:pPr>
              <w:rPr>
                <w:lang w:eastAsia="en-AU"/>
              </w:rPr>
            </w:pPr>
            <w:r>
              <w:rPr>
                <w:lang w:eastAsia="en-AU"/>
              </w:rPr>
              <w:t>Avg %complete by size per Staff</w:t>
            </w:r>
          </w:p>
        </w:tc>
        <w:tc>
          <w:tcPr>
            <w:tcW w:w="690" w:type="pct"/>
          </w:tcPr>
          <w:p w14:paraId="0A9B1861" w14:textId="77777777" w:rsidR="007851C6" w:rsidRDefault="007851C6" w:rsidP="009C4439">
            <w:pPr>
              <w:rPr>
                <w:lang w:eastAsia="en-AU"/>
              </w:rPr>
            </w:pPr>
            <w:r>
              <w:rPr>
                <w:lang w:eastAsia="en-AU"/>
              </w:rPr>
              <w:t>Data Increase per year (kB)</w:t>
            </w:r>
          </w:p>
        </w:tc>
        <w:tc>
          <w:tcPr>
            <w:tcW w:w="690" w:type="pct"/>
            <w:gridSpan w:val="2"/>
          </w:tcPr>
          <w:p w14:paraId="7B02E640" w14:textId="77777777" w:rsidR="007851C6" w:rsidRDefault="007851C6" w:rsidP="009C4439">
            <w:pPr>
              <w:rPr>
                <w:lang w:eastAsia="en-AU"/>
              </w:rPr>
            </w:pPr>
            <w:r>
              <w:rPr>
                <w:lang w:eastAsia="en-AU"/>
              </w:rPr>
              <w:t>Index increase per year (kB)</w:t>
            </w:r>
          </w:p>
        </w:tc>
        <w:tc>
          <w:tcPr>
            <w:tcW w:w="877" w:type="pct"/>
          </w:tcPr>
          <w:p w14:paraId="39481B1D" w14:textId="77777777" w:rsidR="007851C6" w:rsidRDefault="007851C6" w:rsidP="009C4439">
            <w:pPr>
              <w:rPr>
                <w:lang w:eastAsia="en-AU"/>
              </w:rPr>
            </w:pPr>
            <w:r>
              <w:rPr>
                <w:lang w:eastAsia="en-AU"/>
              </w:rPr>
              <w:t>Total increase per year (kB)</w:t>
            </w:r>
          </w:p>
        </w:tc>
      </w:tr>
      <w:tr w:rsidR="007851C6" w14:paraId="230B94B1" w14:textId="77777777" w:rsidTr="009C4439">
        <w:tc>
          <w:tcPr>
            <w:tcW w:w="606" w:type="pct"/>
          </w:tcPr>
          <w:p w14:paraId="56BA63E9" w14:textId="77777777" w:rsidR="007851C6" w:rsidRDefault="007851C6" w:rsidP="009C4439">
            <w:pPr>
              <w:rPr>
                <w:lang w:eastAsia="en-AU"/>
              </w:rPr>
            </w:pPr>
            <w:r w:rsidRPr="00730165">
              <w:t>University Staff Member</w:t>
            </w:r>
          </w:p>
        </w:tc>
        <w:tc>
          <w:tcPr>
            <w:tcW w:w="2136" w:type="pct"/>
          </w:tcPr>
          <w:p w14:paraId="4797C4C6" w14:textId="77777777" w:rsidR="007851C6" w:rsidRDefault="007851C6" w:rsidP="009C4439">
            <w:pPr>
              <w:rPr>
                <w:lang w:eastAsia="en-AU"/>
              </w:rPr>
            </w:pPr>
            <w:r>
              <w:rPr>
                <w:lang w:eastAsia="en-AU"/>
              </w:rPr>
              <w:t>100%</w:t>
            </w:r>
          </w:p>
        </w:tc>
        <w:tc>
          <w:tcPr>
            <w:tcW w:w="690" w:type="pct"/>
          </w:tcPr>
          <w:p w14:paraId="2464C5AF" w14:textId="77777777" w:rsidR="007851C6" w:rsidRDefault="007851C6" w:rsidP="009C4439">
            <w:pPr>
              <w:rPr>
                <w:lang w:eastAsia="en-AU"/>
              </w:rPr>
            </w:pPr>
            <w:r>
              <w:rPr>
                <w:lang w:eastAsia="en-AU"/>
              </w:rPr>
              <w:t>16</w:t>
            </w:r>
          </w:p>
        </w:tc>
        <w:tc>
          <w:tcPr>
            <w:tcW w:w="690" w:type="pct"/>
            <w:gridSpan w:val="2"/>
          </w:tcPr>
          <w:p w14:paraId="490097AD" w14:textId="77777777" w:rsidR="007851C6" w:rsidRDefault="007851C6" w:rsidP="009C4439">
            <w:pPr>
              <w:rPr>
                <w:lang w:eastAsia="en-AU"/>
              </w:rPr>
            </w:pPr>
            <w:r>
              <w:rPr>
                <w:lang w:eastAsia="en-AU"/>
              </w:rPr>
              <w:t>16</w:t>
            </w:r>
          </w:p>
        </w:tc>
        <w:tc>
          <w:tcPr>
            <w:tcW w:w="877" w:type="pct"/>
          </w:tcPr>
          <w:p w14:paraId="36C79E2A" w14:textId="77777777" w:rsidR="007851C6" w:rsidRDefault="007851C6" w:rsidP="009C4439">
            <w:pPr>
              <w:rPr>
                <w:lang w:eastAsia="en-AU"/>
              </w:rPr>
            </w:pPr>
            <w:r>
              <w:rPr>
                <w:lang w:eastAsia="en-AU"/>
              </w:rPr>
              <w:t>32</w:t>
            </w:r>
          </w:p>
        </w:tc>
      </w:tr>
      <w:tr w:rsidR="007851C6" w14:paraId="33551863" w14:textId="77777777" w:rsidTr="009C4439">
        <w:tc>
          <w:tcPr>
            <w:tcW w:w="606" w:type="pct"/>
          </w:tcPr>
          <w:p w14:paraId="0E53FF34" w14:textId="77777777" w:rsidR="007851C6" w:rsidRDefault="007851C6" w:rsidP="009C4439">
            <w:pPr>
              <w:rPr>
                <w:lang w:eastAsia="en-AU"/>
              </w:rPr>
            </w:pPr>
            <w:r>
              <w:rPr>
                <w:lang w:eastAsia="en-AU"/>
              </w:rPr>
              <w:t>University Staff Member Research Area</w:t>
            </w:r>
          </w:p>
        </w:tc>
        <w:tc>
          <w:tcPr>
            <w:tcW w:w="2136" w:type="pct"/>
          </w:tcPr>
          <w:p w14:paraId="47722A82" w14:textId="77777777" w:rsidR="007851C6" w:rsidRDefault="007851C6" w:rsidP="009C4439">
            <w:pPr>
              <w:rPr>
                <w:lang w:eastAsia="en-AU"/>
              </w:rPr>
            </w:pPr>
            <w:r>
              <w:rPr>
                <w:lang w:eastAsia="en-AU"/>
              </w:rPr>
              <w:t>400 (staff works in 4 areas)</w:t>
            </w:r>
          </w:p>
        </w:tc>
        <w:tc>
          <w:tcPr>
            <w:tcW w:w="690" w:type="pct"/>
          </w:tcPr>
          <w:p w14:paraId="01D5950C" w14:textId="77777777" w:rsidR="007851C6" w:rsidRDefault="007851C6" w:rsidP="009C4439">
            <w:pPr>
              <w:rPr>
                <w:lang w:eastAsia="en-AU"/>
              </w:rPr>
            </w:pPr>
            <w:r>
              <w:rPr>
                <w:lang w:eastAsia="en-AU"/>
              </w:rPr>
              <w:t>16</w:t>
            </w:r>
          </w:p>
        </w:tc>
        <w:tc>
          <w:tcPr>
            <w:tcW w:w="690" w:type="pct"/>
            <w:gridSpan w:val="2"/>
          </w:tcPr>
          <w:p w14:paraId="79C39C56" w14:textId="77777777" w:rsidR="007851C6" w:rsidRDefault="007851C6" w:rsidP="009C4439">
            <w:pPr>
              <w:rPr>
                <w:lang w:eastAsia="en-AU"/>
              </w:rPr>
            </w:pPr>
            <w:r>
              <w:rPr>
                <w:lang w:eastAsia="en-AU"/>
              </w:rPr>
              <w:t>16</w:t>
            </w:r>
          </w:p>
        </w:tc>
        <w:tc>
          <w:tcPr>
            <w:tcW w:w="877" w:type="pct"/>
          </w:tcPr>
          <w:p w14:paraId="60518B2D" w14:textId="77777777" w:rsidR="007851C6" w:rsidRDefault="007851C6" w:rsidP="009C4439">
            <w:pPr>
              <w:rPr>
                <w:lang w:eastAsia="en-AU"/>
              </w:rPr>
            </w:pPr>
            <w:r>
              <w:rPr>
                <w:lang w:eastAsia="en-AU"/>
              </w:rPr>
              <w:t>32</w:t>
            </w:r>
          </w:p>
        </w:tc>
      </w:tr>
      <w:tr w:rsidR="007851C6" w14:paraId="4F354E67" w14:textId="77777777" w:rsidTr="009C4439">
        <w:tc>
          <w:tcPr>
            <w:tcW w:w="606" w:type="pct"/>
          </w:tcPr>
          <w:p w14:paraId="62955C0A" w14:textId="77777777" w:rsidR="007851C6" w:rsidRDefault="007851C6" w:rsidP="009C4439">
            <w:pPr>
              <w:rPr>
                <w:lang w:eastAsia="en-AU"/>
              </w:rPr>
            </w:pPr>
            <w:r>
              <w:rPr>
                <w:lang w:eastAsia="en-AU"/>
              </w:rPr>
              <w:t>University Staff Member Research Area 2</w:t>
            </w:r>
          </w:p>
        </w:tc>
        <w:tc>
          <w:tcPr>
            <w:tcW w:w="2136" w:type="pct"/>
          </w:tcPr>
          <w:p w14:paraId="16F8CFD1" w14:textId="77777777" w:rsidR="007851C6" w:rsidRDefault="007851C6" w:rsidP="009C4439">
            <w:pPr>
              <w:rPr>
                <w:lang w:eastAsia="en-AU"/>
              </w:rPr>
            </w:pPr>
            <w:r>
              <w:rPr>
                <w:lang w:eastAsia="en-AU"/>
              </w:rPr>
              <w:t>1/50 (only 1 in 50 will manage a research area)</w:t>
            </w:r>
          </w:p>
        </w:tc>
        <w:tc>
          <w:tcPr>
            <w:tcW w:w="690" w:type="pct"/>
          </w:tcPr>
          <w:p w14:paraId="624932C8" w14:textId="77777777" w:rsidR="007851C6" w:rsidRDefault="007851C6" w:rsidP="009C4439">
            <w:pPr>
              <w:rPr>
                <w:lang w:eastAsia="en-AU"/>
              </w:rPr>
            </w:pPr>
            <w:r>
              <w:rPr>
                <w:lang w:eastAsia="en-AU"/>
              </w:rPr>
              <w:t>16</w:t>
            </w:r>
          </w:p>
        </w:tc>
        <w:tc>
          <w:tcPr>
            <w:tcW w:w="690" w:type="pct"/>
            <w:gridSpan w:val="2"/>
          </w:tcPr>
          <w:p w14:paraId="2D2E02CA" w14:textId="77777777" w:rsidR="007851C6" w:rsidRDefault="007851C6" w:rsidP="009C4439">
            <w:pPr>
              <w:rPr>
                <w:lang w:eastAsia="en-AU"/>
              </w:rPr>
            </w:pPr>
            <w:r>
              <w:rPr>
                <w:lang w:eastAsia="en-AU"/>
              </w:rPr>
              <w:t>16</w:t>
            </w:r>
          </w:p>
        </w:tc>
        <w:tc>
          <w:tcPr>
            <w:tcW w:w="877" w:type="pct"/>
          </w:tcPr>
          <w:p w14:paraId="592DDAF2" w14:textId="77777777" w:rsidR="007851C6" w:rsidRDefault="007851C6" w:rsidP="009C4439">
            <w:pPr>
              <w:rPr>
                <w:lang w:eastAsia="en-AU"/>
              </w:rPr>
            </w:pPr>
            <w:r>
              <w:rPr>
                <w:lang w:eastAsia="en-AU"/>
              </w:rPr>
              <w:t>32</w:t>
            </w:r>
          </w:p>
        </w:tc>
      </w:tr>
      <w:tr w:rsidR="007851C6" w14:paraId="153BEEB9" w14:textId="77777777" w:rsidTr="009C4439">
        <w:tc>
          <w:tcPr>
            <w:tcW w:w="4117" w:type="pct"/>
            <w:gridSpan w:val="4"/>
          </w:tcPr>
          <w:p w14:paraId="4B0DB31D" w14:textId="77777777" w:rsidR="007851C6" w:rsidRDefault="007851C6" w:rsidP="009C4439">
            <w:pPr>
              <w:rPr>
                <w:rFonts w:ascii="Calibri" w:hAnsi="Calibri"/>
                <w:color w:val="000000"/>
              </w:rPr>
            </w:pPr>
            <w:r>
              <w:rPr>
                <w:rFonts w:ascii="Calibri" w:hAnsi="Calibri"/>
                <w:color w:val="000000"/>
              </w:rPr>
              <w:t>TOTAL</w:t>
            </w:r>
          </w:p>
        </w:tc>
        <w:tc>
          <w:tcPr>
            <w:tcW w:w="883" w:type="pct"/>
            <w:gridSpan w:val="2"/>
            <w:vAlign w:val="bottom"/>
          </w:tcPr>
          <w:p w14:paraId="679D3660" w14:textId="77777777" w:rsidR="007851C6" w:rsidRDefault="007851C6" w:rsidP="009C4439">
            <w:pPr>
              <w:rPr>
                <w:rFonts w:ascii="Calibri" w:hAnsi="Calibri"/>
                <w:color w:val="000000"/>
              </w:rPr>
            </w:pPr>
            <w:r>
              <w:rPr>
                <w:rFonts w:ascii="Calibri" w:hAnsi="Calibri"/>
                <w:color w:val="000000"/>
              </w:rPr>
              <w:t>96</w:t>
            </w:r>
          </w:p>
        </w:tc>
      </w:tr>
    </w:tbl>
    <w:p w14:paraId="3741EDA0" w14:textId="77777777" w:rsidR="007851C6" w:rsidRDefault="007851C6" w:rsidP="009B0669">
      <w:pPr>
        <w:rPr>
          <w:lang w:eastAsia="en-AU"/>
        </w:rPr>
      </w:pPr>
    </w:p>
    <w:p w14:paraId="7745D25D" w14:textId="77777777" w:rsidR="007851C6" w:rsidRDefault="007851C6" w:rsidP="009B0669">
      <w:pPr>
        <w:rPr>
          <w:lang w:eastAsia="en-AU"/>
        </w:rPr>
      </w:pPr>
      <w:r>
        <w:rPr>
          <w:lang w:eastAsia="en-AU"/>
        </w:rPr>
        <w:t>Lookup relations calculated using mySQL (should be constant)</w:t>
      </w:r>
    </w:p>
    <w:tbl>
      <w:tblPr>
        <w:tblStyle w:val="TableGrid"/>
        <w:tblW w:w="5000" w:type="pct"/>
        <w:tblLook w:val="04A0" w:firstRow="1" w:lastRow="0" w:firstColumn="1" w:lastColumn="0" w:noHBand="0" w:noVBand="1"/>
      </w:tblPr>
      <w:tblGrid>
        <w:gridCol w:w="1732"/>
        <w:gridCol w:w="3754"/>
        <w:gridCol w:w="3756"/>
      </w:tblGrid>
      <w:tr w:rsidR="007851C6" w14:paraId="225DE740" w14:textId="77777777" w:rsidTr="009C4439">
        <w:tc>
          <w:tcPr>
            <w:tcW w:w="937" w:type="pct"/>
          </w:tcPr>
          <w:p w14:paraId="4CA41F50" w14:textId="77777777" w:rsidR="007851C6" w:rsidRPr="00730165" w:rsidRDefault="007851C6" w:rsidP="009C4439">
            <w:r>
              <w:rPr>
                <w:lang w:eastAsia="en-AU"/>
              </w:rPr>
              <w:t>Table Name</w:t>
            </w:r>
          </w:p>
        </w:tc>
        <w:tc>
          <w:tcPr>
            <w:tcW w:w="2031" w:type="pct"/>
          </w:tcPr>
          <w:p w14:paraId="4F521EB2" w14:textId="77777777" w:rsidR="007851C6" w:rsidRDefault="007851C6" w:rsidP="009C4439">
            <w:pPr>
              <w:rPr>
                <w:lang w:eastAsia="en-AU"/>
              </w:rPr>
            </w:pPr>
            <w:r>
              <w:rPr>
                <w:lang w:eastAsia="en-AU"/>
              </w:rPr>
              <w:t>Rows per relation</w:t>
            </w:r>
          </w:p>
        </w:tc>
        <w:tc>
          <w:tcPr>
            <w:tcW w:w="2032" w:type="pct"/>
          </w:tcPr>
          <w:p w14:paraId="1C707C51" w14:textId="77777777" w:rsidR="007851C6" w:rsidRDefault="007851C6" w:rsidP="009C4439">
            <w:pPr>
              <w:rPr>
                <w:lang w:eastAsia="en-AU"/>
              </w:rPr>
            </w:pPr>
            <w:r>
              <w:rPr>
                <w:lang w:eastAsia="en-AU"/>
              </w:rPr>
              <w:t>Size in KB</w:t>
            </w:r>
          </w:p>
        </w:tc>
      </w:tr>
      <w:tr w:rsidR="007851C6" w14:paraId="6E1649B0" w14:textId="77777777" w:rsidTr="009C4439">
        <w:tc>
          <w:tcPr>
            <w:tcW w:w="937" w:type="pct"/>
          </w:tcPr>
          <w:p w14:paraId="077D4218" w14:textId="77777777" w:rsidR="007851C6" w:rsidRDefault="007851C6" w:rsidP="009C4439">
            <w:pPr>
              <w:rPr>
                <w:lang w:eastAsia="en-AU"/>
              </w:rPr>
            </w:pPr>
            <w:r w:rsidRPr="00730165">
              <w:t>ResearchArea</w:t>
            </w:r>
          </w:p>
        </w:tc>
        <w:tc>
          <w:tcPr>
            <w:tcW w:w="2031" w:type="pct"/>
          </w:tcPr>
          <w:p w14:paraId="6B5D3CE7" w14:textId="77777777" w:rsidR="007851C6" w:rsidRDefault="007851C6" w:rsidP="009C4439">
            <w:pPr>
              <w:rPr>
                <w:lang w:eastAsia="en-AU"/>
              </w:rPr>
            </w:pPr>
            <w:r>
              <w:rPr>
                <w:lang w:eastAsia="en-AU"/>
              </w:rPr>
              <w:t xml:space="preserve">1000 </w:t>
            </w:r>
          </w:p>
        </w:tc>
        <w:tc>
          <w:tcPr>
            <w:tcW w:w="2032" w:type="pct"/>
          </w:tcPr>
          <w:p w14:paraId="72F64DDF" w14:textId="77777777" w:rsidR="007851C6" w:rsidRDefault="007851C6" w:rsidP="009C4439">
            <w:pPr>
              <w:rPr>
                <w:lang w:eastAsia="en-AU"/>
              </w:rPr>
            </w:pPr>
            <w:r>
              <w:rPr>
                <w:lang w:eastAsia="en-AU"/>
              </w:rPr>
              <w:t>256 (240+16)*</w:t>
            </w:r>
          </w:p>
        </w:tc>
      </w:tr>
      <w:tr w:rsidR="007851C6" w14:paraId="14772A12" w14:textId="77777777" w:rsidTr="009C4439">
        <w:tc>
          <w:tcPr>
            <w:tcW w:w="937" w:type="pct"/>
          </w:tcPr>
          <w:p w14:paraId="6815D182" w14:textId="77777777" w:rsidR="007851C6" w:rsidRDefault="007851C6" w:rsidP="009C4439">
            <w:pPr>
              <w:rPr>
                <w:lang w:eastAsia="en-AU"/>
              </w:rPr>
            </w:pPr>
            <w:r w:rsidRPr="004765E4">
              <w:rPr>
                <w:lang w:eastAsia="en-AU"/>
              </w:rPr>
              <w:t>Document Status</w:t>
            </w:r>
          </w:p>
        </w:tc>
        <w:tc>
          <w:tcPr>
            <w:tcW w:w="2031" w:type="pct"/>
            <w:vAlign w:val="center"/>
          </w:tcPr>
          <w:p w14:paraId="281349B6" w14:textId="77777777" w:rsidR="007851C6" w:rsidRDefault="007851C6" w:rsidP="009C4439">
            <w:pPr>
              <w:rPr>
                <w:lang w:eastAsia="en-AU"/>
              </w:rPr>
            </w:pPr>
            <w:r>
              <w:rPr>
                <w:lang w:eastAsia="en-AU"/>
              </w:rPr>
              <w:t>4</w:t>
            </w:r>
          </w:p>
        </w:tc>
        <w:tc>
          <w:tcPr>
            <w:tcW w:w="2032" w:type="pct"/>
          </w:tcPr>
          <w:p w14:paraId="06FF8AA9" w14:textId="77777777" w:rsidR="007851C6" w:rsidRDefault="007851C6" w:rsidP="009C4439">
            <w:pPr>
              <w:rPr>
                <w:lang w:eastAsia="en-AU"/>
              </w:rPr>
            </w:pPr>
            <w:r>
              <w:rPr>
                <w:lang w:eastAsia="en-AU"/>
              </w:rPr>
              <w:t>32 (16+16)</w:t>
            </w:r>
          </w:p>
        </w:tc>
      </w:tr>
      <w:tr w:rsidR="007851C6" w14:paraId="247BDBAA" w14:textId="77777777" w:rsidTr="009C4439">
        <w:tc>
          <w:tcPr>
            <w:tcW w:w="937" w:type="pct"/>
          </w:tcPr>
          <w:p w14:paraId="3A95C29D" w14:textId="77777777" w:rsidR="007851C6" w:rsidRDefault="007851C6" w:rsidP="009C4439">
            <w:pPr>
              <w:rPr>
                <w:lang w:eastAsia="en-AU"/>
              </w:rPr>
            </w:pPr>
            <w:r w:rsidRPr="004765E4">
              <w:rPr>
                <w:lang w:eastAsia="en-AU"/>
              </w:rPr>
              <w:t>Document Type</w:t>
            </w:r>
          </w:p>
        </w:tc>
        <w:tc>
          <w:tcPr>
            <w:tcW w:w="2031" w:type="pct"/>
            <w:vAlign w:val="center"/>
          </w:tcPr>
          <w:p w14:paraId="1E57E537" w14:textId="77777777" w:rsidR="007851C6" w:rsidRDefault="007851C6" w:rsidP="009C4439">
            <w:pPr>
              <w:rPr>
                <w:lang w:eastAsia="en-AU"/>
              </w:rPr>
            </w:pPr>
            <w:r>
              <w:rPr>
                <w:lang w:eastAsia="en-AU"/>
              </w:rPr>
              <w:t>15</w:t>
            </w:r>
          </w:p>
        </w:tc>
        <w:tc>
          <w:tcPr>
            <w:tcW w:w="2032" w:type="pct"/>
          </w:tcPr>
          <w:p w14:paraId="2D014334" w14:textId="77777777" w:rsidR="007851C6" w:rsidRDefault="007851C6" w:rsidP="009C4439">
            <w:pPr>
              <w:rPr>
                <w:lang w:eastAsia="en-AU"/>
              </w:rPr>
            </w:pPr>
            <w:r>
              <w:rPr>
                <w:lang w:eastAsia="en-AU"/>
              </w:rPr>
              <w:t>32 (16+16)</w:t>
            </w:r>
          </w:p>
        </w:tc>
      </w:tr>
      <w:tr w:rsidR="007851C6" w14:paraId="13CCFD70" w14:textId="77777777" w:rsidTr="009C4439">
        <w:tc>
          <w:tcPr>
            <w:tcW w:w="937" w:type="pct"/>
          </w:tcPr>
          <w:p w14:paraId="3EA6BDF5" w14:textId="77777777" w:rsidR="007851C6" w:rsidRDefault="007851C6" w:rsidP="009C4439">
            <w:pPr>
              <w:rPr>
                <w:lang w:eastAsia="en-AU"/>
              </w:rPr>
            </w:pPr>
            <w:r w:rsidRPr="004765E4">
              <w:rPr>
                <w:lang w:eastAsia="en-AU"/>
              </w:rPr>
              <w:t>Country</w:t>
            </w:r>
          </w:p>
        </w:tc>
        <w:tc>
          <w:tcPr>
            <w:tcW w:w="2031" w:type="pct"/>
            <w:vAlign w:val="center"/>
          </w:tcPr>
          <w:p w14:paraId="1DD2387F" w14:textId="77777777" w:rsidR="007851C6" w:rsidRDefault="007851C6" w:rsidP="009C4439">
            <w:pPr>
              <w:rPr>
                <w:lang w:eastAsia="en-AU"/>
              </w:rPr>
            </w:pPr>
            <w:r>
              <w:rPr>
                <w:lang w:eastAsia="en-AU"/>
              </w:rPr>
              <w:t>249</w:t>
            </w:r>
          </w:p>
        </w:tc>
        <w:tc>
          <w:tcPr>
            <w:tcW w:w="2032" w:type="pct"/>
          </w:tcPr>
          <w:p w14:paraId="24CE2778" w14:textId="77777777" w:rsidR="007851C6" w:rsidRDefault="007851C6" w:rsidP="009C4439">
            <w:pPr>
              <w:rPr>
                <w:lang w:eastAsia="en-AU"/>
              </w:rPr>
            </w:pPr>
            <w:r>
              <w:rPr>
                <w:lang w:eastAsia="en-AU"/>
              </w:rPr>
              <w:t>32 (16+16)</w:t>
            </w:r>
          </w:p>
        </w:tc>
      </w:tr>
      <w:tr w:rsidR="007851C6" w14:paraId="6A1CAB8F" w14:textId="77777777" w:rsidTr="009C4439">
        <w:tc>
          <w:tcPr>
            <w:tcW w:w="937" w:type="pct"/>
          </w:tcPr>
          <w:p w14:paraId="3A23792B" w14:textId="77777777" w:rsidR="007851C6" w:rsidRDefault="007851C6" w:rsidP="009C4439">
            <w:pPr>
              <w:rPr>
                <w:lang w:eastAsia="en-AU"/>
              </w:rPr>
            </w:pPr>
            <w:r w:rsidRPr="004765E4">
              <w:rPr>
                <w:lang w:eastAsia="en-AU"/>
              </w:rPr>
              <w:t>Visa Status</w:t>
            </w:r>
          </w:p>
        </w:tc>
        <w:tc>
          <w:tcPr>
            <w:tcW w:w="2031" w:type="pct"/>
            <w:vAlign w:val="center"/>
          </w:tcPr>
          <w:p w14:paraId="7DEC4B65" w14:textId="77777777" w:rsidR="007851C6" w:rsidRDefault="007851C6" w:rsidP="009C4439">
            <w:pPr>
              <w:rPr>
                <w:lang w:eastAsia="en-AU"/>
              </w:rPr>
            </w:pPr>
            <w:r>
              <w:rPr>
                <w:lang w:eastAsia="en-AU"/>
              </w:rPr>
              <w:t>5</w:t>
            </w:r>
          </w:p>
        </w:tc>
        <w:tc>
          <w:tcPr>
            <w:tcW w:w="2032" w:type="pct"/>
          </w:tcPr>
          <w:p w14:paraId="6D156DA8" w14:textId="77777777" w:rsidR="007851C6" w:rsidRDefault="007851C6" w:rsidP="009C4439">
            <w:pPr>
              <w:rPr>
                <w:lang w:eastAsia="en-AU"/>
              </w:rPr>
            </w:pPr>
            <w:r>
              <w:rPr>
                <w:lang w:eastAsia="en-AU"/>
              </w:rPr>
              <w:t>32 (16+16)</w:t>
            </w:r>
          </w:p>
        </w:tc>
      </w:tr>
      <w:tr w:rsidR="007851C6" w14:paraId="26B51A86" w14:textId="77777777" w:rsidTr="009C4439">
        <w:tc>
          <w:tcPr>
            <w:tcW w:w="937" w:type="pct"/>
          </w:tcPr>
          <w:p w14:paraId="68EE6B95" w14:textId="77777777" w:rsidR="007851C6" w:rsidRDefault="007851C6" w:rsidP="009C4439">
            <w:pPr>
              <w:rPr>
                <w:lang w:eastAsia="en-AU"/>
              </w:rPr>
            </w:pPr>
            <w:r w:rsidRPr="004765E4">
              <w:rPr>
                <w:lang w:eastAsia="en-AU"/>
              </w:rPr>
              <w:t>Correspondence Method</w:t>
            </w:r>
          </w:p>
        </w:tc>
        <w:tc>
          <w:tcPr>
            <w:tcW w:w="2031" w:type="pct"/>
            <w:vAlign w:val="center"/>
          </w:tcPr>
          <w:p w14:paraId="1DA21CC8" w14:textId="77777777" w:rsidR="007851C6" w:rsidRDefault="007851C6" w:rsidP="009C4439">
            <w:pPr>
              <w:rPr>
                <w:lang w:eastAsia="en-AU"/>
              </w:rPr>
            </w:pPr>
            <w:r>
              <w:rPr>
                <w:lang w:eastAsia="en-AU"/>
              </w:rPr>
              <w:t>4</w:t>
            </w:r>
          </w:p>
        </w:tc>
        <w:tc>
          <w:tcPr>
            <w:tcW w:w="2032" w:type="pct"/>
          </w:tcPr>
          <w:p w14:paraId="6F36DC7A" w14:textId="77777777" w:rsidR="007851C6" w:rsidRDefault="007851C6" w:rsidP="009C4439">
            <w:pPr>
              <w:rPr>
                <w:lang w:eastAsia="en-AU"/>
              </w:rPr>
            </w:pPr>
            <w:r>
              <w:rPr>
                <w:lang w:eastAsia="en-AU"/>
              </w:rPr>
              <w:t>32 (16+16)</w:t>
            </w:r>
          </w:p>
        </w:tc>
      </w:tr>
      <w:tr w:rsidR="007851C6" w14:paraId="0A222D0F" w14:textId="77777777" w:rsidTr="009C4439">
        <w:tc>
          <w:tcPr>
            <w:tcW w:w="937" w:type="pct"/>
          </w:tcPr>
          <w:p w14:paraId="0CC7573B" w14:textId="77777777" w:rsidR="007851C6" w:rsidRDefault="007851C6" w:rsidP="009C4439">
            <w:pPr>
              <w:rPr>
                <w:lang w:eastAsia="en-AU"/>
              </w:rPr>
            </w:pPr>
            <w:r w:rsidRPr="004765E4">
              <w:rPr>
                <w:lang w:eastAsia="en-AU"/>
              </w:rPr>
              <w:t>Payment Method</w:t>
            </w:r>
          </w:p>
        </w:tc>
        <w:tc>
          <w:tcPr>
            <w:tcW w:w="2031" w:type="pct"/>
            <w:vAlign w:val="center"/>
          </w:tcPr>
          <w:p w14:paraId="566A3006" w14:textId="77777777" w:rsidR="007851C6" w:rsidRDefault="007851C6" w:rsidP="009C4439">
            <w:pPr>
              <w:rPr>
                <w:lang w:eastAsia="en-AU"/>
              </w:rPr>
            </w:pPr>
            <w:r>
              <w:rPr>
                <w:lang w:eastAsia="en-AU"/>
              </w:rPr>
              <w:t>4</w:t>
            </w:r>
          </w:p>
        </w:tc>
        <w:tc>
          <w:tcPr>
            <w:tcW w:w="2032" w:type="pct"/>
          </w:tcPr>
          <w:p w14:paraId="42C13BDC" w14:textId="77777777" w:rsidR="007851C6" w:rsidRDefault="007851C6" w:rsidP="009C4439">
            <w:pPr>
              <w:rPr>
                <w:lang w:eastAsia="en-AU"/>
              </w:rPr>
            </w:pPr>
            <w:r>
              <w:rPr>
                <w:lang w:eastAsia="en-AU"/>
              </w:rPr>
              <w:t>32 (16+16)</w:t>
            </w:r>
          </w:p>
        </w:tc>
      </w:tr>
      <w:tr w:rsidR="007851C6" w14:paraId="20FC60DA" w14:textId="77777777" w:rsidTr="009C4439">
        <w:tc>
          <w:tcPr>
            <w:tcW w:w="937" w:type="pct"/>
          </w:tcPr>
          <w:p w14:paraId="5C274C86" w14:textId="77777777" w:rsidR="007851C6" w:rsidRDefault="007851C6" w:rsidP="009C4439">
            <w:pPr>
              <w:rPr>
                <w:lang w:eastAsia="en-AU"/>
              </w:rPr>
            </w:pPr>
            <w:r w:rsidRPr="004765E4">
              <w:rPr>
                <w:lang w:eastAsia="en-AU"/>
              </w:rPr>
              <w:t>Award Type</w:t>
            </w:r>
          </w:p>
        </w:tc>
        <w:tc>
          <w:tcPr>
            <w:tcW w:w="2031" w:type="pct"/>
            <w:vAlign w:val="center"/>
          </w:tcPr>
          <w:p w14:paraId="6AAF93BC" w14:textId="77777777" w:rsidR="007851C6" w:rsidRDefault="007851C6" w:rsidP="009C4439">
            <w:pPr>
              <w:rPr>
                <w:lang w:eastAsia="en-AU"/>
              </w:rPr>
            </w:pPr>
            <w:r>
              <w:rPr>
                <w:lang w:eastAsia="en-AU"/>
              </w:rPr>
              <w:t>4</w:t>
            </w:r>
          </w:p>
        </w:tc>
        <w:tc>
          <w:tcPr>
            <w:tcW w:w="2032" w:type="pct"/>
          </w:tcPr>
          <w:p w14:paraId="6CC37214" w14:textId="77777777" w:rsidR="007851C6" w:rsidRDefault="007851C6" w:rsidP="009C4439">
            <w:pPr>
              <w:rPr>
                <w:lang w:eastAsia="en-AU"/>
              </w:rPr>
            </w:pPr>
            <w:r>
              <w:rPr>
                <w:lang w:eastAsia="en-AU"/>
              </w:rPr>
              <w:t>32 (16+16)</w:t>
            </w:r>
          </w:p>
        </w:tc>
      </w:tr>
      <w:tr w:rsidR="007851C6" w14:paraId="4D94F23B" w14:textId="77777777" w:rsidTr="009C4439">
        <w:tc>
          <w:tcPr>
            <w:tcW w:w="937" w:type="pct"/>
          </w:tcPr>
          <w:p w14:paraId="0D1C6124" w14:textId="77777777" w:rsidR="007851C6" w:rsidRDefault="007851C6" w:rsidP="009C4439">
            <w:pPr>
              <w:rPr>
                <w:lang w:eastAsia="en-AU"/>
              </w:rPr>
            </w:pPr>
            <w:r w:rsidRPr="004765E4">
              <w:rPr>
                <w:lang w:eastAsia="en-AU"/>
              </w:rPr>
              <w:t>Application Status</w:t>
            </w:r>
          </w:p>
        </w:tc>
        <w:tc>
          <w:tcPr>
            <w:tcW w:w="2031" w:type="pct"/>
            <w:vAlign w:val="center"/>
          </w:tcPr>
          <w:p w14:paraId="14C762AB" w14:textId="77777777" w:rsidR="007851C6" w:rsidRDefault="007851C6" w:rsidP="009C4439">
            <w:pPr>
              <w:rPr>
                <w:lang w:eastAsia="en-AU"/>
              </w:rPr>
            </w:pPr>
            <w:r>
              <w:rPr>
                <w:lang w:eastAsia="en-AU"/>
              </w:rPr>
              <w:t>4</w:t>
            </w:r>
          </w:p>
        </w:tc>
        <w:tc>
          <w:tcPr>
            <w:tcW w:w="2032" w:type="pct"/>
          </w:tcPr>
          <w:p w14:paraId="402103A0" w14:textId="77777777" w:rsidR="007851C6" w:rsidRDefault="007851C6" w:rsidP="009C4439">
            <w:pPr>
              <w:rPr>
                <w:lang w:eastAsia="en-AU"/>
              </w:rPr>
            </w:pPr>
            <w:r>
              <w:rPr>
                <w:lang w:eastAsia="en-AU"/>
              </w:rPr>
              <w:t>48 (32+16)</w:t>
            </w:r>
          </w:p>
        </w:tc>
      </w:tr>
      <w:tr w:rsidR="007851C6" w14:paraId="66C31E24" w14:textId="77777777" w:rsidTr="009C4439">
        <w:tc>
          <w:tcPr>
            <w:tcW w:w="937" w:type="pct"/>
          </w:tcPr>
          <w:p w14:paraId="661DAADB" w14:textId="77777777" w:rsidR="007851C6" w:rsidRDefault="007851C6" w:rsidP="009C4439">
            <w:pPr>
              <w:rPr>
                <w:lang w:eastAsia="en-AU"/>
              </w:rPr>
            </w:pPr>
            <w:r w:rsidRPr="004765E4">
              <w:rPr>
                <w:lang w:eastAsia="en-AU"/>
              </w:rPr>
              <w:t>Decision Type</w:t>
            </w:r>
          </w:p>
        </w:tc>
        <w:tc>
          <w:tcPr>
            <w:tcW w:w="2031" w:type="pct"/>
            <w:vAlign w:val="center"/>
          </w:tcPr>
          <w:p w14:paraId="1B308334" w14:textId="77777777" w:rsidR="007851C6" w:rsidRDefault="007851C6" w:rsidP="009C4439">
            <w:pPr>
              <w:rPr>
                <w:lang w:eastAsia="en-AU"/>
              </w:rPr>
            </w:pPr>
            <w:r>
              <w:rPr>
                <w:lang w:eastAsia="en-AU"/>
              </w:rPr>
              <w:t>12</w:t>
            </w:r>
          </w:p>
        </w:tc>
        <w:tc>
          <w:tcPr>
            <w:tcW w:w="2032" w:type="pct"/>
          </w:tcPr>
          <w:p w14:paraId="2F262E18" w14:textId="77777777" w:rsidR="007851C6" w:rsidRDefault="007851C6" w:rsidP="009C4439">
            <w:pPr>
              <w:rPr>
                <w:lang w:eastAsia="en-AU"/>
              </w:rPr>
            </w:pPr>
            <w:r>
              <w:rPr>
                <w:lang w:eastAsia="en-AU"/>
              </w:rPr>
              <w:t>32 (16+16)</w:t>
            </w:r>
          </w:p>
        </w:tc>
      </w:tr>
      <w:tr w:rsidR="007851C6" w14:paraId="271A3236" w14:textId="77777777" w:rsidTr="009C4439">
        <w:tc>
          <w:tcPr>
            <w:tcW w:w="2968" w:type="pct"/>
            <w:gridSpan w:val="2"/>
          </w:tcPr>
          <w:p w14:paraId="66683998" w14:textId="77777777" w:rsidR="007851C6" w:rsidRDefault="007851C6" w:rsidP="009C4439">
            <w:pPr>
              <w:rPr>
                <w:rFonts w:ascii="Calibri" w:hAnsi="Calibri"/>
                <w:color w:val="000000"/>
              </w:rPr>
            </w:pPr>
            <w:r>
              <w:rPr>
                <w:rFonts w:ascii="Calibri" w:hAnsi="Calibri"/>
                <w:color w:val="000000"/>
              </w:rPr>
              <w:t>TOTAL</w:t>
            </w:r>
          </w:p>
        </w:tc>
        <w:tc>
          <w:tcPr>
            <w:tcW w:w="2032" w:type="pct"/>
            <w:vAlign w:val="bottom"/>
          </w:tcPr>
          <w:p w14:paraId="47767959" w14:textId="77777777" w:rsidR="007851C6" w:rsidRDefault="007851C6" w:rsidP="009C4439">
            <w:pPr>
              <w:rPr>
                <w:rFonts w:ascii="Calibri" w:hAnsi="Calibri"/>
                <w:color w:val="000000"/>
              </w:rPr>
            </w:pPr>
            <w:r>
              <w:rPr>
                <w:rFonts w:ascii="Calibri" w:hAnsi="Calibri"/>
                <w:color w:val="000000"/>
              </w:rPr>
              <w:t>560kb</w:t>
            </w:r>
          </w:p>
        </w:tc>
      </w:tr>
    </w:tbl>
    <w:p w14:paraId="33050428" w14:textId="77777777" w:rsidR="007851C6" w:rsidRDefault="007851C6" w:rsidP="009B0669">
      <w:pPr>
        <w:rPr>
          <w:lang w:eastAsia="en-AU"/>
        </w:rPr>
      </w:pPr>
    </w:p>
    <w:p w14:paraId="627D3165" w14:textId="77777777" w:rsidR="007851C6" w:rsidRDefault="007851C6" w:rsidP="009B0669">
      <w:pPr>
        <w:rPr>
          <w:lang w:eastAsia="en-AU"/>
        </w:rPr>
      </w:pPr>
      <w:r>
        <w:rPr>
          <w:lang w:eastAsia="en-AU"/>
        </w:rPr>
        <w:t>* calculated manually</w:t>
      </w:r>
    </w:p>
    <w:p w14:paraId="77DCD8BD" w14:textId="77777777" w:rsidR="007851C6" w:rsidRDefault="007851C6" w:rsidP="009B0669">
      <w:pPr>
        <w:rPr>
          <w:lang w:eastAsia="en-AU"/>
        </w:rPr>
      </w:pPr>
      <w:r>
        <w:rPr>
          <w:lang w:eastAsia="en-AU"/>
        </w:rPr>
        <w:t xml:space="preserve">Calculated using the following SQL, attined from </w:t>
      </w:r>
      <w:hyperlink r:id="rId14" w:history="1">
        <w:r w:rsidRPr="00C86496">
          <w:rPr>
            <w:rStyle w:val="Hyperlink"/>
            <w:lang w:eastAsia="en-AU"/>
          </w:rPr>
          <w:t>http://dba.stackexchange.com/questions/46069/how-to-estimate-predict-data-size-and-index-size-of-a-table-in-mysql</w:t>
        </w:r>
      </w:hyperlink>
    </w:p>
    <w:p w14:paraId="6E73BDD3" w14:textId="77777777" w:rsidR="007851C6"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SELECT </w:t>
      </w:r>
    </w:p>
    <w:p w14:paraId="69462888"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table_name</w:t>
      </w:r>
      <w:r>
        <w:rPr>
          <w:rFonts w:ascii="Courier New" w:eastAsia="Times New Roman" w:hAnsi="Courier New" w:cs="Courier New"/>
          <w:sz w:val="20"/>
          <w:szCs w:val="20"/>
          <w:lang w:eastAsia="en-AU"/>
        </w:rPr>
        <w:t>,</w:t>
      </w:r>
    </w:p>
    <w:p w14:paraId="438DE45D"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CONCAT(FORMAT(DAT/POWER(1024,pw1),2),' ',SUBSTR(units,pw1*2+1,2)) DATSIZE,</w:t>
      </w:r>
    </w:p>
    <w:p w14:paraId="357EA066"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CONCAT(FORMAT(NDX/POWER(1024,pw2),2),' ',SUBSTR(units,pw2*2+1,2)) NDXSIZE,</w:t>
      </w:r>
    </w:p>
    <w:p w14:paraId="55DC3003"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CONCAT(FORMAT(TBL/POWER(1024,pw3),2),' ',SUBSTR(units,pw3*2+1,2)) TBLSIZE</w:t>
      </w:r>
    </w:p>
    <w:p w14:paraId="7B2ABD73"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FROM</w:t>
      </w:r>
    </w:p>
    <w:p w14:paraId="31B2E73B"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w:t>
      </w:r>
    </w:p>
    <w:p w14:paraId="375D7F0D"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SELECT table_name</w:t>
      </w:r>
      <w:r>
        <w:rPr>
          <w:rFonts w:ascii="Courier New" w:eastAsia="Times New Roman" w:hAnsi="Courier New" w:cs="Courier New"/>
          <w:sz w:val="20"/>
          <w:szCs w:val="20"/>
          <w:lang w:eastAsia="en-AU"/>
        </w:rPr>
        <w:t>,</w:t>
      </w:r>
      <w:r w:rsidRPr="00E8140B">
        <w:rPr>
          <w:rFonts w:ascii="Courier New" w:eastAsia="Times New Roman" w:hAnsi="Courier New" w:cs="Courier New"/>
          <w:sz w:val="20"/>
          <w:szCs w:val="20"/>
          <w:lang w:eastAsia="en-AU"/>
        </w:rPr>
        <w:t>DAT,NDX,TBL,IF(px&gt;4,4,px) pw1,IF(py&gt;4,4,py) pw2,IF(pz&gt;4,4,pz) pw3</w:t>
      </w:r>
    </w:p>
    <w:p w14:paraId="18DFED8B"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FROM </w:t>
      </w:r>
    </w:p>
    <w:p w14:paraId="61A89C79"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w:t>
      </w:r>
    </w:p>
    <w:p w14:paraId="1C87C9E4"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SELECT table_name</w:t>
      </w:r>
      <w:r>
        <w:rPr>
          <w:rFonts w:ascii="Courier New" w:eastAsia="Times New Roman" w:hAnsi="Courier New" w:cs="Courier New"/>
          <w:sz w:val="20"/>
          <w:szCs w:val="20"/>
          <w:lang w:eastAsia="en-AU"/>
        </w:rPr>
        <w:t>,</w:t>
      </w:r>
      <w:r w:rsidRPr="00E8140B">
        <w:rPr>
          <w:rFonts w:ascii="Courier New" w:eastAsia="Times New Roman" w:hAnsi="Courier New" w:cs="Courier New"/>
          <w:sz w:val="20"/>
          <w:szCs w:val="20"/>
          <w:lang w:eastAsia="en-AU"/>
        </w:rPr>
        <w:t>data_length DAT,index_length NDX,data_length+index_length TBL,</w:t>
      </w:r>
    </w:p>
    <w:p w14:paraId="2058F3F1"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FLOOR(LOG(IF(data_length=0,1,data_length))/LOG(1024)) px,</w:t>
      </w:r>
    </w:p>
    <w:p w14:paraId="0F931C4D"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FLOOR(LOG(IF(index_length=0,1,index_length))/LOG(1024)) py,</w:t>
      </w:r>
    </w:p>
    <w:p w14:paraId="19B16ED9"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FLOOR(LOG(data_length+index_length)/LOG(1024)) pz</w:t>
      </w:r>
    </w:p>
    <w:p w14:paraId="46F62923"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FROM information_schema.tables</w:t>
      </w:r>
    </w:p>
    <w:p w14:paraId="6C95074B"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WHERE table_schema='</w:t>
      </w:r>
      <w:r>
        <w:rPr>
          <w:rFonts w:ascii="Courier New" w:eastAsia="Times New Roman" w:hAnsi="Courier New" w:cs="Courier New"/>
          <w:sz w:val="20"/>
          <w:szCs w:val="20"/>
          <w:lang w:eastAsia="en-AU"/>
        </w:rPr>
        <w:t>dean0109</w:t>
      </w:r>
      <w:r w:rsidRPr="00E8140B">
        <w:rPr>
          <w:rFonts w:ascii="Courier New" w:eastAsia="Times New Roman" w:hAnsi="Courier New" w:cs="Courier New"/>
          <w:sz w:val="20"/>
          <w:szCs w:val="20"/>
          <w:lang w:eastAsia="en-AU"/>
        </w:rPr>
        <w:t>'</w:t>
      </w:r>
    </w:p>
    <w:p w14:paraId="2C45B172"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xml:space="preserve">    ) AA</w:t>
      </w:r>
    </w:p>
    <w:p w14:paraId="08B53D28" w14:textId="77777777" w:rsidR="007851C6" w:rsidRPr="00E8140B" w:rsidRDefault="007851C6" w:rsidP="009B06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20"/>
          <w:szCs w:val="20"/>
          <w:lang w:eastAsia="en-AU"/>
        </w:rPr>
      </w:pPr>
      <w:r w:rsidRPr="00E8140B">
        <w:rPr>
          <w:rFonts w:ascii="Courier New" w:eastAsia="Times New Roman" w:hAnsi="Courier New" w:cs="Courier New"/>
          <w:sz w:val="20"/>
          <w:szCs w:val="20"/>
          <w:lang w:eastAsia="en-AU"/>
        </w:rPr>
        <w:t>) A,(SELECT 'B KBMBGBTB' units) B;</w:t>
      </w:r>
    </w:p>
    <w:p w14:paraId="2BF7D9BC" w14:textId="77777777" w:rsidR="007851C6" w:rsidRDefault="007851C6" w:rsidP="009B0669">
      <w:pPr>
        <w:rPr>
          <w:lang w:eastAsia="en-AU"/>
        </w:rPr>
      </w:pPr>
      <w:r>
        <w:rPr>
          <w:lang w:eastAsia="en-AU"/>
        </w:rPr>
        <w:t xml:space="preserve">In summary the database is expected to grow at around 6Mb per year with staff and lookup table sizes and constants remaining relatively the same size from year to year. However it should be added this does not include added documents such as PDFs or image/document scans that will outway the entire size of database by several orders of magnitude every year. Though since little is known about what is presented by applicants and also what is deemed to be worth keeping is also unknown no estimation of these more pressing space requirements have been made at this stage. </w:t>
      </w:r>
    </w:p>
    <w:p w14:paraId="5E68CF98" w14:textId="77777777" w:rsidR="007851C6" w:rsidRDefault="007851C6" w:rsidP="007851C6">
      <w:pPr>
        <w:pStyle w:val="Heading2"/>
        <w:pageBreakBefore/>
        <w:numPr>
          <w:ilvl w:val="1"/>
          <w:numId w:val="6"/>
        </w:numPr>
        <w:spacing w:before="240"/>
      </w:pPr>
      <w:bookmarkStart w:id="30" w:name="_Toc390348426"/>
      <w:bookmarkStart w:id="31" w:name="_Toc390363190"/>
      <w:bookmarkEnd w:id="29"/>
      <w:r>
        <w:t>Design user views</w:t>
      </w:r>
      <w:bookmarkEnd w:id="30"/>
      <w:bookmarkEnd w:id="31"/>
    </w:p>
    <w:p w14:paraId="75F0F34D" w14:textId="77777777" w:rsidR="007851C6" w:rsidRDefault="007851C6" w:rsidP="003314BF">
      <w:pPr>
        <w:rPr>
          <w:lang w:eastAsia="en-AU"/>
        </w:rPr>
      </w:pPr>
      <w:r>
        <w:rPr>
          <w:lang w:eastAsia="en-AU"/>
        </w:rPr>
        <w:t>The database has four possible views each inheriting the previous view, as outlined by the initial requirements documentation.</w:t>
      </w:r>
    </w:p>
    <w:p w14:paraId="37B2BF31" w14:textId="77777777" w:rsidR="007851C6" w:rsidRDefault="007851C6" w:rsidP="003406C2">
      <w:pPr>
        <w:pStyle w:val="NoSpacing"/>
        <w:rPr>
          <w:lang w:eastAsia="en-AU"/>
        </w:rPr>
      </w:pPr>
      <w:r>
        <w:rPr>
          <w:lang w:eastAsia="en-AU"/>
        </w:rPr>
        <w:t xml:space="preserve">These are </w:t>
      </w:r>
    </w:p>
    <w:p w14:paraId="5F5D9C22" w14:textId="77777777" w:rsidR="007851C6" w:rsidRDefault="007851C6" w:rsidP="007851C6">
      <w:pPr>
        <w:pStyle w:val="ListParagraph"/>
        <w:numPr>
          <w:ilvl w:val="0"/>
          <w:numId w:val="4"/>
        </w:numPr>
        <w:rPr>
          <w:lang w:eastAsia="en-AU"/>
        </w:rPr>
      </w:pPr>
      <w:r>
        <w:rPr>
          <w:lang w:eastAsia="en-AU"/>
        </w:rPr>
        <w:t>Views for all staff, including professional, academic and RHD staff</w:t>
      </w:r>
    </w:p>
    <w:p w14:paraId="253B9C52" w14:textId="77777777" w:rsidR="007851C6" w:rsidRDefault="007851C6" w:rsidP="007851C6">
      <w:pPr>
        <w:pStyle w:val="ListParagraph"/>
        <w:numPr>
          <w:ilvl w:val="1"/>
          <w:numId w:val="4"/>
        </w:numPr>
        <w:rPr>
          <w:lang w:eastAsia="en-AU"/>
        </w:rPr>
      </w:pPr>
      <w:r>
        <w:rPr>
          <w:lang w:eastAsia="en-AU"/>
        </w:rPr>
        <w:t>Show all ongoing applications for which the current user staff member has an involvement. The definition of involvement includes playing a supervision role, having flagged the application, or being the staff member to most recently modify an application. The columns of this will be selected to allow the users to identify the application and applicant and the role they are playing (e.g. primary supervisor etc), and allow them to quickly determine what the next stage of developing the application.</w:t>
      </w:r>
    </w:p>
    <w:p w14:paraId="7AE8B2B4" w14:textId="77777777" w:rsidR="007851C6" w:rsidRDefault="007851C6" w:rsidP="007851C6">
      <w:pPr>
        <w:pStyle w:val="ListParagraph"/>
        <w:numPr>
          <w:ilvl w:val="0"/>
          <w:numId w:val="4"/>
        </w:numPr>
        <w:rPr>
          <w:lang w:eastAsia="en-AU"/>
        </w:rPr>
      </w:pPr>
      <w:r>
        <w:rPr>
          <w:lang w:eastAsia="en-AU"/>
        </w:rPr>
        <w:t xml:space="preserve">An ‘academic staff view’ </w:t>
      </w:r>
    </w:p>
    <w:p w14:paraId="4C1C9714" w14:textId="77777777" w:rsidR="007851C6" w:rsidRDefault="007851C6" w:rsidP="007851C6">
      <w:pPr>
        <w:pStyle w:val="ListParagraph"/>
        <w:numPr>
          <w:ilvl w:val="1"/>
          <w:numId w:val="4"/>
        </w:numPr>
        <w:rPr>
          <w:lang w:eastAsia="en-AU"/>
        </w:rPr>
      </w:pPr>
      <w:r>
        <w:rPr>
          <w:lang w:eastAsia="en-AU"/>
        </w:rPr>
        <w:t>A view for academic staff to list all recently added applicationsthat are in research areas that the current user has registered as working in.</w:t>
      </w:r>
    </w:p>
    <w:p w14:paraId="7FDCC57C" w14:textId="77777777" w:rsidR="007851C6" w:rsidRDefault="007851C6" w:rsidP="007851C6">
      <w:pPr>
        <w:pStyle w:val="ListParagraph"/>
        <w:numPr>
          <w:ilvl w:val="0"/>
          <w:numId w:val="4"/>
        </w:numPr>
        <w:rPr>
          <w:lang w:eastAsia="en-AU"/>
        </w:rPr>
      </w:pPr>
      <w:r>
        <w:rPr>
          <w:lang w:eastAsia="en-AU"/>
        </w:rPr>
        <w:t>Views for RHD Co-ordination staff:</w:t>
      </w:r>
    </w:p>
    <w:p w14:paraId="5391237A" w14:textId="77777777" w:rsidR="007851C6" w:rsidRDefault="007851C6" w:rsidP="007851C6">
      <w:pPr>
        <w:pStyle w:val="ListParagraph"/>
        <w:numPr>
          <w:ilvl w:val="1"/>
          <w:numId w:val="4"/>
        </w:numPr>
        <w:rPr>
          <w:lang w:eastAsia="en-AU"/>
        </w:rPr>
      </w:pPr>
      <w:r>
        <w:rPr>
          <w:lang w:eastAsia="en-AU"/>
        </w:rPr>
        <w:t>List all the ongoing applications and any staff member that has registered an involvement.</w:t>
      </w:r>
    </w:p>
    <w:p w14:paraId="020ADBB6" w14:textId="77777777" w:rsidR="007851C6" w:rsidRDefault="007851C6" w:rsidP="007851C6">
      <w:pPr>
        <w:pStyle w:val="ListParagraph"/>
        <w:numPr>
          <w:ilvl w:val="1"/>
          <w:numId w:val="4"/>
        </w:numPr>
        <w:rPr>
          <w:lang w:eastAsia="en-AU"/>
        </w:rPr>
      </w:pPr>
      <w:r>
        <w:rPr>
          <w:lang w:eastAsia="en-AU"/>
        </w:rPr>
        <w:t>List all ongoing applications that currently haven’t had a primary supervisor assigned.</w:t>
      </w:r>
    </w:p>
    <w:p w14:paraId="759B872B" w14:textId="77777777" w:rsidR="007851C6" w:rsidRDefault="007851C6" w:rsidP="007851C6">
      <w:pPr>
        <w:pStyle w:val="Heading2"/>
        <w:pageBreakBefore/>
        <w:numPr>
          <w:ilvl w:val="1"/>
          <w:numId w:val="6"/>
        </w:numPr>
        <w:spacing w:before="240"/>
      </w:pPr>
      <w:bookmarkStart w:id="32" w:name="_Toc390348427"/>
      <w:bookmarkStart w:id="33" w:name="_Toc390363191"/>
      <w:r>
        <w:t>Design security mechanisms</w:t>
      </w:r>
      <w:bookmarkEnd w:id="32"/>
      <w:bookmarkEnd w:id="33"/>
    </w:p>
    <w:p w14:paraId="6A9D6359" w14:textId="77777777" w:rsidR="007851C6" w:rsidRDefault="007851C6" w:rsidP="003314BF">
      <w:pPr>
        <w:rPr>
          <w:lang w:eastAsia="en-AU"/>
        </w:rPr>
      </w:pPr>
      <w:r>
        <w:rPr>
          <w:lang w:eastAsia="en-AU"/>
        </w:rPr>
        <w:t>We have adopted a light-touch to security design in this RHD database.</w:t>
      </w:r>
    </w:p>
    <w:p w14:paraId="32F93F4D" w14:textId="77777777" w:rsidR="007851C6" w:rsidRDefault="007851C6" w:rsidP="003314BF">
      <w:pPr>
        <w:rPr>
          <w:lang w:eastAsia="en-AU"/>
        </w:rPr>
      </w:pPr>
      <w:r>
        <w:rPr>
          <w:lang w:eastAsia="en-AU"/>
        </w:rPr>
        <w:t>As the RHD application process is not strictly defined, we want the database to support a diversity of workflows. This includes fostering volunteerism by allowing any staff member to take ownership of applications.</w:t>
      </w:r>
    </w:p>
    <w:p w14:paraId="1EFE2B04" w14:textId="77777777" w:rsidR="007851C6" w:rsidRDefault="007851C6" w:rsidP="003314BF">
      <w:pPr>
        <w:rPr>
          <w:lang w:eastAsia="en-AU"/>
        </w:rPr>
      </w:pPr>
      <w:r>
        <w:rPr>
          <w:lang w:eastAsia="en-AU"/>
        </w:rPr>
        <w:t>Hence, we grant all staff members have the privilege to SELECT, UPDATE and INSERT on all tables in the database, save for the following exceptions.</w:t>
      </w:r>
    </w:p>
    <w:p w14:paraId="17C4FB38" w14:textId="77777777" w:rsidR="007851C6" w:rsidRDefault="007851C6" w:rsidP="003314BF">
      <w:pPr>
        <w:rPr>
          <w:lang w:eastAsia="en-AU"/>
        </w:rPr>
      </w:pPr>
      <w:r>
        <w:rPr>
          <w:lang w:eastAsia="en-AU"/>
        </w:rPr>
        <w:t>Only database administrators are granted the privilege to UPDATE and INSERT to the `University Staff Member` table.</w:t>
      </w:r>
    </w:p>
    <w:p w14:paraId="7AE640BF" w14:textId="77777777" w:rsidR="007851C6" w:rsidRDefault="007851C6" w:rsidP="003314BF">
      <w:pPr>
        <w:rPr>
          <w:lang w:eastAsia="en-AU"/>
        </w:rPr>
      </w:pPr>
      <w:r>
        <w:rPr>
          <w:lang w:eastAsia="en-AU"/>
        </w:rPr>
        <w:t>There are areas of the database that ought not to be modified without the consent of certain others. For instance, no staff members should be registered as supervising an RHD application without their own consent. The other, similarly sensitive areas are: a staff member’s research areas and their oversight responsibilities for research areas; and which applications they have flagged.</w:t>
      </w:r>
    </w:p>
    <w:p w14:paraId="6E4EE26F" w14:textId="77777777" w:rsidR="007851C6" w:rsidRDefault="007851C6" w:rsidP="003314BF">
      <w:pPr>
        <w:rPr>
          <w:lang w:eastAsia="en-AU"/>
        </w:rPr>
      </w:pPr>
      <w:r>
        <w:rPr>
          <w:lang w:eastAsia="en-AU"/>
        </w:rPr>
        <w:t>To address this issue, we log all changes to the related tables so that the affected staff can be emailed summaries of such changes. This design has the benefit of allowing any user to make changes to these areas so potentially sharing widely the work of keeping the database up-to-date. In addition, those staff directly affected by such changes can be automatically forwarded notifications of those changes. By sharing more widely the responsibility for keeping this database up-to-date, we can minimise the extra time academic staff in particular need to spend on the system.</w:t>
      </w:r>
    </w:p>
    <w:p w14:paraId="6351B0B0" w14:textId="77777777" w:rsidR="007851C6" w:rsidRPr="003314BF" w:rsidRDefault="007851C6" w:rsidP="003314BF">
      <w:pPr>
        <w:rPr>
          <w:lang w:eastAsia="en-AU"/>
        </w:rPr>
      </w:pPr>
      <w:r>
        <w:rPr>
          <w:lang w:eastAsia="en-AU"/>
        </w:rPr>
        <w:t>Deletion may only be performed by RHD Admin and this is assumed to occur very rarely.</w:t>
      </w:r>
    </w:p>
    <w:p w14:paraId="4FF42D39" w14:textId="77777777" w:rsidR="007851C6" w:rsidRDefault="007851C6" w:rsidP="007851C6">
      <w:pPr>
        <w:pStyle w:val="Heading2"/>
        <w:pageBreakBefore/>
        <w:numPr>
          <w:ilvl w:val="1"/>
          <w:numId w:val="6"/>
        </w:numPr>
        <w:spacing w:before="240"/>
      </w:pPr>
      <w:bookmarkStart w:id="34" w:name="_Toc390348428"/>
      <w:bookmarkStart w:id="35" w:name="_Toc390363192"/>
      <w:r>
        <w:t>Introduce controlled redundancy if necessary</w:t>
      </w:r>
      <w:bookmarkEnd w:id="34"/>
      <w:bookmarkEnd w:id="35"/>
    </w:p>
    <w:p w14:paraId="6577C304" w14:textId="77777777" w:rsidR="007851C6" w:rsidRDefault="007851C6" w:rsidP="003314BF">
      <w:pPr>
        <w:rPr>
          <w:lang w:eastAsia="en-AU"/>
        </w:rPr>
      </w:pPr>
      <w:r>
        <w:rPr>
          <w:lang w:eastAsia="en-AU"/>
        </w:rPr>
        <w:t>One form of redundancy that we already have in our design is the checklist feature. This is the set of ten Boolean columns in the Application relation: AddressConfirmed, DegreeConfirmed, VisaStatusConfirmed, ProposalConfirmed, HasResearchAreas, HasPrimarySuper, PayMethodConfirmed, EngProfConfirmed, RefereesConfirmed and RequiresMoreInfo. All these values are derivable from other primary values in the schema. But we summarise them here to: allow the human users of the system to control theses values in a flexible way; and, less importantly, to increase the performance of the system so that these values do not need to be recalculated frequently.</w:t>
      </w:r>
    </w:p>
    <w:p w14:paraId="3E814C17" w14:textId="77777777" w:rsidR="007851C6" w:rsidRDefault="007851C6" w:rsidP="0010377A">
      <w:pPr>
        <w:rPr>
          <w:lang w:eastAsia="en-AU"/>
        </w:rPr>
      </w:pPr>
      <w:r>
        <w:rPr>
          <w:lang w:eastAsia="en-AU"/>
        </w:rPr>
        <w:t>We have decided to duplicate the Applicant(Email) attribute into the Application table. As email is the most common medium for communicating with applicants, it will almost always be present when an email is received with new information to update an application, and conversely when working on an application without being prompted by an email, the address should be retrieved by the system to help the user identify the applicant and send a new email to them. The email address can also be useful for users to search their email clients’ for messages sent and received about an application. Of course, care will have to be taken to ensure that this redundant information doesn’t become inconsistent. This is an example of duplicating a non-key attribute across a 1:* relationship, which we expect to reduce the number of join operations on the Applicant, Application tables significantly. Also, email addresses aren’t likely to change very often, so keeping this information consistent across multiple redundant copies should not be too much work for a database system.</w:t>
      </w:r>
    </w:p>
    <w:p w14:paraId="0150EDD1" w14:textId="77777777" w:rsidR="007851C6" w:rsidRDefault="007851C6" w:rsidP="0010377A">
      <w:pPr>
        <w:rPr>
          <w:lang w:eastAsia="en-AU"/>
        </w:rPr>
      </w:pPr>
      <w:r>
        <w:rPr>
          <w:lang w:eastAsia="en-AU"/>
        </w:rPr>
        <w:t>We also have considered other types of performance improvements by introducing controlled redundancy. We could combine one-to-one relationships, but we do not have any such relationships in our design. We could duplicate foreign key attributes across one-to-many relationships to reduce joins, but we do not have foreign key attributes used in joins sufficiently frequently to make this worthwhile. We could duplicate attributes in many-to-many relationships to reduce joins, but the many-to-many tables we have do not have many attributes. We considered introducing repeating groups, but decided there were no opportunities to do so in our design.</w:t>
      </w:r>
    </w:p>
    <w:p w14:paraId="18C02E24" w14:textId="77777777" w:rsidR="007851C6" w:rsidRDefault="007851C6" w:rsidP="0010377A">
      <w:pPr>
        <w:rPr>
          <w:lang w:eastAsia="en-AU"/>
        </w:rPr>
      </w:pPr>
      <w:r>
        <w:rPr>
          <w:lang w:eastAsia="en-AU"/>
        </w:rPr>
        <w:t>Creating extract tables is another way of increasing performance by introducing redundancy. We decided this would be best done in future once the system has been in use for a while. This would enable an accurate understanding of which frequently used reports slow the system down, and of those, for which it is appropriate to use potentially somewhat out-of-date data.</w:t>
      </w:r>
    </w:p>
    <w:p w14:paraId="1FB6CBEF" w14:textId="77777777" w:rsidR="007851C6" w:rsidRDefault="007851C6" w:rsidP="0010377A">
      <w:pPr>
        <w:rPr>
          <w:lang w:eastAsia="en-AU"/>
        </w:rPr>
      </w:pPr>
      <w:r>
        <w:rPr>
          <w:lang w:eastAsia="en-AU"/>
        </w:rPr>
        <w:t>Another strategy to increase performance is partitioning relations. The most obvious application of this strategy to our design is to perform a horizontal partition on the Application table, separating all ongoing applications from completed applications. As almost all lookups on that table are expected to be on ongoing relations, rather than slow these down by scanning through one table that contains all applications ever created, it could search over a far smaller partition of only the ongoing relations.</w:t>
      </w:r>
    </w:p>
    <w:p w14:paraId="42BA5F49" w14:textId="77777777" w:rsidR="007851C6" w:rsidRPr="003314BF" w:rsidRDefault="007851C6" w:rsidP="003314BF">
      <w:pPr>
        <w:rPr>
          <w:lang w:eastAsia="en-AU"/>
        </w:rPr>
      </w:pPr>
      <w:r>
        <w:rPr>
          <w:lang w:eastAsia="en-AU"/>
        </w:rPr>
        <w:t>Another way of achieving the same effect would be to create another copy of the Application table, and store all ongoing applications in the primary table, and move all complete applications to the secondary copy table. As this is not a common feature of database management systems.</w:t>
      </w:r>
    </w:p>
    <w:p w14:paraId="02E65258" w14:textId="77777777" w:rsidR="007851C6" w:rsidRDefault="007851C6" w:rsidP="007851C6">
      <w:pPr>
        <w:pStyle w:val="Heading2"/>
        <w:pageBreakBefore/>
        <w:numPr>
          <w:ilvl w:val="1"/>
          <w:numId w:val="6"/>
        </w:numPr>
        <w:spacing w:before="240"/>
      </w:pPr>
      <w:bookmarkStart w:id="36" w:name="_Toc390348429"/>
      <w:bookmarkStart w:id="37" w:name="_Toc390363193"/>
      <w:r>
        <w:t>Create SQL scripts for data definition</w:t>
      </w:r>
      <w:bookmarkEnd w:id="36"/>
      <w:bookmarkEnd w:id="37"/>
    </w:p>
    <w:p w14:paraId="58F1BB88" w14:textId="77777777" w:rsidR="007851C6" w:rsidRDefault="007851C6" w:rsidP="007851C6">
      <w:pPr>
        <w:pStyle w:val="Heading3"/>
        <w:keepLines/>
        <w:numPr>
          <w:ilvl w:val="2"/>
          <w:numId w:val="6"/>
        </w:numPr>
        <w:spacing w:before="200" w:after="0" w:line="276" w:lineRule="auto"/>
        <w:divId w:val="1206136475"/>
      </w:pPr>
      <w:bookmarkStart w:id="38" w:name="_Toc390348430"/>
      <w:bookmarkStart w:id="39" w:name="_Toc390363194"/>
      <w:r>
        <w:t>Create base tables, constraints and indexes</w:t>
      </w:r>
      <w:bookmarkEnd w:id="38"/>
      <w:bookmarkEnd w:id="39"/>
    </w:p>
    <w:p w14:paraId="4CB427C6" w14:textId="77777777" w:rsidR="007851C6" w:rsidRPr="00866DAF" w:rsidRDefault="007851C6">
      <w:pPr>
        <w:pStyle w:val="HTMLPreformatted"/>
        <w:divId w:val="1206136475"/>
        <w:rPr>
          <w:rStyle w:val="comment1"/>
          <w:sz w:val="18"/>
        </w:rPr>
      </w:pPr>
      <w:r w:rsidRPr="00866DAF">
        <w:rPr>
          <w:rStyle w:val="comment1"/>
          <w:sz w:val="18"/>
        </w:rPr>
        <w:t>-- -----------------------------------------------------------------------------</w:t>
      </w:r>
    </w:p>
    <w:p w14:paraId="3666BFD5" w14:textId="77777777" w:rsidR="007851C6" w:rsidRPr="00866DAF" w:rsidRDefault="007851C6">
      <w:pPr>
        <w:pStyle w:val="HTMLPreformatted"/>
        <w:divId w:val="1206136475"/>
        <w:rPr>
          <w:rStyle w:val="comment1"/>
          <w:sz w:val="18"/>
        </w:rPr>
      </w:pPr>
      <w:r w:rsidRPr="00866DAF">
        <w:rPr>
          <w:rStyle w:val="comment1"/>
          <w:sz w:val="18"/>
        </w:rPr>
        <w:t>--</w:t>
      </w:r>
    </w:p>
    <w:p w14:paraId="1EDA0D3F" w14:textId="77777777" w:rsidR="007851C6" w:rsidRPr="00866DAF" w:rsidRDefault="007851C6">
      <w:pPr>
        <w:pStyle w:val="HTMLPreformatted"/>
        <w:divId w:val="1206136475"/>
        <w:rPr>
          <w:rStyle w:val="comment1"/>
          <w:sz w:val="18"/>
        </w:rPr>
      </w:pPr>
      <w:r w:rsidRPr="00866DAF">
        <w:rPr>
          <w:rStyle w:val="comment1"/>
          <w:sz w:val="18"/>
        </w:rPr>
        <w:t>-- Create or re-create the RHD tables, constraints and indexes</w:t>
      </w:r>
    </w:p>
    <w:p w14:paraId="2E3AEC93" w14:textId="77777777" w:rsidR="007851C6" w:rsidRPr="00866DAF" w:rsidRDefault="007851C6">
      <w:pPr>
        <w:pStyle w:val="HTMLPreformatted"/>
        <w:divId w:val="1206136475"/>
        <w:rPr>
          <w:rStyle w:val="comment1"/>
          <w:sz w:val="18"/>
        </w:rPr>
      </w:pPr>
      <w:r w:rsidRPr="00866DAF">
        <w:rPr>
          <w:rStyle w:val="comment1"/>
          <w:sz w:val="18"/>
        </w:rPr>
        <w:t>--</w:t>
      </w:r>
    </w:p>
    <w:p w14:paraId="25929035" w14:textId="77777777" w:rsidR="007851C6" w:rsidRPr="00866DAF" w:rsidRDefault="007851C6">
      <w:pPr>
        <w:pStyle w:val="HTMLPreformatted"/>
        <w:divId w:val="1206136475"/>
        <w:rPr>
          <w:rStyle w:val="comment1"/>
          <w:sz w:val="18"/>
        </w:rPr>
      </w:pPr>
      <w:r w:rsidRPr="00866DAF">
        <w:rPr>
          <w:rStyle w:val="comment1"/>
          <w:sz w:val="18"/>
        </w:rPr>
        <w:t>-- -----------------------------------------------------------------------------</w:t>
      </w:r>
    </w:p>
    <w:p w14:paraId="02B2FBB4" w14:textId="77777777" w:rsidR="007851C6" w:rsidRPr="00866DAF" w:rsidRDefault="007851C6">
      <w:pPr>
        <w:pStyle w:val="HTMLPreformatted"/>
        <w:divId w:val="1206136475"/>
        <w:rPr>
          <w:sz w:val="18"/>
        </w:rPr>
      </w:pPr>
    </w:p>
    <w:p w14:paraId="276ECF94" w14:textId="77777777" w:rsidR="007851C6" w:rsidRPr="00866DAF" w:rsidRDefault="007851C6">
      <w:pPr>
        <w:pStyle w:val="HTMLPreformatted"/>
        <w:divId w:val="1206136475"/>
        <w:rPr>
          <w:rStyle w:val="comment1"/>
          <w:sz w:val="18"/>
        </w:rPr>
      </w:pPr>
      <w:r w:rsidRPr="00866DAF">
        <w:rPr>
          <w:rStyle w:val="comment1"/>
          <w:sz w:val="18"/>
        </w:rPr>
        <w:t>-- -----------------------------------------------------------------------------</w:t>
      </w:r>
    </w:p>
    <w:p w14:paraId="611E3A88" w14:textId="77777777" w:rsidR="007851C6" w:rsidRPr="00866DAF" w:rsidRDefault="007851C6">
      <w:pPr>
        <w:pStyle w:val="HTMLPreformatted"/>
        <w:divId w:val="1206136475"/>
        <w:rPr>
          <w:rStyle w:val="comment1"/>
          <w:sz w:val="18"/>
        </w:rPr>
      </w:pPr>
      <w:r w:rsidRPr="00866DAF">
        <w:rPr>
          <w:rStyle w:val="comment1"/>
          <w:sz w:val="18"/>
        </w:rPr>
        <w:t>-- Delete existing tables</w:t>
      </w:r>
    </w:p>
    <w:p w14:paraId="5FB8551C" w14:textId="77777777" w:rsidR="007851C6" w:rsidRPr="00866DAF" w:rsidRDefault="007851C6">
      <w:pPr>
        <w:pStyle w:val="HTMLPreformatted"/>
        <w:divId w:val="1206136475"/>
        <w:rPr>
          <w:sz w:val="18"/>
        </w:rPr>
      </w:pPr>
    </w:p>
    <w:p w14:paraId="3DA60DFB" w14:textId="77777777" w:rsidR="007851C6" w:rsidRPr="00866DAF" w:rsidRDefault="007851C6">
      <w:pPr>
        <w:pStyle w:val="HTMLPreformatted"/>
        <w:divId w:val="1206136475"/>
        <w:rPr>
          <w:sz w:val="18"/>
        </w:rPr>
      </w:pPr>
      <w:r w:rsidRPr="00866DAF">
        <w:rPr>
          <w:rStyle w:val="keyword1"/>
          <w:sz w:val="18"/>
        </w:rPr>
        <w:t>SELECT</w:t>
      </w:r>
      <w:r w:rsidRPr="00866DAF">
        <w:rPr>
          <w:sz w:val="18"/>
        </w:rPr>
        <w:t xml:space="preserve"> "Dropping </w:t>
      </w:r>
      <w:r w:rsidRPr="00866DAF">
        <w:rPr>
          <w:rStyle w:val="keyword1"/>
          <w:sz w:val="18"/>
        </w:rPr>
        <w:t>existing</w:t>
      </w:r>
      <w:r w:rsidRPr="00866DAF">
        <w:rPr>
          <w:sz w:val="18"/>
        </w:rPr>
        <w:t xml:space="preserve"> FK </w:t>
      </w:r>
      <w:r w:rsidRPr="00866DAF">
        <w:rPr>
          <w:rStyle w:val="keyword1"/>
          <w:sz w:val="18"/>
        </w:rPr>
        <w:t>constraints</w:t>
      </w:r>
      <w:r w:rsidRPr="00866DAF">
        <w:rPr>
          <w:sz w:val="18"/>
        </w:rPr>
        <w:t>" ;</w:t>
      </w:r>
    </w:p>
    <w:p w14:paraId="267324DC"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ssociated;</w:t>
      </w:r>
    </w:p>
    <w:p w14:paraId="2A59DB1F"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provides;</w:t>
      </w:r>
    </w:p>
    <w:p w14:paraId="54380DE0"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pecified </w:t>
      </w:r>
      <w:r w:rsidRPr="00866DAF">
        <w:rPr>
          <w:rStyle w:val="keyword1"/>
          <w:sz w:val="18"/>
        </w:rPr>
        <w:t>by</w:t>
      </w:r>
      <w:r w:rsidRPr="00866DAF">
        <w:rPr>
          <w:sz w:val="18"/>
        </w:rPr>
        <w:t>`;</w:t>
      </w:r>
    </w:p>
    <w:p w14:paraId="05792D8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originates </w:t>
      </w:r>
      <w:r w:rsidRPr="00866DAF">
        <w:rPr>
          <w:rStyle w:val="keyword1"/>
          <w:sz w:val="18"/>
        </w:rPr>
        <w:t>in</w:t>
      </w:r>
      <w:r w:rsidRPr="00866DAF">
        <w:rPr>
          <w:sz w:val="18"/>
        </w:rPr>
        <w:t>`;</w:t>
      </w:r>
    </w:p>
    <w:p w14:paraId="14D3939E"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gre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udied </w:t>
      </w:r>
      <w:r w:rsidRPr="00866DAF">
        <w:rPr>
          <w:rStyle w:val="keyword1"/>
          <w:sz w:val="18"/>
        </w:rPr>
        <w:t>in</w:t>
      </w:r>
      <w:r w:rsidRPr="00866DAF">
        <w:rPr>
          <w:sz w:val="18"/>
        </w:rPr>
        <w:t>`;</w:t>
      </w:r>
    </w:p>
    <w:p w14:paraId="13D2E181"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lives </w:t>
      </w:r>
      <w:r w:rsidRPr="00866DAF">
        <w:rPr>
          <w:rStyle w:val="keyword1"/>
          <w:sz w:val="18"/>
        </w:rPr>
        <w:t>in</w:t>
      </w:r>
      <w:r w:rsidRPr="00866DAF">
        <w:rPr>
          <w:sz w:val="18"/>
        </w:rPr>
        <w:t>`;</w:t>
      </w:r>
    </w:p>
    <w:p w14:paraId="1C21C1D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nationality </w:t>
      </w:r>
      <w:r w:rsidRPr="00866DAF">
        <w:rPr>
          <w:rStyle w:val="keyword1"/>
          <w:sz w:val="18"/>
        </w:rPr>
        <w:t>of</w:t>
      </w:r>
      <w:r w:rsidRPr="00866DAF">
        <w:rPr>
          <w:sz w:val="18"/>
        </w:rPr>
        <w:t>`;</w:t>
      </w:r>
    </w:p>
    <w:p w14:paraId="5615525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ill pay </w:t>
      </w:r>
      <w:r w:rsidRPr="00866DAF">
        <w:rPr>
          <w:rStyle w:val="keyword1"/>
          <w:sz w:val="18"/>
        </w:rPr>
        <w:t>using</w:t>
      </w:r>
      <w:r w:rsidRPr="00866DAF">
        <w:rPr>
          <w:sz w:val="18"/>
        </w:rPr>
        <w:t>`;</w:t>
      </w:r>
    </w:p>
    <w:p w14:paraId="0B054853"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ubmits;</w:t>
      </w:r>
    </w:p>
    <w:p w14:paraId="64B454C4"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ill supervise2`;</w:t>
      </w:r>
    </w:p>
    <w:p w14:paraId="7524E161"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ill supervise`;</w:t>
      </w:r>
    </w:p>
    <w:p w14:paraId="22E741F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Application_Research Area`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in</w:t>
      </w:r>
      <w:r w:rsidRPr="00866DAF">
        <w:rPr>
          <w:sz w:val="18"/>
        </w:rPr>
        <w:t>`;</w:t>
      </w:r>
    </w:p>
    <w:p w14:paraId="1CD9B68F"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Application_Research Area`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in2;</w:t>
      </w:r>
    </w:p>
    <w:p w14:paraId="673D570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orks </w:t>
      </w:r>
      <w:r w:rsidRPr="00866DAF">
        <w:rPr>
          <w:rStyle w:val="keyword1"/>
          <w:sz w:val="18"/>
        </w:rPr>
        <w:t>in</w:t>
      </w:r>
      <w:r w:rsidRPr="00866DAF">
        <w:rPr>
          <w:sz w:val="18"/>
        </w:rPr>
        <w:t>`;</w:t>
      </w:r>
    </w:p>
    <w:p w14:paraId="37408188"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p>
    <w:p w14:paraId="40B61E04" w14:textId="77777777" w:rsidR="007851C6" w:rsidRPr="00866DAF" w:rsidRDefault="007851C6">
      <w:pPr>
        <w:pStyle w:val="HTMLPreformatted"/>
        <w:divId w:val="1206136475"/>
        <w:rPr>
          <w:sz w:val="18"/>
        </w:rPr>
      </w:pPr>
      <w:r w:rsidRPr="00866DAF">
        <w:rPr>
          <w:sz w:val="18"/>
        </w:rPr>
        <w:t xml:space="preserve">            `works in2`;</w:t>
      </w:r>
    </w:p>
    <w:p w14:paraId="25AA509A"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2`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Oversees;</w:t>
      </w:r>
    </w:p>
    <w:p w14:paraId="11E2F2EC"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2`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Oversees2;</w:t>
      </w:r>
    </w:p>
    <w:p w14:paraId="4A8E0C71"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Decides;</w:t>
      </w:r>
    </w:p>
    <w:p w14:paraId="46803A8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Decides2;</w:t>
      </w:r>
    </w:p>
    <w:p w14:paraId="4052CB20"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categorised </w:t>
      </w:r>
      <w:r w:rsidRPr="00866DAF">
        <w:rPr>
          <w:rStyle w:val="keyword1"/>
          <w:sz w:val="18"/>
        </w:rPr>
        <w:t>by</w:t>
      </w:r>
      <w:r w:rsidRPr="00866DAF">
        <w:rPr>
          <w:sz w:val="18"/>
        </w:rPr>
        <w:t>`;</w:t>
      </w:r>
    </w:p>
    <w:p w14:paraId="4347624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defined</w:t>
      </w:r>
      <w:r w:rsidRPr="00866DAF">
        <w:rPr>
          <w:sz w:val="18"/>
        </w:rPr>
        <w:t xml:space="preserve"> </w:t>
      </w:r>
      <w:r w:rsidRPr="00866DAF">
        <w:rPr>
          <w:rStyle w:val="keyword1"/>
          <w:sz w:val="18"/>
        </w:rPr>
        <w:t>by</w:t>
      </w:r>
      <w:r w:rsidRPr="00866DAF">
        <w:rPr>
          <w:sz w:val="18"/>
        </w:rPr>
        <w:t>`;</w:t>
      </w:r>
    </w:p>
    <w:p w14:paraId="24929EA8"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has a`;</w:t>
      </w:r>
    </w:p>
    <w:p w14:paraId="27DD4A7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Application`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flags;</w:t>
      </w:r>
    </w:p>
    <w:p w14:paraId="6F7F140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Application`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flags2;</w:t>
      </w:r>
    </w:p>
    <w:p w14:paraId="7930CF25"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Refere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upported </w:t>
      </w:r>
      <w:r w:rsidRPr="00866DAF">
        <w:rPr>
          <w:rStyle w:val="keyword1"/>
          <w:sz w:val="18"/>
        </w:rPr>
        <w:t>by</w:t>
      </w:r>
      <w:r w:rsidRPr="00866DAF">
        <w:rPr>
          <w:sz w:val="18"/>
        </w:rPr>
        <w:t>`;</w:t>
      </w:r>
    </w:p>
    <w:p w14:paraId="6087C6E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corresponds </w:t>
      </w:r>
      <w:r w:rsidRPr="00866DAF">
        <w:rPr>
          <w:rStyle w:val="keyword1"/>
          <w:sz w:val="18"/>
        </w:rPr>
        <w:t>with</w:t>
      </w:r>
      <w:r w:rsidRPr="00866DAF">
        <w:rPr>
          <w:sz w:val="18"/>
        </w:rPr>
        <w:t>`;</w:t>
      </w:r>
    </w:p>
    <w:p w14:paraId="53E5C37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corresponds with2`;</w:t>
      </w:r>
    </w:p>
    <w:p w14:paraId="30886D45"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of</w:t>
      </w:r>
      <w:r w:rsidRPr="00866DAF">
        <w:rPr>
          <w:sz w:val="18"/>
        </w:rPr>
        <w:t>`;</w:t>
      </w:r>
    </w:p>
    <w:p w14:paraId="7CD4BD04"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Manages;</w:t>
      </w:r>
    </w:p>
    <w:p w14:paraId="08643133"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gre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holds;</w:t>
      </w:r>
    </w:p>
    <w:p w14:paraId="06C036D7"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Pub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uthored;</w:t>
      </w:r>
    </w:p>
    <w:p w14:paraId="17048A4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may have`;</w:t>
      </w:r>
    </w:p>
    <w:p w14:paraId="2438C9A4"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eeks;</w:t>
      </w:r>
    </w:p>
    <w:p w14:paraId="319C4CE1"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update</w:t>
      </w:r>
      <w:r w:rsidRPr="00866DAF">
        <w:rPr>
          <w:sz w:val="18"/>
        </w:rPr>
        <w:t>`;</w:t>
      </w:r>
    </w:p>
    <w:p w14:paraId="543E255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modify</w:t>
      </w:r>
      <w:r w:rsidRPr="00866DAF">
        <w:rPr>
          <w:sz w:val="18"/>
        </w:rPr>
        <w:t>`;</w:t>
      </w:r>
    </w:p>
    <w:p w14:paraId="6F2B26A9"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r w:rsidRPr="00866DAF">
        <w:rPr>
          <w:sz w:val="18"/>
        </w:rPr>
        <w:t xml:space="preserve"> </w:t>
      </w:r>
      <w:r w:rsidRPr="00866DAF">
        <w:rPr>
          <w:rStyle w:val="keyword1"/>
          <w:sz w:val="18"/>
        </w:rPr>
        <w:t>DROP</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w:t>
      </w:r>
      <w:r w:rsidRPr="00866DAF">
        <w:rPr>
          <w:rStyle w:val="keyword1"/>
          <w:sz w:val="18"/>
        </w:rPr>
        <w:t>using</w:t>
      </w:r>
      <w:r w:rsidRPr="00866DAF">
        <w:rPr>
          <w:sz w:val="18"/>
        </w:rPr>
        <w:t>`;</w:t>
      </w:r>
    </w:p>
    <w:p w14:paraId="65771A1A" w14:textId="77777777" w:rsidR="007851C6" w:rsidRPr="00866DAF" w:rsidRDefault="007851C6">
      <w:pPr>
        <w:pStyle w:val="HTMLPreformatted"/>
        <w:divId w:val="1206136475"/>
        <w:rPr>
          <w:sz w:val="18"/>
        </w:rPr>
      </w:pPr>
    </w:p>
    <w:p w14:paraId="25314943" w14:textId="77777777" w:rsidR="007851C6" w:rsidRPr="00866DAF" w:rsidRDefault="007851C6">
      <w:pPr>
        <w:pStyle w:val="HTMLPreformatted"/>
        <w:divId w:val="1206136475"/>
        <w:rPr>
          <w:sz w:val="18"/>
        </w:rPr>
      </w:pPr>
      <w:r w:rsidRPr="00866DAF">
        <w:rPr>
          <w:rStyle w:val="keyword1"/>
          <w:sz w:val="18"/>
        </w:rPr>
        <w:t>SELECT</w:t>
      </w:r>
      <w:r w:rsidRPr="00866DAF">
        <w:rPr>
          <w:sz w:val="18"/>
        </w:rPr>
        <w:t xml:space="preserve"> "Dropping tables" ;</w:t>
      </w:r>
    </w:p>
    <w:p w14:paraId="6ED465CE"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ecision </w:t>
      </w:r>
      <w:r w:rsidRPr="00866DAF">
        <w:rPr>
          <w:rStyle w:val="keyword1"/>
          <w:sz w:val="18"/>
        </w:rPr>
        <w:t>Type</w:t>
      </w:r>
      <w:r w:rsidRPr="00866DAF">
        <w:rPr>
          <w:sz w:val="18"/>
        </w:rPr>
        <w:t>`;</w:t>
      </w:r>
    </w:p>
    <w:p w14:paraId="65528133"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Payment </w:t>
      </w:r>
      <w:r w:rsidRPr="00866DAF">
        <w:rPr>
          <w:rStyle w:val="keyword1"/>
          <w:sz w:val="18"/>
        </w:rPr>
        <w:t>Method</w:t>
      </w:r>
      <w:r w:rsidRPr="00866DAF">
        <w:rPr>
          <w:sz w:val="18"/>
        </w:rPr>
        <w:t>`;</w:t>
      </w:r>
    </w:p>
    <w:p w14:paraId="29337AFD"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w:t>
      </w:r>
    </w:p>
    <w:p w14:paraId="3702003F"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ocument Status`;</w:t>
      </w:r>
    </w:p>
    <w:p w14:paraId="62D03D89"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Publication;</w:t>
      </w:r>
    </w:p>
    <w:p w14:paraId="69D5AA00"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egree;</w:t>
      </w:r>
    </w:p>
    <w:p w14:paraId="44E7BE28"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Referee;</w:t>
      </w:r>
    </w:p>
    <w:p w14:paraId="0976DD8D"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ocument;</w:t>
      </w:r>
    </w:p>
    <w:p w14:paraId="301E159C"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nt;</w:t>
      </w:r>
    </w:p>
    <w:p w14:paraId="0D2FBBAB"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Visa;</w:t>
      </w:r>
    </w:p>
    <w:p w14:paraId="7B3F5939"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Visa Status`;</w:t>
      </w:r>
    </w:p>
    <w:p w14:paraId="484ED233"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orrespondence;</w:t>
      </w:r>
    </w:p>
    <w:p w14:paraId="12E2B6FC"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ecision;</w:t>
      </w:r>
    </w:p>
    <w:p w14:paraId="1E92ADD4"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Research Area`;</w:t>
      </w:r>
    </w:p>
    <w:p w14:paraId="7C234E0B"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niversity Staff Member`;</w:t>
      </w:r>
    </w:p>
    <w:p w14:paraId="7175E664"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orrespondence </w:t>
      </w:r>
      <w:r w:rsidRPr="00866DAF">
        <w:rPr>
          <w:rStyle w:val="keyword1"/>
          <w:sz w:val="18"/>
        </w:rPr>
        <w:t>Method</w:t>
      </w:r>
      <w:r w:rsidRPr="00866DAF">
        <w:rPr>
          <w:sz w:val="18"/>
        </w:rPr>
        <w:t>`;</w:t>
      </w:r>
    </w:p>
    <w:p w14:paraId="531487D5"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 Status`;</w:t>
      </w:r>
    </w:p>
    <w:p w14:paraId="55ABD9CF"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Document </w:t>
      </w:r>
      <w:r w:rsidRPr="00866DAF">
        <w:rPr>
          <w:rStyle w:val="keyword1"/>
          <w:sz w:val="18"/>
        </w:rPr>
        <w:t>Type</w:t>
      </w:r>
      <w:r w:rsidRPr="00866DAF">
        <w:rPr>
          <w:sz w:val="18"/>
        </w:rPr>
        <w:t>`;</w:t>
      </w:r>
    </w:p>
    <w:p w14:paraId="3CCFB576"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ward </w:t>
      </w:r>
      <w:r w:rsidRPr="00866DAF">
        <w:rPr>
          <w:rStyle w:val="keyword1"/>
          <w:sz w:val="18"/>
        </w:rPr>
        <w:t>Type</w:t>
      </w:r>
      <w:r w:rsidRPr="00866DAF">
        <w:rPr>
          <w:sz w:val="18"/>
        </w:rPr>
        <w:t>`;</w:t>
      </w:r>
    </w:p>
    <w:p w14:paraId="077152DA"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ountry;</w:t>
      </w:r>
    </w:p>
    <w:p w14:paraId="218426A6"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Supervise </w:t>
      </w:r>
      <w:r w:rsidRPr="00866DAF">
        <w:rPr>
          <w:rStyle w:val="keyword1"/>
          <w:sz w:val="18"/>
        </w:rPr>
        <w:t>as</w:t>
      </w:r>
      <w:r w:rsidRPr="00866DAF">
        <w:rPr>
          <w:sz w:val="18"/>
        </w:rPr>
        <w:t>`;</w:t>
      </w:r>
    </w:p>
    <w:p w14:paraId="65CB83A5"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Research Area`;</w:t>
      </w:r>
    </w:p>
    <w:p w14:paraId="4B864CDF"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niversity Staff Member_Research Area`;</w:t>
      </w:r>
    </w:p>
    <w:p w14:paraId="7A3FF17B"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niversity Staff Member_Research Area2`;</w:t>
      </w:r>
    </w:p>
    <w:p w14:paraId="02200029" w14:textId="77777777" w:rsidR="007851C6" w:rsidRPr="00866DAF" w:rsidRDefault="007851C6">
      <w:pPr>
        <w:pStyle w:val="HTMLPreformatted"/>
        <w:divId w:val="1206136475"/>
        <w:rPr>
          <w:sz w:val="18"/>
        </w:rPr>
      </w:pP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niversity Staff Member_Application`;</w:t>
      </w:r>
    </w:p>
    <w:p w14:paraId="20B2DDC4" w14:textId="77777777" w:rsidR="007851C6" w:rsidRPr="00866DAF" w:rsidRDefault="007851C6">
      <w:pPr>
        <w:pStyle w:val="HTMLPreformatted"/>
        <w:divId w:val="1206136475"/>
        <w:rPr>
          <w:sz w:val="18"/>
        </w:rPr>
      </w:pPr>
    </w:p>
    <w:p w14:paraId="08F27CE1" w14:textId="77777777" w:rsidR="007851C6" w:rsidRPr="00866DAF" w:rsidRDefault="007851C6">
      <w:pPr>
        <w:pStyle w:val="HTMLPreformatted"/>
        <w:divId w:val="1206136475"/>
        <w:rPr>
          <w:rStyle w:val="comment1"/>
          <w:sz w:val="18"/>
        </w:rPr>
      </w:pPr>
      <w:r w:rsidRPr="00866DAF">
        <w:rPr>
          <w:rStyle w:val="comment1"/>
          <w:sz w:val="18"/>
        </w:rPr>
        <w:t>-- -----------------------------------------------------------------------------</w:t>
      </w:r>
    </w:p>
    <w:p w14:paraId="59AD7198" w14:textId="77777777" w:rsidR="007851C6" w:rsidRPr="00866DAF" w:rsidRDefault="007851C6">
      <w:pPr>
        <w:pStyle w:val="HTMLPreformatted"/>
        <w:divId w:val="1206136475"/>
        <w:rPr>
          <w:rStyle w:val="comment1"/>
          <w:sz w:val="18"/>
        </w:rPr>
      </w:pPr>
      <w:r w:rsidRPr="00866DAF">
        <w:rPr>
          <w:rStyle w:val="comment1"/>
          <w:sz w:val="18"/>
        </w:rPr>
        <w:t>-- Create tables</w:t>
      </w:r>
    </w:p>
    <w:p w14:paraId="6DEBB459" w14:textId="77777777" w:rsidR="007851C6" w:rsidRPr="00866DAF" w:rsidRDefault="007851C6">
      <w:pPr>
        <w:pStyle w:val="HTMLPreformatted"/>
        <w:divId w:val="1206136475"/>
        <w:rPr>
          <w:sz w:val="18"/>
        </w:rPr>
      </w:pPr>
      <w:r w:rsidRPr="00866DAF">
        <w:rPr>
          <w:rStyle w:val="keyword1"/>
          <w:sz w:val="18"/>
        </w:rPr>
        <w:t>SELECT</w:t>
      </w:r>
      <w:r w:rsidRPr="00866DAF">
        <w:rPr>
          <w:sz w:val="18"/>
        </w:rPr>
        <w:t xml:space="preserve"> "Creating tables" ;</w:t>
      </w:r>
    </w:p>
    <w:p w14:paraId="0672BC43" w14:textId="77777777" w:rsidR="007851C6" w:rsidRPr="00866DAF" w:rsidRDefault="007851C6">
      <w:pPr>
        <w:pStyle w:val="HTMLPreformatted"/>
        <w:divId w:val="1206136475"/>
        <w:rPr>
          <w:sz w:val="18"/>
        </w:rPr>
      </w:pPr>
    </w:p>
    <w:p w14:paraId="7AAD0877"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Decision </w:t>
      </w:r>
      <w:r w:rsidRPr="00866DAF">
        <w:rPr>
          <w:rStyle w:val="keyword1"/>
          <w:sz w:val="18"/>
        </w:rPr>
        <w:t>Type</w:t>
      </w:r>
      <w:r w:rsidRPr="00866DAF">
        <w:rPr>
          <w:sz w:val="18"/>
        </w:rPr>
        <w:t>` (</w:t>
      </w:r>
    </w:p>
    <w:p w14:paraId="5B2AAAED" w14:textId="77777777" w:rsidR="007851C6" w:rsidRPr="00866DAF" w:rsidRDefault="007851C6">
      <w:pPr>
        <w:pStyle w:val="HTMLPreformatted"/>
        <w:divId w:val="1206136475"/>
        <w:rPr>
          <w:sz w:val="18"/>
        </w:rPr>
      </w:pPr>
      <w:r w:rsidRPr="00866DAF">
        <w:rPr>
          <w:sz w:val="18"/>
        </w:rPr>
        <w:t xml:space="preserve">  DecisionType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0EEC1CF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type</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type of decision/comment made'</w:t>
      </w:r>
      <w:r w:rsidRPr="00866DAF">
        <w:rPr>
          <w:sz w:val="18"/>
        </w:rPr>
        <w:t>,</w:t>
      </w:r>
    </w:p>
    <w:p w14:paraId="131F110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ecisionTypeID)</w:t>
      </w:r>
    </w:p>
    <w:p w14:paraId="29DD44B0" w14:textId="77777777" w:rsidR="007851C6" w:rsidRPr="00866DAF" w:rsidRDefault="007851C6">
      <w:pPr>
        <w:pStyle w:val="HTMLPreformatted"/>
        <w:divId w:val="1206136475"/>
        <w:rPr>
          <w:sz w:val="18"/>
        </w:rPr>
      </w:pPr>
      <w:r w:rsidRPr="00866DAF">
        <w:rPr>
          <w:sz w:val="18"/>
        </w:rPr>
        <w:t>) comment=</w:t>
      </w:r>
      <w:r w:rsidRPr="00866DAF">
        <w:rPr>
          <w:rStyle w:val="string1"/>
          <w:sz w:val="18"/>
        </w:rPr>
        <w:t>'the possible types of decisions/comments that can be made'</w:t>
      </w:r>
    </w:p>
    <w:p w14:paraId="28A0D32E" w14:textId="77777777" w:rsidR="007851C6" w:rsidRPr="00866DAF" w:rsidRDefault="007851C6">
      <w:pPr>
        <w:pStyle w:val="HTMLPreformatted"/>
        <w:divId w:val="1206136475"/>
        <w:rPr>
          <w:sz w:val="18"/>
        </w:rPr>
      </w:pPr>
      <w:r w:rsidRPr="00866DAF">
        <w:rPr>
          <w:sz w:val="18"/>
        </w:rPr>
        <w:t>ENGINE=InnoDB;</w:t>
      </w:r>
    </w:p>
    <w:p w14:paraId="3CD24AE0" w14:textId="77777777" w:rsidR="007851C6" w:rsidRPr="00866DAF" w:rsidRDefault="007851C6">
      <w:pPr>
        <w:pStyle w:val="HTMLPreformatted"/>
        <w:divId w:val="1206136475"/>
        <w:rPr>
          <w:sz w:val="18"/>
        </w:rPr>
      </w:pPr>
    </w:p>
    <w:p w14:paraId="6A8F51EF"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Payment </w:t>
      </w:r>
      <w:r w:rsidRPr="00866DAF">
        <w:rPr>
          <w:rStyle w:val="keyword1"/>
          <w:sz w:val="18"/>
        </w:rPr>
        <w:t>Method</w:t>
      </w:r>
      <w:r w:rsidRPr="00866DAF">
        <w:rPr>
          <w:sz w:val="18"/>
        </w:rPr>
        <w:t>` (</w:t>
      </w:r>
    </w:p>
    <w:p w14:paraId="17472082" w14:textId="77777777" w:rsidR="007851C6" w:rsidRPr="00866DAF" w:rsidRDefault="007851C6">
      <w:pPr>
        <w:pStyle w:val="HTMLPreformatted"/>
        <w:divId w:val="1206136475"/>
        <w:rPr>
          <w:sz w:val="18"/>
        </w:rPr>
      </w:pPr>
      <w:r w:rsidRPr="00866DAF">
        <w:rPr>
          <w:sz w:val="18"/>
        </w:rPr>
        <w:t xml:space="preserve">  PayMethod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1EB6D72C"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Method</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Method of payment, e.g. scholarship, letter of financial support etc.'</w:t>
      </w:r>
      <w:r w:rsidRPr="00866DAF">
        <w:rPr>
          <w:sz w:val="18"/>
        </w:rPr>
        <w:t>,</w:t>
      </w:r>
    </w:p>
    <w:p w14:paraId="6769727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PayMethodID)</w:t>
      </w:r>
    </w:p>
    <w:p w14:paraId="535879D9" w14:textId="77777777" w:rsidR="007851C6" w:rsidRPr="00866DAF" w:rsidRDefault="007851C6">
      <w:pPr>
        <w:pStyle w:val="HTMLPreformatted"/>
        <w:divId w:val="1206136475"/>
        <w:rPr>
          <w:sz w:val="18"/>
        </w:rPr>
      </w:pPr>
      <w:r w:rsidRPr="00866DAF">
        <w:rPr>
          <w:sz w:val="18"/>
        </w:rPr>
        <w:t>)</w:t>
      </w:r>
    </w:p>
    <w:p w14:paraId="04474C08"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payment methods of a Research higher degree'</w:t>
      </w:r>
    </w:p>
    <w:p w14:paraId="3E3C8C59" w14:textId="77777777" w:rsidR="007851C6" w:rsidRPr="00866DAF" w:rsidRDefault="007851C6">
      <w:pPr>
        <w:pStyle w:val="HTMLPreformatted"/>
        <w:divId w:val="1206136475"/>
        <w:rPr>
          <w:sz w:val="18"/>
        </w:rPr>
      </w:pPr>
      <w:r w:rsidRPr="00866DAF">
        <w:rPr>
          <w:sz w:val="18"/>
        </w:rPr>
        <w:t>ENGINE=InnoDB;</w:t>
      </w:r>
    </w:p>
    <w:p w14:paraId="33E10A13" w14:textId="77777777" w:rsidR="007851C6" w:rsidRPr="00866DAF" w:rsidRDefault="007851C6">
      <w:pPr>
        <w:pStyle w:val="HTMLPreformatted"/>
        <w:divId w:val="1206136475"/>
        <w:rPr>
          <w:sz w:val="18"/>
        </w:rPr>
      </w:pPr>
    </w:p>
    <w:p w14:paraId="5B4C4947"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r w:rsidRPr="00866DAF">
        <w:rPr>
          <w:sz w:val="18"/>
        </w:rPr>
        <w:t xml:space="preserve"> (</w:t>
      </w:r>
    </w:p>
    <w:p w14:paraId="18A4027C"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670012C8" w14:textId="77777777" w:rsidR="007851C6" w:rsidRPr="00866DAF" w:rsidRDefault="007851C6">
      <w:pPr>
        <w:pStyle w:val="HTMLPreformatted"/>
        <w:divId w:val="1206136475"/>
        <w:rPr>
          <w:sz w:val="18"/>
        </w:rPr>
      </w:pPr>
      <w:r w:rsidRPr="00866DAF">
        <w:rPr>
          <w:sz w:val="18"/>
        </w:rPr>
        <w:t xml:space="preserve">  ApplicantEmail </w:t>
      </w:r>
      <w:r w:rsidRPr="00866DAF">
        <w:rPr>
          <w:rStyle w:val="type1"/>
          <w:sz w:val="18"/>
        </w:rPr>
        <w:t>varchar</w:t>
      </w:r>
      <w:r w:rsidRPr="00866DAF">
        <w:rPr>
          <w:sz w:val="18"/>
        </w:rPr>
        <w:t xml:space="preserve"> (100)</w:t>
      </w:r>
    </w:p>
    <w:p w14:paraId="08DD644B"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Denormalised column to improve retrieval of applications via email address'</w:t>
      </w:r>
      <w:r w:rsidRPr="00866DAF">
        <w:rPr>
          <w:sz w:val="18"/>
        </w:rPr>
        <w:t>,</w:t>
      </w:r>
    </w:p>
    <w:p w14:paraId="305D385C"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p>
    <w:p w14:paraId="0347F439"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ID of the applicant who proposed this application'</w:t>
      </w:r>
      <w:r w:rsidRPr="00866DAF">
        <w:rPr>
          <w:sz w:val="18"/>
        </w:rPr>
        <w:t>,</w:t>
      </w:r>
    </w:p>
    <w:p w14:paraId="7A70D72A" w14:textId="77777777" w:rsidR="007851C6" w:rsidRPr="00866DAF" w:rsidRDefault="007851C6">
      <w:pPr>
        <w:pStyle w:val="HTMLPreformatted"/>
        <w:divId w:val="1206136475"/>
        <w:rPr>
          <w:sz w:val="18"/>
        </w:rPr>
      </w:pPr>
      <w:r w:rsidRPr="00866DAF">
        <w:rPr>
          <w:sz w:val="18"/>
        </w:rPr>
        <w:t xml:space="preserve">  AddressConfirmed tinyint(1)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ll contact details appear valid'</w:t>
      </w:r>
      <w:r w:rsidRPr="00866DAF">
        <w:rPr>
          <w:sz w:val="18"/>
        </w:rPr>
        <w:t>,</w:t>
      </w:r>
    </w:p>
    <w:p w14:paraId="55FB69C2" w14:textId="77777777" w:rsidR="007851C6" w:rsidRPr="00866DAF" w:rsidRDefault="007851C6">
      <w:pPr>
        <w:pStyle w:val="HTMLPreformatted"/>
        <w:divId w:val="1206136475"/>
        <w:rPr>
          <w:sz w:val="18"/>
        </w:rPr>
      </w:pPr>
      <w:r w:rsidRPr="00866DAF">
        <w:rPr>
          <w:sz w:val="18"/>
        </w:rPr>
        <w:t xml:space="preserve">  DegreeConfirmed tinyint(1) </w:t>
      </w:r>
      <w:r w:rsidRPr="00866DAF">
        <w:rPr>
          <w:rStyle w:val="keyword1"/>
          <w:sz w:val="18"/>
        </w:rPr>
        <w:t>NOT</w:t>
      </w:r>
      <w:r w:rsidRPr="00866DAF">
        <w:rPr>
          <w:sz w:val="18"/>
        </w:rPr>
        <w:t xml:space="preserve"> </w:t>
      </w:r>
      <w:r w:rsidRPr="00866DAF">
        <w:rPr>
          <w:rStyle w:val="keyword1"/>
          <w:sz w:val="18"/>
        </w:rPr>
        <w:t>NULL</w:t>
      </w:r>
    </w:p>
    <w:p w14:paraId="29151FDA"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degree is a recognised degree of the institution'</w:t>
      </w:r>
      <w:r w:rsidRPr="00866DAF">
        <w:rPr>
          <w:sz w:val="18"/>
        </w:rPr>
        <w:t>,</w:t>
      </w:r>
    </w:p>
    <w:p w14:paraId="2A73C903" w14:textId="77777777" w:rsidR="007851C6" w:rsidRPr="00866DAF" w:rsidRDefault="007851C6">
      <w:pPr>
        <w:pStyle w:val="HTMLPreformatted"/>
        <w:divId w:val="1206136475"/>
        <w:rPr>
          <w:sz w:val="18"/>
        </w:rPr>
      </w:pPr>
      <w:r w:rsidRPr="00866DAF">
        <w:rPr>
          <w:sz w:val="18"/>
        </w:rPr>
        <w:t xml:space="preserve">  VisaStatusConfirmed tinyint(1) </w:t>
      </w:r>
      <w:r w:rsidRPr="00866DAF">
        <w:rPr>
          <w:rStyle w:val="keyword1"/>
          <w:sz w:val="18"/>
        </w:rPr>
        <w:t>NOT</w:t>
      </w:r>
      <w:r w:rsidRPr="00866DAF">
        <w:rPr>
          <w:sz w:val="18"/>
        </w:rPr>
        <w:t xml:space="preserve"> </w:t>
      </w:r>
      <w:r w:rsidRPr="00866DAF">
        <w:rPr>
          <w:rStyle w:val="keyword1"/>
          <w:sz w:val="18"/>
        </w:rPr>
        <w:t>NULL</w:t>
      </w:r>
    </w:p>
    <w:p w14:paraId="36F33143"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visa status is backed by an official document'</w:t>
      </w:r>
      <w:r w:rsidRPr="00866DAF">
        <w:rPr>
          <w:sz w:val="18"/>
        </w:rPr>
        <w:t>,</w:t>
      </w:r>
    </w:p>
    <w:p w14:paraId="2AB5A185" w14:textId="77777777" w:rsidR="007851C6" w:rsidRPr="00866DAF" w:rsidRDefault="007851C6">
      <w:pPr>
        <w:pStyle w:val="HTMLPreformatted"/>
        <w:divId w:val="1206136475"/>
        <w:rPr>
          <w:sz w:val="18"/>
        </w:rPr>
      </w:pPr>
      <w:r w:rsidRPr="00866DAF">
        <w:rPr>
          <w:sz w:val="18"/>
        </w:rPr>
        <w:t xml:space="preserve">  ProposalConfirmed tinyint(1) </w:t>
      </w:r>
      <w:r w:rsidRPr="00866DAF">
        <w:rPr>
          <w:rStyle w:val="keyword1"/>
          <w:sz w:val="18"/>
        </w:rPr>
        <w:t>NOT</w:t>
      </w:r>
      <w:r w:rsidRPr="00866DAF">
        <w:rPr>
          <w:sz w:val="18"/>
        </w:rPr>
        <w:t xml:space="preserve"> </w:t>
      </w:r>
      <w:r w:rsidRPr="00866DAF">
        <w:rPr>
          <w:rStyle w:val="keyword1"/>
          <w:sz w:val="18"/>
        </w:rPr>
        <w:t>NULL</w:t>
      </w:r>
    </w:p>
    <w:p w14:paraId="15023E6A"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proposal is contains appropriate detail'</w:t>
      </w:r>
      <w:r w:rsidRPr="00866DAF">
        <w:rPr>
          <w:sz w:val="18"/>
        </w:rPr>
        <w:t>,</w:t>
      </w:r>
    </w:p>
    <w:p w14:paraId="12212CD8" w14:textId="77777777" w:rsidR="007851C6" w:rsidRPr="00866DAF" w:rsidRDefault="007851C6">
      <w:pPr>
        <w:pStyle w:val="HTMLPreformatted"/>
        <w:divId w:val="1206136475"/>
        <w:rPr>
          <w:sz w:val="18"/>
        </w:rPr>
      </w:pPr>
      <w:r w:rsidRPr="00866DAF">
        <w:rPr>
          <w:sz w:val="18"/>
        </w:rPr>
        <w:t xml:space="preserve">  HasResearchAreas tinyint(1) </w:t>
      </w:r>
      <w:r w:rsidRPr="00866DAF">
        <w:rPr>
          <w:rStyle w:val="keyword1"/>
          <w:sz w:val="18"/>
        </w:rPr>
        <w:t>NOT</w:t>
      </w:r>
      <w:r w:rsidRPr="00866DAF">
        <w:rPr>
          <w:sz w:val="18"/>
        </w:rPr>
        <w:t xml:space="preserve"> </w:t>
      </w:r>
      <w:r w:rsidRPr="00866DAF">
        <w:rPr>
          <w:rStyle w:val="keyword1"/>
          <w:sz w:val="18"/>
        </w:rPr>
        <w:t>NULL</w:t>
      </w:r>
    </w:p>
    <w:p w14:paraId="1DC2271F"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Has nominated research areas relevant to the proposal'</w:t>
      </w:r>
      <w:r w:rsidRPr="00866DAF">
        <w:rPr>
          <w:sz w:val="18"/>
        </w:rPr>
        <w:t>,</w:t>
      </w:r>
    </w:p>
    <w:p w14:paraId="3C63A322" w14:textId="77777777" w:rsidR="007851C6" w:rsidRPr="00866DAF" w:rsidRDefault="007851C6">
      <w:pPr>
        <w:pStyle w:val="HTMLPreformatted"/>
        <w:divId w:val="1206136475"/>
        <w:rPr>
          <w:sz w:val="18"/>
        </w:rPr>
      </w:pPr>
      <w:r w:rsidRPr="00866DAF">
        <w:rPr>
          <w:sz w:val="18"/>
        </w:rPr>
        <w:t xml:space="preserve">  HasPrimarySuper tinyint(1) </w:t>
      </w:r>
      <w:r w:rsidRPr="00866DAF">
        <w:rPr>
          <w:rStyle w:val="keyword1"/>
          <w:sz w:val="18"/>
        </w:rPr>
        <w:t>NOT</w:t>
      </w:r>
      <w:r w:rsidRPr="00866DAF">
        <w:rPr>
          <w:sz w:val="18"/>
        </w:rPr>
        <w:t xml:space="preserve"> </w:t>
      </w:r>
      <w:r w:rsidRPr="00866DAF">
        <w:rPr>
          <w:rStyle w:val="keyword1"/>
          <w:sz w:val="18"/>
        </w:rPr>
        <w:t>NULL</w:t>
      </w:r>
    </w:p>
    <w:p w14:paraId="55762525"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Has the required number of supervisors'</w:t>
      </w:r>
      <w:r w:rsidRPr="00866DAF">
        <w:rPr>
          <w:sz w:val="18"/>
        </w:rPr>
        <w:t>,</w:t>
      </w:r>
    </w:p>
    <w:p w14:paraId="307BD575" w14:textId="77777777" w:rsidR="007851C6" w:rsidRPr="00866DAF" w:rsidRDefault="007851C6">
      <w:pPr>
        <w:pStyle w:val="HTMLPreformatted"/>
        <w:divId w:val="1206136475"/>
        <w:rPr>
          <w:sz w:val="18"/>
        </w:rPr>
      </w:pPr>
      <w:r w:rsidRPr="00866DAF">
        <w:rPr>
          <w:sz w:val="18"/>
        </w:rPr>
        <w:t xml:space="preserve">  PayMethConfirmed tinyint(1) </w:t>
      </w:r>
      <w:r w:rsidRPr="00866DAF">
        <w:rPr>
          <w:rStyle w:val="keyword1"/>
          <w:sz w:val="18"/>
        </w:rPr>
        <w:t>NOT</w:t>
      </w:r>
      <w:r w:rsidRPr="00866DAF">
        <w:rPr>
          <w:sz w:val="18"/>
        </w:rPr>
        <w:t xml:space="preserve"> </w:t>
      </w:r>
      <w:r w:rsidRPr="00866DAF">
        <w:rPr>
          <w:rStyle w:val="keyword1"/>
          <w:sz w:val="18"/>
        </w:rPr>
        <w:t>NULL</w:t>
      </w:r>
    </w:p>
    <w:p w14:paraId="19B8BB41"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payment method is backed by an official document'</w:t>
      </w:r>
      <w:r w:rsidRPr="00866DAF">
        <w:rPr>
          <w:sz w:val="18"/>
        </w:rPr>
        <w:t>,</w:t>
      </w:r>
    </w:p>
    <w:p w14:paraId="5EF4669B" w14:textId="77777777" w:rsidR="007851C6" w:rsidRPr="00866DAF" w:rsidRDefault="007851C6">
      <w:pPr>
        <w:pStyle w:val="HTMLPreformatted"/>
        <w:divId w:val="1206136475"/>
        <w:rPr>
          <w:sz w:val="18"/>
        </w:rPr>
      </w:pPr>
      <w:r w:rsidRPr="00866DAF">
        <w:rPr>
          <w:sz w:val="18"/>
        </w:rPr>
        <w:t xml:space="preserve">  EngProfConfirmed tinyint(1) </w:t>
      </w:r>
      <w:r w:rsidRPr="00866DAF">
        <w:rPr>
          <w:rStyle w:val="keyword1"/>
          <w:sz w:val="18"/>
        </w:rPr>
        <w:t>NOT</w:t>
      </w:r>
      <w:r w:rsidRPr="00866DAF">
        <w:rPr>
          <w:sz w:val="18"/>
        </w:rPr>
        <w:t xml:space="preserve"> </w:t>
      </w:r>
      <w:r w:rsidRPr="00866DAF">
        <w:rPr>
          <w:rStyle w:val="keyword1"/>
          <w:sz w:val="18"/>
        </w:rPr>
        <w:t>NULL</w:t>
      </w:r>
    </w:p>
    <w:p w14:paraId="611138C6"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applicant has some level of English literacy'</w:t>
      </w:r>
      <w:r w:rsidRPr="00866DAF">
        <w:rPr>
          <w:sz w:val="18"/>
        </w:rPr>
        <w:t>,</w:t>
      </w:r>
    </w:p>
    <w:p w14:paraId="6CBBF66B" w14:textId="77777777" w:rsidR="007851C6" w:rsidRPr="00866DAF" w:rsidRDefault="007851C6">
      <w:pPr>
        <w:pStyle w:val="HTMLPreformatted"/>
        <w:divId w:val="1206136475"/>
        <w:rPr>
          <w:sz w:val="18"/>
        </w:rPr>
      </w:pPr>
      <w:r w:rsidRPr="00866DAF">
        <w:rPr>
          <w:sz w:val="18"/>
        </w:rPr>
        <w:t xml:space="preserve">  RefereesConfirmed tinyint(1) </w:t>
      </w:r>
      <w:r w:rsidRPr="00866DAF">
        <w:rPr>
          <w:rStyle w:val="keyword1"/>
          <w:sz w:val="18"/>
        </w:rPr>
        <w:t>NOT</w:t>
      </w:r>
      <w:r w:rsidRPr="00866DAF">
        <w:rPr>
          <w:sz w:val="18"/>
        </w:rPr>
        <w:t xml:space="preserve"> </w:t>
      </w:r>
      <w:r w:rsidRPr="00866DAF">
        <w:rPr>
          <w:rStyle w:val="keyword1"/>
          <w:sz w:val="18"/>
        </w:rPr>
        <w:t>NULL</w:t>
      </w:r>
    </w:p>
    <w:p w14:paraId="01E955B2"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referees details appear to be correct'</w:t>
      </w:r>
      <w:r w:rsidRPr="00866DAF">
        <w:rPr>
          <w:sz w:val="18"/>
        </w:rPr>
        <w:t>,</w:t>
      </w:r>
    </w:p>
    <w:p w14:paraId="6F8933A6" w14:textId="77777777" w:rsidR="007851C6" w:rsidRPr="00866DAF" w:rsidRDefault="007851C6">
      <w:pPr>
        <w:pStyle w:val="HTMLPreformatted"/>
        <w:divId w:val="1206136475"/>
        <w:rPr>
          <w:sz w:val="18"/>
        </w:rPr>
      </w:pPr>
      <w:r w:rsidRPr="00866DAF">
        <w:rPr>
          <w:sz w:val="18"/>
        </w:rPr>
        <w:t xml:space="preserve">  RequireMoreInfo tinyint(1),</w:t>
      </w:r>
    </w:p>
    <w:p w14:paraId="7D8F6B07" w14:textId="77777777" w:rsidR="007851C6" w:rsidRPr="00866DAF" w:rsidRDefault="007851C6">
      <w:pPr>
        <w:pStyle w:val="HTMLPreformatted"/>
        <w:divId w:val="1206136475"/>
        <w:rPr>
          <w:sz w:val="18"/>
        </w:rPr>
      </w:pPr>
      <w:r w:rsidRPr="00866DAF">
        <w:rPr>
          <w:sz w:val="18"/>
        </w:rPr>
        <w:t xml:space="preserve">  ProposedStartDate </w:t>
      </w:r>
      <w:r w:rsidRPr="00866DAF">
        <w:rPr>
          <w:rStyle w:val="type1"/>
          <w:sz w:val="18"/>
        </w:rPr>
        <w:t>date</w:t>
      </w:r>
    </w:p>
    <w:p w14:paraId="0209E8C1"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date the applicant prefers to start the RHD (Entered as 1/1/## for S1 and 1/7/## for S2)'</w:t>
      </w:r>
      <w:r w:rsidRPr="00866DAF">
        <w:rPr>
          <w:sz w:val="18"/>
        </w:rPr>
        <w:t>,</w:t>
      </w:r>
    </w:p>
    <w:p w14:paraId="5132D54E" w14:textId="77777777" w:rsidR="007851C6" w:rsidRPr="00866DAF" w:rsidRDefault="007851C6">
      <w:pPr>
        <w:pStyle w:val="HTMLPreformatted"/>
        <w:divId w:val="1206136475"/>
        <w:rPr>
          <w:sz w:val="18"/>
        </w:rPr>
      </w:pPr>
      <w:r w:rsidRPr="00866DAF">
        <w:rPr>
          <w:sz w:val="18"/>
        </w:rPr>
        <w:t xml:space="preserve">  ProposalSummary </w:t>
      </w:r>
      <w:r w:rsidRPr="00866DAF">
        <w:rPr>
          <w:rStyle w:val="type1"/>
          <w:sz w:val="18"/>
        </w:rPr>
        <w:t>varchar</w:t>
      </w:r>
      <w:r w:rsidRPr="00866DAF">
        <w:rPr>
          <w:sz w:val="18"/>
        </w:rPr>
        <w:t>(2000)</w:t>
      </w:r>
    </w:p>
    <w:p w14:paraId="262DFD16"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What the proposal is about'</w:t>
      </w:r>
      <w:r w:rsidRPr="00866DAF">
        <w:rPr>
          <w:sz w:val="18"/>
        </w:rPr>
        <w:t>,</w:t>
      </w:r>
    </w:p>
    <w:p w14:paraId="4D53071D" w14:textId="77777777" w:rsidR="007851C6" w:rsidRPr="00866DAF" w:rsidRDefault="007851C6">
      <w:pPr>
        <w:pStyle w:val="HTMLPreformatted"/>
        <w:divId w:val="1206136475"/>
        <w:rPr>
          <w:sz w:val="18"/>
        </w:rPr>
      </w:pPr>
      <w:r w:rsidRPr="00866DAF">
        <w:rPr>
          <w:sz w:val="18"/>
        </w:rPr>
        <w:t xml:space="preserve">  flindersCampus tinyint(1)</w:t>
      </w:r>
    </w:p>
    <w:p w14:paraId="0544C060"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applicant wants to complete the degree a main campus'</w:t>
      </w:r>
      <w:r w:rsidRPr="00866DAF">
        <w:rPr>
          <w:sz w:val="18"/>
        </w:rPr>
        <w:t>,</w:t>
      </w:r>
    </w:p>
    <w:p w14:paraId="3994D860" w14:textId="77777777" w:rsidR="007851C6" w:rsidRPr="00866DAF" w:rsidRDefault="007851C6">
      <w:pPr>
        <w:pStyle w:val="HTMLPreformatted"/>
        <w:divId w:val="1206136475"/>
        <w:rPr>
          <w:sz w:val="18"/>
        </w:rPr>
      </w:pPr>
      <w:r w:rsidRPr="00866DAF">
        <w:rPr>
          <w:sz w:val="18"/>
        </w:rPr>
        <w:t xml:space="preserve">  fullTime tinyint(1) comment </w:t>
      </w:r>
      <w:r w:rsidRPr="00866DAF">
        <w:rPr>
          <w:rStyle w:val="string1"/>
          <w:sz w:val="18"/>
        </w:rPr>
        <w:t>'the applicant wants to undergo the degree full time'</w:t>
      </w:r>
      <w:r w:rsidRPr="00866DAF">
        <w:rPr>
          <w:sz w:val="18"/>
        </w:rPr>
        <w:t>,</w:t>
      </w:r>
    </w:p>
    <w:p w14:paraId="1E3DA8E1" w14:textId="77777777" w:rsidR="007851C6" w:rsidRPr="00866DAF" w:rsidRDefault="007851C6">
      <w:pPr>
        <w:pStyle w:val="HTMLPreformatted"/>
        <w:divId w:val="1206136475"/>
        <w:rPr>
          <w:sz w:val="18"/>
        </w:rPr>
      </w:pPr>
      <w:r w:rsidRPr="00866DAF">
        <w:rPr>
          <w:sz w:val="18"/>
        </w:rPr>
        <w:t xml:space="preserve">  DateAdded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ate the application was added'</w:t>
      </w:r>
      <w:r w:rsidRPr="00866DAF">
        <w:rPr>
          <w:sz w:val="18"/>
        </w:rPr>
        <w:t>,</w:t>
      </w:r>
    </w:p>
    <w:p w14:paraId="3E847696" w14:textId="77777777" w:rsidR="007851C6" w:rsidRPr="00866DAF" w:rsidRDefault="007851C6">
      <w:pPr>
        <w:pStyle w:val="HTMLPreformatted"/>
        <w:divId w:val="1206136475"/>
        <w:rPr>
          <w:sz w:val="18"/>
        </w:rPr>
      </w:pPr>
      <w:r w:rsidRPr="00866DAF">
        <w:rPr>
          <w:sz w:val="18"/>
        </w:rPr>
        <w:t xml:space="preserve">  DateLastChecked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p>
    <w:p w14:paraId="7AC630D4"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date the application was last checked'</w:t>
      </w:r>
      <w:r w:rsidRPr="00866DAF">
        <w:rPr>
          <w:sz w:val="18"/>
        </w:rPr>
        <w:t>,</w:t>
      </w:r>
    </w:p>
    <w:p w14:paraId="204C3B24" w14:textId="77777777" w:rsidR="007851C6" w:rsidRPr="00866DAF" w:rsidRDefault="007851C6">
      <w:pPr>
        <w:pStyle w:val="HTMLPreformatted"/>
        <w:divId w:val="1206136475"/>
        <w:rPr>
          <w:sz w:val="18"/>
        </w:rPr>
      </w:pPr>
      <w:r w:rsidRPr="00866DAF">
        <w:rPr>
          <w:sz w:val="18"/>
        </w:rPr>
        <w:t xml:space="preserve">  DateLastModified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p>
    <w:p w14:paraId="27858CCD"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date the application was last modified'</w:t>
      </w:r>
      <w:r w:rsidRPr="00866DAF">
        <w:rPr>
          <w:sz w:val="18"/>
        </w:rPr>
        <w:t>,</w:t>
      </w:r>
    </w:p>
    <w:p w14:paraId="49775B34" w14:textId="77777777" w:rsidR="007851C6" w:rsidRPr="00866DAF" w:rsidRDefault="007851C6">
      <w:pPr>
        <w:pStyle w:val="HTMLPreformatted"/>
        <w:divId w:val="1206136475"/>
        <w:rPr>
          <w:sz w:val="18"/>
        </w:rPr>
      </w:pPr>
      <w:r w:rsidRPr="00866DAF">
        <w:rPr>
          <w:sz w:val="18"/>
        </w:rPr>
        <w:t xml:space="preserve">  ManagedByStaffID mediumint</w:t>
      </w:r>
    </w:p>
    <w:p w14:paraId="02F2C5B7"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staff ID of the staff member who has been personally assigned to manage this application (since it may not be used it is nullable)'</w:t>
      </w:r>
      <w:r w:rsidRPr="00866DAF">
        <w:rPr>
          <w:sz w:val="18"/>
        </w:rPr>
        <w:t>,</w:t>
      </w:r>
    </w:p>
    <w:p w14:paraId="3697BF91" w14:textId="77777777" w:rsidR="007851C6" w:rsidRPr="00866DAF" w:rsidRDefault="007851C6">
      <w:pPr>
        <w:pStyle w:val="HTMLPreformatted"/>
        <w:divId w:val="1206136475"/>
        <w:rPr>
          <w:sz w:val="18"/>
        </w:rPr>
      </w:pPr>
      <w:r w:rsidRPr="00866DAF">
        <w:rPr>
          <w:sz w:val="18"/>
        </w:rPr>
        <w:t xml:space="preserve">  LastModifiedByStaffID mediumint </w:t>
      </w:r>
      <w:r w:rsidRPr="00866DAF">
        <w:rPr>
          <w:rStyle w:val="keyword1"/>
          <w:sz w:val="18"/>
        </w:rPr>
        <w:t>NOT</w:t>
      </w:r>
      <w:r w:rsidRPr="00866DAF">
        <w:rPr>
          <w:sz w:val="18"/>
        </w:rPr>
        <w:t xml:space="preserve"> </w:t>
      </w:r>
      <w:r w:rsidRPr="00866DAF">
        <w:rPr>
          <w:rStyle w:val="keyword1"/>
          <w:sz w:val="18"/>
        </w:rPr>
        <w:t>NULL</w:t>
      </w:r>
    </w:p>
    <w:p w14:paraId="769CFF75"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staff member ID of the last person to modify the application (all modifications are recorded in the decision table)'</w:t>
      </w:r>
      <w:r w:rsidRPr="00866DAF">
        <w:rPr>
          <w:sz w:val="18"/>
        </w:rPr>
        <w:t>,</w:t>
      </w:r>
    </w:p>
    <w:p w14:paraId="00011DEC" w14:textId="77777777" w:rsidR="007851C6" w:rsidRPr="00866DAF" w:rsidRDefault="007851C6">
      <w:pPr>
        <w:pStyle w:val="HTMLPreformatted"/>
        <w:divId w:val="1206136475"/>
        <w:rPr>
          <w:sz w:val="18"/>
        </w:rPr>
      </w:pPr>
      <w:r w:rsidRPr="00866DAF">
        <w:rPr>
          <w:sz w:val="18"/>
        </w:rPr>
        <w:t xml:space="preserve">  application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45E5A84C" w14:textId="77777777" w:rsidR="007851C6" w:rsidRPr="00866DAF" w:rsidRDefault="007851C6">
      <w:pPr>
        <w:pStyle w:val="HTMLPreformatted"/>
        <w:divId w:val="1206136475"/>
        <w:rPr>
          <w:sz w:val="18"/>
        </w:rPr>
      </w:pPr>
      <w:r w:rsidRPr="00866DAF">
        <w:rPr>
          <w:sz w:val="18"/>
        </w:rPr>
        <w:t xml:space="preserve">  awardID mediumint,</w:t>
      </w:r>
    </w:p>
    <w:p w14:paraId="167642FB" w14:textId="77777777" w:rsidR="007851C6" w:rsidRPr="00866DAF" w:rsidRDefault="007851C6">
      <w:pPr>
        <w:pStyle w:val="HTMLPreformatted"/>
        <w:divId w:val="1206136475"/>
        <w:rPr>
          <w:sz w:val="18"/>
        </w:rPr>
      </w:pPr>
      <w:r w:rsidRPr="00866DAF">
        <w:rPr>
          <w:sz w:val="18"/>
        </w:rPr>
        <w:t xml:space="preserve">  PayMethodID mediumint,</w:t>
      </w:r>
    </w:p>
    <w:p w14:paraId="51F45094"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pplicationID),</w:t>
      </w:r>
    </w:p>
    <w:p w14:paraId="24C41CDA" w14:textId="77777777" w:rsidR="007851C6" w:rsidRPr="00866DAF" w:rsidRDefault="007851C6">
      <w:pPr>
        <w:pStyle w:val="HTMLPreformatted"/>
        <w:divId w:val="1206136475"/>
        <w:rPr>
          <w:sz w:val="18"/>
        </w:rPr>
      </w:pPr>
      <w:r w:rsidRPr="00866DAF">
        <w:rPr>
          <w:sz w:val="18"/>
        </w:rPr>
        <w:t xml:space="preserve">  INDEX (ApplicantID),</w:t>
      </w:r>
    </w:p>
    <w:p w14:paraId="12939DEE" w14:textId="77777777" w:rsidR="007851C6" w:rsidRPr="00866DAF" w:rsidRDefault="007851C6">
      <w:pPr>
        <w:pStyle w:val="HTMLPreformatted"/>
        <w:divId w:val="1206136475"/>
        <w:rPr>
          <w:sz w:val="18"/>
        </w:rPr>
      </w:pPr>
      <w:r w:rsidRPr="00866DAF">
        <w:rPr>
          <w:sz w:val="18"/>
        </w:rPr>
        <w:t xml:space="preserve">  INDEX (applicationStatusID),</w:t>
      </w:r>
    </w:p>
    <w:p w14:paraId="441E78EB" w14:textId="77777777" w:rsidR="007851C6" w:rsidRPr="00866DAF" w:rsidRDefault="007851C6">
      <w:pPr>
        <w:pStyle w:val="HTMLPreformatted"/>
        <w:divId w:val="1206136475"/>
        <w:rPr>
          <w:sz w:val="18"/>
        </w:rPr>
      </w:pPr>
      <w:r w:rsidRPr="00866DAF">
        <w:rPr>
          <w:sz w:val="18"/>
        </w:rPr>
        <w:t xml:space="preserve">  INDEX (awardID),</w:t>
      </w:r>
    </w:p>
    <w:p w14:paraId="6011B7D2" w14:textId="77777777" w:rsidR="007851C6" w:rsidRPr="00866DAF" w:rsidRDefault="007851C6">
      <w:pPr>
        <w:pStyle w:val="HTMLPreformatted"/>
        <w:divId w:val="1206136475"/>
        <w:rPr>
          <w:sz w:val="18"/>
        </w:rPr>
      </w:pPr>
      <w:r w:rsidRPr="00866DAF">
        <w:rPr>
          <w:sz w:val="18"/>
        </w:rPr>
        <w:t xml:space="preserve">  INDEX (ApplicantEmail)</w:t>
      </w:r>
    </w:p>
    <w:p w14:paraId="22C5D513" w14:textId="77777777" w:rsidR="007851C6" w:rsidRPr="00866DAF" w:rsidRDefault="007851C6">
      <w:pPr>
        <w:pStyle w:val="HTMLPreformatted"/>
        <w:divId w:val="1206136475"/>
        <w:rPr>
          <w:sz w:val="18"/>
        </w:rPr>
      </w:pPr>
      <w:r w:rsidRPr="00866DAF">
        <w:rPr>
          <w:sz w:val="18"/>
        </w:rPr>
        <w:t>)</w:t>
      </w:r>
    </w:p>
    <w:p w14:paraId="1A8BEEF4" w14:textId="77777777" w:rsidR="007851C6" w:rsidRPr="00866DAF" w:rsidRDefault="007851C6">
      <w:pPr>
        <w:pStyle w:val="HTMLPreformatted"/>
        <w:divId w:val="1206136475"/>
        <w:rPr>
          <w:sz w:val="18"/>
        </w:rPr>
      </w:pPr>
      <w:r w:rsidRPr="00866DAF">
        <w:rPr>
          <w:sz w:val="18"/>
        </w:rPr>
        <w:t>comment=</w:t>
      </w:r>
      <w:r w:rsidRPr="00866DAF">
        <w:rPr>
          <w:rStyle w:val="string1"/>
          <w:sz w:val="18"/>
        </w:rPr>
        <w:t>'Holds the application details including a checklist of recorded information and applicaiton stage'</w:t>
      </w:r>
    </w:p>
    <w:p w14:paraId="055AD133" w14:textId="77777777" w:rsidR="007851C6" w:rsidRPr="00866DAF" w:rsidRDefault="007851C6">
      <w:pPr>
        <w:pStyle w:val="HTMLPreformatted"/>
        <w:divId w:val="1206136475"/>
        <w:rPr>
          <w:sz w:val="18"/>
        </w:rPr>
      </w:pPr>
      <w:r w:rsidRPr="00866DAF">
        <w:rPr>
          <w:sz w:val="18"/>
        </w:rPr>
        <w:t>ENGINE=InnoDB;</w:t>
      </w:r>
    </w:p>
    <w:p w14:paraId="08183ABE" w14:textId="77777777" w:rsidR="007851C6" w:rsidRPr="00866DAF" w:rsidRDefault="007851C6">
      <w:pPr>
        <w:pStyle w:val="HTMLPreformatted"/>
        <w:divId w:val="1206136475"/>
        <w:rPr>
          <w:sz w:val="18"/>
        </w:rPr>
      </w:pPr>
    </w:p>
    <w:p w14:paraId="24923AC1"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Document Status` (</w:t>
      </w:r>
    </w:p>
    <w:p w14:paraId="18E4CCA4" w14:textId="77777777" w:rsidR="007851C6" w:rsidRPr="00866DAF" w:rsidRDefault="007851C6">
      <w:pPr>
        <w:pStyle w:val="HTMLPreformatted"/>
        <w:divId w:val="1206136475"/>
        <w:rPr>
          <w:sz w:val="18"/>
        </w:rPr>
      </w:pPr>
      <w:r w:rsidRPr="00866DAF">
        <w:rPr>
          <w:sz w:val="18"/>
        </w:rPr>
        <w:t xml:space="preserve">  Doc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1C8B70D8" w14:textId="77777777" w:rsidR="007851C6" w:rsidRPr="00866DAF" w:rsidRDefault="007851C6">
      <w:pPr>
        <w:pStyle w:val="HTMLPreformatted"/>
        <w:divId w:val="1206136475"/>
        <w:rPr>
          <w:sz w:val="18"/>
        </w:rPr>
      </w:pPr>
      <w:r w:rsidRPr="00866DAF">
        <w:rPr>
          <w:sz w:val="18"/>
        </w:rPr>
        <w:t xml:space="preserve">  Status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Official and translation status of a document associated to an Applicant'</w:t>
      </w:r>
      <w:r w:rsidRPr="00866DAF">
        <w:rPr>
          <w:sz w:val="18"/>
        </w:rPr>
        <w:t>,</w:t>
      </w:r>
    </w:p>
    <w:p w14:paraId="2C74C9F7"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2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etails and implication of this status'</w:t>
      </w:r>
      <w:r w:rsidRPr="00866DAF">
        <w:rPr>
          <w:sz w:val="18"/>
        </w:rPr>
        <w:t>,</w:t>
      </w:r>
    </w:p>
    <w:p w14:paraId="1774C4C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ocStatusID)</w:t>
      </w:r>
    </w:p>
    <w:p w14:paraId="75ACC02E" w14:textId="77777777" w:rsidR="007851C6" w:rsidRPr="00866DAF" w:rsidRDefault="007851C6">
      <w:pPr>
        <w:pStyle w:val="HTMLPreformatted"/>
        <w:divId w:val="1206136475"/>
        <w:rPr>
          <w:sz w:val="18"/>
        </w:rPr>
      </w:pPr>
      <w:r w:rsidRPr="00866DAF">
        <w:rPr>
          <w:sz w:val="18"/>
        </w:rPr>
        <w:t>)</w:t>
      </w:r>
    </w:p>
    <w:p w14:paraId="7F559B05"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statuses of a document'</w:t>
      </w:r>
    </w:p>
    <w:p w14:paraId="122907D4" w14:textId="77777777" w:rsidR="007851C6" w:rsidRPr="00866DAF" w:rsidRDefault="007851C6">
      <w:pPr>
        <w:pStyle w:val="HTMLPreformatted"/>
        <w:divId w:val="1206136475"/>
        <w:rPr>
          <w:sz w:val="18"/>
        </w:rPr>
      </w:pPr>
      <w:r w:rsidRPr="00866DAF">
        <w:rPr>
          <w:sz w:val="18"/>
        </w:rPr>
        <w:t>ENGINE=InnoDB;</w:t>
      </w:r>
    </w:p>
    <w:p w14:paraId="4B1E10FA" w14:textId="77777777" w:rsidR="007851C6" w:rsidRPr="00866DAF" w:rsidRDefault="007851C6">
      <w:pPr>
        <w:pStyle w:val="HTMLPreformatted"/>
        <w:divId w:val="1206136475"/>
        <w:rPr>
          <w:sz w:val="18"/>
        </w:rPr>
      </w:pPr>
    </w:p>
    <w:p w14:paraId="5B7E332A"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Publication</w:t>
      </w:r>
      <w:r w:rsidRPr="00866DAF">
        <w:rPr>
          <w:sz w:val="18"/>
        </w:rPr>
        <w:t xml:space="preserve"> (</w:t>
      </w:r>
    </w:p>
    <w:p w14:paraId="137DC520" w14:textId="77777777" w:rsidR="007851C6" w:rsidRPr="00866DAF" w:rsidRDefault="007851C6">
      <w:pPr>
        <w:pStyle w:val="HTMLPreformatted"/>
        <w:divId w:val="1206136475"/>
        <w:rPr>
          <w:sz w:val="18"/>
        </w:rPr>
      </w:pPr>
      <w:r w:rsidRPr="00866DAF">
        <w:rPr>
          <w:sz w:val="18"/>
        </w:rPr>
        <w:t xml:space="preserve">  Pub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publication'</w:t>
      </w:r>
      <w:r w:rsidRPr="00866DAF">
        <w:rPr>
          <w:sz w:val="18"/>
        </w:rPr>
        <w:t>,</w:t>
      </w:r>
    </w:p>
    <w:p w14:paraId="5B00218F"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ID of the applicant who authored the publication'</w:t>
      </w:r>
      <w:r w:rsidRPr="00866DAF">
        <w:rPr>
          <w:sz w:val="18"/>
        </w:rPr>
        <w:t>,</w:t>
      </w:r>
    </w:p>
    <w:p w14:paraId="2F1448FC" w14:textId="77777777" w:rsidR="007851C6" w:rsidRPr="00866DAF" w:rsidRDefault="007851C6">
      <w:pPr>
        <w:pStyle w:val="HTMLPreformatted"/>
        <w:divId w:val="1206136475"/>
        <w:rPr>
          <w:sz w:val="18"/>
        </w:rPr>
      </w:pPr>
      <w:r w:rsidRPr="00866DAF">
        <w:rPr>
          <w:sz w:val="18"/>
        </w:rPr>
        <w:t xml:space="preserve">  Title </w:t>
      </w:r>
      <w:r w:rsidRPr="00866DAF">
        <w:rPr>
          <w:rStyle w:val="type1"/>
          <w:sz w:val="18"/>
        </w:rPr>
        <w:t>varchar</w:t>
      </w:r>
      <w:r w:rsidRPr="00866DAF">
        <w:rPr>
          <w:sz w:val="18"/>
        </w:rPr>
        <w:t xml:space="preserve">(255)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title of the publication'</w:t>
      </w:r>
      <w:r w:rsidRPr="00866DAF">
        <w:rPr>
          <w:sz w:val="18"/>
        </w:rPr>
        <w:t>,</w:t>
      </w:r>
    </w:p>
    <w:p w14:paraId="3840C3D0" w14:textId="77777777" w:rsidR="007851C6" w:rsidRPr="00866DAF" w:rsidRDefault="007851C6">
      <w:pPr>
        <w:pStyle w:val="HTMLPreformatted"/>
        <w:divId w:val="1206136475"/>
        <w:rPr>
          <w:sz w:val="18"/>
        </w:rPr>
      </w:pPr>
      <w:r w:rsidRPr="00866DAF">
        <w:rPr>
          <w:sz w:val="18"/>
        </w:rPr>
        <w:t xml:space="preserve">  Abstract </w:t>
      </w:r>
      <w:r w:rsidRPr="00866DAF">
        <w:rPr>
          <w:rStyle w:val="type1"/>
          <w:sz w:val="18"/>
        </w:rPr>
        <w:t>varchar</w:t>
      </w:r>
      <w:r w:rsidRPr="00866DAF">
        <w:rPr>
          <w:sz w:val="18"/>
        </w:rPr>
        <w:t xml:space="preserve">(2000) comment </w:t>
      </w:r>
      <w:r w:rsidRPr="00866DAF">
        <w:rPr>
          <w:rStyle w:val="string1"/>
          <w:sz w:val="18"/>
        </w:rPr>
        <w:t>'A abstract/description of the publication'</w:t>
      </w:r>
      <w:r w:rsidRPr="00866DAF">
        <w:rPr>
          <w:sz w:val="18"/>
        </w:rPr>
        <w:t>,</w:t>
      </w:r>
    </w:p>
    <w:p w14:paraId="27A4DB5B" w14:textId="77777777" w:rsidR="007851C6" w:rsidRPr="00866DAF" w:rsidRDefault="007851C6">
      <w:pPr>
        <w:pStyle w:val="HTMLPreformatted"/>
        <w:divId w:val="1206136475"/>
        <w:rPr>
          <w:sz w:val="18"/>
        </w:rPr>
      </w:pPr>
      <w:r w:rsidRPr="00866DAF">
        <w:rPr>
          <w:sz w:val="18"/>
        </w:rPr>
        <w:t xml:space="preserve">  Publication </w:t>
      </w:r>
      <w:r w:rsidRPr="00866DAF">
        <w:rPr>
          <w:rStyle w:val="type1"/>
          <w:sz w:val="18"/>
        </w:rPr>
        <w:t>varchar</w:t>
      </w:r>
      <w:r w:rsidRPr="00866DAF">
        <w:rPr>
          <w:sz w:val="18"/>
        </w:rPr>
        <w:t xml:space="preserve">(255)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journal/magazine publisher '</w:t>
      </w:r>
      <w:r w:rsidRPr="00866DAF">
        <w:rPr>
          <w:sz w:val="18"/>
        </w:rPr>
        <w:t>,</w:t>
      </w:r>
    </w:p>
    <w:p w14:paraId="7A7FEEE6" w14:textId="77777777" w:rsidR="007851C6" w:rsidRPr="00866DAF" w:rsidRDefault="007851C6">
      <w:pPr>
        <w:pStyle w:val="HTMLPreformatted"/>
        <w:divId w:val="1206136475"/>
        <w:rPr>
          <w:sz w:val="18"/>
        </w:rPr>
      </w:pPr>
      <w:r w:rsidRPr="00866DAF">
        <w:rPr>
          <w:sz w:val="18"/>
        </w:rPr>
        <w:t xml:space="preserve">  IssueNo mediumint comment </w:t>
      </w:r>
      <w:r w:rsidRPr="00866DAF">
        <w:rPr>
          <w:rStyle w:val="string1"/>
          <w:sz w:val="18"/>
        </w:rPr>
        <w:t>'The issue/edition number of the publication'</w:t>
      </w:r>
      <w:r w:rsidRPr="00866DAF">
        <w:rPr>
          <w:sz w:val="18"/>
        </w:rPr>
        <w:t>,</w:t>
      </w:r>
    </w:p>
    <w:p w14:paraId="18FCDA47" w14:textId="77777777" w:rsidR="007851C6" w:rsidRPr="00866DAF" w:rsidRDefault="007851C6">
      <w:pPr>
        <w:pStyle w:val="HTMLPreformatted"/>
        <w:divId w:val="1206136475"/>
        <w:rPr>
          <w:sz w:val="18"/>
        </w:rPr>
      </w:pPr>
      <w:r w:rsidRPr="00866DAF">
        <w:rPr>
          <w:sz w:val="18"/>
        </w:rPr>
        <w:t xml:space="preserve">  IssueDate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ate the publication was issued'</w:t>
      </w:r>
      <w:r w:rsidRPr="00866DAF">
        <w:rPr>
          <w:sz w:val="18"/>
        </w:rPr>
        <w:t>,</w:t>
      </w:r>
    </w:p>
    <w:p w14:paraId="374E9ED9" w14:textId="77777777" w:rsidR="007851C6" w:rsidRPr="00866DAF" w:rsidRDefault="007851C6">
      <w:pPr>
        <w:pStyle w:val="HTMLPreformatted"/>
        <w:divId w:val="1206136475"/>
        <w:rPr>
          <w:sz w:val="18"/>
        </w:rPr>
      </w:pPr>
      <w:r w:rsidRPr="00866DAF">
        <w:rPr>
          <w:sz w:val="18"/>
        </w:rPr>
        <w:t xml:space="preserve">  OnlineLink </w:t>
      </w:r>
      <w:r w:rsidRPr="00866DAF">
        <w:rPr>
          <w:rStyle w:val="type1"/>
          <w:sz w:val="18"/>
        </w:rPr>
        <w:t>varchar</w:t>
      </w:r>
      <w:r w:rsidRPr="00866DAF">
        <w:rPr>
          <w:sz w:val="18"/>
        </w:rPr>
        <w:t xml:space="preserve">(255) comment </w:t>
      </w:r>
      <w:r w:rsidRPr="00866DAF">
        <w:rPr>
          <w:rStyle w:val="string1"/>
          <w:sz w:val="18"/>
        </w:rPr>
        <w:t>'An online link to the publication'</w:t>
      </w:r>
      <w:r w:rsidRPr="00866DAF">
        <w:rPr>
          <w:sz w:val="18"/>
        </w:rPr>
        <w:t>,</w:t>
      </w:r>
    </w:p>
    <w:p w14:paraId="5E30C87E" w14:textId="77777777" w:rsidR="007851C6" w:rsidRPr="00866DAF" w:rsidRDefault="007851C6">
      <w:pPr>
        <w:pStyle w:val="HTMLPreformatted"/>
        <w:divId w:val="1206136475"/>
        <w:rPr>
          <w:sz w:val="18"/>
        </w:rPr>
      </w:pPr>
      <w:r w:rsidRPr="00866DAF">
        <w:rPr>
          <w:sz w:val="18"/>
        </w:rPr>
        <w:t xml:space="preserve">  OtherAuthorsNames </w:t>
      </w:r>
      <w:r w:rsidRPr="00866DAF">
        <w:rPr>
          <w:rStyle w:val="type1"/>
          <w:sz w:val="18"/>
        </w:rPr>
        <w:t>varchar</w:t>
      </w:r>
      <w:r w:rsidRPr="00866DAF">
        <w:rPr>
          <w:sz w:val="18"/>
        </w:rPr>
        <w:t xml:space="preserve">(255) comment </w:t>
      </w:r>
      <w:r w:rsidRPr="00866DAF">
        <w:rPr>
          <w:rStyle w:val="string1"/>
          <w:sz w:val="18"/>
        </w:rPr>
        <w:t>'Other authors of the publication'</w:t>
      </w:r>
      <w:r w:rsidRPr="00866DAF">
        <w:rPr>
          <w:sz w:val="18"/>
        </w:rPr>
        <w:t>,</w:t>
      </w:r>
    </w:p>
    <w:p w14:paraId="1088659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Language</w:t>
      </w:r>
      <w:r w:rsidRPr="00866DAF">
        <w:rPr>
          <w:sz w:val="18"/>
        </w:rPr>
        <w:t xml:space="preserve"> </w:t>
      </w:r>
      <w:r w:rsidRPr="00866DAF">
        <w:rPr>
          <w:rStyle w:val="type1"/>
          <w:sz w:val="18"/>
        </w:rPr>
        <w:t>varchar</w:t>
      </w:r>
      <w:r w:rsidRPr="00866DAF">
        <w:rPr>
          <w:sz w:val="18"/>
        </w:rPr>
        <w:t xml:space="preserve">(50) comment </w:t>
      </w:r>
      <w:r w:rsidRPr="00866DAF">
        <w:rPr>
          <w:rStyle w:val="string1"/>
          <w:sz w:val="18"/>
        </w:rPr>
        <w:t>'language of the publication'</w:t>
      </w:r>
      <w:r w:rsidRPr="00866DAF">
        <w:rPr>
          <w:sz w:val="18"/>
        </w:rPr>
        <w:t>,</w:t>
      </w:r>
    </w:p>
    <w:p w14:paraId="5BAD0C5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PubID))</w:t>
      </w:r>
    </w:p>
    <w:p w14:paraId="18BF6D4E" w14:textId="77777777" w:rsidR="007851C6" w:rsidRPr="00866DAF" w:rsidRDefault="007851C6">
      <w:pPr>
        <w:pStyle w:val="HTMLPreformatted"/>
        <w:divId w:val="1206136475"/>
        <w:rPr>
          <w:sz w:val="18"/>
        </w:rPr>
      </w:pPr>
      <w:r w:rsidRPr="00866DAF">
        <w:rPr>
          <w:sz w:val="18"/>
        </w:rPr>
        <w:t>ENGINE=InnoDB;</w:t>
      </w:r>
    </w:p>
    <w:p w14:paraId="02D0FAF1" w14:textId="77777777" w:rsidR="007851C6" w:rsidRPr="00866DAF" w:rsidRDefault="007851C6">
      <w:pPr>
        <w:pStyle w:val="HTMLPreformatted"/>
        <w:divId w:val="1206136475"/>
        <w:rPr>
          <w:sz w:val="18"/>
        </w:rPr>
      </w:pPr>
    </w:p>
    <w:p w14:paraId="2637AC78"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gree</w:t>
      </w:r>
      <w:r w:rsidRPr="00866DAF">
        <w:rPr>
          <w:sz w:val="18"/>
        </w:rPr>
        <w:t xml:space="preserve"> (</w:t>
      </w:r>
    </w:p>
    <w:p w14:paraId="40E044EC" w14:textId="77777777" w:rsidR="007851C6" w:rsidRPr="00866DAF" w:rsidRDefault="007851C6">
      <w:pPr>
        <w:pStyle w:val="HTMLPreformatted"/>
        <w:divId w:val="1206136475"/>
        <w:rPr>
          <w:sz w:val="18"/>
        </w:rPr>
      </w:pPr>
      <w:r w:rsidRPr="00866DAF">
        <w:rPr>
          <w:sz w:val="18"/>
        </w:rPr>
        <w:t xml:space="preserve">  Deg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degree'</w:t>
      </w:r>
      <w:r w:rsidRPr="00866DAF">
        <w:rPr>
          <w:sz w:val="18"/>
        </w:rPr>
        <w:t>,</w:t>
      </w:r>
    </w:p>
    <w:p w14:paraId="76C0ED98"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ID of the applicant who holds this degree'</w:t>
      </w:r>
      <w:r w:rsidRPr="00866DAF">
        <w:rPr>
          <w:sz w:val="18"/>
        </w:rPr>
        <w:t>,</w:t>
      </w:r>
    </w:p>
    <w:p w14:paraId="6267D49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Name</w:t>
      </w:r>
      <w:r w:rsidRPr="00866DAF">
        <w:rPr>
          <w:sz w:val="18"/>
        </w:rPr>
        <w:t xml:space="preserve"> </w:t>
      </w:r>
      <w:r w:rsidRPr="00866DAF">
        <w:rPr>
          <w:rStyle w:val="type1"/>
          <w:sz w:val="18"/>
        </w:rPr>
        <w:t>varchar</w:t>
      </w:r>
      <w:r w:rsidRPr="00866DAF">
        <w:rPr>
          <w:sz w:val="18"/>
        </w:rPr>
        <w:t xml:space="preserve">(1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title of the degree'</w:t>
      </w:r>
      <w:r w:rsidRPr="00866DAF">
        <w:rPr>
          <w:sz w:val="18"/>
        </w:rPr>
        <w:t>,</w:t>
      </w:r>
    </w:p>
    <w:p w14:paraId="4453356A"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Type</w:t>
      </w:r>
      <w:r w:rsidRPr="00866DAF">
        <w:rPr>
          <w:sz w:val="18"/>
        </w:rPr>
        <w:t xml:space="preserve"> </w:t>
      </w:r>
      <w:r w:rsidRPr="00866DAF">
        <w:rPr>
          <w:rStyle w:val="type1"/>
          <w:sz w:val="18"/>
        </w:rPr>
        <w:t>varchar</w:t>
      </w:r>
      <w:r w:rsidRPr="00866DAF">
        <w:rPr>
          <w:sz w:val="18"/>
        </w:rPr>
        <w:t xml:space="preserve">(1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type of the degree  -Â Â Could add specific types'</w:t>
      </w:r>
      <w:r w:rsidRPr="00866DAF">
        <w:rPr>
          <w:sz w:val="18"/>
        </w:rPr>
        <w:t>,</w:t>
      </w:r>
    </w:p>
    <w:p w14:paraId="473502D1" w14:textId="77777777" w:rsidR="007851C6" w:rsidRPr="00866DAF" w:rsidRDefault="007851C6">
      <w:pPr>
        <w:pStyle w:val="HTMLPreformatted"/>
        <w:divId w:val="1206136475"/>
        <w:rPr>
          <w:sz w:val="18"/>
        </w:rPr>
      </w:pPr>
      <w:r w:rsidRPr="00866DAF">
        <w:rPr>
          <w:sz w:val="18"/>
        </w:rPr>
        <w:t xml:space="preserve">  YearCompleted </w:t>
      </w:r>
      <w:r w:rsidRPr="00866DAF">
        <w:rPr>
          <w:rStyle w:val="type1"/>
          <w:sz w:val="18"/>
        </w:rPr>
        <w:t>date</w:t>
      </w:r>
      <w:r w:rsidRPr="00866DAF">
        <w:rPr>
          <w:sz w:val="18"/>
        </w:rPr>
        <w:t xml:space="preserve"> comment </w:t>
      </w:r>
      <w:r w:rsidRPr="00866DAF">
        <w:rPr>
          <w:rStyle w:val="string1"/>
          <w:sz w:val="18"/>
        </w:rPr>
        <w:t>'The year the degree was completed or will be completed'</w:t>
      </w:r>
      <w:r w:rsidRPr="00866DAF">
        <w:rPr>
          <w:sz w:val="18"/>
        </w:rPr>
        <w:t>,</w:t>
      </w:r>
    </w:p>
    <w:p w14:paraId="57B9E790" w14:textId="77777777" w:rsidR="007851C6" w:rsidRPr="00866DAF" w:rsidRDefault="007851C6">
      <w:pPr>
        <w:pStyle w:val="HTMLPreformatted"/>
        <w:divId w:val="1206136475"/>
        <w:rPr>
          <w:sz w:val="18"/>
        </w:rPr>
      </w:pPr>
      <w:r w:rsidRPr="00866DAF">
        <w:rPr>
          <w:sz w:val="18"/>
        </w:rPr>
        <w:t xml:space="preserve">  GPA mediumint comment </w:t>
      </w:r>
      <w:r w:rsidRPr="00866DAF">
        <w:rPr>
          <w:rStyle w:val="string1"/>
          <w:sz w:val="18"/>
        </w:rPr>
        <w:t>'The GPA of the degree'</w:t>
      </w:r>
      <w:r w:rsidRPr="00866DAF">
        <w:rPr>
          <w:sz w:val="18"/>
        </w:rPr>
        <w:t>,</w:t>
      </w:r>
    </w:p>
    <w:p w14:paraId="11F55EC6" w14:textId="77777777" w:rsidR="007851C6" w:rsidRPr="00866DAF" w:rsidRDefault="007851C6">
      <w:pPr>
        <w:pStyle w:val="HTMLPreformatted"/>
        <w:divId w:val="1206136475"/>
        <w:rPr>
          <w:sz w:val="18"/>
        </w:rPr>
      </w:pPr>
      <w:r w:rsidRPr="00866DAF">
        <w:rPr>
          <w:sz w:val="18"/>
        </w:rPr>
        <w:t xml:space="preserve">  InstitutionName </w:t>
      </w:r>
      <w:r w:rsidRPr="00866DAF">
        <w:rPr>
          <w:rStyle w:val="type1"/>
          <w:sz w:val="18"/>
        </w:rPr>
        <w:t>varchar</w:t>
      </w:r>
      <w:r w:rsidRPr="00866DAF">
        <w:rPr>
          <w:sz w:val="18"/>
        </w:rPr>
        <w:t xml:space="preserve">(100) comment </w:t>
      </w:r>
      <w:r w:rsidRPr="00866DAF">
        <w:rPr>
          <w:rStyle w:val="string1"/>
          <w:sz w:val="18"/>
        </w:rPr>
        <w:t>'The name of the institution'</w:t>
      </w:r>
      <w:r w:rsidRPr="00866DAF">
        <w:rPr>
          <w:sz w:val="18"/>
        </w:rPr>
        <w:t>,</w:t>
      </w:r>
    </w:p>
    <w:p w14:paraId="0D419525" w14:textId="77777777" w:rsidR="007851C6" w:rsidRPr="00866DAF" w:rsidRDefault="007851C6">
      <w:pPr>
        <w:pStyle w:val="HTMLPreformatted"/>
        <w:divId w:val="1206136475"/>
        <w:rPr>
          <w:sz w:val="18"/>
        </w:rPr>
      </w:pPr>
      <w:r w:rsidRPr="00866DAF">
        <w:rPr>
          <w:sz w:val="18"/>
        </w:rPr>
        <w:t xml:space="preserve">  InstitutionCountryISOCode </w:t>
      </w:r>
      <w:r w:rsidRPr="00866DAF">
        <w:rPr>
          <w:rStyle w:val="type1"/>
          <w:sz w:val="18"/>
        </w:rPr>
        <w:t>char</w:t>
      </w:r>
      <w:r w:rsidRPr="00866DAF">
        <w:rPr>
          <w:sz w:val="18"/>
        </w:rPr>
        <w:t xml:space="preserve">(2)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country the institution is based in'</w:t>
      </w:r>
      <w:r w:rsidRPr="00866DAF">
        <w:rPr>
          <w:sz w:val="18"/>
        </w:rPr>
        <w:t>,</w:t>
      </w:r>
    </w:p>
    <w:p w14:paraId="28035D4C"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egID),</w:t>
      </w:r>
    </w:p>
    <w:p w14:paraId="241EF092" w14:textId="77777777" w:rsidR="007851C6" w:rsidRPr="00866DAF" w:rsidRDefault="007851C6">
      <w:pPr>
        <w:pStyle w:val="HTMLPreformatted"/>
        <w:divId w:val="1206136475"/>
        <w:rPr>
          <w:sz w:val="18"/>
        </w:rPr>
      </w:pPr>
      <w:r w:rsidRPr="00866DAF">
        <w:rPr>
          <w:sz w:val="18"/>
        </w:rPr>
        <w:t xml:space="preserve">  INDEX (ApplicantID)</w:t>
      </w:r>
    </w:p>
    <w:p w14:paraId="51FFE136" w14:textId="77777777" w:rsidR="007851C6" w:rsidRPr="00866DAF" w:rsidRDefault="007851C6">
      <w:pPr>
        <w:pStyle w:val="HTMLPreformatted"/>
        <w:divId w:val="1206136475"/>
        <w:rPr>
          <w:sz w:val="18"/>
        </w:rPr>
      </w:pPr>
      <w:r w:rsidRPr="00866DAF">
        <w:rPr>
          <w:sz w:val="18"/>
        </w:rPr>
        <w:t>)</w:t>
      </w:r>
    </w:p>
    <w:p w14:paraId="606FBC17" w14:textId="77777777" w:rsidR="007851C6" w:rsidRPr="00866DAF" w:rsidRDefault="007851C6">
      <w:pPr>
        <w:pStyle w:val="HTMLPreformatted"/>
        <w:divId w:val="1206136475"/>
        <w:rPr>
          <w:sz w:val="18"/>
        </w:rPr>
      </w:pPr>
      <w:r w:rsidRPr="00866DAF">
        <w:rPr>
          <w:sz w:val="18"/>
        </w:rPr>
        <w:t>comment=</w:t>
      </w:r>
      <w:r w:rsidRPr="00866DAF">
        <w:rPr>
          <w:rStyle w:val="string1"/>
          <w:sz w:val="18"/>
        </w:rPr>
        <w:t>'Any Degrees already held by the applicant'</w:t>
      </w:r>
    </w:p>
    <w:p w14:paraId="398FB8A4" w14:textId="77777777" w:rsidR="007851C6" w:rsidRPr="00866DAF" w:rsidRDefault="007851C6">
      <w:pPr>
        <w:pStyle w:val="HTMLPreformatted"/>
        <w:divId w:val="1206136475"/>
        <w:rPr>
          <w:sz w:val="18"/>
        </w:rPr>
      </w:pPr>
      <w:r w:rsidRPr="00866DAF">
        <w:rPr>
          <w:sz w:val="18"/>
        </w:rPr>
        <w:t>ENGINE=InnoDB;</w:t>
      </w:r>
    </w:p>
    <w:p w14:paraId="59AB2FD6" w14:textId="77777777" w:rsidR="007851C6" w:rsidRPr="00866DAF" w:rsidRDefault="007851C6">
      <w:pPr>
        <w:pStyle w:val="HTMLPreformatted"/>
        <w:divId w:val="1206136475"/>
        <w:rPr>
          <w:sz w:val="18"/>
        </w:rPr>
      </w:pPr>
    </w:p>
    <w:p w14:paraId="175710CB"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Referee</w:t>
      </w:r>
      <w:r w:rsidRPr="00866DAF">
        <w:rPr>
          <w:sz w:val="18"/>
        </w:rPr>
        <w:t xml:space="preserve"> (</w:t>
      </w:r>
    </w:p>
    <w:p w14:paraId="022BEC61" w14:textId="77777777" w:rsidR="007851C6" w:rsidRPr="00866DAF" w:rsidRDefault="007851C6">
      <w:pPr>
        <w:pStyle w:val="HTMLPreformatted"/>
        <w:divId w:val="1206136475"/>
        <w:rPr>
          <w:sz w:val="18"/>
        </w:rPr>
      </w:pPr>
      <w:r w:rsidRPr="00866DAF">
        <w:rPr>
          <w:sz w:val="18"/>
        </w:rPr>
        <w:t xml:space="preserve">  Re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referee supporting an application'</w:t>
      </w:r>
      <w:r w:rsidRPr="00866DAF">
        <w:rPr>
          <w:sz w:val="18"/>
        </w:rPr>
        <w:t>,</w:t>
      </w:r>
    </w:p>
    <w:p w14:paraId="6A17F44A"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3403BDC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Name</w:t>
      </w:r>
      <w:r w:rsidRPr="00866DAF">
        <w:rPr>
          <w:sz w:val="18"/>
        </w:rPr>
        <w:t xml:space="preserve"> </w:t>
      </w:r>
      <w:r w:rsidRPr="00866DAF">
        <w:rPr>
          <w:rStyle w:val="type1"/>
          <w:sz w:val="18"/>
        </w:rPr>
        <w:t>varchar</w:t>
      </w:r>
      <w:r w:rsidRPr="00866DAF">
        <w:rPr>
          <w:sz w:val="18"/>
        </w:rPr>
        <w:t xml:space="preserve">(1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full name of the referee'</w:t>
      </w:r>
      <w:r w:rsidRPr="00866DAF">
        <w:rPr>
          <w:sz w:val="18"/>
        </w:rPr>
        <w:t>,</w:t>
      </w:r>
    </w:p>
    <w:p w14:paraId="0E949F04" w14:textId="77777777" w:rsidR="007851C6" w:rsidRPr="00866DAF" w:rsidRDefault="007851C6">
      <w:pPr>
        <w:pStyle w:val="HTMLPreformatted"/>
        <w:divId w:val="1206136475"/>
        <w:rPr>
          <w:sz w:val="18"/>
        </w:rPr>
      </w:pPr>
      <w:r w:rsidRPr="00866DAF">
        <w:rPr>
          <w:sz w:val="18"/>
        </w:rPr>
        <w:t xml:space="preserve">  Relation </w:t>
      </w:r>
      <w:r w:rsidRPr="00866DAF">
        <w:rPr>
          <w:rStyle w:val="type1"/>
          <w:sz w:val="18"/>
        </w:rPr>
        <w:t>varchar</w:t>
      </w:r>
      <w:r w:rsidRPr="00866DAF">
        <w:rPr>
          <w:sz w:val="18"/>
        </w:rPr>
        <w:t xml:space="preserve">(100) comment </w:t>
      </w:r>
      <w:r w:rsidRPr="00866DAF">
        <w:rPr>
          <w:rStyle w:val="string1"/>
          <w:sz w:val="18"/>
        </w:rPr>
        <w:t>'The referees relation to the applicant'</w:t>
      </w:r>
      <w:r w:rsidRPr="00866DAF">
        <w:rPr>
          <w:sz w:val="18"/>
        </w:rPr>
        <w:t>,</w:t>
      </w:r>
    </w:p>
    <w:p w14:paraId="76A50B81" w14:textId="77777777" w:rsidR="007851C6" w:rsidRPr="00866DAF" w:rsidRDefault="007851C6">
      <w:pPr>
        <w:pStyle w:val="HTMLPreformatted"/>
        <w:divId w:val="1206136475"/>
        <w:rPr>
          <w:sz w:val="18"/>
        </w:rPr>
      </w:pPr>
      <w:r w:rsidRPr="00866DAF">
        <w:rPr>
          <w:sz w:val="18"/>
        </w:rPr>
        <w:t xml:space="preserve">  Phone </w:t>
      </w:r>
      <w:r w:rsidRPr="00866DAF">
        <w:rPr>
          <w:rStyle w:val="type1"/>
          <w:sz w:val="18"/>
        </w:rPr>
        <w:t>varchar</w:t>
      </w:r>
      <w:r w:rsidRPr="00866DAF">
        <w:rPr>
          <w:sz w:val="18"/>
        </w:rPr>
        <w:t xml:space="preserve">(50) comment </w:t>
      </w:r>
      <w:r w:rsidRPr="00866DAF">
        <w:rPr>
          <w:rStyle w:val="string1"/>
          <w:sz w:val="18"/>
        </w:rPr>
        <w:t>'The referees phone number'</w:t>
      </w:r>
      <w:r w:rsidRPr="00866DAF">
        <w:rPr>
          <w:sz w:val="18"/>
        </w:rPr>
        <w:t>,</w:t>
      </w:r>
    </w:p>
    <w:p w14:paraId="34B756C4" w14:textId="77777777" w:rsidR="007851C6" w:rsidRPr="00866DAF" w:rsidRDefault="007851C6">
      <w:pPr>
        <w:pStyle w:val="HTMLPreformatted"/>
        <w:divId w:val="1206136475"/>
        <w:rPr>
          <w:sz w:val="18"/>
        </w:rPr>
      </w:pPr>
      <w:r w:rsidRPr="00866DAF">
        <w:rPr>
          <w:sz w:val="18"/>
        </w:rPr>
        <w:t xml:space="preserve">  Email </w:t>
      </w:r>
      <w:r w:rsidRPr="00866DAF">
        <w:rPr>
          <w:rStyle w:val="type1"/>
          <w:sz w:val="18"/>
        </w:rPr>
        <w:t>varchar</w:t>
      </w:r>
      <w:r w:rsidRPr="00866DAF">
        <w:rPr>
          <w:sz w:val="18"/>
        </w:rPr>
        <w:t xml:space="preserve">(100) comment </w:t>
      </w:r>
      <w:r w:rsidRPr="00866DAF">
        <w:rPr>
          <w:rStyle w:val="string1"/>
          <w:sz w:val="18"/>
        </w:rPr>
        <w:t>'The referees email address'</w:t>
      </w:r>
      <w:r w:rsidRPr="00866DAF">
        <w:rPr>
          <w:sz w:val="18"/>
        </w:rPr>
        <w:t>,</w:t>
      </w:r>
    </w:p>
    <w:p w14:paraId="78885D44" w14:textId="77777777" w:rsidR="007851C6" w:rsidRPr="00866DAF" w:rsidRDefault="007851C6">
      <w:pPr>
        <w:pStyle w:val="HTMLPreformatted"/>
        <w:divId w:val="1206136475"/>
        <w:rPr>
          <w:sz w:val="18"/>
        </w:rPr>
      </w:pPr>
      <w:r w:rsidRPr="00866DAF">
        <w:rPr>
          <w:sz w:val="18"/>
        </w:rPr>
        <w:t xml:space="preserve">  Profession </w:t>
      </w:r>
      <w:r w:rsidRPr="00866DAF">
        <w:rPr>
          <w:rStyle w:val="type1"/>
          <w:sz w:val="18"/>
        </w:rPr>
        <w:t>varchar</w:t>
      </w:r>
      <w:r w:rsidRPr="00866DAF">
        <w:rPr>
          <w:sz w:val="18"/>
        </w:rPr>
        <w:t xml:space="preserve">(255) comment </w:t>
      </w:r>
      <w:r w:rsidRPr="00866DAF">
        <w:rPr>
          <w:rStyle w:val="string1"/>
          <w:sz w:val="18"/>
        </w:rPr>
        <w:t>'The referees profession'</w:t>
      </w:r>
      <w:r w:rsidRPr="00866DAF">
        <w:rPr>
          <w:sz w:val="18"/>
        </w:rPr>
        <w:t>,</w:t>
      </w:r>
    </w:p>
    <w:p w14:paraId="226EDF28" w14:textId="77777777" w:rsidR="007851C6" w:rsidRPr="00866DAF" w:rsidRDefault="007851C6">
      <w:pPr>
        <w:pStyle w:val="HTMLPreformatted"/>
        <w:divId w:val="1206136475"/>
        <w:rPr>
          <w:sz w:val="18"/>
        </w:rPr>
      </w:pPr>
      <w:r w:rsidRPr="00866DAF">
        <w:rPr>
          <w:sz w:val="18"/>
        </w:rPr>
        <w:t xml:space="preserve">  AcademicLink </w:t>
      </w:r>
      <w:r w:rsidRPr="00866DAF">
        <w:rPr>
          <w:rStyle w:val="type1"/>
          <w:sz w:val="18"/>
        </w:rPr>
        <w:t>varchar</w:t>
      </w:r>
      <w:r w:rsidRPr="00866DAF">
        <w:rPr>
          <w:sz w:val="18"/>
        </w:rPr>
        <w:t xml:space="preserve">(255) comment </w:t>
      </w:r>
      <w:r w:rsidRPr="00866DAF">
        <w:rPr>
          <w:rStyle w:val="string1"/>
          <w:sz w:val="18"/>
        </w:rPr>
        <w:t>'The referees professional page (linked in or university)'</w:t>
      </w:r>
      <w:r w:rsidRPr="00866DAF">
        <w:rPr>
          <w:sz w:val="18"/>
        </w:rPr>
        <w:t>,</w:t>
      </w:r>
    </w:p>
    <w:p w14:paraId="1273D920" w14:textId="77777777" w:rsidR="007851C6" w:rsidRPr="00866DAF" w:rsidRDefault="007851C6">
      <w:pPr>
        <w:pStyle w:val="HTMLPreformatted"/>
        <w:divId w:val="1206136475"/>
        <w:rPr>
          <w:sz w:val="18"/>
        </w:rPr>
      </w:pPr>
      <w:r w:rsidRPr="00866DAF">
        <w:rPr>
          <w:sz w:val="18"/>
        </w:rPr>
        <w:t xml:space="preserve">  EnglishSpeaker tinyint(1) comment </w:t>
      </w:r>
      <w:r w:rsidRPr="00866DAF">
        <w:rPr>
          <w:rStyle w:val="string1"/>
          <w:sz w:val="18"/>
        </w:rPr>
        <w:t>'If the Referee can speak English'</w:t>
      </w:r>
      <w:r w:rsidRPr="00866DAF">
        <w:rPr>
          <w:sz w:val="18"/>
        </w:rPr>
        <w:t>,</w:t>
      </w:r>
    </w:p>
    <w:p w14:paraId="015D6111" w14:textId="77777777" w:rsidR="007851C6" w:rsidRPr="00866DAF" w:rsidRDefault="007851C6">
      <w:pPr>
        <w:pStyle w:val="HTMLPreformatted"/>
        <w:divId w:val="1206136475"/>
        <w:rPr>
          <w:sz w:val="18"/>
        </w:rPr>
      </w:pPr>
      <w:r w:rsidRPr="00866DAF">
        <w:rPr>
          <w:sz w:val="18"/>
        </w:rPr>
        <w:t xml:space="preserve">  EnglishLiterate tinyint(1) comment </w:t>
      </w:r>
      <w:r w:rsidRPr="00866DAF">
        <w:rPr>
          <w:rStyle w:val="string1"/>
          <w:sz w:val="18"/>
        </w:rPr>
        <w:t>'If the Referee can read and write in English'</w:t>
      </w:r>
      <w:r w:rsidRPr="00866DAF">
        <w:rPr>
          <w:sz w:val="18"/>
        </w:rPr>
        <w:t>,</w:t>
      </w:r>
    </w:p>
    <w:p w14:paraId="766184BE"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RefID)</w:t>
      </w:r>
    </w:p>
    <w:p w14:paraId="162E5660" w14:textId="77777777" w:rsidR="007851C6" w:rsidRPr="00866DAF" w:rsidRDefault="007851C6">
      <w:pPr>
        <w:pStyle w:val="HTMLPreformatted"/>
        <w:divId w:val="1206136475"/>
        <w:rPr>
          <w:sz w:val="18"/>
        </w:rPr>
      </w:pPr>
      <w:r w:rsidRPr="00866DAF">
        <w:rPr>
          <w:sz w:val="18"/>
        </w:rPr>
        <w:t>)</w:t>
      </w:r>
    </w:p>
    <w:p w14:paraId="0AB46EBB" w14:textId="77777777" w:rsidR="007851C6" w:rsidRPr="00866DAF" w:rsidRDefault="007851C6">
      <w:pPr>
        <w:pStyle w:val="HTMLPreformatted"/>
        <w:divId w:val="1206136475"/>
        <w:rPr>
          <w:sz w:val="18"/>
        </w:rPr>
      </w:pPr>
      <w:r w:rsidRPr="00866DAF">
        <w:rPr>
          <w:sz w:val="18"/>
        </w:rPr>
        <w:t>comment=</w:t>
      </w:r>
      <w:r w:rsidRPr="00866DAF">
        <w:rPr>
          <w:rStyle w:val="string1"/>
          <w:sz w:val="18"/>
        </w:rPr>
        <w:t>'A referee for a application'</w:t>
      </w:r>
    </w:p>
    <w:p w14:paraId="4708A4D8" w14:textId="77777777" w:rsidR="007851C6" w:rsidRPr="00866DAF" w:rsidRDefault="007851C6">
      <w:pPr>
        <w:pStyle w:val="HTMLPreformatted"/>
        <w:divId w:val="1206136475"/>
        <w:rPr>
          <w:sz w:val="18"/>
        </w:rPr>
      </w:pPr>
      <w:r w:rsidRPr="00866DAF">
        <w:rPr>
          <w:sz w:val="18"/>
        </w:rPr>
        <w:t>ENGINE=InnoDB;</w:t>
      </w:r>
    </w:p>
    <w:p w14:paraId="31A8D30D" w14:textId="77777777" w:rsidR="007851C6" w:rsidRPr="00866DAF" w:rsidRDefault="007851C6">
      <w:pPr>
        <w:pStyle w:val="HTMLPreformatted"/>
        <w:divId w:val="1206136475"/>
        <w:rPr>
          <w:sz w:val="18"/>
        </w:rPr>
      </w:pPr>
    </w:p>
    <w:p w14:paraId="34B578BC"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r w:rsidRPr="00866DAF">
        <w:rPr>
          <w:sz w:val="18"/>
        </w:rPr>
        <w:t xml:space="preserve"> (</w:t>
      </w:r>
    </w:p>
    <w:p w14:paraId="30E58410" w14:textId="77777777" w:rsidR="007851C6" w:rsidRPr="00866DAF" w:rsidRDefault="007851C6">
      <w:pPr>
        <w:pStyle w:val="HTMLPreformatted"/>
        <w:divId w:val="1206136475"/>
        <w:rPr>
          <w:sz w:val="18"/>
        </w:rPr>
      </w:pPr>
      <w:r w:rsidRPr="00866DAF">
        <w:rPr>
          <w:sz w:val="18"/>
        </w:rPr>
        <w:t xml:space="preserve">  Doc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document'</w:t>
      </w:r>
      <w:r w:rsidRPr="00866DAF">
        <w:rPr>
          <w:sz w:val="18"/>
        </w:rPr>
        <w:t>,</w:t>
      </w:r>
    </w:p>
    <w:p w14:paraId="70082364" w14:textId="77777777" w:rsidR="007851C6" w:rsidRPr="00866DAF" w:rsidRDefault="007851C6">
      <w:pPr>
        <w:pStyle w:val="HTMLPreformatted"/>
        <w:divId w:val="1206136475"/>
        <w:rPr>
          <w:sz w:val="18"/>
        </w:rPr>
      </w:pPr>
      <w:r w:rsidRPr="00866DAF">
        <w:rPr>
          <w:sz w:val="18"/>
        </w:rPr>
        <w:t xml:space="preserve">  Title </w:t>
      </w:r>
      <w:r w:rsidRPr="00866DAF">
        <w:rPr>
          <w:rStyle w:val="type1"/>
          <w:sz w:val="18"/>
        </w:rPr>
        <w:t>varchar</w:t>
      </w:r>
      <w:r w:rsidRPr="00866DAF">
        <w:rPr>
          <w:sz w:val="18"/>
        </w:rPr>
        <w:t xml:space="preserve">(254)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title of the document'</w:t>
      </w:r>
      <w:r w:rsidRPr="00866DAF">
        <w:rPr>
          <w:sz w:val="18"/>
        </w:rPr>
        <w:t>,</w:t>
      </w:r>
    </w:p>
    <w:p w14:paraId="03429B68"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2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specific summary related to the document i.e. valid till 2015 etc.'</w:t>
      </w:r>
      <w:r w:rsidRPr="00866DAF">
        <w:rPr>
          <w:sz w:val="18"/>
        </w:rPr>
        <w:t>,</w:t>
      </w:r>
    </w:p>
    <w:p w14:paraId="2D50A3CC" w14:textId="77777777" w:rsidR="007851C6" w:rsidRPr="00866DAF" w:rsidRDefault="007851C6">
      <w:pPr>
        <w:pStyle w:val="HTMLPreformatted"/>
        <w:divId w:val="1206136475"/>
        <w:rPr>
          <w:sz w:val="18"/>
        </w:rPr>
      </w:pPr>
      <w:r w:rsidRPr="00866DAF">
        <w:rPr>
          <w:sz w:val="18"/>
        </w:rPr>
        <w:t xml:space="preserve">  UploadLink </w:t>
      </w:r>
      <w:r w:rsidRPr="00866DAF">
        <w:rPr>
          <w:rStyle w:val="type1"/>
          <w:sz w:val="18"/>
        </w:rPr>
        <w:t>varchar</w:t>
      </w:r>
      <w:r w:rsidRPr="00866DAF">
        <w:rPr>
          <w:sz w:val="18"/>
        </w:rPr>
        <w:t xml:space="preserve">(254)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n link to a version uploaded and stored on the university servers'</w:t>
      </w:r>
      <w:r w:rsidRPr="00866DAF">
        <w:rPr>
          <w:sz w:val="18"/>
        </w:rPr>
        <w:t>,</w:t>
      </w:r>
    </w:p>
    <w:p w14:paraId="09A899BD" w14:textId="77777777" w:rsidR="007851C6" w:rsidRPr="00866DAF" w:rsidRDefault="007851C6">
      <w:pPr>
        <w:pStyle w:val="HTMLPreformatted"/>
        <w:divId w:val="1206136475"/>
        <w:rPr>
          <w:sz w:val="18"/>
        </w:rPr>
      </w:pPr>
      <w:r w:rsidRPr="00866DAF">
        <w:rPr>
          <w:sz w:val="18"/>
        </w:rPr>
        <w:t xml:space="preserve">  ApplicationID mediumint,</w:t>
      </w:r>
    </w:p>
    <w:p w14:paraId="241E9CDC"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ID of the applicant who provided this document'</w:t>
      </w:r>
      <w:r w:rsidRPr="00866DAF">
        <w:rPr>
          <w:sz w:val="18"/>
        </w:rPr>
        <w:t>,</w:t>
      </w:r>
    </w:p>
    <w:p w14:paraId="45747C6A" w14:textId="77777777" w:rsidR="007851C6" w:rsidRPr="00866DAF" w:rsidRDefault="007851C6">
      <w:pPr>
        <w:pStyle w:val="HTMLPreformatted"/>
        <w:divId w:val="1206136475"/>
        <w:rPr>
          <w:sz w:val="18"/>
        </w:rPr>
      </w:pPr>
      <w:r w:rsidRPr="00866DAF">
        <w:rPr>
          <w:sz w:val="18"/>
        </w:rPr>
        <w:t xml:space="preserve">  Doc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20D5B5D7" w14:textId="77777777" w:rsidR="007851C6" w:rsidRPr="00866DAF" w:rsidRDefault="007851C6">
      <w:pPr>
        <w:pStyle w:val="HTMLPreformatted"/>
        <w:divId w:val="1206136475"/>
        <w:rPr>
          <w:sz w:val="18"/>
        </w:rPr>
      </w:pPr>
      <w:r w:rsidRPr="00866DAF">
        <w:rPr>
          <w:sz w:val="18"/>
        </w:rPr>
        <w:t xml:space="preserve">  DocType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41ADCFF3"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ocID),</w:t>
      </w:r>
    </w:p>
    <w:p w14:paraId="440F64C2" w14:textId="77777777" w:rsidR="007851C6" w:rsidRPr="00866DAF" w:rsidRDefault="007851C6">
      <w:pPr>
        <w:pStyle w:val="HTMLPreformatted"/>
        <w:divId w:val="1206136475"/>
        <w:rPr>
          <w:sz w:val="18"/>
        </w:rPr>
      </w:pPr>
      <w:r w:rsidRPr="00866DAF">
        <w:rPr>
          <w:sz w:val="18"/>
        </w:rPr>
        <w:t xml:space="preserve">  INDEX (ApplicationID),</w:t>
      </w:r>
    </w:p>
    <w:p w14:paraId="1D994B42" w14:textId="77777777" w:rsidR="007851C6" w:rsidRPr="00866DAF" w:rsidRDefault="007851C6">
      <w:pPr>
        <w:pStyle w:val="HTMLPreformatted"/>
        <w:divId w:val="1206136475"/>
        <w:rPr>
          <w:sz w:val="18"/>
        </w:rPr>
      </w:pPr>
      <w:r w:rsidRPr="00866DAF">
        <w:rPr>
          <w:sz w:val="18"/>
        </w:rPr>
        <w:t xml:space="preserve">  INDEX (ApplicantID),</w:t>
      </w:r>
    </w:p>
    <w:p w14:paraId="1CE8E238" w14:textId="77777777" w:rsidR="007851C6" w:rsidRPr="00866DAF" w:rsidRDefault="007851C6">
      <w:pPr>
        <w:pStyle w:val="HTMLPreformatted"/>
        <w:divId w:val="1206136475"/>
        <w:rPr>
          <w:sz w:val="18"/>
        </w:rPr>
      </w:pPr>
      <w:r w:rsidRPr="00866DAF">
        <w:rPr>
          <w:sz w:val="18"/>
        </w:rPr>
        <w:t xml:space="preserve">  INDEX (DocStatusID),</w:t>
      </w:r>
    </w:p>
    <w:p w14:paraId="2D3B3D83" w14:textId="77777777" w:rsidR="007851C6" w:rsidRPr="00866DAF" w:rsidRDefault="007851C6">
      <w:pPr>
        <w:pStyle w:val="HTMLPreformatted"/>
        <w:divId w:val="1206136475"/>
        <w:rPr>
          <w:sz w:val="18"/>
        </w:rPr>
      </w:pPr>
      <w:r w:rsidRPr="00866DAF">
        <w:rPr>
          <w:sz w:val="18"/>
        </w:rPr>
        <w:t xml:space="preserve">  INDEX (DocTypeID)</w:t>
      </w:r>
    </w:p>
    <w:p w14:paraId="54B382C9" w14:textId="77777777" w:rsidR="007851C6" w:rsidRPr="00866DAF" w:rsidRDefault="007851C6">
      <w:pPr>
        <w:pStyle w:val="HTMLPreformatted"/>
        <w:divId w:val="1206136475"/>
        <w:rPr>
          <w:sz w:val="18"/>
        </w:rPr>
      </w:pPr>
      <w:r w:rsidRPr="00866DAF">
        <w:rPr>
          <w:sz w:val="18"/>
        </w:rPr>
        <w:t>)</w:t>
      </w:r>
    </w:p>
    <w:p w14:paraId="05AD3BB4" w14:textId="77777777" w:rsidR="007851C6" w:rsidRPr="00866DAF" w:rsidRDefault="007851C6">
      <w:pPr>
        <w:pStyle w:val="HTMLPreformatted"/>
        <w:divId w:val="1206136475"/>
        <w:rPr>
          <w:rStyle w:val="string1"/>
          <w:sz w:val="18"/>
        </w:rPr>
      </w:pPr>
      <w:r w:rsidRPr="00866DAF">
        <w:rPr>
          <w:sz w:val="18"/>
        </w:rPr>
        <w:t>comment=</w:t>
      </w:r>
      <w:r w:rsidRPr="00866DAF">
        <w:rPr>
          <w:rStyle w:val="string1"/>
          <w:sz w:val="18"/>
        </w:rPr>
        <w:t>'Links to any relevant documents along with descriptions,</w:t>
      </w:r>
    </w:p>
    <w:p w14:paraId="61D82455" w14:textId="77777777" w:rsidR="007851C6" w:rsidRPr="00866DAF" w:rsidRDefault="007851C6">
      <w:pPr>
        <w:pStyle w:val="HTMLPreformatted"/>
        <w:divId w:val="1206136475"/>
        <w:rPr>
          <w:sz w:val="18"/>
        </w:rPr>
      </w:pPr>
      <w:r w:rsidRPr="00866DAF">
        <w:rPr>
          <w:rStyle w:val="string1"/>
          <w:sz w:val="18"/>
        </w:rPr>
        <w:t xml:space="preserve">  types and statuses.'</w:t>
      </w:r>
    </w:p>
    <w:p w14:paraId="3BF6B6B5" w14:textId="77777777" w:rsidR="007851C6" w:rsidRPr="00866DAF" w:rsidRDefault="007851C6">
      <w:pPr>
        <w:pStyle w:val="HTMLPreformatted"/>
        <w:divId w:val="1206136475"/>
        <w:rPr>
          <w:sz w:val="18"/>
        </w:rPr>
      </w:pPr>
      <w:r w:rsidRPr="00866DAF">
        <w:rPr>
          <w:sz w:val="18"/>
        </w:rPr>
        <w:t>ENGINE=InnoDB;</w:t>
      </w:r>
    </w:p>
    <w:p w14:paraId="02CC11D4" w14:textId="77777777" w:rsidR="007851C6" w:rsidRPr="00866DAF" w:rsidRDefault="007851C6">
      <w:pPr>
        <w:pStyle w:val="HTMLPreformatted"/>
        <w:divId w:val="1206136475"/>
        <w:rPr>
          <w:sz w:val="18"/>
        </w:rPr>
      </w:pPr>
    </w:p>
    <w:p w14:paraId="69D49DD9"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r w:rsidRPr="00866DAF">
        <w:rPr>
          <w:sz w:val="18"/>
        </w:rPr>
        <w:t xml:space="preserve"> (</w:t>
      </w:r>
    </w:p>
    <w:p w14:paraId="1CB871A4"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6AEC68F5"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primary key that uniquely identifies the applicant'</w:t>
      </w:r>
      <w:r w:rsidRPr="00866DAF">
        <w:rPr>
          <w:sz w:val="18"/>
        </w:rPr>
        <w:t>,</w:t>
      </w:r>
    </w:p>
    <w:p w14:paraId="0A836AAE" w14:textId="77777777" w:rsidR="007851C6" w:rsidRPr="00866DAF" w:rsidRDefault="007851C6">
      <w:pPr>
        <w:pStyle w:val="HTMLPreformatted"/>
        <w:divId w:val="1206136475"/>
        <w:rPr>
          <w:sz w:val="18"/>
        </w:rPr>
      </w:pPr>
      <w:r w:rsidRPr="00866DAF">
        <w:rPr>
          <w:sz w:val="18"/>
        </w:rPr>
        <w:t xml:space="preserve">  FNam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First name'</w:t>
      </w:r>
      <w:r w:rsidRPr="00866DAF">
        <w:rPr>
          <w:sz w:val="18"/>
        </w:rPr>
        <w:t>,</w:t>
      </w:r>
    </w:p>
    <w:p w14:paraId="6EA0496F" w14:textId="77777777" w:rsidR="007851C6" w:rsidRPr="00866DAF" w:rsidRDefault="007851C6">
      <w:pPr>
        <w:pStyle w:val="HTMLPreformatted"/>
        <w:divId w:val="1206136475"/>
        <w:rPr>
          <w:sz w:val="18"/>
        </w:rPr>
      </w:pPr>
      <w:r w:rsidRPr="00866DAF">
        <w:rPr>
          <w:sz w:val="18"/>
        </w:rPr>
        <w:t xml:space="preserve">  LName </w:t>
      </w:r>
      <w:r w:rsidRPr="00866DAF">
        <w:rPr>
          <w:rStyle w:val="type1"/>
          <w:sz w:val="18"/>
        </w:rPr>
        <w:t>varchar</w:t>
      </w:r>
      <w:r w:rsidRPr="00866DAF">
        <w:rPr>
          <w:sz w:val="18"/>
        </w:rPr>
        <w:t xml:space="preserve">(50) comment </w:t>
      </w:r>
      <w:r w:rsidRPr="00866DAF">
        <w:rPr>
          <w:rStyle w:val="string1"/>
          <w:sz w:val="18"/>
        </w:rPr>
        <w:t>'Last name'</w:t>
      </w:r>
      <w:r w:rsidRPr="00866DAF">
        <w:rPr>
          <w:sz w:val="18"/>
        </w:rPr>
        <w:t>,</w:t>
      </w:r>
    </w:p>
    <w:p w14:paraId="162E1852" w14:textId="77777777" w:rsidR="007851C6" w:rsidRPr="00866DAF" w:rsidRDefault="007851C6">
      <w:pPr>
        <w:pStyle w:val="HTMLPreformatted"/>
        <w:divId w:val="1206136475"/>
        <w:rPr>
          <w:rStyle w:val="string1"/>
          <w:sz w:val="18"/>
        </w:rPr>
      </w:pPr>
      <w:r w:rsidRPr="00866DAF">
        <w:rPr>
          <w:sz w:val="18"/>
        </w:rPr>
        <w:t xml:space="preserve">  PrefTitle </w:t>
      </w:r>
      <w:r w:rsidRPr="00866DAF">
        <w:rPr>
          <w:rStyle w:val="type1"/>
          <w:sz w:val="18"/>
        </w:rPr>
        <w:t>varchar</w:t>
      </w:r>
      <w:r w:rsidRPr="00866DAF">
        <w:rPr>
          <w:sz w:val="18"/>
        </w:rPr>
        <w:t xml:space="preserve">(10) comment </w:t>
      </w:r>
      <w:r w:rsidRPr="00866DAF">
        <w:rPr>
          <w:rStyle w:val="string1"/>
          <w:sz w:val="18"/>
        </w:rPr>
        <w:t>'Title Mr,</w:t>
      </w:r>
    </w:p>
    <w:p w14:paraId="0167B1F9" w14:textId="77777777" w:rsidR="007851C6" w:rsidRPr="00866DAF" w:rsidRDefault="007851C6">
      <w:pPr>
        <w:pStyle w:val="HTMLPreformatted"/>
        <w:divId w:val="1206136475"/>
        <w:rPr>
          <w:rStyle w:val="string1"/>
          <w:sz w:val="18"/>
        </w:rPr>
      </w:pPr>
      <w:r w:rsidRPr="00866DAF">
        <w:rPr>
          <w:rStyle w:val="string1"/>
          <w:sz w:val="18"/>
        </w:rPr>
        <w:t xml:space="preserve">  Mrs,</w:t>
      </w:r>
    </w:p>
    <w:p w14:paraId="02234912" w14:textId="77777777" w:rsidR="007851C6" w:rsidRPr="00866DAF" w:rsidRDefault="007851C6">
      <w:pPr>
        <w:pStyle w:val="HTMLPreformatted"/>
        <w:divId w:val="1206136475"/>
        <w:rPr>
          <w:rStyle w:val="string1"/>
          <w:sz w:val="18"/>
        </w:rPr>
      </w:pPr>
      <w:r w:rsidRPr="00866DAF">
        <w:rPr>
          <w:rStyle w:val="string1"/>
          <w:sz w:val="18"/>
        </w:rPr>
        <w:t xml:space="preserve">  Miss,</w:t>
      </w:r>
    </w:p>
    <w:p w14:paraId="1EB6E014" w14:textId="77777777" w:rsidR="007851C6" w:rsidRPr="00866DAF" w:rsidRDefault="007851C6">
      <w:pPr>
        <w:pStyle w:val="HTMLPreformatted"/>
        <w:divId w:val="1206136475"/>
        <w:rPr>
          <w:sz w:val="18"/>
        </w:rPr>
      </w:pPr>
      <w:r w:rsidRPr="00866DAF">
        <w:rPr>
          <w:rStyle w:val="string1"/>
          <w:sz w:val="18"/>
        </w:rPr>
        <w:t xml:space="preserve">  Dr. *'</w:t>
      </w:r>
      <w:r w:rsidRPr="00866DAF">
        <w:rPr>
          <w:sz w:val="18"/>
        </w:rPr>
        <w:t>,</w:t>
      </w:r>
    </w:p>
    <w:p w14:paraId="68BF2881" w14:textId="77777777" w:rsidR="007851C6" w:rsidRPr="00866DAF" w:rsidRDefault="007851C6">
      <w:pPr>
        <w:pStyle w:val="HTMLPreformatted"/>
        <w:divId w:val="1206136475"/>
        <w:rPr>
          <w:sz w:val="18"/>
        </w:rPr>
      </w:pPr>
      <w:r w:rsidRPr="00866DAF">
        <w:rPr>
          <w:sz w:val="18"/>
        </w:rPr>
        <w:t xml:space="preserve">  Sex tinyint(1) comment </w:t>
      </w:r>
      <w:r w:rsidRPr="00866DAF">
        <w:rPr>
          <w:rStyle w:val="string1"/>
          <w:sz w:val="18"/>
        </w:rPr>
        <w:t>'The sex of the applicant'</w:t>
      </w:r>
      <w:r w:rsidRPr="00866DAF">
        <w:rPr>
          <w:sz w:val="18"/>
        </w:rPr>
        <w:t>,</w:t>
      </w:r>
    </w:p>
    <w:p w14:paraId="0881C820" w14:textId="77777777" w:rsidR="007851C6" w:rsidRPr="00866DAF" w:rsidRDefault="007851C6">
      <w:pPr>
        <w:pStyle w:val="HTMLPreformatted"/>
        <w:divId w:val="1206136475"/>
        <w:rPr>
          <w:sz w:val="18"/>
        </w:rPr>
      </w:pPr>
      <w:r w:rsidRPr="00866DAF">
        <w:rPr>
          <w:sz w:val="18"/>
        </w:rPr>
        <w:t xml:space="preserve">  DOB </w:t>
      </w:r>
      <w:r w:rsidRPr="00866DAF">
        <w:rPr>
          <w:rStyle w:val="type1"/>
          <w:sz w:val="18"/>
        </w:rPr>
        <w:t>date</w:t>
      </w:r>
      <w:r w:rsidRPr="00866DAF">
        <w:rPr>
          <w:sz w:val="18"/>
        </w:rPr>
        <w:t xml:space="preserve"> comment </w:t>
      </w:r>
      <w:r w:rsidRPr="00866DAF">
        <w:rPr>
          <w:rStyle w:val="string1"/>
          <w:sz w:val="18"/>
        </w:rPr>
        <w:t>'Date of birth'</w:t>
      </w:r>
      <w:r w:rsidRPr="00866DAF">
        <w:rPr>
          <w:sz w:val="18"/>
        </w:rPr>
        <w:t>,</w:t>
      </w:r>
    </w:p>
    <w:p w14:paraId="75E73B07" w14:textId="77777777" w:rsidR="007851C6" w:rsidRPr="00866DAF" w:rsidRDefault="007851C6">
      <w:pPr>
        <w:pStyle w:val="HTMLPreformatted"/>
        <w:divId w:val="1206136475"/>
        <w:rPr>
          <w:sz w:val="18"/>
        </w:rPr>
      </w:pPr>
      <w:r w:rsidRPr="00866DAF">
        <w:rPr>
          <w:sz w:val="18"/>
        </w:rPr>
        <w:t xml:space="preserve">  StreetAddress </w:t>
      </w:r>
      <w:r w:rsidRPr="00866DAF">
        <w:rPr>
          <w:rStyle w:val="type1"/>
          <w:sz w:val="18"/>
        </w:rPr>
        <w:t>varchar</w:t>
      </w:r>
      <w:r w:rsidRPr="00866DAF">
        <w:rPr>
          <w:sz w:val="18"/>
        </w:rPr>
        <w:t xml:space="preserve">(255) comment </w:t>
      </w:r>
      <w:r w:rsidRPr="00866DAF">
        <w:rPr>
          <w:rStyle w:val="string1"/>
          <w:sz w:val="18"/>
        </w:rPr>
        <w:t>'Residence number and street of residence'</w:t>
      </w:r>
      <w:r w:rsidRPr="00866DAF">
        <w:rPr>
          <w:sz w:val="18"/>
        </w:rPr>
        <w:t>,</w:t>
      </w:r>
    </w:p>
    <w:p w14:paraId="42D07FB7" w14:textId="77777777" w:rsidR="007851C6" w:rsidRPr="00866DAF" w:rsidRDefault="007851C6">
      <w:pPr>
        <w:pStyle w:val="HTMLPreformatted"/>
        <w:divId w:val="1206136475"/>
        <w:rPr>
          <w:sz w:val="18"/>
        </w:rPr>
      </w:pPr>
      <w:r w:rsidRPr="00866DAF">
        <w:rPr>
          <w:sz w:val="18"/>
        </w:rPr>
        <w:t xml:space="preserve">  Suburb </w:t>
      </w:r>
      <w:r w:rsidRPr="00866DAF">
        <w:rPr>
          <w:rStyle w:val="type1"/>
          <w:sz w:val="18"/>
        </w:rPr>
        <w:t>varchar</w:t>
      </w:r>
      <w:r w:rsidRPr="00866DAF">
        <w:rPr>
          <w:sz w:val="18"/>
        </w:rPr>
        <w:t xml:space="preserve">(100) comment </w:t>
      </w:r>
      <w:r w:rsidRPr="00866DAF">
        <w:rPr>
          <w:rStyle w:val="string1"/>
          <w:sz w:val="18"/>
        </w:rPr>
        <w:t>'The suburb of residence'</w:t>
      </w:r>
      <w:r w:rsidRPr="00866DAF">
        <w:rPr>
          <w:sz w:val="18"/>
        </w:rPr>
        <w:t>,</w:t>
      </w:r>
    </w:p>
    <w:p w14:paraId="53C07934" w14:textId="77777777" w:rsidR="007851C6" w:rsidRPr="00866DAF" w:rsidRDefault="007851C6">
      <w:pPr>
        <w:pStyle w:val="HTMLPreformatted"/>
        <w:divId w:val="1206136475"/>
        <w:rPr>
          <w:sz w:val="18"/>
        </w:rPr>
      </w:pPr>
      <w:r w:rsidRPr="00866DAF">
        <w:rPr>
          <w:sz w:val="18"/>
        </w:rPr>
        <w:t xml:space="preserve">  Postcode mediumint comment </w:t>
      </w:r>
      <w:r w:rsidRPr="00866DAF">
        <w:rPr>
          <w:rStyle w:val="string1"/>
          <w:sz w:val="18"/>
        </w:rPr>
        <w:t>'The postcode of residence'</w:t>
      </w:r>
      <w:r w:rsidRPr="00866DAF">
        <w:rPr>
          <w:sz w:val="18"/>
        </w:rPr>
        <w:t>,</w:t>
      </w:r>
    </w:p>
    <w:p w14:paraId="19F6A50C" w14:textId="77777777" w:rsidR="007851C6" w:rsidRPr="00866DAF" w:rsidRDefault="007851C6">
      <w:pPr>
        <w:pStyle w:val="HTMLPreformatted"/>
        <w:divId w:val="1206136475"/>
        <w:rPr>
          <w:sz w:val="18"/>
        </w:rPr>
      </w:pPr>
      <w:r w:rsidRPr="00866DAF">
        <w:rPr>
          <w:sz w:val="18"/>
        </w:rPr>
        <w:t xml:space="preserve">  City </w:t>
      </w:r>
      <w:r w:rsidRPr="00866DAF">
        <w:rPr>
          <w:rStyle w:val="type1"/>
          <w:sz w:val="18"/>
        </w:rPr>
        <w:t>varchar</w:t>
      </w:r>
      <w:r w:rsidRPr="00866DAF">
        <w:rPr>
          <w:sz w:val="18"/>
        </w:rPr>
        <w:t xml:space="preserve">(50) comment </w:t>
      </w:r>
      <w:r w:rsidRPr="00866DAF">
        <w:rPr>
          <w:rStyle w:val="string1"/>
          <w:sz w:val="18"/>
        </w:rPr>
        <w:t>'The city or town of residence'</w:t>
      </w:r>
      <w:r w:rsidRPr="00866DAF">
        <w:rPr>
          <w:sz w:val="18"/>
        </w:rPr>
        <w:t>,</w:t>
      </w:r>
    </w:p>
    <w:p w14:paraId="26267914"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State</w:t>
      </w:r>
      <w:r w:rsidRPr="00866DAF">
        <w:rPr>
          <w:sz w:val="18"/>
        </w:rPr>
        <w:t xml:space="preserve"> </w:t>
      </w:r>
      <w:r w:rsidRPr="00866DAF">
        <w:rPr>
          <w:rStyle w:val="type1"/>
          <w:sz w:val="18"/>
        </w:rPr>
        <w:t>varchar</w:t>
      </w:r>
      <w:r w:rsidRPr="00866DAF">
        <w:rPr>
          <w:sz w:val="18"/>
        </w:rPr>
        <w:t xml:space="preserve">(50) comment </w:t>
      </w:r>
      <w:r w:rsidRPr="00866DAF">
        <w:rPr>
          <w:rStyle w:val="string1"/>
          <w:sz w:val="18"/>
        </w:rPr>
        <w:t>'The State of residence'</w:t>
      </w:r>
      <w:r w:rsidRPr="00866DAF">
        <w:rPr>
          <w:sz w:val="18"/>
        </w:rPr>
        <w:t>,</w:t>
      </w:r>
    </w:p>
    <w:p w14:paraId="2CFFC531" w14:textId="77777777" w:rsidR="007851C6" w:rsidRPr="00866DAF" w:rsidRDefault="007851C6">
      <w:pPr>
        <w:pStyle w:val="HTMLPreformatted"/>
        <w:divId w:val="1206136475"/>
        <w:rPr>
          <w:sz w:val="18"/>
        </w:rPr>
      </w:pPr>
      <w:r w:rsidRPr="00866DAF">
        <w:rPr>
          <w:sz w:val="18"/>
        </w:rPr>
        <w:t xml:space="preserve">  Mobile </w:t>
      </w:r>
      <w:r w:rsidRPr="00866DAF">
        <w:rPr>
          <w:rStyle w:val="type1"/>
          <w:sz w:val="18"/>
        </w:rPr>
        <w:t>varchar</w:t>
      </w:r>
      <w:r w:rsidRPr="00866DAF">
        <w:rPr>
          <w:sz w:val="18"/>
        </w:rPr>
        <w:t xml:space="preserve">(50) comment </w:t>
      </w:r>
      <w:r w:rsidRPr="00866DAF">
        <w:rPr>
          <w:rStyle w:val="string1"/>
          <w:sz w:val="18"/>
        </w:rPr>
        <w:t>'Mobile phone number'</w:t>
      </w:r>
      <w:r w:rsidRPr="00866DAF">
        <w:rPr>
          <w:sz w:val="18"/>
        </w:rPr>
        <w:t>,</w:t>
      </w:r>
    </w:p>
    <w:p w14:paraId="6B3CA2DE" w14:textId="77777777" w:rsidR="007851C6" w:rsidRPr="00866DAF" w:rsidRDefault="007851C6">
      <w:pPr>
        <w:pStyle w:val="HTMLPreformatted"/>
        <w:divId w:val="1206136475"/>
        <w:rPr>
          <w:sz w:val="18"/>
        </w:rPr>
      </w:pPr>
      <w:r w:rsidRPr="00866DAF">
        <w:rPr>
          <w:sz w:val="18"/>
        </w:rPr>
        <w:t xml:space="preserve">  Phone </w:t>
      </w:r>
      <w:r w:rsidRPr="00866DAF">
        <w:rPr>
          <w:rStyle w:val="type1"/>
          <w:sz w:val="18"/>
        </w:rPr>
        <w:t>varchar</w:t>
      </w:r>
      <w:r w:rsidRPr="00866DAF">
        <w:rPr>
          <w:sz w:val="18"/>
        </w:rPr>
        <w:t xml:space="preserve">(50) comment </w:t>
      </w:r>
      <w:r w:rsidRPr="00866DAF">
        <w:rPr>
          <w:rStyle w:val="string1"/>
          <w:sz w:val="18"/>
        </w:rPr>
        <w:t>'Landline phone number'</w:t>
      </w:r>
      <w:r w:rsidRPr="00866DAF">
        <w:rPr>
          <w:sz w:val="18"/>
        </w:rPr>
        <w:t>,</w:t>
      </w:r>
    </w:p>
    <w:p w14:paraId="10411616" w14:textId="77777777" w:rsidR="007851C6" w:rsidRPr="00866DAF" w:rsidRDefault="007851C6">
      <w:pPr>
        <w:pStyle w:val="HTMLPreformatted"/>
        <w:divId w:val="1206136475"/>
        <w:rPr>
          <w:sz w:val="18"/>
        </w:rPr>
      </w:pPr>
      <w:r w:rsidRPr="00866DAF">
        <w:rPr>
          <w:sz w:val="18"/>
        </w:rPr>
        <w:t xml:space="preserve">  Email </w:t>
      </w:r>
      <w:r w:rsidRPr="00866DAF">
        <w:rPr>
          <w:rStyle w:val="type1"/>
          <w:sz w:val="18"/>
        </w:rPr>
        <w:t>varchar</w:t>
      </w:r>
      <w:r w:rsidRPr="00866DAF">
        <w:rPr>
          <w:sz w:val="18"/>
        </w:rPr>
        <w:t xml:space="preserve">(100) comment </w:t>
      </w:r>
      <w:r w:rsidRPr="00866DAF">
        <w:rPr>
          <w:rStyle w:val="string1"/>
          <w:sz w:val="18"/>
        </w:rPr>
        <w:t>'The email address of the applicant'</w:t>
      </w:r>
      <w:r w:rsidRPr="00866DAF">
        <w:rPr>
          <w:sz w:val="18"/>
        </w:rPr>
        <w:t>,</w:t>
      </w:r>
    </w:p>
    <w:p w14:paraId="2BF91200" w14:textId="77777777" w:rsidR="007851C6" w:rsidRPr="00866DAF" w:rsidRDefault="007851C6">
      <w:pPr>
        <w:pStyle w:val="HTMLPreformatted"/>
        <w:divId w:val="1206136475"/>
        <w:rPr>
          <w:sz w:val="18"/>
        </w:rPr>
      </w:pPr>
      <w:r w:rsidRPr="00866DAF">
        <w:rPr>
          <w:sz w:val="18"/>
        </w:rPr>
        <w:t xml:space="preserve">  IsNZAUCitizen tinyint(1) comment </w:t>
      </w:r>
      <w:r w:rsidRPr="00866DAF">
        <w:rPr>
          <w:rStyle w:val="string1"/>
          <w:sz w:val="18"/>
        </w:rPr>
        <w:t>'Is a new Zealand or Australian citizen, a check to see if visa information is required ***'</w:t>
      </w:r>
      <w:r w:rsidRPr="00866DAF">
        <w:rPr>
          <w:sz w:val="18"/>
        </w:rPr>
        <w:t>,</w:t>
      </w:r>
    </w:p>
    <w:p w14:paraId="0D3452D5" w14:textId="77777777" w:rsidR="007851C6" w:rsidRPr="00866DAF" w:rsidRDefault="007851C6">
      <w:pPr>
        <w:pStyle w:val="HTMLPreformatted"/>
        <w:divId w:val="1206136475"/>
        <w:rPr>
          <w:sz w:val="18"/>
        </w:rPr>
      </w:pPr>
      <w:r w:rsidRPr="00866DAF">
        <w:rPr>
          <w:sz w:val="18"/>
        </w:rPr>
        <w:t xml:space="preserve">  EnglishProficient tinyint(1) comment </w:t>
      </w:r>
      <w:r w:rsidRPr="00866DAF">
        <w:rPr>
          <w:rStyle w:val="string1"/>
          <w:sz w:val="18"/>
        </w:rPr>
        <w:t>'English ability'</w:t>
      </w:r>
      <w:r w:rsidRPr="00866DAF">
        <w:rPr>
          <w:sz w:val="18"/>
        </w:rPr>
        <w:t>,</w:t>
      </w:r>
    </w:p>
    <w:p w14:paraId="2B5A7E23" w14:textId="77777777" w:rsidR="007851C6" w:rsidRPr="00866DAF" w:rsidRDefault="007851C6">
      <w:pPr>
        <w:pStyle w:val="HTMLPreformatted"/>
        <w:divId w:val="1206136475"/>
        <w:rPr>
          <w:sz w:val="18"/>
        </w:rPr>
      </w:pPr>
      <w:r w:rsidRPr="00866DAF">
        <w:rPr>
          <w:sz w:val="18"/>
        </w:rPr>
        <w:t xml:space="preserve">  StudentID mediumint comment </w:t>
      </w:r>
      <w:r w:rsidRPr="00866DAF">
        <w:rPr>
          <w:rStyle w:val="string1"/>
          <w:sz w:val="18"/>
        </w:rPr>
        <w:t>'The flinders university student id if they are or have been enrolled at flinders university'</w:t>
      </w:r>
      <w:r w:rsidRPr="00866DAF">
        <w:rPr>
          <w:sz w:val="18"/>
        </w:rPr>
        <w:t>,</w:t>
      </w:r>
    </w:p>
    <w:p w14:paraId="49A5C680" w14:textId="77777777" w:rsidR="007851C6" w:rsidRPr="00866DAF" w:rsidRDefault="007851C6">
      <w:pPr>
        <w:pStyle w:val="HTMLPreformatted"/>
        <w:divId w:val="1206136475"/>
        <w:rPr>
          <w:sz w:val="18"/>
        </w:rPr>
      </w:pPr>
      <w:r w:rsidRPr="00866DAF">
        <w:rPr>
          <w:sz w:val="18"/>
        </w:rPr>
        <w:t xml:space="preserve">  DateAdded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ate the applicant was added to the system'</w:t>
      </w:r>
      <w:r w:rsidRPr="00866DAF">
        <w:rPr>
          <w:sz w:val="18"/>
        </w:rPr>
        <w:t>,</w:t>
      </w:r>
    </w:p>
    <w:p w14:paraId="77BD08C5" w14:textId="77777777" w:rsidR="007851C6" w:rsidRPr="00866DAF" w:rsidRDefault="007851C6">
      <w:pPr>
        <w:pStyle w:val="HTMLPreformatted"/>
        <w:divId w:val="1206136475"/>
        <w:rPr>
          <w:sz w:val="18"/>
        </w:rPr>
      </w:pPr>
      <w:r w:rsidRPr="00866DAF">
        <w:rPr>
          <w:sz w:val="18"/>
        </w:rPr>
        <w:t xml:space="preserve">  AddressCountryISOCode </w:t>
      </w:r>
      <w:r w:rsidRPr="00866DAF">
        <w:rPr>
          <w:rStyle w:val="type1"/>
          <w:sz w:val="18"/>
        </w:rPr>
        <w:t>char</w:t>
      </w:r>
      <w:r w:rsidRPr="00866DAF">
        <w:rPr>
          <w:sz w:val="18"/>
        </w:rPr>
        <w:t>(2),</w:t>
      </w:r>
    </w:p>
    <w:p w14:paraId="2A065977" w14:textId="77777777" w:rsidR="007851C6" w:rsidRPr="00866DAF" w:rsidRDefault="007851C6">
      <w:pPr>
        <w:pStyle w:val="HTMLPreformatted"/>
        <w:divId w:val="1206136475"/>
        <w:rPr>
          <w:sz w:val="18"/>
        </w:rPr>
      </w:pPr>
      <w:r w:rsidRPr="00866DAF">
        <w:rPr>
          <w:sz w:val="18"/>
        </w:rPr>
        <w:t xml:space="preserve">  NationalityCountryISOCode </w:t>
      </w:r>
      <w:r w:rsidRPr="00866DAF">
        <w:rPr>
          <w:rStyle w:val="type1"/>
          <w:sz w:val="18"/>
        </w:rPr>
        <w:t>char</w:t>
      </w:r>
      <w:r w:rsidRPr="00866DAF">
        <w:rPr>
          <w:sz w:val="18"/>
        </w:rPr>
        <w:t>(2),</w:t>
      </w:r>
    </w:p>
    <w:p w14:paraId="50A2F349" w14:textId="77777777" w:rsidR="007851C6" w:rsidRPr="00866DAF" w:rsidRDefault="007851C6">
      <w:pPr>
        <w:pStyle w:val="HTMLPreformatted"/>
        <w:divId w:val="1206136475"/>
        <w:rPr>
          <w:sz w:val="18"/>
        </w:rPr>
      </w:pPr>
      <w:r w:rsidRPr="00866DAF">
        <w:rPr>
          <w:sz w:val="18"/>
        </w:rPr>
        <w:t xml:space="preserve">  LastModifiedBy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member ID of the last person to modify the applicant (all modifications are recorded in the decision table)'</w:t>
      </w:r>
      <w:r w:rsidRPr="00866DAF">
        <w:rPr>
          <w:sz w:val="18"/>
        </w:rPr>
        <w:t>,</w:t>
      </w:r>
    </w:p>
    <w:p w14:paraId="165C152F"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pplicantID),</w:t>
      </w:r>
    </w:p>
    <w:p w14:paraId="65A5617F" w14:textId="77777777" w:rsidR="007851C6" w:rsidRPr="00866DAF" w:rsidRDefault="007851C6">
      <w:pPr>
        <w:pStyle w:val="HTMLPreformatted"/>
        <w:divId w:val="1206136475"/>
        <w:rPr>
          <w:sz w:val="18"/>
        </w:rPr>
      </w:pPr>
      <w:r w:rsidRPr="00866DAF">
        <w:rPr>
          <w:sz w:val="18"/>
        </w:rPr>
        <w:t xml:space="preserve">  INDEX (FName),</w:t>
      </w:r>
    </w:p>
    <w:p w14:paraId="149A3289" w14:textId="77777777" w:rsidR="007851C6" w:rsidRPr="00866DAF" w:rsidRDefault="007851C6">
      <w:pPr>
        <w:pStyle w:val="HTMLPreformatted"/>
        <w:divId w:val="1206136475"/>
        <w:rPr>
          <w:sz w:val="18"/>
        </w:rPr>
      </w:pPr>
      <w:r w:rsidRPr="00866DAF">
        <w:rPr>
          <w:sz w:val="18"/>
        </w:rPr>
        <w:t xml:space="preserve">  INDEX (LName),</w:t>
      </w:r>
    </w:p>
    <w:p w14:paraId="7A916CBC" w14:textId="77777777" w:rsidR="007851C6" w:rsidRPr="00866DAF" w:rsidRDefault="007851C6">
      <w:pPr>
        <w:pStyle w:val="HTMLPreformatted"/>
        <w:divId w:val="1206136475"/>
        <w:rPr>
          <w:sz w:val="18"/>
        </w:rPr>
      </w:pPr>
      <w:r w:rsidRPr="00866DAF">
        <w:rPr>
          <w:sz w:val="18"/>
        </w:rPr>
        <w:t xml:space="preserve">  INDEX (Email)</w:t>
      </w:r>
    </w:p>
    <w:p w14:paraId="380566A0" w14:textId="77777777" w:rsidR="007851C6" w:rsidRPr="00866DAF" w:rsidRDefault="007851C6">
      <w:pPr>
        <w:pStyle w:val="HTMLPreformatted"/>
        <w:divId w:val="1206136475"/>
        <w:rPr>
          <w:sz w:val="18"/>
        </w:rPr>
      </w:pPr>
      <w:r w:rsidRPr="00866DAF">
        <w:rPr>
          <w:sz w:val="18"/>
        </w:rPr>
        <w:t>)</w:t>
      </w:r>
    </w:p>
    <w:p w14:paraId="423EEB68" w14:textId="77777777" w:rsidR="007851C6" w:rsidRPr="00866DAF" w:rsidRDefault="007851C6">
      <w:pPr>
        <w:pStyle w:val="HTMLPreformatted"/>
        <w:divId w:val="1206136475"/>
        <w:rPr>
          <w:sz w:val="18"/>
        </w:rPr>
      </w:pPr>
      <w:r w:rsidRPr="00866DAF">
        <w:rPr>
          <w:sz w:val="18"/>
        </w:rPr>
        <w:t>comment=</w:t>
      </w:r>
      <w:r w:rsidRPr="00866DAF">
        <w:rPr>
          <w:rStyle w:val="string1"/>
          <w:sz w:val="18"/>
        </w:rPr>
        <w:t>'Holds the applicant specific details'</w:t>
      </w:r>
    </w:p>
    <w:p w14:paraId="02D9C21C" w14:textId="77777777" w:rsidR="007851C6" w:rsidRPr="00866DAF" w:rsidRDefault="007851C6">
      <w:pPr>
        <w:pStyle w:val="HTMLPreformatted"/>
        <w:divId w:val="1206136475"/>
        <w:rPr>
          <w:sz w:val="18"/>
        </w:rPr>
      </w:pPr>
      <w:r w:rsidRPr="00866DAF">
        <w:rPr>
          <w:sz w:val="18"/>
        </w:rPr>
        <w:t>ENGINE=InnoDB;</w:t>
      </w:r>
    </w:p>
    <w:p w14:paraId="76F87107" w14:textId="77777777" w:rsidR="007851C6" w:rsidRPr="00866DAF" w:rsidRDefault="007851C6">
      <w:pPr>
        <w:pStyle w:val="HTMLPreformatted"/>
        <w:divId w:val="1206136475"/>
        <w:rPr>
          <w:sz w:val="18"/>
        </w:rPr>
      </w:pPr>
    </w:p>
    <w:p w14:paraId="341516FA"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r w:rsidRPr="00866DAF">
        <w:rPr>
          <w:sz w:val="18"/>
        </w:rPr>
        <w:t xml:space="preserve"> (</w:t>
      </w:r>
    </w:p>
    <w:p w14:paraId="281F41C6" w14:textId="77777777" w:rsidR="007851C6" w:rsidRPr="00866DAF" w:rsidRDefault="007851C6">
      <w:pPr>
        <w:pStyle w:val="HTMLPreformatted"/>
        <w:divId w:val="1206136475"/>
        <w:rPr>
          <w:sz w:val="18"/>
        </w:rPr>
      </w:pPr>
      <w:r w:rsidRPr="00866DAF">
        <w:rPr>
          <w:sz w:val="18"/>
        </w:rPr>
        <w:t xml:space="preserve">  Visa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visa'</w:t>
      </w:r>
      <w:r w:rsidRPr="00866DAF">
        <w:rPr>
          <w:sz w:val="18"/>
        </w:rPr>
        <w:t>,</w:t>
      </w:r>
    </w:p>
    <w:p w14:paraId="522B114F" w14:textId="77777777" w:rsidR="007851C6" w:rsidRPr="00866DAF" w:rsidRDefault="007851C6">
      <w:pPr>
        <w:pStyle w:val="HTMLPreformatted"/>
        <w:divId w:val="1206136475"/>
        <w:rPr>
          <w:sz w:val="18"/>
        </w:rPr>
      </w:pPr>
      <w:r w:rsidRPr="00866DAF">
        <w:rPr>
          <w:sz w:val="18"/>
        </w:rPr>
        <w:t xml:space="preserve">  ValidFrom </w:t>
      </w:r>
      <w:r w:rsidRPr="00866DAF">
        <w:rPr>
          <w:rStyle w:val="type1"/>
          <w:sz w:val="18"/>
        </w:rPr>
        <w:t>date</w:t>
      </w:r>
      <w:r w:rsidRPr="00866DAF">
        <w:rPr>
          <w:sz w:val="18"/>
        </w:rPr>
        <w:t xml:space="preserve"> comment </w:t>
      </w:r>
      <w:r w:rsidRPr="00866DAF">
        <w:rPr>
          <w:rStyle w:val="string1"/>
          <w:sz w:val="18"/>
        </w:rPr>
        <w:t>'When the visa is valid from'</w:t>
      </w:r>
      <w:r w:rsidRPr="00866DAF">
        <w:rPr>
          <w:sz w:val="18"/>
        </w:rPr>
        <w:t>,</w:t>
      </w:r>
    </w:p>
    <w:p w14:paraId="5943EF5F" w14:textId="77777777" w:rsidR="007851C6" w:rsidRPr="00866DAF" w:rsidRDefault="007851C6">
      <w:pPr>
        <w:pStyle w:val="HTMLPreformatted"/>
        <w:divId w:val="1206136475"/>
        <w:rPr>
          <w:sz w:val="18"/>
        </w:rPr>
      </w:pPr>
      <w:r w:rsidRPr="00866DAF">
        <w:rPr>
          <w:sz w:val="18"/>
        </w:rPr>
        <w:t xml:space="preserve">  ValidTo </w:t>
      </w:r>
      <w:r w:rsidRPr="00866DAF">
        <w:rPr>
          <w:rStyle w:val="type1"/>
          <w:sz w:val="18"/>
        </w:rPr>
        <w:t>date</w:t>
      </w:r>
      <w:r w:rsidRPr="00866DAF">
        <w:rPr>
          <w:sz w:val="18"/>
        </w:rPr>
        <w:t xml:space="preserve"> comment </w:t>
      </w:r>
      <w:r w:rsidRPr="00866DAF">
        <w:rPr>
          <w:rStyle w:val="string1"/>
          <w:sz w:val="18"/>
        </w:rPr>
        <w:t>'When the visa is valid to'</w:t>
      </w:r>
      <w:r w:rsidRPr="00866DAF">
        <w:rPr>
          <w:sz w:val="18"/>
        </w:rPr>
        <w:t>,</w:t>
      </w:r>
    </w:p>
    <w:p w14:paraId="1E42EA07" w14:textId="77777777" w:rsidR="007851C6" w:rsidRPr="00866DAF" w:rsidRDefault="007851C6">
      <w:pPr>
        <w:pStyle w:val="HTMLPreformatted"/>
        <w:divId w:val="1206136475"/>
        <w:rPr>
          <w:sz w:val="18"/>
        </w:rPr>
      </w:pPr>
      <w:r w:rsidRPr="00866DAF">
        <w:rPr>
          <w:sz w:val="18"/>
        </w:rPr>
        <w:t xml:space="preserve">  CountryISOCode </w:t>
      </w:r>
      <w:r w:rsidRPr="00866DAF">
        <w:rPr>
          <w:rStyle w:val="type1"/>
          <w:sz w:val="18"/>
        </w:rPr>
        <w:t>char</w:t>
      </w:r>
      <w:r w:rsidRPr="00866DAF">
        <w:rPr>
          <w:sz w:val="18"/>
        </w:rPr>
        <w:t xml:space="preserve">(2)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applicant country, the visa is granted to'</w:t>
      </w:r>
      <w:r w:rsidRPr="00866DAF">
        <w:rPr>
          <w:sz w:val="18"/>
        </w:rPr>
        <w:t>,</w:t>
      </w:r>
    </w:p>
    <w:p w14:paraId="0818D235" w14:textId="77777777" w:rsidR="007851C6" w:rsidRPr="00866DAF" w:rsidRDefault="007851C6">
      <w:pPr>
        <w:pStyle w:val="HTMLPreformatted"/>
        <w:divId w:val="1206136475"/>
        <w:rPr>
          <w:sz w:val="18"/>
        </w:rPr>
      </w:pPr>
      <w:r w:rsidRPr="00866DAF">
        <w:rPr>
          <w:sz w:val="18"/>
        </w:rPr>
        <w:t xml:space="preserve">  Applicant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ID of the applicant who holds or may hold this visa'</w:t>
      </w:r>
      <w:r w:rsidRPr="00866DAF">
        <w:rPr>
          <w:sz w:val="18"/>
        </w:rPr>
        <w:t>,</w:t>
      </w:r>
    </w:p>
    <w:p w14:paraId="3B44EF8E" w14:textId="77777777" w:rsidR="007851C6" w:rsidRPr="00866DAF" w:rsidRDefault="007851C6">
      <w:pPr>
        <w:pStyle w:val="HTMLPreformatted"/>
        <w:divId w:val="1206136475"/>
        <w:rPr>
          <w:sz w:val="18"/>
        </w:rPr>
      </w:pPr>
      <w:r w:rsidRPr="00866DAF">
        <w:rPr>
          <w:sz w:val="18"/>
        </w:rPr>
        <w:t xml:space="preserve">  Visa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5EA6EC2E"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VisaID),</w:t>
      </w:r>
    </w:p>
    <w:p w14:paraId="44BF997F" w14:textId="77777777" w:rsidR="007851C6" w:rsidRPr="00866DAF" w:rsidRDefault="007851C6">
      <w:pPr>
        <w:pStyle w:val="HTMLPreformatted"/>
        <w:divId w:val="1206136475"/>
        <w:rPr>
          <w:sz w:val="18"/>
        </w:rPr>
      </w:pPr>
      <w:r w:rsidRPr="00866DAF">
        <w:rPr>
          <w:sz w:val="18"/>
        </w:rPr>
        <w:t xml:space="preserve">  INDEX (ApplicantID),</w:t>
      </w:r>
    </w:p>
    <w:p w14:paraId="05706F7D" w14:textId="77777777" w:rsidR="007851C6" w:rsidRPr="00866DAF" w:rsidRDefault="007851C6">
      <w:pPr>
        <w:pStyle w:val="HTMLPreformatted"/>
        <w:divId w:val="1206136475"/>
        <w:rPr>
          <w:sz w:val="18"/>
        </w:rPr>
      </w:pPr>
      <w:r w:rsidRPr="00866DAF">
        <w:rPr>
          <w:sz w:val="18"/>
        </w:rPr>
        <w:t xml:space="preserve">  INDEX (VisaStatusID)</w:t>
      </w:r>
    </w:p>
    <w:p w14:paraId="4571B36D" w14:textId="77777777" w:rsidR="007851C6" w:rsidRPr="00866DAF" w:rsidRDefault="007851C6">
      <w:pPr>
        <w:pStyle w:val="HTMLPreformatted"/>
        <w:divId w:val="1206136475"/>
        <w:rPr>
          <w:sz w:val="18"/>
        </w:rPr>
      </w:pPr>
      <w:r w:rsidRPr="00866DAF">
        <w:rPr>
          <w:sz w:val="18"/>
        </w:rPr>
        <w:t>)</w:t>
      </w:r>
    </w:p>
    <w:p w14:paraId="35FD2C19" w14:textId="77777777" w:rsidR="007851C6" w:rsidRPr="00866DAF" w:rsidRDefault="007851C6">
      <w:pPr>
        <w:pStyle w:val="HTMLPreformatted"/>
        <w:divId w:val="1206136475"/>
        <w:rPr>
          <w:sz w:val="18"/>
        </w:rPr>
      </w:pPr>
      <w:r w:rsidRPr="00866DAF">
        <w:rPr>
          <w:sz w:val="18"/>
        </w:rPr>
        <w:t>comment=</w:t>
      </w:r>
      <w:r w:rsidRPr="00866DAF">
        <w:rPr>
          <w:rStyle w:val="string1"/>
          <w:sz w:val="18"/>
        </w:rPr>
        <w:t>'The applicants visa details'</w:t>
      </w:r>
    </w:p>
    <w:p w14:paraId="4C918A35" w14:textId="77777777" w:rsidR="007851C6" w:rsidRPr="00866DAF" w:rsidRDefault="007851C6">
      <w:pPr>
        <w:pStyle w:val="HTMLPreformatted"/>
        <w:divId w:val="1206136475"/>
        <w:rPr>
          <w:sz w:val="18"/>
        </w:rPr>
      </w:pPr>
      <w:r w:rsidRPr="00866DAF">
        <w:rPr>
          <w:sz w:val="18"/>
        </w:rPr>
        <w:t>ENGINE=InnoDB;</w:t>
      </w:r>
    </w:p>
    <w:p w14:paraId="066FE5E7" w14:textId="77777777" w:rsidR="007851C6" w:rsidRPr="00866DAF" w:rsidRDefault="007851C6">
      <w:pPr>
        <w:pStyle w:val="HTMLPreformatted"/>
        <w:divId w:val="1206136475"/>
        <w:rPr>
          <w:sz w:val="18"/>
        </w:rPr>
      </w:pPr>
    </w:p>
    <w:p w14:paraId="0DD38FCF"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Visa Status` (</w:t>
      </w:r>
    </w:p>
    <w:p w14:paraId="0840B738" w14:textId="77777777" w:rsidR="007851C6" w:rsidRPr="00866DAF" w:rsidRDefault="007851C6">
      <w:pPr>
        <w:pStyle w:val="HTMLPreformatted"/>
        <w:divId w:val="1206136475"/>
        <w:rPr>
          <w:sz w:val="18"/>
        </w:rPr>
      </w:pPr>
      <w:r w:rsidRPr="00866DAF">
        <w:rPr>
          <w:sz w:val="18"/>
        </w:rPr>
        <w:t xml:space="preserve">  Visa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35C1899B" w14:textId="77777777" w:rsidR="007851C6" w:rsidRPr="00866DAF" w:rsidRDefault="007851C6">
      <w:pPr>
        <w:pStyle w:val="HTMLPreformatted"/>
        <w:divId w:val="1206136475"/>
        <w:rPr>
          <w:sz w:val="18"/>
        </w:rPr>
      </w:pPr>
      <w:r w:rsidRPr="00866DAF">
        <w:rPr>
          <w:sz w:val="18"/>
        </w:rPr>
        <w:t xml:space="preserve">  Status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status of the visa application'</w:t>
      </w:r>
      <w:r w:rsidRPr="00866DAF">
        <w:rPr>
          <w:sz w:val="18"/>
        </w:rPr>
        <w:t>,</w:t>
      </w:r>
    </w:p>
    <w:p w14:paraId="5CC8C3DE"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1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description of the status of the visa'</w:t>
      </w:r>
      <w:r w:rsidRPr="00866DAF">
        <w:rPr>
          <w:sz w:val="18"/>
        </w:rPr>
        <w:t>,</w:t>
      </w:r>
    </w:p>
    <w:p w14:paraId="1D0EFD3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VisaStatusID)</w:t>
      </w:r>
    </w:p>
    <w:p w14:paraId="6314A0C2" w14:textId="77777777" w:rsidR="007851C6" w:rsidRPr="00866DAF" w:rsidRDefault="007851C6">
      <w:pPr>
        <w:pStyle w:val="HTMLPreformatted"/>
        <w:divId w:val="1206136475"/>
        <w:rPr>
          <w:sz w:val="18"/>
        </w:rPr>
      </w:pPr>
      <w:r w:rsidRPr="00866DAF">
        <w:rPr>
          <w:sz w:val="18"/>
        </w:rPr>
        <w:t>)</w:t>
      </w:r>
    </w:p>
    <w:p w14:paraId="29682FC2"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statuses of the visa application'</w:t>
      </w:r>
    </w:p>
    <w:p w14:paraId="1CFCF3EE" w14:textId="77777777" w:rsidR="007851C6" w:rsidRPr="00866DAF" w:rsidRDefault="007851C6">
      <w:pPr>
        <w:pStyle w:val="HTMLPreformatted"/>
        <w:divId w:val="1206136475"/>
        <w:rPr>
          <w:sz w:val="18"/>
        </w:rPr>
      </w:pPr>
      <w:r w:rsidRPr="00866DAF">
        <w:rPr>
          <w:sz w:val="18"/>
        </w:rPr>
        <w:t>ENGINE=InnoDB;</w:t>
      </w:r>
    </w:p>
    <w:p w14:paraId="2F26ABC2" w14:textId="77777777" w:rsidR="007851C6" w:rsidRPr="00866DAF" w:rsidRDefault="007851C6">
      <w:pPr>
        <w:pStyle w:val="HTMLPreformatted"/>
        <w:divId w:val="1206136475"/>
        <w:rPr>
          <w:sz w:val="18"/>
        </w:rPr>
      </w:pPr>
    </w:p>
    <w:p w14:paraId="7997F116"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r w:rsidRPr="00866DAF">
        <w:rPr>
          <w:sz w:val="18"/>
        </w:rPr>
        <w:t xml:space="preserve"> (</w:t>
      </w:r>
    </w:p>
    <w:p w14:paraId="5508E15C" w14:textId="77777777" w:rsidR="007851C6" w:rsidRPr="00866DAF" w:rsidRDefault="007851C6">
      <w:pPr>
        <w:pStyle w:val="HTMLPreformatted"/>
        <w:divId w:val="1206136475"/>
        <w:rPr>
          <w:sz w:val="18"/>
        </w:rPr>
      </w:pPr>
      <w:r w:rsidRPr="00866DAF">
        <w:rPr>
          <w:sz w:val="18"/>
        </w:rPr>
        <w:t xml:space="preserve">  Corr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50BA76BD" w14:textId="77777777" w:rsidR="007851C6" w:rsidRPr="00866DAF" w:rsidRDefault="007851C6">
      <w:pPr>
        <w:pStyle w:val="HTMLPreformatted"/>
        <w:divId w:val="1206136475"/>
        <w:rPr>
          <w:sz w:val="18"/>
        </w:rPr>
      </w:pPr>
      <w:r w:rsidRPr="00866DAF">
        <w:rPr>
          <w:sz w:val="18"/>
        </w:rPr>
        <w:t xml:space="preserve">  `</w:t>
      </w:r>
      <w:r w:rsidRPr="00866DAF">
        <w:rPr>
          <w:rStyle w:val="type1"/>
          <w:sz w:val="18"/>
        </w:rPr>
        <w:t>Date</w:t>
      </w:r>
      <w:r w:rsidRPr="00866DAF">
        <w:rPr>
          <w:sz w:val="18"/>
        </w:rPr>
        <w:t xml:space="preserve">`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ate the correspondence was made/received'</w:t>
      </w:r>
      <w:r w:rsidRPr="00866DAF">
        <w:rPr>
          <w:sz w:val="18"/>
        </w:rPr>
        <w:t>,</w:t>
      </w:r>
    </w:p>
    <w:p w14:paraId="1C6A1537" w14:textId="77777777" w:rsidR="007851C6" w:rsidRPr="00866DAF" w:rsidRDefault="007851C6">
      <w:pPr>
        <w:pStyle w:val="HTMLPreformatted"/>
        <w:divId w:val="1206136475"/>
        <w:rPr>
          <w:sz w:val="18"/>
        </w:rPr>
      </w:pPr>
      <w:r w:rsidRPr="00866DAF">
        <w:rPr>
          <w:sz w:val="18"/>
        </w:rPr>
        <w:t xml:space="preserve">  Summary </w:t>
      </w:r>
      <w:r w:rsidRPr="00866DAF">
        <w:rPr>
          <w:rStyle w:val="type1"/>
          <w:sz w:val="18"/>
        </w:rPr>
        <w:t>varchar</w:t>
      </w:r>
      <w:r w:rsidRPr="00866DAF">
        <w:rPr>
          <w:sz w:val="18"/>
        </w:rPr>
        <w:t xml:space="preserve">(1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small summary of the Correspondence'</w:t>
      </w:r>
      <w:r w:rsidRPr="00866DAF">
        <w:rPr>
          <w:sz w:val="18"/>
        </w:rPr>
        <w:t>,</w:t>
      </w:r>
    </w:p>
    <w:p w14:paraId="2CBCAFAE" w14:textId="77777777" w:rsidR="007851C6" w:rsidRPr="00866DAF" w:rsidRDefault="007851C6">
      <w:pPr>
        <w:pStyle w:val="HTMLPreformatted"/>
        <w:divId w:val="1206136475"/>
        <w:rPr>
          <w:sz w:val="18"/>
        </w:rPr>
      </w:pPr>
      <w:r w:rsidRPr="00866DAF">
        <w:rPr>
          <w:sz w:val="18"/>
        </w:rPr>
        <w:t xml:space="preserve">  Message </w:t>
      </w:r>
      <w:r w:rsidRPr="00866DAF">
        <w:rPr>
          <w:rStyle w:val="type1"/>
          <w:sz w:val="18"/>
        </w:rPr>
        <w:t>varchar</w:t>
      </w:r>
      <w:r w:rsidRPr="00866DAF">
        <w:rPr>
          <w:sz w:val="18"/>
        </w:rPr>
        <w:t xml:space="preserve">(2000) comment </w:t>
      </w:r>
      <w:r w:rsidRPr="00866DAF">
        <w:rPr>
          <w:rStyle w:val="string1"/>
          <w:sz w:val="18"/>
        </w:rPr>
        <w:t>'The actual message contained in the correspondence'</w:t>
      </w:r>
      <w:r w:rsidRPr="00866DAF">
        <w:rPr>
          <w:sz w:val="18"/>
        </w:rPr>
        <w:t>,</w:t>
      </w:r>
    </w:p>
    <w:p w14:paraId="5DAC71BD"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application ID the correspondence is in relation to'</w:t>
      </w:r>
      <w:r w:rsidRPr="00866DAF">
        <w:rPr>
          <w:sz w:val="18"/>
        </w:rPr>
        <w:t>,</w:t>
      </w:r>
    </w:p>
    <w:p w14:paraId="3B943D19"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the correspondence is to/from'</w:t>
      </w:r>
      <w:r w:rsidRPr="00866DAF">
        <w:rPr>
          <w:sz w:val="18"/>
        </w:rPr>
        <w:t>,</w:t>
      </w:r>
    </w:p>
    <w:p w14:paraId="40F8AEF7" w14:textId="77777777" w:rsidR="007851C6" w:rsidRPr="00866DAF" w:rsidRDefault="007851C6">
      <w:pPr>
        <w:pStyle w:val="HTMLPreformatted"/>
        <w:divId w:val="1206136475"/>
        <w:rPr>
          <w:sz w:val="18"/>
        </w:rPr>
      </w:pPr>
      <w:r w:rsidRPr="00866DAF">
        <w:rPr>
          <w:sz w:val="18"/>
        </w:rPr>
        <w:t xml:space="preserve">  CorrMethod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1F5D0D2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CorrID),</w:t>
      </w:r>
    </w:p>
    <w:p w14:paraId="4FCD64D5" w14:textId="77777777" w:rsidR="007851C6" w:rsidRPr="00866DAF" w:rsidRDefault="007851C6">
      <w:pPr>
        <w:pStyle w:val="HTMLPreformatted"/>
        <w:divId w:val="1206136475"/>
        <w:rPr>
          <w:sz w:val="18"/>
        </w:rPr>
      </w:pPr>
      <w:r w:rsidRPr="00866DAF">
        <w:rPr>
          <w:sz w:val="18"/>
        </w:rPr>
        <w:t xml:space="preserve">  INDEX (ApplicationID),</w:t>
      </w:r>
    </w:p>
    <w:p w14:paraId="15A221EA" w14:textId="77777777" w:rsidR="007851C6" w:rsidRPr="00866DAF" w:rsidRDefault="007851C6">
      <w:pPr>
        <w:pStyle w:val="HTMLPreformatted"/>
        <w:divId w:val="1206136475"/>
        <w:rPr>
          <w:sz w:val="18"/>
        </w:rPr>
      </w:pPr>
      <w:r w:rsidRPr="00866DAF">
        <w:rPr>
          <w:sz w:val="18"/>
        </w:rPr>
        <w:t xml:space="preserve">  INDEX (StaffID)</w:t>
      </w:r>
    </w:p>
    <w:p w14:paraId="07FBBC04" w14:textId="77777777" w:rsidR="007851C6" w:rsidRPr="00866DAF" w:rsidRDefault="007851C6">
      <w:pPr>
        <w:pStyle w:val="HTMLPreformatted"/>
        <w:divId w:val="1206136475"/>
        <w:rPr>
          <w:sz w:val="18"/>
        </w:rPr>
      </w:pPr>
      <w:r w:rsidRPr="00866DAF">
        <w:rPr>
          <w:sz w:val="18"/>
        </w:rPr>
        <w:t>)</w:t>
      </w:r>
    </w:p>
    <w:p w14:paraId="5F68AD28" w14:textId="77777777" w:rsidR="007851C6" w:rsidRPr="00866DAF" w:rsidRDefault="007851C6">
      <w:pPr>
        <w:pStyle w:val="HTMLPreformatted"/>
        <w:divId w:val="1206136475"/>
        <w:rPr>
          <w:sz w:val="18"/>
        </w:rPr>
      </w:pPr>
      <w:r w:rsidRPr="00866DAF">
        <w:rPr>
          <w:sz w:val="18"/>
        </w:rPr>
        <w:t>comment=</w:t>
      </w:r>
      <w:r w:rsidRPr="00866DAF">
        <w:rPr>
          <w:rStyle w:val="string1"/>
          <w:sz w:val="18"/>
        </w:rPr>
        <w:t>'Correspondence between the Applicant and University Staff Member'</w:t>
      </w:r>
    </w:p>
    <w:p w14:paraId="4DC7D137" w14:textId="77777777" w:rsidR="007851C6" w:rsidRPr="00866DAF" w:rsidRDefault="007851C6">
      <w:pPr>
        <w:pStyle w:val="HTMLPreformatted"/>
        <w:divId w:val="1206136475"/>
        <w:rPr>
          <w:sz w:val="18"/>
        </w:rPr>
      </w:pPr>
      <w:r w:rsidRPr="00866DAF">
        <w:rPr>
          <w:sz w:val="18"/>
        </w:rPr>
        <w:t>ENGINE=InnoDB;</w:t>
      </w:r>
    </w:p>
    <w:p w14:paraId="05B20439" w14:textId="77777777" w:rsidR="007851C6" w:rsidRPr="00866DAF" w:rsidRDefault="007851C6">
      <w:pPr>
        <w:pStyle w:val="HTMLPreformatted"/>
        <w:divId w:val="1206136475"/>
        <w:rPr>
          <w:sz w:val="18"/>
        </w:rPr>
      </w:pPr>
    </w:p>
    <w:p w14:paraId="1958BF00"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r w:rsidRPr="00866DAF">
        <w:rPr>
          <w:sz w:val="18"/>
        </w:rPr>
        <w:t xml:space="preserve"> (</w:t>
      </w:r>
    </w:p>
    <w:p w14:paraId="7CA410A1" w14:textId="77777777" w:rsidR="007851C6" w:rsidRPr="00866DAF" w:rsidRDefault="007851C6">
      <w:pPr>
        <w:pStyle w:val="HTMLPreformatted"/>
        <w:divId w:val="1206136475"/>
        <w:rPr>
          <w:sz w:val="18"/>
        </w:rPr>
      </w:pPr>
      <w:r w:rsidRPr="00866DAF">
        <w:rPr>
          <w:sz w:val="18"/>
        </w:rPr>
        <w:t xml:space="preserve">  Dec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primary key that uniquely identifies the Decision/comment made'</w:t>
      </w:r>
      <w:r w:rsidRPr="00866DAF">
        <w:rPr>
          <w:sz w:val="18"/>
        </w:rPr>
        <w:t>,</w:t>
      </w:r>
    </w:p>
    <w:p w14:paraId="3D1EE214" w14:textId="77777777" w:rsidR="007851C6" w:rsidRPr="00866DAF" w:rsidRDefault="007851C6">
      <w:pPr>
        <w:pStyle w:val="HTMLPreformatted"/>
        <w:divId w:val="1206136475"/>
        <w:rPr>
          <w:sz w:val="18"/>
        </w:rPr>
      </w:pPr>
      <w:r w:rsidRPr="00866DAF">
        <w:rPr>
          <w:sz w:val="18"/>
        </w:rPr>
        <w:t xml:space="preserve">  `</w:t>
      </w:r>
      <w:r w:rsidRPr="00866DAF">
        <w:rPr>
          <w:rStyle w:val="type1"/>
          <w:sz w:val="18"/>
        </w:rPr>
        <w:t>Date</w:t>
      </w:r>
      <w:r w:rsidRPr="00866DAF">
        <w:rPr>
          <w:sz w:val="18"/>
        </w:rPr>
        <w:t xml:space="preserve">` </w:t>
      </w:r>
      <w:r w:rsidRPr="00866DAF">
        <w:rPr>
          <w:rStyle w:val="type1"/>
          <w:sz w:val="18"/>
        </w:rPr>
        <w:t>date</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date the decision was made on'</w:t>
      </w:r>
      <w:r w:rsidRPr="00866DAF">
        <w:rPr>
          <w:sz w:val="18"/>
        </w:rPr>
        <w:t>,</w:t>
      </w:r>
    </w:p>
    <w:p w14:paraId="64D40130" w14:textId="77777777" w:rsidR="007851C6" w:rsidRPr="00866DAF" w:rsidRDefault="007851C6">
      <w:pPr>
        <w:pStyle w:val="HTMLPreformatted"/>
        <w:divId w:val="1206136475"/>
        <w:rPr>
          <w:sz w:val="18"/>
        </w:rPr>
      </w:pPr>
      <w:r w:rsidRPr="00866DAF">
        <w:rPr>
          <w:sz w:val="18"/>
        </w:rPr>
        <w:t xml:space="preserve">  Comment </w:t>
      </w:r>
      <w:r w:rsidRPr="00866DAF">
        <w:rPr>
          <w:rStyle w:val="type1"/>
          <w:sz w:val="18"/>
        </w:rPr>
        <w:t>varchar</w:t>
      </w:r>
      <w:r w:rsidRPr="00866DAF">
        <w:rPr>
          <w:sz w:val="18"/>
        </w:rPr>
        <w:t xml:space="preserve">(1000) comment </w:t>
      </w:r>
      <w:r w:rsidRPr="00866DAF">
        <w:rPr>
          <w:rStyle w:val="string1"/>
          <w:sz w:val="18"/>
        </w:rPr>
        <w:t>'Extra information about the decision'</w:t>
      </w:r>
      <w:r w:rsidRPr="00866DAF">
        <w:rPr>
          <w:sz w:val="18"/>
        </w:rPr>
        <w:t>,</w:t>
      </w:r>
    </w:p>
    <w:p w14:paraId="343E8C2B" w14:textId="77777777" w:rsidR="007851C6" w:rsidRPr="00866DAF" w:rsidRDefault="007851C6">
      <w:pPr>
        <w:pStyle w:val="HTMLPreformatted"/>
        <w:divId w:val="1206136475"/>
        <w:rPr>
          <w:sz w:val="18"/>
        </w:rPr>
      </w:pPr>
      <w:r w:rsidRPr="00866DAF">
        <w:rPr>
          <w:sz w:val="18"/>
        </w:rPr>
        <w:t xml:space="preserve">  ApplicationID mediumint comment </w:t>
      </w:r>
      <w:r w:rsidRPr="00866DAF">
        <w:rPr>
          <w:rStyle w:val="string1"/>
          <w:sz w:val="18"/>
        </w:rPr>
        <w:t>'the id of the application this decision is made with regards to, if this is a decision associated with an application'</w:t>
      </w:r>
      <w:r w:rsidRPr="00866DAF">
        <w:rPr>
          <w:sz w:val="18"/>
        </w:rPr>
        <w:t>,</w:t>
      </w:r>
    </w:p>
    <w:p w14:paraId="5E941F84"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who made this decision/comment'</w:t>
      </w:r>
      <w:r w:rsidRPr="00866DAF">
        <w:rPr>
          <w:sz w:val="18"/>
        </w:rPr>
        <w:t>,</w:t>
      </w:r>
    </w:p>
    <w:p w14:paraId="7389F93F" w14:textId="77777777" w:rsidR="007851C6" w:rsidRPr="00866DAF" w:rsidRDefault="007851C6">
      <w:pPr>
        <w:pStyle w:val="HTMLPreformatted"/>
        <w:divId w:val="1206136475"/>
        <w:rPr>
          <w:sz w:val="18"/>
        </w:rPr>
      </w:pPr>
      <w:r w:rsidRPr="00866DAF">
        <w:rPr>
          <w:sz w:val="18"/>
        </w:rPr>
        <w:t xml:space="preserve">  DecisionTypeID mediumint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0F2BCE1E" w14:textId="77777777" w:rsidR="007851C6" w:rsidRPr="00866DAF" w:rsidRDefault="007851C6">
      <w:pPr>
        <w:pStyle w:val="HTMLPreformatted"/>
        <w:divId w:val="1206136475"/>
        <w:rPr>
          <w:sz w:val="18"/>
        </w:rPr>
      </w:pPr>
      <w:r w:rsidRPr="00866DAF">
        <w:rPr>
          <w:sz w:val="18"/>
        </w:rPr>
        <w:t xml:space="preserve">  Reportable tinyint(1)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boolean that is automatically ticked if the change is deemed reportable (status changes request filled etc.)'</w:t>
      </w:r>
      <w:r w:rsidRPr="00866DAF">
        <w:rPr>
          <w:sz w:val="18"/>
        </w:rPr>
        <w:t>,</w:t>
      </w:r>
    </w:p>
    <w:p w14:paraId="1E8EFB7D" w14:textId="77777777" w:rsidR="007851C6" w:rsidRPr="00866DAF" w:rsidRDefault="007851C6">
      <w:pPr>
        <w:pStyle w:val="HTMLPreformatted"/>
        <w:divId w:val="1206136475"/>
        <w:rPr>
          <w:sz w:val="18"/>
        </w:rPr>
      </w:pPr>
      <w:r w:rsidRPr="00866DAF">
        <w:rPr>
          <w:sz w:val="18"/>
        </w:rPr>
        <w:t xml:space="preserve">  Sent tinyint(1) comment </w:t>
      </w:r>
      <w:r w:rsidRPr="00866DAF">
        <w:rPr>
          <w:rStyle w:val="string1"/>
          <w:sz w:val="18"/>
        </w:rPr>
        <w:t>'a boolean to check if the related email has been sent'</w:t>
      </w:r>
      <w:r w:rsidRPr="00866DAF">
        <w:rPr>
          <w:sz w:val="18"/>
        </w:rPr>
        <w:t>,</w:t>
      </w:r>
    </w:p>
    <w:p w14:paraId="6E52B2CA"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ecID),</w:t>
      </w:r>
    </w:p>
    <w:p w14:paraId="75A1DB0D" w14:textId="77777777" w:rsidR="007851C6" w:rsidRPr="00866DAF" w:rsidRDefault="007851C6">
      <w:pPr>
        <w:pStyle w:val="HTMLPreformatted"/>
        <w:divId w:val="1206136475"/>
        <w:rPr>
          <w:sz w:val="18"/>
        </w:rPr>
      </w:pPr>
      <w:r w:rsidRPr="00866DAF">
        <w:rPr>
          <w:sz w:val="18"/>
        </w:rPr>
        <w:t xml:space="preserve">  INDEX (ApplicationID),</w:t>
      </w:r>
    </w:p>
    <w:p w14:paraId="5D5D82AC" w14:textId="77777777" w:rsidR="007851C6" w:rsidRPr="00866DAF" w:rsidRDefault="007851C6">
      <w:pPr>
        <w:pStyle w:val="HTMLPreformatted"/>
        <w:divId w:val="1206136475"/>
        <w:rPr>
          <w:sz w:val="18"/>
        </w:rPr>
      </w:pPr>
      <w:r w:rsidRPr="00866DAF">
        <w:rPr>
          <w:sz w:val="18"/>
        </w:rPr>
        <w:t xml:space="preserve">  INDEX (StaffID),</w:t>
      </w:r>
    </w:p>
    <w:p w14:paraId="676AF18D" w14:textId="77777777" w:rsidR="007851C6" w:rsidRPr="00866DAF" w:rsidRDefault="007851C6">
      <w:pPr>
        <w:pStyle w:val="HTMLPreformatted"/>
        <w:divId w:val="1206136475"/>
        <w:rPr>
          <w:sz w:val="18"/>
        </w:rPr>
      </w:pPr>
      <w:r w:rsidRPr="00866DAF">
        <w:rPr>
          <w:sz w:val="18"/>
        </w:rPr>
        <w:t xml:space="preserve">  INDEX (DecisionTypeID),</w:t>
      </w:r>
    </w:p>
    <w:p w14:paraId="0CC18BBD" w14:textId="77777777" w:rsidR="007851C6" w:rsidRPr="00866DAF" w:rsidRDefault="007851C6">
      <w:pPr>
        <w:pStyle w:val="HTMLPreformatted"/>
        <w:divId w:val="1206136475"/>
        <w:rPr>
          <w:sz w:val="18"/>
        </w:rPr>
      </w:pPr>
      <w:r w:rsidRPr="00866DAF">
        <w:rPr>
          <w:sz w:val="18"/>
        </w:rPr>
        <w:t xml:space="preserve">  INDEX (Reportable),</w:t>
      </w:r>
    </w:p>
    <w:p w14:paraId="781A7925" w14:textId="77777777" w:rsidR="007851C6" w:rsidRPr="00866DAF" w:rsidRDefault="007851C6">
      <w:pPr>
        <w:pStyle w:val="HTMLPreformatted"/>
        <w:divId w:val="1206136475"/>
        <w:rPr>
          <w:sz w:val="18"/>
        </w:rPr>
      </w:pPr>
      <w:r w:rsidRPr="00866DAF">
        <w:rPr>
          <w:sz w:val="18"/>
        </w:rPr>
        <w:t xml:space="preserve">  INDEX (Sent)</w:t>
      </w:r>
    </w:p>
    <w:p w14:paraId="2AA67615" w14:textId="77777777" w:rsidR="007851C6" w:rsidRPr="00866DAF" w:rsidRDefault="007851C6">
      <w:pPr>
        <w:pStyle w:val="HTMLPreformatted"/>
        <w:divId w:val="1206136475"/>
        <w:rPr>
          <w:sz w:val="18"/>
        </w:rPr>
      </w:pPr>
      <w:r w:rsidRPr="00866DAF">
        <w:rPr>
          <w:sz w:val="18"/>
        </w:rPr>
        <w:t>)</w:t>
      </w:r>
    </w:p>
    <w:p w14:paraId="4F0CBDD9" w14:textId="77777777" w:rsidR="007851C6" w:rsidRPr="00866DAF" w:rsidRDefault="007851C6">
      <w:pPr>
        <w:pStyle w:val="HTMLPreformatted"/>
        <w:divId w:val="1206136475"/>
        <w:rPr>
          <w:sz w:val="18"/>
        </w:rPr>
      </w:pPr>
      <w:r w:rsidRPr="00866DAF">
        <w:rPr>
          <w:sz w:val="18"/>
        </w:rPr>
        <w:t>comment=</w:t>
      </w:r>
      <w:r w:rsidRPr="00866DAF">
        <w:rPr>
          <w:rStyle w:val="string1"/>
          <w:sz w:val="18"/>
        </w:rPr>
        <w:t>'The decision/comment made for an application by a RHD staff member'</w:t>
      </w:r>
    </w:p>
    <w:p w14:paraId="36DC0CD8" w14:textId="77777777" w:rsidR="007851C6" w:rsidRPr="00866DAF" w:rsidRDefault="007851C6">
      <w:pPr>
        <w:pStyle w:val="HTMLPreformatted"/>
        <w:divId w:val="1206136475"/>
        <w:rPr>
          <w:sz w:val="18"/>
        </w:rPr>
      </w:pPr>
      <w:r w:rsidRPr="00866DAF">
        <w:rPr>
          <w:sz w:val="18"/>
        </w:rPr>
        <w:t>ENGINE=InnoDB;</w:t>
      </w:r>
    </w:p>
    <w:p w14:paraId="32E57A3C" w14:textId="77777777" w:rsidR="007851C6" w:rsidRPr="00866DAF" w:rsidRDefault="007851C6">
      <w:pPr>
        <w:pStyle w:val="HTMLPreformatted"/>
        <w:divId w:val="1206136475"/>
        <w:rPr>
          <w:sz w:val="18"/>
        </w:rPr>
      </w:pPr>
    </w:p>
    <w:p w14:paraId="288F1961"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Research Area` (</w:t>
      </w:r>
    </w:p>
    <w:p w14:paraId="14CD5FF4" w14:textId="77777777" w:rsidR="007851C6" w:rsidRPr="00866DAF" w:rsidRDefault="007851C6">
      <w:pPr>
        <w:pStyle w:val="HTMLPreformatted"/>
        <w:divId w:val="1206136475"/>
        <w:rPr>
          <w:rStyle w:val="string1"/>
          <w:sz w:val="18"/>
        </w:rPr>
      </w:pPr>
      <w:r w:rsidRPr="00866DAF">
        <w:rPr>
          <w:sz w:val="18"/>
        </w:rPr>
        <w:t xml:space="preserve">  FORCode mediumint(6)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Australian Field Of Research (FOR) code,</w:t>
      </w:r>
    </w:p>
    <w:p w14:paraId="25E6D295" w14:textId="77777777" w:rsidR="007851C6" w:rsidRPr="00866DAF" w:rsidRDefault="007851C6">
      <w:pPr>
        <w:pStyle w:val="HTMLPreformatted"/>
        <w:divId w:val="1206136475"/>
        <w:rPr>
          <w:rStyle w:val="string1"/>
          <w:sz w:val="18"/>
        </w:rPr>
      </w:pPr>
      <w:r w:rsidRPr="00866DAF">
        <w:rPr>
          <w:rStyle w:val="string1"/>
          <w:sz w:val="18"/>
        </w:rPr>
        <w:t xml:space="preserve">  primary key,</w:t>
      </w:r>
    </w:p>
    <w:p w14:paraId="232967C9" w14:textId="77777777" w:rsidR="007851C6" w:rsidRPr="00866DAF" w:rsidRDefault="007851C6">
      <w:pPr>
        <w:pStyle w:val="HTMLPreformatted"/>
        <w:divId w:val="1206136475"/>
        <w:rPr>
          <w:sz w:val="18"/>
        </w:rPr>
      </w:pPr>
      <w:r w:rsidRPr="00866DAF">
        <w:rPr>
          <w:rStyle w:val="string1"/>
          <w:sz w:val="18"/>
        </w:rPr>
        <w:t xml:space="preserve">  that uniquely identifies the Research area'</w:t>
      </w:r>
      <w:r w:rsidRPr="00866DAF">
        <w:rPr>
          <w:sz w:val="18"/>
        </w:rPr>
        <w:t>,</w:t>
      </w:r>
    </w:p>
    <w:p w14:paraId="067F52B4"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2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small text description of the FOR i.e. 2201'</w:t>
      </w:r>
      <w:r w:rsidRPr="00866DAF">
        <w:rPr>
          <w:sz w:val="18"/>
        </w:rPr>
        <w:t>,</w:t>
      </w:r>
    </w:p>
    <w:p w14:paraId="5D947E35" w14:textId="77777777" w:rsidR="007851C6" w:rsidRPr="00866DAF" w:rsidRDefault="007851C6">
      <w:pPr>
        <w:pStyle w:val="HTMLPreformatted"/>
        <w:divId w:val="1206136475"/>
        <w:rPr>
          <w:sz w:val="18"/>
        </w:rPr>
      </w:pPr>
      <w:r w:rsidRPr="00866DAF">
        <w:rPr>
          <w:sz w:val="18"/>
        </w:rPr>
        <w:t xml:space="preserve">  ResearchArea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FOR title; i.e. Applied Ethics'</w:t>
      </w:r>
      <w:r w:rsidRPr="00866DAF">
        <w:rPr>
          <w:sz w:val="18"/>
        </w:rPr>
        <w:t>,</w:t>
      </w:r>
    </w:p>
    <w:p w14:paraId="24BAA7A6" w14:textId="77777777" w:rsidR="007851C6" w:rsidRPr="00866DAF" w:rsidRDefault="007851C6">
      <w:pPr>
        <w:pStyle w:val="HTMLPreformatted"/>
        <w:divId w:val="1206136475"/>
        <w:rPr>
          <w:sz w:val="18"/>
        </w:rPr>
      </w:pPr>
      <w:r w:rsidRPr="00866DAF">
        <w:rPr>
          <w:sz w:val="18"/>
        </w:rPr>
        <w:t xml:space="preserve">  GeneralArea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general area of the FOR'</w:t>
      </w:r>
      <w:r w:rsidRPr="00866DAF">
        <w:rPr>
          <w:sz w:val="18"/>
        </w:rPr>
        <w:t>,</w:t>
      </w:r>
    </w:p>
    <w:p w14:paraId="27BE5077"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FORCode),</w:t>
      </w:r>
    </w:p>
    <w:p w14:paraId="4B21B1CF" w14:textId="77777777" w:rsidR="007851C6" w:rsidRPr="00866DAF" w:rsidRDefault="007851C6">
      <w:pPr>
        <w:pStyle w:val="HTMLPreformatted"/>
        <w:divId w:val="1206136475"/>
        <w:rPr>
          <w:sz w:val="18"/>
        </w:rPr>
      </w:pPr>
      <w:r w:rsidRPr="00866DAF">
        <w:rPr>
          <w:sz w:val="18"/>
        </w:rPr>
        <w:t xml:space="preserve">  INDEX (GeneralArea))</w:t>
      </w:r>
    </w:p>
    <w:p w14:paraId="66AF1E19" w14:textId="77777777" w:rsidR="007851C6" w:rsidRPr="00866DAF" w:rsidRDefault="007851C6">
      <w:pPr>
        <w:pStyle w:val="HTMLPreformatted"/>
        <w:divId w:val="1206136475"/>
        <w:rPr>
          <w:sz w:val="18"/>
        </w:rPr>
      </w:pPr>
      <w:r w:rsidRPr="00866DAF">
        <w:rPr>
          <w:sz w:val="18"/>
        </w:rPr>
        <w:t>ENGINE=InnoDB;</w:t>
      </w:r>
    </w:p>
    <w:p w14:paraId="6722A55B" w14:textId="77777777" w:rsidR="007851C6" w:rsidRPr="00866DAF" w:rsidRDefault="007851C6">
      <w:pPr>
        <w:pStyle w:val="HTMLPreformatted"/>
        <w:divId w:val="1206136475"/>
        <w:rPr>
          <w:sz w:val="18"/>
        </w:rPr>
      </w:pPr>
    </w:p>
    <w:p w14:paraId="372E9310"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University Staff Member` (</w:t>
      </w:r>
    </w:p>
    <w:p w14:paraId="10CCA216" w14:textId="77777777" w:rsidR="007851C6" w:rsidRPr="00866DAF" w:rsidRDefault="007851C6">
      <w:pPr>
        <w:pStyle w:val="HTMLPreformatted"/>
        <w:divId w:val="1206136475"/>
        <w:rPr>
          <w:rStyle w:val="string1"/>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 comment </w:t>
      </w:r>
      <w:r w:rsidRPr="00866DAF">
        <w:rPr>
          <w:rStyle w:val="string1"/>
          <w:sz w:val="18"/>
        </w:rPr>
        <w:t>'The flinders uni staff ID number,</w:t>
      </w:r>
    </w:p>
    <w:p w14:paraId="1572CE3B" w14:textId="77777777" w:rsidR="007851C6" w:rsidRPr="00866DAF" w:rsidRDefault="007851C6">
      <w:pPr>
        <w:pStyle w:val="HTMLPreformatted"/>
        <w:divId w:val="1206136475"/>
        <w:rPr>
          <w:sz w:val="18"/>
        </w:rPr>
      </w:pPr>
      <w:r w:rsidRPr="00866DAF">
        <w:rPr>
          <w:rStyle w:val="string1"/>
          <w:sz w:val="18"/>
        </w:rPr>
        <w:t xml:space="preserve">  the primary key that uniquely identifies the staff member'</w:t>
      </w:r>
      <w:r w:rsidRPr="00866DAF">
        <w:rPr>
          <w:sz w:val="18"/>
        </w:rPr>
        <w:t>,</w:t>
      </w:r>
    </w:p>
    <w:p w14:paraId="705E75A9" w14:textId="77777777" w:rsidR="007851C6" w:rsidRPr="00866DAF" w:rsidRDefault="007851C6">
      <w:pPr>
        <w:pStyle w:val="HTMLPreformatted"/>
        <w:divId w:val="1206136475"/>
        <w:rPr>
          <w:sz w:val="18"/>
        </w:rPr>
      </w:pPr>
      <w:r w:rsidRPr="00866DAF">
        <w:rPr>
          <w:sz w:val="18"/>
        </w:rPr>
        <w:t xml:space="preserve">  FNam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last name of the staff member'</w:t>
      </w:r>
      <w:r w:rsidRPr="00866DAF">
        <w:rPr>
          <w:sz w:val="18"/>
        </w:rPr>
        <w:t>,</w:t>
      </w:r>
    </w:p>
    <w:p w14:paraId="72D4D87E" w14:textId="77777777" w:rsidR="007851C6" w:rsidRPr="00866DAF" w:rsidRDefault="007851C6">
      <w:pPr>
        <w:pStyle w:val="HTMLPreformatted"/>
        <w:divId w:val="1206136475"/>
        <w:rPr>
          <w:sz w:val="18"/>
        </w:rPr>
      </w:pPr>
      <w:r w:rsidRPr="00866DAF">
        <w:rPr>
          <w:sz w:val="18"/>
        </w:rPr>
        <w:t xml:space="preserve">  LName </w:t>
      </w:r>
      <w:r w:rsidRPr="00866DAF">
        <w:rPr>
          <w:rStyle w:val="type1"/>
          <w:sz w:val="18"/>
        </w:rPr>
        <w:t>varchar</w:t>
      </w:r>
      <w:r w:rsidRPr="00866DAF">
        <w:rPr>
          <w:sz w:val="18"/>
        </w:rPr>
        <w:t xml:space="preserve">(50) comment </w:t>
      </w:r>
      <w:r w:rsidRPr="00866DAF">
        <w:rPr>
          <w:rStyle w:val="string1"/>
          <w:sz w:val="18"/>
        </w:rPr>
        <w:t>'The first name of the staff member'</w:t>
      </w:r>
      <w:r w:rsidRPr="00866DAF">
        <w:rPr>
          <w:sz w:val="18"/>
        </w:rPr>
        <w:t>,</w:t>
      </w:r>
    </w:p>
    <w:p w14:paraId="6A823C9A" w14:textId="77777777" w:rsidR="007851C6" w:rsidRPr="00866DAF" w:rsidRDefault="007851C6">
      <w:pPr>
        <w:pStyle w:val="HTMLPreformatted"/>
        <w:divId w:val="1206136475"/>
        <w:rPr>
          <w:sz w:val="18"/>
        </w:rPr>
      </w:pPr>
      <w:r w:rsidRPr="00866DAF">
        <w:rPr>
          <w:sz w:val="18"/>
        </w:rPr>
        <w:t xml:space="preserve">  canSupervise tinyint(1)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if the staff member is able supervise a RHD applicant'</w:t>
      </w:r>
      <w:r w:rsidRPr="00866DAF">
        <w:rPr>
          <w:sz w:val="18"/>
        </w:rPr>
        <w:t>,</w:t>
      </w:r>
    </w:p>
    <w:p w14:paraId="215BD044" w14:textId="77777777" w:rsidR="007851C6" w:rsidRPr="00866DAF" w:rsidRDefault="007851C6">
      <w:pPr>
        <w:pStyle w:val="HTMLPreformatted"/>
        <w:divId w:val="1206136475"/>
        <w:rPr>
          <w:sz w:val="18"/>
        </w:rPr>
      </w:pPr>
      <w:r w:rsidRPr="00866DAF">
        <w:rPr>
          <w:sz w:val="18"/>
        </w:rPr>
        <w:t xml:space="preserve">  email </w:t>
      </w:r>
      <w:r w:rsidRPr="00866DAF">
        <w:rPr>
          <w:rStyle w:val="type1"/>
          <w:sz w:val="18"/>
        </w:rPr>
        <w:t>varchar</w:t>
      </w:r>
      <w:r w:rsidRPr="00866DAF">
        <w:rPr>
          <w:sz w:val="18"/>
        </w:rPr>
        <w:t xml:space="preserve">(100)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5A517EE4"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StaffID),</w:t>
      </w:r>
    </w:p>
    <w:p w14:paraId="037DE7E5" w14:textId="77777777" w:rsidR="007851C6" w:rsidRPr="00866DAF" w:rsidRDefault="007851C6">
      <w:pPr>
        <w:pStyle w:val="HTMLPreformatted"/>
        <w:divId w:val="1206136475"/>
        <w:rPr>
          <w:sz w:val="18"/>
        </w:rPr>
      </w:pPr>
      <w:r w:rsidRPr="00866DAF">
        <w:rPr>
          <w:sz w:val="18"/>
        </w:rPr>
        <w:t xml:space="preserve">  INDEX (FName)</w:t>
      </w:r>
    </w:p>
    <w:p w14:paraId="1035E15C" w14:textId="77777777" w:rsidR="007851C6" w:rsidRPr="00866DAF" w:rsidRDefault="007851C6">
      <w:pPr>
        <w:pStyle w:val="HTMLPreformatted"/>
        <w:divId w:val="1206136475"/>
        <w:rPr>
          <w:sz w:val="18"/>
        </w:rPr>
      </w:pPr>
      <w:r w:rsidRPr="00866DAF">
        <w:rPr>
          <w:sz w:val="18"/>
        </w:rPr>
        <w:t>)</w:t>
      </w:r>
    </w:p>
    <w:p w14:paraId="7E133D7E" w14:textId="77777777" w:rsidR="007851C6" w:rsidRPr="00866DAF" w:rsidRDefault="007851C6">
      <w:pPr>
        <w:pStyle w:val="HTMLPreformatted"/>
        <w:divId w:val="1206136475"/>
        <w:rPr>
          <w:sz w:val="18"/>
        </w:rPr>
      </w:pPr>
      <w:r w:rsidRPr="00866DAF">
        <w:rPr>
          <w:sz w:val="18"/>
        </w:rPr>
        <w:t>comment=</w:t>
      </w:r>
      <w:r w:rsidRPr="00866DAF">
        <w:rPr>
          <w:rStyle w:val="string1"/>
          <w:sz w:val="18"/>
        </w:rPr>
        <w:t>'a university staff member who may be able to supervise a application'</w:t>
      </w:r>
    </w:p>
    <w:p w14:paraId="432AF805" w14:textId="77777777" w:rsidR="007851C6" w:rsidRPr="00866DAF" w:rsidRDefault="007851C6">
      <w:pPr>
        <w:pStyle w:val="HTMLPreformatted"/>
        <w:divId w:val="1206136475"/>
        <w:rPr>
          <w:sz w:val="18"/>
        </w:rPr>
      </w:pPr>
      <w:r w:rsidRPr="00866DAF">
        <w:rPr>
          <w:sz w:val="18"/>
        </w:rPr>
        <w:t>ENGINE=InnoDB;</w:t>
      </w:r>
    </w:p>
    <w:p w14:paraId="6279AB36" w14:textId="77777777" w:rsidR="007851C6" w:rsidRPr="00866DAF" w:rsidRDefault="007851C6">
      <w:pPr>
        <w:pStyle w:val="HTMLPreformatted"/>
        <w:divId w:val="1206136475"/>
        <w:rPr>
          <w:sz w:val="18"/>
        </w:rPr>
      </w:pPr>
    </w:p>
    <w:p w14:paraId="70AA16D3"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Correspondence </w:t>
      </w:r>
      <w:r w:rsidRPr="00866DAF">
        <w:rPr>
          <w:rStyle w:val="keyword1"/>
          <w:sz w:val="18"/>
        </w:rPr>
        <w:t>Method</w:t>
      </w:r>
      <w:r w:rsidRPr="00866DAF">
        <w:rPr>
          <w:sz w:val="18"/>
        </w:rPr>
        <w:t>` (</w:t>
      </w:r>
    </w:p>
    <w:p w14:paraId="483A7F2F" w14:textId="77777777" w:rsidR="007851C6" w:rsidRPr="00866DAF" w:rsidRDefault="007851C6">
      <w:pPr>
        <w:pStyle w:val="HTMLPreformatted"/>
        <w:divId w:val="1206136475"/>
        <w:rPr>
          <w:sz w:val="18"/>
        </w:rPr>
      </w:pPr>
      <w:r w:rsidRPr="00866DAF">
        <w:rPr>
          <w:sz w:val="18"/>
        </w:rPr>
        <w:t xml:space="preserve">  CorrMethod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072E0286"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Method</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method of correspondence'</w:t>
      </w:r>
      <w:r w:rsidRPr="00866DAF">
        <w:rPr>
          <w:sz w:val="18"/>
        </w:rPr>
        <w:t>,</w:t>
      </w:r>
    </w:p>
    <w:p w14:paraId="0B2376FF"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CorrMethodID))</w:t>
      </w:r>
    </w:p>
    <w:p w14:paraId="6A98BD78" w14:textId="77777777" w:rsidR="007851C6" w:rsidRPr="00866DAF" w:rsidRDefault="007851C6">
      <w:pPr>
        <w:pStyle w:val="HTMLPreformatted"/>
        <w:divId w:val="1206136475"/>
        <w:rPr>
          <w:sz w:val="18"/>
        </w:rPr>
      </w:pPr>
      <w:r w:rsidRPr="00866DAF">
        <w:rPr>
          <w:sz w:val="18"/>
        </w:rPr>
        <w:t>ENGINE=InnoDB;</w:t>
      </w:r>
    </w:p>
    <w:p w14:paraId="00A9A493" w14:textId="77777777" w:rsidR="007851C6" w:rsidRPr="00866DAF" w:rsidRDefault="007851C6">
      <w:pPr>
        <w:pStyle w:val="HTMLPreformatted"/>
        <w:divId w:val="1206136475"/>
        <w:rPr>
          <w:sz w:val="18"/>
        </w:rPr>
      </w:pPr>
    </w:p>
    <w:p w14:paraId="071B582C"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Application Status` (</w:t>
      </w:r>
    </w:p>
    <w:p w14:paraId="3F124F60" w14:textId="77777777" w:rsidR="007851C6" w:rsidRPr="00866DAF" w:rsidRDefault="007851C6">
      <w:pPr>
        <w:pStyle w:val="HTMLPreformatted"/>
        <w:divId w:val="1206136475"/>
        <w:rPr>
          <w:sz w:val="18"/>
        </w:rPr>
      </w:pPr>
      <w:r w:rsidRPr="00866DAF">
        <w:rPr>
          <w:sz w:val="18"/>
        </w:rPr>
        <w:t xml:space="preserve">  ApplicationStatus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3C7BEE7A" w14:textId="77777777" w:rsidR="007851C6" w:rsidRPr="00866DAF" w:rsidRDefault="007851C6">
      <w:pPr>
        <w:pStyle w:val="HTMLPreformatted"/>
        <w:divId w:val="1206136475"/>
        <w:rPr>
          <w:sz w:val="18"/>
        </w:rPr>
      </w:pPr>
      <w:r w:rsidRPr="00866DAF">
        <w:rPr>
          <w:sz w:val="18"/>
        </w:rPr>
        <w:t xml:space="preserve">  Status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name of the status'</w:t>
      </w:r>
      <w:r w:rsidRPr="00866DAF">
        <w:rPr>
          <w:sz w:val="18"/>
        </w:rPr>
        <w:t>,</w:t>
      </w:r>
    </w:p>
    <w:p w14:paraId="7978A352"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1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full description of the status'</w:t>
      </w:r>
      <w:r w:rsidRPr="00866DAF">
        <w:rPr>
          <w:sz w:val="18"/>
        </w:rPr>
        <w:t>,</w:t>
      </w:r>
    </w:p>
    <w:p w14:paraId="241E7B4D"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pplicationStatusID),</w:t>
      </w:r>
    </w:p>
    <w:p w14:paraId="406CEBD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UNIQUE</w:t>
      </w:r>
      <w:r w:rsidRPr="00866DAF">
        <w:rPr>
          <w:sz w:val="18"/>
        </w:rPr>
        <w:t xml:space="preserve"> INDEX (ApplicationStatusID)</w:t>
      </w:r>
    </w:p>
    <w:p w14:paraId="2DA0CA7C" w14:textId="77777777" w:rsidR="007851C6" w:rsidRPr="00866DAF" w:rsidRDefault="007851C6">
      <w:pPr>
        <w:pStyle w:val="HTMLPreformatted"/>
        <w:divId w:val="1206136475"/>
        <w:rPr>
          <w:sz w:val="18"/>
        </w:rPr>
      </w:pPr>
      <w:r w:rsidRPr="00866DAF">
        <w:rPr>
          <w:sz w:val="18"/>
        </w:rPr>
        <w:t>)</w:t>
      </w:r>
    </w:p>
    <w:p w14:paraId="0C84CB0C"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application statuses of an application'</w:t>
      </w:r>
    </w:p>
    <w:p w14:paraId="5D6E3039" w14:textId="77777777" w:rsidR="007851C6" w:rsidRPr="00866DAF" w:rsidRDefault="007851C6">
      <w:pPr>
        <w:pStyle w:val="HTMLPreformatted"/>
        <w:divId w:val="1206136475"/>
        <w:rPr>
          <w:sz w:val="18"/>
        </w:rPr>
      </w:pPr>
      <w:r w:rsidRPr="00866DAF">
        <w:rPr>
          <w:sz w:val="18"/>
        </w:rPr>
        <w:t>ENGINE=InnoDB;</w:t>
      </w:r>
    </w:p>
    <w:p w14:paraId="673CE2A1" w14:textId="77777777" w:rsidR="007851C6" w:rsidRPr="00866DAF" w:rsidRDefault="007851C6">
      <w:pPr>
        <w:pStyle w:val="HTMLPreformatted"/>
        <w:divId w:val="1206136475"/>
        <w:rPr>
          <w:sz w:val="18"/>
        </w:rPr>
      </w:pPr>
    </w:p>
    <w:p w14:paraId="25CF3838"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Document </w:t>
      </w:r>
      <w:r w:rsidRPr="00866DAF">
        <w:rPr>
          <w:rStyle w:val="keyword1"/>
          <w:sz w:val="18"/>
        </w:rPr>
        <w:t>Type</w:t>
      </w:r>
      <w:r w:rsidRPr="00866DAF">
        <w:rPr>
          <w:sz w:val="18"/>
        </w:rPr>
        <w:t>` (</w:t>
      </w:r>
    </w:p>
    <w:p w14:paraId="19AC8E3E" w14:textId="77777777" w:rsidR="007851C6" w:rsidRPr="00866DAF" w:rsidRDefault="007851C6">
      <w:pPr>
        <w:pStyle w:val="HTMLPreformatted"/>
        <w:divId w:val="1206136475"/>
        <w:rPr>
          <w:sz w:val="18"/>
        </w:rPr>
      </w:pPr>
      <w:r w:rsidRPr="00866DAF">
        <w:rPr>
          <w:sz w:val="18"/>
        </w:rPr>
        <w:t xml:space="preserve">  DocType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0BD9A875" w14:textId="77777777" w:rsidR="007851C6" w:rsidRPr="00866DAF" w:rsidRDefault="007851C6">
      <w:pPr>
        <w:pStyle w:val="HTMLPreformatted"/>
        <w:divId w:val="1206136475"/>
        <w:rPr>
          <w:rStyle w:val="string1"/>
          <w:sz w:val="18"/>
        </w:rPr>
      </w:pPr>
      <w:r w:rsidRPr="00866DAF">
        <w:rPr>
          <w:sz w:val="18"/>
        </w:rPr>
        <w:t xml:space="preserve">  </w:t>
      </w:r>
      <w:r w:rsidRPr="00866DAF">
        <w:rPr>
          <w:rStyle w:val="keyword1"/>
          <w:sz w:val="18"/>
        </w:rPr>
        <w:t>Type</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type of document eg. Publication,</w:t>
      </w:r>
    </w:p>
    <w:p w14:paraId="3820525E" w14:textId="77777777" w:rsidR="007851C6" w:rsidRPr="00866DAF" w:rsidRDefault="007851C6">
      <w:pPr>
        <w:pStyle w:val="HTMLPreformatted"/>
        <w:divId w:val="1206136475"/>
        <w:rPr>
          <w:sz w:val="18"/>
        </w:rPr>
      </w:pPr>
      <w:r w:rsidRPr="00866DAF">
        <w:rPr>
          <w:rStyle w:val="string1"/>
          <w:sz w:val="18"/>
        </w:rPr>
        <w:t xml:space="preserve">  visa etc.'</w:t>
      </w:r>
      <w:r w:rsidRPr="00866DAF">
        <w:rPr>
          <w:sz w:val="18"/>
        </w:rPr>
        <w:t>,</w:t>
      </w:r>
    </w:p>
    <w:p w14:paraId="4B04AD06"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1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full description of the type of the document'</w:t>
      </w:r>
      <w:r w:rsidRPr="00866DAF">
        <w:rPr>
          <w:sz w:val="18"/>
        </w:rPr>
        <w:t>,</w:t>
      </w:r>
    </w:p>
    <w:p w14:paraId="0D6EA6F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ocTypeID)</w:t>
      </w:r>
    </w:p>
    <w:p w14:paraId="6907CE6E" w14:textId="77777777" w:rsidR="007851C6" w:rsidRPr="00866DAF" w:rsidRDefault="007851C6">
      <w:pPr>
        <w:pStyle w:val="HTMLPreformatted"/>
        <w:divId w:val="1206136475"/>
        <w:rPr>
          <w:sz w:val="18"/>
        </w:rPr>
      </w:pPr>
      <w:r w:rsidRPr="00866DAF">
        <w:rPr>
          <w:sz w:val="18"/>
        </w:rPr>
        <w:t>)</w:t>
      </w:r>
    </w:p>
    <w:p w14:paraId="6B875276"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types of a document'</w:t>
      </w:r>
    </w:p>
    <w:p w14:paraId="4173666A" w14:textId="77777777" w:rsidR="007851C6" w:rsidRPr="00866DAF" w:rsidRDefault="007851C6">
      <w:pPr>
        <w:pStyle w:val="HTMLPreformatted"/>
        <w:divId w:val="1206136475"/>
        <w:rPr>
          <w:sz w:val="18"/>
        </w:rPr>
      </w:pPr>
      <w:r w:rsidRPr="00866DAF">
        <w:rPr>
          <w:sz w:val="18"/>
        </w:rPr>
        <w:t>ENGINE=InnoDB;</w:t>
      </w:r>
    </w:p>
    <w:p w14:paraId="032CB96B" w14:textId="77777777" w:rsidR="007851C6" w:rsidRPr="00866DAF" w:rsidRDefault="007851C6">
      <w:pPr>
        <w:pStyle w:val="HTMLPreformatted"/>
        <w:divId w:val="1206136475"/>
        <w:rPr>
          <w:sz w:val="18"/>
        </w:rPr>
      </w:pPr>
    </w:p>
    <w:p w14:paraId="65D1E73B"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Award </w:t>
      </w:r>
      <w:r w:rsidRPr="00866DAF">
        <w:rPr>
          <w:rStyle w:val="keyword1"/>
          <w:sz w:val="18"/>
        </w:rPr>
        <w:t>Type</w:t>
      </w:r>
      <w:r w:rsidRPr="00866DAF">
        <w:rPr>
          <w:sz w:val="18"/>
        </w:rPr>
        <w:t>` (</w:t>
      </w:r>
    </w:p>
    <w:p w14:paraId="40A0A677" w14:textId="77777777" w:rsidR="007851C6" w:rsidRPr="00866DAF" w:rsidRDefault="007851C6">
      <w:pPr>
        <w:pStyle w:val="HTMLPreformatted"/>
        <w:divId w:val="1206136475"/>
        <w:rPr>
          <w:sz w:val="18"/>
        </w:rPr>
      </w:pPr>
      <w:r w:rsidRPr="00866DAF">
        <w:rPr>
          <w:sz w:val="18"/>
        </w:rPr>
        <w:t xml:space="preserve">  Award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AUTO_INCREMENT,</w:t>
      </w:r>
    </w:p>
    <w:p w14:paraId="6E1F0084"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Type</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type of award sought by the applicant'</w:t>
      </w:r>
      <w:r w:rsidRPr="00866DAF">
        <w:rPr>
          <w:sz w:val="18"/>
        </w:rPr>
        <w:t>,</w:t>
      </w:r>
    </w:p>
    <w:p w14:paraId="3663A743" w14:textId="77777777" w:rsidR="007851C6" w:rsidRPr="00866DAF" w:rsidRDefault="007851C6">
      <w:pPr>
        <w:pStyle w:val="HTMLPreformatted"/>
        <w:divId w:val="1206136475"/>
        <w:rPr>
          <w:sz w:val="18"/>
        </w:rPr>
      </w:pPr>
      <w:r w:rsidRPr="00866DAF">
        <w:rPr>
          <w:sz w:val="18"/>
        </w:rPr>
        <w:t xml:space="preserve">  Description </w:t>
      </w:r>
      <w:r w:rsidRPr="00866DAF">
        <w:rPr>
          <w:rStyle w:val="type1"/>
          <w:sz w:val="18"/>
        </w:rPr>
        <w:t>varchar</w:t>
      </w:r>
      <w:r w:rsidRPr="00866DAF">
        <w:rPr>
          <w:sz w:val="18"/>
        </w:rPr>
        <w:t xml:space="preserve">(100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full description of the award type'</w:t>
      </w:r>
      <w:r w:rsidRPr="00866DAF">
        <w:rPr>
          <w:sz w:val="18"/>
        </w:rPr>
        <w:t>,</w:t>
      </w:r>
    </w:p>
    <w:p w14:paraId="281490FB"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wardID)</w:t>
      </w:r>
    </w:p>
    <w:p w14:paraId="380AA648" w14:textId="77777777" w:rsidR="007851C6" w:rsidRPr="00866DAF" w:rsidRDefault="007851C6">
      <w:pPr>
        <w:pStyle w:val="HTMLPreformatted"/>
        <w:divId w:val="1206136475"/>
        <w:rPr>
          <w:sz w:val="18"/>
        </w:rPr>
      </w:pPr>
      <w:r w:rsidRPr="00866DAF">
        <w:rPr>
          <w:sz w:val="18"/>
        </w:rPr>
        <w:t>)</w:t>
      </w:r>
    </w:p>
    <w:p w14:paraId="0B99DB5F" w14:textId="77777777" w:rsidR="007851C6" w:rsidRPr="00866DAF" w:rsidRDefault="007851C6">
      <w:pPr>
        <w:pStyle w:val="HTMLPreformatted"/>
        <w:divId w:val="1206136475"/>
        <w:rPr>
          <w:sz w:val="18"/>
        </w:rPr>
      </w:pPr>
      <w:r w:rsidRPr="00866DAF">
        <w:rPr>
          <w:sz w:val="18"/>
        </w:rPr>
        <w:t>comment=</w:t>
      </w:r>
      <w:r w:rsidRPr="00866DAF">
        <w:rPr>
          <w:rStyle w:val="string1"/>
          <w:sz w:val="18"/>
        </w:rPr>
        <w:t>'the possible award types (degrees) sought by an application'</w:t>
      </w:r>
    </w:p>
    <w:p w14:paraId="28817C5E" w14:textId="77777777" w:rsidR="007851C6" w:rsidRPr="00866DAF" w:rsidRDefault="007851C6">
      <w:pPr>
        <w:pStyle w:val="HTMLPreformatted"/>
        <w:divId w:val="1206136475"/>
        <w:rPr>
          <w:sz w:val="18"/>
        </w:rPr>
      </w:pPr>
      <w:r w:rsidRPr="00866DAF">
        <w:rPr>
          <w:sz w:val="18"/>
        </w:rPr>
        <w:t>ENGINE=InnoDB;</w:t>
      </w:r>
    </w:p>
    <w:p w14:paraId="0A8CE61D" w14:textId="77777777" w:rsidR="007851C6" w:rsidRPr="00866DAF" w:rsidRDefault="007851C6">
      <w:pPr>
        <w:pStyle w:val="HTMLPreformatted"/>
        <w:divId w:val="1206136475"/>
        <w:rPr>
          <w:sz w:val="18"/>
        </w:rPr>
      </w:pPr>
    </w:p>
    <w:p w14:paraId="5A649058"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untry</w:t>
      </w:r>
      <w:r w:rsidRPr="00866DAF">
        <w:rPr>
          <w:sz w:val="18"/>
        </w:rPr>
        <w:t xml:space="preserve"> (</w:t>
      </w:r>
    </w:p>
    <w:p w14:paraId="5F026771" w14:textId="77777777" w:rsidR="007851C6" w:rsidRPr="00866DAF" w:rsidRDefault="007851C6">
      <w:pPr>
        <w:pStyle w:val="HTMLPreformatted"/>
        <w:divId w:val="1206136475"/>
        <w:rPr>
          <w:sz w:val="18"/>
        </w:rPr>
      </w:pPr>
      <w:r w:rsidRPr="00866DAF">
        <w:rPr>
          <w:sz w:val="18"/>
        </w:rPr>
        <w:t xml:space="preserve">  CountryISOCode </w:t>
      </w:r>
      <w:r w:rsidRPr="00866DAF">
        <w:rPr>
          <w:rStyle w:val="type1"/>
          <w:sz w:val="18"/>
        </w:rPr>
        <w:t>char</w:t>
      </w:r>
      <w:r w:rsidRPr="00866DAF">
        <w:rPr>
          <w:sz w:val="18"/>
        </w:rPr>
        <w:t xml:space="preserve">(2) </w:t>
      </w:r>
      <w:r w:rsidRPr="00866DAF">
        <w:rPr>
          <w:rStyle w:val="keyword1"/>
          <w:sz w:val="18"/>
        </w:rPr>
        <w:t>NOT</w:t>
      </w:r>
      <w:r w:rsidRPr="00866DAF">
        <w:rPr>
          <w:sz w:val="18"/>
        </w:rPr>
        <w:t xml:space="preserve"> </w:t>
      </w:r>
      <w:r w:rsidRPr="00866DAF">
        <w:rPr>
          <w:rStyle w:val="keyword1"/>
          <w:sz w:val="18"/>
        </w:rPr>
        <w:t>NULL</w:t>
      </w:r>
    </w:p>
    <w:p w14:paraId="7A475455" w14:textId="77777777" w:rsidR="007851C6" w:rsidRPr="00866DAF" w:rsidRDefault="007851C6">
      <w:pPr>
        <w:pStyle w:val="HTMLPreformatted"/>
        <w:divId w:val="1206136475"/>
        <w:rPr>
          <w:sz w:val="18"/>
        </w:rPr>
      </w:pPr>
      <w:r w:rsidRPr="00866DAF">
        <w:rPr>
          <w:sz w:val="18"/>
        </w:rPr>
        <w:t xml:space="preserve">    comment </w:t>
      </w:r>
      <w:r w:rsidRPr="00866DAF">
        <w:rPr>
          <w:rStyle w:val="string1"/>
          <w:sz w:val="18"/>
        </w:rPr>
        <w:t>'the country corresponding ISO 3166-1 alpha-2 code'</w:t>
      </w:r>
      <w:r w:rsidRPr="00866DAF">
        <w:rPr>
          <w:sz w:val="18"/>
        </w:rPr>
        <w:t>,</w:t>
      </w:r>
    </w:p>
    <w:p w14:paraId="1D7B2B8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Name</w:t>
      </w:r>
      <w:r w:rsidRPr="00866DAF">
        <w:rPr>
          <w:sz w:val="18"/>
        </w:rPr>
        <w:t xml:space="preserve"> </w:t>
      </w:r>
      <w:r w:rsidRPr="00866DAF">
        <w:rPr>
          <w:rStyle w:val="type1"/>
          <w:sz w:val="18"/>
        </w:rPr>
        <w:t>varchar</w:t>
      </w:r>
      <w:r w:rsidRPr="00866DAF">
        <w:rPr>
          <w:sz w:val="18"/>
        </w:rPr>
        <w:t xml:space="preserve">(50)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UNIQUE</w:t>
      </w:r>
      <w:r w:rsidRPr="00866DAF">
        <w:rPr>
          <w:sz w:val="18"/>
        </w:rPr>
        <w:t xml:space="preserve"> comment </w:t>
      </w:r>
      <w:r w:rsidRPr="00866DAF">
        <w:rPr>
          <w:rStyle w:val="string1"/>
          <w:sz w:val="18"/>
        </w:rPr>
        <w:t>'the full name of the country'</w:t>
      </w:r>
      <w:r w:rsidRPr="00866DAF">
        <w:rPr>
          <w:sz w:val="18"/>
        </w:rPr>
        <w:t>,</w:t>
      </w:r>
    </w:p>
    <w:p w14:paraId="1940B9A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CountryISOCode)</w:t>
      </w:r>
    </w:p>
    <w:p w14:paraId="631DE6B8" w14:textId="77777777" w:rsidR="007851C6" w:rsidRPr="00866DAF" w:rsidRDefault="007851C6">
      <w:pPr>
        <w:pStyle w:val="HTMLPreformatted"/>
        <w:divId w:val="1206136475"/>
        <w:rPr>
          <w:sz w:val="18"/>
        </w:rPr>
      </w:pPr>
      <w:r w:rsidRPr="00866DAF">
        <w:rPr>
          <w:sz w:val="18"/>
        </w:rPr>
        <w:t>)</w:t>
      </w:r>
    </w:p>
    <w:p w14:paraId="0D291882" w14:textId="77777777" w:rsidR="007851C6" w:rsidRPr="00866DAF" w:rsidRDefault="007851C6">
      <w:pPr>
        <w:pStyle w:val="HTMLPreformatted"/>
        <w:divId w:val="1206136475"/>
        <w:rPr>
          <w:rStyle w:val="string1"/>
          <w:sz w:val="18"/>
        </w:rPr>
      </w:pPr>
      <w:r w:rsidRPr="00866DAF">
        <w:rPr>
          <w:sz w:val="18"/>
        </w:rPr>
        <w:t>comment=</w:t>
      </w:r>
      <w:r w:rsidRPr="00866DAF">
        <w:rPr>
          <w:rStyle w:val="string1"/>
          <w:sz w:val="18"/>
        </w:rPr>
        <w:t>'a list of countries for reuse in nationality,</w:t>
      </w:r>
    </w:p>
    <w:p w14:paraId="7C9DE9C5" w14:textId="77777777" w:rsidR="007851C6" w:rsidRPr="00866DAF" w:rsidRDefault="007851C6">
      <w:pPr>
        <w:pStyle w:val="HTMLPreformatted"/>
        <w:divId w:val="1206136475"/>
        <w:rPr>
          <w:rStyle w:val="string1"/>
          <w:sz w:val="18"/>
        </w:rPr>
      </w:pPr>
      <w:r w:rsidRPr="00866DAF">
        <w:rPr>
          <w:rStyle w:val="string1"/>
          <w:sz w:val="18"/>
        </w:rPr>
        <w:t xml:space="preserve">  institution country,</w:t>
      </w:r>
    </w:p>
    <w:p w14:paraId="511E33C2" w14:textId="77777777" w:rsidR="007851C6" w:rsidRPr="00866DAF" w:rsidRDefault="007851C6">
      <w:pPr>
        <w:pStyle w:val="HTMLPreformatted"/>
        <w:divId w:val="1206136475"/>
        <w:rPr>
          <w:sz w:val="18"/>
        </w:rPr>
      </w:pPr>
      <w:r w:rsidRPr="00866DAF">
        <w:rPr>
          <w:rStyle w:val="string1"/>
          <w:sz w:val="18"/>
        </w:rPr>
        <w:t xml:space="preserve">  address and visa country'</w:t>
      </w:r>
    </w:p>
    <w:p w14:paraId="0EB489CC" w14:textId="77777777" w:rsidR="007851C6" w:rsidRPr="00866DAF" w:rsidRDefault="007851C6">
      <w:pPr>
        <w:pStyle w:val="HTMLPreformatted"/>
        <w:divId w:val="1206136475"/>
        <w:rPr>
          <w:sz w:val="18"/>
        </w:rPr>
      </w:pPr>
      <w:r w:rsidRPr="00866DAF">
        <w:rPr>
          <w:sz w:val="18"/>
        </w:rPr>
        <w:t>ENGINE=InnoDB;</w:t>
      </w:r>
    </w:p>
    <w:p w14:paraId="3F17154D" w14:textId="77777777" w:rsidR="007851C6" w:rsidRPr="00866DAF" w:rsidRDefault="007851C6">
      <w:pPr>
        <w:pStyle w:val="HTMLPreformatted"/>
        <w:divId w:val="1206136475"/>
        <w:rPr>
          <w:sz w:val="18"/>
        </w:rPr>
      </w:pPr>
    </w:p>
    <w:p w14:paraId="7398FBAB"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 (</w:t>
      </w:r>
    </w:p>
    <w:p w14:paraId="4EFBC103" w14:textId="77777777" w:rsidR="007851C6" w:rsidRPr="00866DAF" w:rsidRDefault="007851C6">
      <w:pPr>
        <w:pStyle w:val="HTMLPreformatted"/>
        <w:divId w:val="1206136475"/>
        <w:rPr>
          <w:sz w:val="18"/>
        </w:rPr>
      </w:pPr>
      <w:r w:rsidRPr="00866DAF">
        <w:rPr>
          <w:sz w:val="18"/>
        </w:rPr>
        <w:t xml:space="preserve">  PrimarySupervisor tinyint(1)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if the supervisor is a primary'</w:t>
      </w:r>
      <w:r w:rsidRPr="00866DAF">
        <w:rPr>
          <w:sz w:val="18"/>
        </w:rPr>
        <w:t>,</w:t>
      </w:r>
    </w:p>
    <w:p w14:paraId="2B286D87"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application ID of the application the staff member will supervise'</w:t>
      </w:r>
      <w:r w:rsidRPr="00866DAF">
        <w:rPr>
          <w:sz w:val="18"/>
        </w:rPr>
        <w:t>,</w:t>
      </w:r>
    </w:p>
    <w:p w14:paraId="48FE9AED"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who will supervise the applicaiton'</w:t>
      </w:r>
      <w:r w:rsidRPr="00866DAF">
        <w:rPr>
          <w:sz w:val="18"/>
        </w:rPr>
        <w:t>,</w:t>
      </w:r>
    </w:p>
    <w:p w14:paraId="6A8A497E"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pplicationID,</w:t>
      </w:r>
    </w:p>
    <w:p w14:paraId="563246FB" w14:textId="77777777" w:rsidR="007851C6" w:rsidRPr="00866DAF" w:rsidRDefault="007851C6">
      <w:pPr>
        <w:pStyle w:val="HTMLPreformatted"/>
        <w:divId w:val="1206136475"/>
        <w:rPr>
          <w:sz w:val="18"/>
        </w:rPr>
      </w:pPr>
      <w:r w:rsidRPr="00866DAF">
        <w:rPr>
          <w:sz w:val="18"/>
        </w:rPr>
        <w:t xml:space="preserve">  StaffID),</w:t>
      </w:r>
    </w:p>
    <w:p w14:paraId="61D9EDB6" w14:textId="77777777" w:rsidR="007851C6" w:rsidRPr="00866DAF" w:rsidRDefault="007851C6">
      <w:pPr>
        <w:pStyle w:val="HTMLPreformatted"/>
        <w:divId w:val="1206136475"/>
        <w:rPr>
          <w:sz w:val="18"/>
        </w:rPr>
      </w:pPr>
      <w:r w:rsidRPr="00866DAF">
        <w:rPr>
          <w:sz w:val="18"/>
        </w:rPr>
        <w:t xml:space="preserve">  INDEX (ApplicationID),</w:t>
      </w:r>
    </w:p>
    <w:p w14:paraId="008159DB" w14:textId="77777777" w:rsidR="007851C6" w:rsidRPr="00866DAF" w:rsidRDefault="007851C6">
      <w:pPr>
        <w:pStyle w:val="HTMLPreformatted"/>
        <w:divId w:val="1206136475"/>
        <w:rPr>
          <w:sz w:val="18"/>
        </w:rPr>
      </w:pPr>
      <w:r w:rsidRPr="00866DAF">
        <w:rPr>
          <w:sz w:val="18"/>
        </w:rPr>
        <w:t xml:space="preserve">  INDEX (StaffID)</w:t>
      </w:r>
    </w:p>
    <w:p w14:paraId="7D60C7E6" w14:textId="77777777" w:rsidR="007851C6" w:rsidRPr="00866DAF" w:rsidRDefault="007851C6">
      <w:pPr>
        <w:pStyle w:val="HTMLPreformatted"/>
        <w:divId w:val="1206136475"/>
        <w:rPr>
          <w:sz w:val="18"/>
        </w:rPr>
      </w:pPr>
      <w:r w:rsidRPr="00866DAF">
        <w:rPr>
          <w:sz w:val="18"/>
        </w:rPr>
        <w:t>)</w:t>
      </w:r>
    </w:p>
    <w:p w14:paraId="04E1BC3E" w14:textId="77777777" w:rsidR="007851C6" w:rsidRPr="00866DAF" w:rsidRDefault="007851C6">
      <w:pPr>
        <w:pStyle w:val="HTMLPreformatted"/>
        <w:divId w:val="1206136475"/>
        <w:rPr>
          <w:sz w:val="18"/>
        </w:rPr>
      </w:pPr>
      <w:r w:rsidRPr="00866DAF">
        <w:rPr>
          <w:sz w:val="18"/>
        </w:rPr>
        <w:t>comment=</w:t>
      </w:r>
      <w:r w:rsidRPr="00866DAF">
        <w:rPr>
          <w:rStyle w:val="string1"/>
          <w:sz w:val="18"/>
        </w:rPr>
        <w:t>'the staff members who have agreed to supervise an application'</w:t>
      </w:r>
    </w:p>
    <w:p w14:paraId="62FF54F0" w14:textId="77777777" w:rsidR="007851C6" w:rsidRPr="00866DAF" w:rsidRDefault="007851C6">
      <w:pPr>
        <w:pStyle w:val="HTMLPreformatted"/>
        <w:divId w:val="1206136475"/>
        <w:rPr>
          <w:sz w:val="18"/>
        </w:rPr>
      </w:pPr>
      <w:r w:rsidRPr="00866DAF">
        <w:rPr>
          <w:sz w:val="18"/>
        </w:rPr>
        <w:t>ENGINE=InnoDB;</w:t>
      </w:r>
    </w:p>
    <w:p w14:paraId="786A60CA" w14:textId="77777777" w:rsidR="007851C6" w:rsidRPr="00866DAF" w:rsidRDefault="007851C6">
      <w:pPr>
        <w:pStyle w:val="HTMLPreformatted"/>
        <w:divId w:val="1206136475"/>
        <w:rPr>
          <w:sz w:val="18"/>
        </w:rPr>
      </w:pPr>
    </w:p>
    <w:p w14:paraId="24100AEA"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Application_Research Area` (</w:t>
      </w:r>
    </w:p>
    <w:p w14:paraId="167F6B48"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ID of the application'</w:t>
      </w:r>
      <w:r w:rsidRPr="00866DAF">
        <w:rPr>
          <w:sz w:val="18"/>
        </w:rPr>
        <w:t>,</w:t>
      </w:r>
    </w:p>
    <w:p w14:paraId="31436C71" w14:textId="77777777" w:rsidR="007851C6" w:rsidRPr="00866DAF" w:rsidRDefault="007851C6">
      <w:pPr>
        <w:pStyle w:val="HTMLPreformatted"/>
        <w:divId w:val="1206136475"/>
        <w:rPr>
          <w:sz w:val="18"/>
        </w:rPr>
      </w:pPr>
      <w:r w:rsidRPr="00866DAF">
        <w:rPr>
          <w:sz w:val="18"/>
        </w:rPr>
        <w:t xml:space="preserve">  FORCode mediumint(6)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FORCode research area the applicant states they want to study in'</w:t>
      </w:r>
      <w:r w:rsidRPr="00866DAF">
        <w:rPr>
          <w:sz w:val="18"/>
        </w:rPr>
        <w:t>,</w:t>
      </w:r>
    </w:p>
    <w:p w14:paraId="02A4093D"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ApplicationID, FORCode),</w:t>
      </w:r>
    </w:p>
    <w:p w14:paraId="6A0328FF" w14:textId="77777777" w:rsidR="007851C6" w:rsidRPr="00866DAF" w:rsidRDefault="007851C6">
      <w:pPr>
        <w:pStyle w:val="HTMLPreformatted"/>
        <w:divId w:val="1206136475"/>
        <w:rPr>
          <w:sz w:val="18"/>
        </w:rPr>
      </w:pPr>
      <w:r w:rsidRPr="00866DAF">
        <w:rPr>
          <w:sz w:val="18"/>
        </w:rPr>
        <w:t xml:space="preserve">  INDEX (ApplicationID),</w:t>
      </w:r>
    </w:p>
    <w:p w14:paraId="1648B58E" w14:textId="77777777" w:rsidR="007851C6" w:rsidRPr="00866DAF" w:rsidRDefault="007851C6">
      <w:pPr>
        <w:pStyle w:val="HTMLPreformatted"/>
        <w:divId w:val="1206136475"/>
        <w:rPr>
          <w:sz w:val="18"/>
        </w:rPr>
      </w:pPr>
      <w:r w:rsidRPr="00866DAF">
        <w:rPr>
          <w:sz w:val="18"/>
        </w:rPr>
        <w:t xml:space="preserve">  INDEX (FORCode)</w:t>
      </w:r>
    </w:p>
    <w:p w14:paraId="7E69B6D0" w14:textId="77777777" w:rsidR="007851C6" w:rsidRPr="00866DAF" w:rsidRDefault="007851C6">
      <w:pPr>
        <w:pStyle w:val="HTMLPreformatted"/>
        <w:divId w:val="1206136475"/>
        <w:rPr>
          <w:sz w:val="18"/>
        </w:rPr>
      </w:pPr>
      <w:r w:rsidRPr="00866DAF">
        <w:rPr>
          <w:sz w:val="18"/>
        </w:rPr>
        <w:t>)</w:t>
      </w:r>
    </w:p>
    <w:p w14:paraId="38974C8A" w14:textId="77777777" w:rsidR="007851C6" w:rsidRPr="00866DAF" w:rsidRDefault="007851C6">
      <w:pPr>
        <w:pStyle w:val="HTMLPreformatted"/>
        <w:divId w:val="1206136475"/>
        <w:rPr>
          <w:sz w:val="18"/>
        </w:rPr>
      </w:pPr>
      <w:r w:rsidRPr="00866DAF">
        <w:rPr>
          <w:sz w:val="18"/>
        </w:rPr>
        <w:t>comment=</w:t>
      </w:r>
      <w:r w:rsidRPr="00866DAF">
        <w:rPr>
          <w:rStyle w:val="string1"/>
          <w:sz w:val="18"/>
        </w:rPr>
        <w:t>'The application and the research area they are looking to study in'</w:t>
      </w:r>
    </w:p>
    <w:p w14:paraId="1F601118" w14:textId="77777777" w:rsidR="007851C6" w:rsidRPr="00866DAF" w:rsidRDefault="007851C6">
      <w:pPr>
        <w:pStyle w:val="HTMLPreformatted"/>
        <w:divId w:val="1206136475"/>
        <w:rPr>
          <w:sz w:val="18"/>
        </w:rPr>
      </w:pPr>
      <w:r w:rsidRPr="00866DAF">
        <w:rPr>
          <w:sz w:val="18"/>
        </w:rPr>
        <w:t>ENGINE=InnoDB;</w:t>
      </w:r>
    </w:p>
    <w:p w14:paraId="437C79B8" w14:textId="77777777" w:rsidR="007851C6" w:rsidRPr="00866DAF" w:rsidRDefault="007851C6">
      <w:pPr>
        <w:pStyle w:val="HTMLPreformatted"/>
        <w:divId w:val="1206136475"/>
        <w:rPr>
          <w:sz w:val="18"/>
        </w:rPr>
      </w:pPr>
    </w:p>
    <w:p w14:paraId="195663EF"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University Staff Member_Research Area` (</w:t>
      </w:r>
    </w:p>
    <w:p w14:paraId="2244845E"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who works in the research area'</w:t>
      </w:r>
      <w:r w:rsidRPr="00866DAF">
        <w:rPr>
          <w:sz w:val="18"/>
        </w:rPr>
        <w:t>,</w:t>
      </w:r>
    </w:p>
    <w:p w14:paraId="3996DAFF" w14:textId="77777777" w:rsidR="007851C6" w:rsidRPr="00866DAF" w:rsidRDefault="007851C6">
      <w:pPr>
        <w:pStyle w:val="HTMLPreformatted"/>
        <w:divId w:val="1206136475"/>
        <w:rPr>
          <w:sz w:val="18"/>
        </w:rPr>
      </w:pPr>
      <w:r w:rsidRPr="00866DAF">
        <w:rPr>
          <w:sz w:val="18"/>
        </w:rPr>
        <w:t xml:space="preserve">  FORCode mediumint(6)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field of research that the staff member works in'</w:t>
      </w:r>
      <w:r w:rsidRPr="00866DAF">
        <w:rPr>
          <w:sz w:val="18"/>
        </w:rPr>
        <w:t>,</w:t>
      </w:r>
    </w:p>
    <w:p w14:paraId="6B5C421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StaffID, FORCode),</w:t>
      </w:r>
    </w:p>
    <w:p w14:paraId="4D60B4A3" w14:textId="77777777" w:rsidR="007851C6" w:rsidRPr="00866DAF" w:rsidRDefault="007851C6">
      <w:pPr>
        <w:pStyle w:val="HTMLPreformatted"/>
        <w:divId w:val="1206136475"/>
        <w:rPr>
          <w:sz w:val="18"/>
        </w:rPr>
      </w:pPr>
      <w:r w:rsidRPr="00866DAF">
        <w:rPr>
          <w:sz w:val="18"/>
        </w:rPr>
        <w:t xml:space="preserve">  INDEX (StaffID),</w:t>
      </w:r>
    </w:p>
    <w:p w14:paraId="11FEBF4A" w14:textId="77777777" w:rsidR="007851C6" w:rsidRPr="00866DAF" w:rsidRDefault="007851C6">
      <w:pPr>
        <w:pStyle w:val="HTMLPreformatted"/>
        <w:divId w:val="1206136475"/>
        <w:rPr>
          <w:sz w:val="18"/>
        </w:rPr>
      </w:pPr>
      <w:r w:rsidRPr="00866DAF">
        <w:rPr>
          <w:sz w:val="18"/>
        </w:rPr>
        <w:t xml:space="preserve">  INDEX (FORCode)</w:t>
      </w:r>
    </w:p>
    <w:p w14:paraId="74FD26D6" w14:textId="77777777" w:rsidR="007851C6" w:rsidRPr="00866DAF" w:rsidRDefault="007851C6">
      <w:pPr>
        <w:pStyle w:val="HTMLPreformatted"/>
        <w:divId w:val="1206136475"/>
        <w:rPr>
          <w:sz w:val="18"/>
        </w:rPr>
      </w:pPr>
      <w:r w:rsidRPr="00866DAF">
        <w:rPr>
          <w:sz w:val="18"/>
        </w:rPr>
        <w:t>)</w:t>
      </w:r>
    </w:p>
    <w:p w14:paraId="2EC7DF59" w14:textId="77777777" w:rsidR="007851C6" w:rsidRPr="00866DAF" w:rsidRDefault="007851C6">
      <w:pPr>
        <w:pStyle w:val="HTMLPreformatted"/>
        <w:divId w:val="1206136475"/>
        <w:rPr>
          <w:sz w:val="18"/>
        </w:rPr>
      </w:pPr>
      <w:r w:rsidRPr="00866DAF">
        <w:rPr>
          <w:sz w:val="18"/>
        </w:rPr>
        <w:t>comment=</w:t>
      </w:r>
      <w:r w:rsidRPr="00866DAF">
        <w:rPr>
          <w:rStyle w:val="string1"/>
          <w:sz w:val="18"/>
        </w:rPr>
        <w:t>'the research area the staff member states they work in'</w:t>
      </w:r>
    </w:p>
    <w:p w14:paraId="44D019B2" w14:textId="77777777" w:rsidR="007851C6" w:rsidRPr="00866DAF" w:rsidRDefault="007851C6">
      <w:pPr>
        <w:pStyle w:val="HTMLPreformatted"/>
        <w:divId w:val="1206136475"/>
        <w:rPr>
          <w:sz w:val="18"/>
        </w:rPr>
      </w:pPr>
      <w:r w:rsidRPr="00866DAF">
        <w:rPr>
          <w:sz w:val="18"/>
        </w:rPr>
        <w:t>ENGINE=InnoDB;</w:t>
      </w:r>
    </w:p>
    <w:p w14:paraId="7E769CA0" w14:textId="77777777" w:rsidR="007851C6" w:rsidRPr="00866DAF" w:rsidRDefault="007851C6">
      <w:pPr>
        <w:pStyle w:val="HTMLPreformatted"/>
        <w:divId w:val="1206136475"/>
        <w:rPr>
          <w:sz w:val="18"/>
        </w:rPr>
      </w:pPr>
    </w:p>
    <w:p w14:paraId="27639399"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University Staff Member_Research Area2` (</w:t>
      </w:r>
    </w:p>
    <w:p w14:paraId="32221698"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who oversees the research area'</w:t>
      </w:r>
      <w:r w:rsidRPr="00866DAF">
        <w:rPr>
          <w:sz w:val="18"/>
        </w:rPr>
        <w:t>,</w:t>
      </w:r>
    </w:p>
    <w:p w14:paraId="60C9A008" w14:textId="77777777" w:rsidR="007851C6" w:rsidRPr="00866DAF" w:rsidRDefault="007851C6">
      <w:pPr>
        <w:pStyle w:val="HTMLPreformatted"/>
        <w:divId w:val="1206136475"/>
        <w:rPr>
          <w:sz w:val="18"/>
        </w:rPr>
      </w:pPr>
      <w:r w:rsidRPr="00866DAF">
        <w:rPr>
          <w:sz w:val="18"/>
        </w:rPr>
        <w:t xml:space="preserve">  FORCode mediumint(6)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FORCode of the research area that the staff member oversees'</w:t>
      </w:r>
      <w:r w:rsidRPr="00866DAF">
        <w:rPr>
          <w:sz w:val="18"/>
        </w:rPr>
        <w:t>,</w:t>
      </w:r>
    </w:p>
    <w:p w14:paraId="320D327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StaffID, FORCode),</w:t>
      </w:r>
    </w:p>
    <w:p w14:paraId="3F54E33B" w14:textId="77777777" w:rsidR="007851C6" w:rsidRPr="00866DAF" w:rsidRDefault="007851C6">
      <w:pPr>
        <w:pStyle w:val="HTMLPreformatted"/>
        <w:divId w:val="1206136475"/>
        <w:rPr>
          <w:sz w:val="18"/>
        </w:rPr>
      </w:pPr>
      <w:r w:rsidRPr="00866DAF">
        <w:rPr>
          <w:sz w:val="18"/>
        </w:rPr>
        <w:t xml:space="preserve">  INDEX (StaffID),</w:t>
      </w:r>
    </w:p>
    <w:p w14:paraId="369E2188" w14:textId="77777777" w:rsidR="007851C6" w:rsidRPr="00866DAF" w:rsidRDefault="007851C6">
      <w:pPr>
        <w:pStyle w:val="HTMLPreformatted"/>
        <w:divId w:val="1206136475"/>
        <w:rPr>
          <w:sz w:val="18"/>
        </w:rPr>
      </w:pPr>
      <w:r w:rsidRPr="00866DAF">
        <w:rPr>
          <w:sz w:val="18"/>
        </w:rPr>
        <w:t xml:space="preserve">  INDEX (FORCode)</w:t>
      </w:r>
    </w:p>
    <w:p w14:paraId="6B7922BD" w14:textId="77777777" w:rsidR="007851C6" w:rsidRPr="00866DAF" w:rsidRDefault="007851C6">
      <w:pPr>
        <w:pStyle w:val="HTMLPreformatted"/>
        <w:divId w:val="1206136475"/>
        <w:rPr>
          <w:sz w:val="18"/>
        </w:rPr>
      </w:pPr>
      <w:r w:rsidRPr="00866DAF">
        <w:rPr>
          <w:sz w:val="18"/>
        </w:rPr>
        <w:t>)</w:t>
      </w:r>
    </w:p>
    <w:p w14:paraId="21369FAD" w14:textId="77777777" w:rsidR="007851C6" w:rsidRPr="00866DAF" w:rsidRDefault="007851C6">
      <w:pPr>
        <w:pStyle w:val="HTMLPreformatted"/>
        <w:divId w:val="1206136475"/>
        <w:rPr>
          <w:sz w:val="18"/>
        </w:rPr>
      </w:pPr>
      <w:r w:rsidRPr="00866DAF">
        <w:rPr>
          <w:sz w:val="18"/>
        </w:rPr>
        <w:t>comment=</w:t>
      </w:r>
      <w:r w:rsidRPr="00866DAF">
        <w:rPr>
          <w:rStyle w:val="string1"/>
          <w:sz w:val="18"/>
        </w:rPr>
        <w:t>'the research areas that a staff member oversees (can be more than one staff member per area)'</w:t>
      </w:r>
    </w:p>
    <w:p w14:paraId="479882CB" w14:textId="77777777" w:rsidR="007851C6" w:rsidRPr="00866DAF" w:rsidRDefault="007851C6">
      <w:pPr>
        <w:pStyle w:val="HTMLPreformatted"/>
        <w:divId w:val="1206136475"/>
        <w:rPr>
          <w:sz w:val="18"/>
        </w:rPr>
      </w:pPr>
      <w:r w:rsidRPr="00866DAF">
        <w:rPr>
          <w:sz w:val="18"/>
        </w:rPr>
        <w:t>ENGINE=InnoDB;</w:t>
      </w:r>
    </w:p>
    <w:p w14:paraId="40DE8282" w14:textId="77777777" w:rsidR="007851C6" w:rsidRPr="00866DAF" w:rsidRDefault="007851C6">
      <w:pPr>
        <w:pStyle w:val="HTMLPreformatted"/>
        <w:divId w:val="1206136475"/>
        <w:rPr>
          <w:sz w:val="18"/>
        </w:rPr>
      </w:pPr>
    </w:p>
    <w:p w14:paraId="33418A1F" w14:textId="77777777" w:rsidR="007851C6" w:rsidRPr="00866DAF" w:rsidRDefault="007851C6">
      <w:pPr>
        <w:pStyle w:val="HTMLPreformatted"/>
        <w:divId w:val="1206136475"/>
        <w:rPr>
          <w:sz w:val="18"/>
        </w:rPr>
      </w:pPr>
      <w:r w:rsidRPr="00866DAF">
        <w:rPr>
          <w:rStyle w:val="keyword1"/>
          <w:sz w:val="18"/>
        </w:rPr>
        <w:t>CREATE</w:t>
      </w:r>
      <w:r w:rsidRPr="00866DAF">
        <w:rPr>
          <w:sz w:val="18"/>
        </w:rPr>
        <w:t xml:space="preserve"> </w:t>
      </w:r>
      <w:r w:rsidRPr="00866DAF">
        <w:rPr>
          <w:rStyle w:val="keyword1"/>
          <w:sz w:val="18"/>
        </w:rPr>
        <w:t>TABLE</w:t>
      </w:r>
      <w:r w:rsidRPr="00866DAF">
        <w:rPr>
          <w:sz w:val="18"/>
        </w:rPr>
        <w:t xml:space="preserve"> `University Staff Member_Application` (</w:t>
      </w:r>
    </w:p>
    <w:p w14:paraId="745C9961" w14:textId="77777777" w:rsidR="007851C6" w:rsidRPr="00866DAF" w:rsidRDefault="007851C6">
      <w:pPr>
        <w:pStyle w:val="HTMLPreformatted"/>
        <w:divId w:val="1206136475"/>
        <w:rPr>
          <w:sz w:val="18"/>
        </w:rPr>
      </w:pPr>
      <w:r w:rsidRPr="00866DAF">
        <w:rPr>
          <w:sz w:val="18"/>
        </w:rPr>
        <w:t xml:space="preserve">  Staff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staff ID of the staff member who flagged the application'</w:t>
      </w:r>
      <w:r w:rsidRPr="00866DAF">
        <w:rPr>
          <w:sz w:val="18"/>
        </w:rPr>
        <w:t>,</w:t>
      </w:r>
    </w:p>
    <w:p w14:paraId="1F752171" w14:textId="77777777" w:rsidR="007851C6" w:rsidRPr="00866DAF" w:rsidRDefault="007851C6">
      <w:pPr>
        <w:pStyle w:val="HTMLPreformatted"/>
        <w:divId w:val="1206136475"/>
        <w:rPr>
          <w:sz w:val="18"/>
        </w:rPr>
      </w:pPr>
      <w:r w:rsidRPr="00866DAF">
        <w:rPr>
          <w:sz w:val="18"/>
        </w:rPr>
        <w:t xml:space="preserve">  ApplicationID mediumint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the application the staff member has flagged'</w:t>
      </w:r>
      <w:r w:rsidRPr="00866DAF">
        <w:rPr>
          <w:sz w:val="18"/>
        </w:rPr>
        <w:t>,</w:t>
      </w:r>
    </w:p>
    <w:p w14:paraId="6B90A19F" w14:textId="77777777" w:rsidR="007851C6" w:rsidRPr="00866DAF" w:rsidRDefault="007851C6">
      <w:pPr>
        <w:pStyle w:val="HTMLPreformatted"/>
        <w:divId w:val="1206136475"/>
        <w:rPr>
          <w:sz w:val="18"/>
        </w:rPr>
      </w:pPr>
      <w:r w:rsidRPr="00866DAF">
        <w:rPr>
          <w:sz w:val="18"/>
        </w:rPr>
        <w:t xml:space="preserve">  ReceiveEmailUpdates tinyint(1)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comment </w:t>
      </w:r>
      <w:r w:rsidRPr="00866DAF">
        <w:rPr>
          <w:rStyle w:val="string1"/>
          <w:sz w:val="18"/>
        </w:rPr>
        <w:t>'a boolean that a user can check if they want to be alerted About an update or simply keep a reference on their application page'</w:t>
      </w:r>
      <w:r w:rsidRPr="00866DAF">
        <w:rPr>
          <w:sz w:val="18"/>
        </w:rPr>
        <w:t>,</w:t>
      </w:r>
    </w:p>
    <w:p w14:paraId="26954C1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StaffID,</w:t>
      </w:r>
    </w:p>
    <w:p w14:paraId="48950DCF" w14:textId="77777777" w:rsidR="007851C6" w:rsidRPr="00866DAF" w:rsidRDefault="007851C6">
      <w:pPr>
        <w:pStyle w:val="HTMLPreformatted"/>
        <w:divId w:val="1206136475"/>
        <w:rPr>
          <w:sz w:val="18"/>
        </w:rPr>
      </w:pPr>
      <w:r w:rsidRPr="00866DAF">
        <w:rPr>
          <w:sz w:val="18"/>
        </w:rPr>
        <w:t xml:space="preserve">  ApplicationID),</w:t>
      </w:r>
    </w:p>
    <w:p w14:paraId="193F96EB" w14:textId="77777777" w:rsidR="007851C6" w:rsidRPr="00866DAF" w:rsidRDefault="007851C6">
      <w:pPr>
        <w:pStyle w:val="HTMLPreformatted"/>
        <w:divId w:val="1206136475"/>
        <w:rPr>
          <w:sz w:val="18"/>
        </w:rPr>
      </w:pPr>
      <w:r w:rsidRPr="00866DAF">
        <w:rPr>
          <w:sz w:val="18"/>
        </w:rPr>
        <w:t xml:space="preserve">  INDEX (StaffID),</w:t>
      </w:r>
    </w:p>
    <w:p w14:paraId="378D6B3F" w14:textId="77777777" w:rsidR="007851C6" w:rsidRPr="00866DAF" w:rsidRDefault="007851C6">
      <w:pPr>
        <w:pStyle w:val="HTMLPreformatted"/>
        <w:divId w:val="1206136475"/>
        <w:rPr>
          <w:sz w:val="18"/>
        </w:rPr>
      </w:pPr>
      <w:r w:rsidRPr="00866DAF">
        <w:rPr>
          <w:sz w:val="18"/>
        </w:rPr>
        <w:t xml:space="preserve">  INDEX (ApplicationID)</w:t>
      </w:r>
    </w:p>
    <w:p w14:paraId="47581A5E" w14:textId="77777777" w:rsidR="007851C6" w:rsidRPr="00866DAF" w:rsidRDefault="007851C6">
      <w:pPr>
        <w:pStyle w:val="HTMLPreformatted"/>
        <w:divId w:val="1206136475"/>
        <w:rPr>
          <w:sz w:val="18"/>
        </w:rPr>
      </w:pPr>
      <w:r w:rsidRPr="00866DAF">
        <w:rPr>
          <w:sz w:val="18"/>
        </w:rPr>
        <w:t>)</w:t>
      </w:r>
    </w:p>
    <w:p w14:paraId="19F850C2" w14:textId="77777777" w:rsidR="007851C6" w:rsidRPr="00866DAF" w:rsidRDefault="007851C6">
      <w:pPr>
        <w:pStyle w:val="HTMLPreformatted"/>
        <w:divId w:val="1206136475"/>
        <w:rPr>
          <w:sz w:val="18"/>
        </w:rPr>
      </w:pPr>
      <w:r w:rsidRPr="00866DAF">
        <w:rPr>
          <w:sz w:val="18"/>
        </w:rPr>
        <w:t>comment=</w:t>
      </w:r>
      <w:r w:rsidRPr="00866DAF">
        <w:rPr>
          <w:rStyle w:val="string1"/>
          <w:sz w:val="18"/>
        </w:rPr>
        <w:t>'the staff members who have flagged an application to come back and check later'</w:t>
      </w:r>
    </w:p>
    <w:p w14:paraId="663ED653" w14:textId="77777777" w:rsidR="007851C6" w:rsidRPr="00866DAF" w:rsidRDefault="007851C6">
      <w:pPr>
        <w:pStyle w:val="HTMLPreformatted"/>
        <w:divId w:val="1206136475"/>
        <w:rPr>
          <w:sz w:val="18"/>
        </w:rPr>
      </w:pPr>
      <w:r w:rsidRPr="00866DAF">
        <w:rPr>
          <w:sz w:val="18"/>
        </w:rPr>
        <w:t>ENGINE=InnoDB;</w:t>
      </w:r>
    </w:p>
    <w:p w14:paraId="13B122AB" w14:textId="77777777" w:rsidR="007851C6" w:rsidRPr="00866DAF" w:rsidRDefault="007851C6">
      <w:pPr>
        <w:pStyle w:val="HTMLPreformatted"/>
        <w:divId w:val="1206136475"/>
        <w:rPr>
          <w:sz w:val="18"/>
        </w:rPr>
      </w:pPr>
    </w:p>
    <w:p w14:paraId="0D8BBEE9" w14:textId="77777777" w:rsidR="007851C6" w:rsidRPr="00866DAF" w:rsidRDefault="007851C6">
      <w:pPr>
        <w:pStyle w:val="HTMLPreformatted"/>
        <w:divId w:val="1206136475"/>
        <w:rPr>
          <w:sz w:val="18"/>
        </w:rPr>
      </w:pPr>
    </w:p>
    <w:p w14:paraId="45279A61" w14:textId="77777777" w:rsidR="007851C6" w:rsidRPr="00866DAF" w:rsidRDefault="007851C6">
      <w:pPr>
        <w:pStyle w:val="HTMLPreformatted"/>
        <w:divId w:val="1206136475"/>
        <w:rPr>
          <w:rStyle w:val="comment1"/>
          <w:sz w:val="18"/>
        </w:rPr>
      </w:pPr>
      <w:r w:rsidRPr="00866DAF">
        <w:rPr>
          <w:rStyle w:val="comment1"/>
          <w:sz w:val="18"/>
        </w:rPr>
        <w:t>-- -----------------------------------------------------------------------------</w:t>
      </w:r>
    </w:p>
    <w:p w14:paraId="1B5A5BC0" w14:textId="77777777" w:rsidR="007851C6" w:rsidRPr="00866DAF" w:rsidRDefault="007851C6">
      <w:pPr>
        <w:pStyle w:val="HTMLPreformatted"/>
        <w:divId w:val="1206136475"/>
        <w:rPr>
          <w:rStyle w:val="comment1"/>
          <w:sz w:val="18"/>
        </w:rPr>
      </w:pPr>
      <w:r w:rsidRPr="00866DAF">
        <w:rPr>
          <w:rStyle w:val="comment1"/>
          <w:sz w:val="18"/>
        </w:rPr>
        <w:t>-- Add constraints and indexes</w:t>
      </w:r>
    </w:p>
    <w:p w14:paraId="747E866D" w14:textId="77777777" w:rsidR="007851C6" w:rsidRPr="00866DAF" w:rsidRDefault="007851C6">
      <w:pPr>
        <w:pStyle w:val="HTMLPreformatted"/>
        <w:divId w:val="1206136475"/>
        <w:rPr>
          <w:sz w:val="18"/>
        </w:rPr>
      </w:pPr>
      <w:r w:rsidRPr="00866DAF">
        <w:rPr>
          <w:rStyle w:val="keyword1"/>
          <w:sz w:val="18"/>
        </w:rPr>
        <w:t>SELECT</w:t>
      </w:r>
      <w:r w:rsidRPr="00866DAF">
        <w:rPr>
          <w:sz w:val="18"/>
        </w:rPr>
        <w:t xml:space="preserve"> "Adding indexes </w:t>
      </w:r>
      <w:r w:rsidRPr="00866DAF">
        <w:rPr>
          <w:rStyle w:val="keyword1"/>
          <w:sz w:val="18"/>
        </w:rPr>
        <w:t>and</w:t>
      </w:r>
      <w:r w:rsidRPr="00866DAF">
        <w:rPr>
          <w:sz w:val="18"/>
        </w:rPr>
        <w:t xml:space="preserve"> FK </w:t>
      </w:r>
      <w:r w:rsidRPr="00866DAF">
        <w:rPr>
          <w:rStyle w:val="keyword1"/>
          <w:sz w:val="18"/>
        </w:rPr>
        <w:t>constraints</w:t>
      </w:r>
      <w:r w:rsidRPr="00866DAF">
        <w:rPr>
          <w:sz w:val="18"/>
        </w:rPr>
        <w:t>" ;</w:t>
      </w:r>
    </w:p>
    <w:p w14:paraId="34F7EDD9" w14:textId="77777777" w:rsidR="007851C6" w:rsidRPr="00866DAF" w:rsidRDefault="007851C6">
      <w:pPr>
        <w:pStyle w:val="HTMLPreformatted"/>
        <w:divId w:val="1206136475"/>
        <w:rPr>
          <w:sz w:val="18"/>
        </w:rPr>
      </w:pPr>
    </w:p>
    <w:p w14:paraId="266C670A"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p>
    <w:p w14:paraId="27B9AFD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associated (ApplicationID),</w:t>
      </w:r>
    </w:p>
    <w:p w14:paraId="199CAB3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associated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2A6064F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4F0D7234" w14:textId="77777777" w:rsidR="007851C6" w:rsidRPr="00866DAF" w:rsidRDefault="007851C6">
      <w:pPr>
        <w:pStyle w:val="HTMLPreformatted"/>
        <w:divId w:val="1206136475"/>
        <w:rPr>
          <w:sz w:val="18"/>
        </w:rPr>
      </w:pPr>
    </w:p>
    <w:p w14:paraId="51E30A0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p>
    <w:p w14:paraId="0E03D5C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provides (ApplicantID),</w:t>
      </w:r>
    </w:p>
    <w:p w14:paraId="442C1D96"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provide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ntID)</w:t>
      </w:r>
    </w:p>
    <w:p w14:paraId="6B77E07A"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nt (Applicant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70EB921E" w14:textId="77777777" w:rsidR="007851C6" w:rsidRPr="00866DAF" w:rsidRDefault="007851C6">
      <w:pPr>
        <w:pStyle w:val="HTMLPreformatted"/>
        <w:divId w:val="1206136475"/>
        <w:rPr>
          <w:sz w:val="18"/>
        </w:rPr>
      </w:pPr>
    </w:p>
    <w:p w14:paraId="1851750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p>
    <w:p w14:paraId="08031EDB"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specified </w:t>
      </w:r>
      <w:r w:rsidRPr="00866DAF">
        <w:rPr>
          <w:rStyle w:val="keyword1"/>
          <w:sz w:val="18"/>
        </w:rPr>
        <w:t>by</w:t>
      </w:r>
      <w:r w:rsidRPr="00866DAF">
        <w:rPr>
          <w:sz w:val="18"/>
        </w:rPr>
        <w:t>` (DecisionTypeID),</w:t>
      </w:r>
    </w:p>
    <w:p w14:paraId="7AC3697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specified </w:t>
      </w:r>
      <w:r w:rsidRPr="00866DAF">
        <w:rPr>
          <w:rStyle w:val="keyword1"/>
          <w:sz w:val="18"/>
        </w:rPr>
        <w:t>by</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DecisionTypeID)</w:t>
      </w:r>
    </w:p>
    <w:p w14:paraId="35B1ACA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7C398C4F" w14:textId="77777777" w:rsidR="007851C6" w:rsidRPr="00866DAF" w:rsidRDefault="007851C6">
      <w:pPr>
        <w:pStyle w:val="HTMLPreformatted"/>
        <w:divId w:val="1206136475"/>
        <w:rPr>
          <w:sz w:val="18"/>
        </w:rPr>
      </w:pPr>
    </w:p>
    <w:p w14:paraId="46C8A663"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p>
    <w:p w14:paraId="1AA40F31"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originates </w:t>
      </w:r>
      <w:r w:rsidRPr="00866DAF">
        <w:rPr>
          <w:rStyle w:val="keyword1"/>
          <w:sz w:val="18"/>
        </w:rPr>
        <w:t>in</w:t>
      </w:r>
      <w:r w:rsidRPr="00866DAF">
        <w:rPr>
          <w:sz w:val="18"/>
        </w:rPr>
        <w:t>` (CountryISOCode),</w:t>
      </w:r>
    </w:p>
    <w:p w14:paraId="22E77B8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originates </w:t>
      </w:r>
      <w:r w:rsidRPr="00866DAF">
        <w:rPr>
          <w:rStyle w:val="keyword1"/>
          <w:sz w:val="18"/>
        </w:rPr>
        <w:t>in</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CountryISOCode)</w:t>
      </w:r>
    </w:p>
    <w:p w14:paraId="2579E04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Country (CountryISO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4F9CCFAA" w14:textId="77777777" w:rsidR="007851C6" w:rsidRPr="00866DAF" w:rsidRDefault="007851C6">
      <w:pPr>
        <w:pStyle w:val="HTMLPreformatted"/>
        <w:divId w:val="1206136475"/>
        <w:rPr>
          <w:sz w:val="18"/>
        </w:rPr>
      </w:pPr>
    </w:p>
    <w:p w14:paraId="4DD7937C"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gree</w:t>
      </w:r>
    </w:p>
    <w:p w14:paraId="6241D70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studied </w:t>
      </w:r>
      <w:r w:rsidRPr="00866DAF">
        <w:rPr>
          <w:rStyle w:val="keyword1"/>
          <w:sz w:val="18"/>
        </w:rPr>
        <w:t>in</w:t>
      </w:r>
      <w:r w:rsidRPr="00866DAF">
        <w:rPr>
          <w:sz w:val="18"/>
        </w:rPr>
        <w:t>` (InstitutionCountryISOCode),</w:t>
      </w:r>
    </w:p>
    <w:p w14:paraId="12E2553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studied </w:t>
      </w:r>
      <w:r w:rsidRPr="00866DAF">
        <w:rPr>
          <w:rStyle w:val="keyword1"/>
          <w:sz w:val="18"/>
        </w:rPr>
        <w:t>in</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InstitutionCountryISOCode)</w:t>
      </w:r>
    </w:p>
    <w:p w14:paraId="0FEB477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Country (CountryISO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50217413" w14:textId="77777777" w:rsidR="007851C6" w:rsidRPr="00866DAF" w:rsidRDefault="007851C6">
      <w:pPr>
        <w:pStyle w:val="HTMLPreformatted"/>
        <w:divId w:val="1206136475"/>
        <w:rPr>
          <w:sz w:val="18"/>
        </w:rPr>
      </w:pPr>
    </w:p>
    <w:p w14:paraId="2E6EE08F"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p>
    <w:p w14:paraId="6EA997C0"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lives </w:t>
      </w:r>
      <w:r w:rsidRPr="00866DAF">
        <w:rPr>
          <w:rStyle w:val="keyword1"/>
          <w:sz w:val="18"/>
        </w:rPr>
        <w:t>in</w:t>
      </w:r>
      <w:r w:rsidRPr="00866DAF">
        <w:rPr>
          <w:sz w:val="18"/>
        </w:rPr>
        <w:t>` (AddressCountryISOCode),</w:t>
      </w:r>
    </w:p>
    <w:p w14:paraId="7B2F9DBA"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lives </w:t>
      </w:r>
      <w:r w:rsidRPr="00866DAF">
        <w:rPr>
          <w:rStyle w:val="keyword1"/>
          <w:sz w:val="18"/>
        </w:rPr>
        <w:t>in</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ddressCountryISOCode)</w:t>
      </w:r>
    </w:p>
    <w:p w14:paraId="6CC2E7DF"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Country (CountryISO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0C46473B" w14:textId="77777777" w:rsidR="007851C6" w:rsidRPr="00866DAF" w:rsidRDefault="007851C6">
      <w:pPr>
        <w:pStyle w:val="HTMLPreformatted"/>
        <w:divId w:val="1206136475"/>
        <w:rPr>
          <w:sz w:val="18"/>
        </w:rPr>
      </w:pPr>
    </w:p>
    <w:p w14:paraId="7F276797"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p>
    <w:p w14:paraId="25BDFEC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nationality </w:t>
      </w:r>
      <w:r w:rsidRPr="00866DAF">
        <w:rPr>
          <w:rStyle w:val="keyword1"/>
          <w:sz w:val="18"/>
        </w:rPr>
        <w:t>of</w:t>
      </w:r>
      <w:r w:rsidRPr="00866DAF">
        <w:rPr>
          <w:sz w:val="18"/>
        </w:rPr>
        <w:t>` (NationalityCountryISOCode),</w:t>
      </w:r>
    </w:p>
    <w:p w14:paraId="04E4A404"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nationality </w:t>
      </w:r>
      <w:r w:rsidRPr="00866DAF">
        <w:rPr>
          <w:rStyle w:val="keyword1"/>
          <w:sz w:val="18"/>
        </w:rPr>
        <w:t>of</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NationalityCountryISOCode)</w:t>
      </w:r>
    </w:p>
    <w:p w14:paraId="5274E10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Country (CountryISO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68E8BC00" w14:textId="77777777" w:rsidR="007851C6" w:rsidRPr="00866DAF" w:rsidRDefault="007851C6">
      <w:pPr>
        <w:pStyle w:val="HTMLPreformatted"/>
        <w:divId w:val="1206136475"/>
        <w:rPr>
          <w:sz w:val="18"/>
        </w:rPr>
      </w:pPr>
    </w:p>
    <w:p w14:paraId="438147A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51A5E07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ill pay </w:t>
      </w:r>
      <w:r w:rsidRPr="00866DAF">
        <w:rPr>
          <w:rStyle w:val="keyword1"/>
          <w:sz w:val="18"/>
        </w:rPr>
        <w:t>using</w:t>
      </w:r>
      <w:r w:rsidRPr="00866DAF">
        <w:rPr>
          <w:sz w:val="18"/>
        </w:rPr>
        <w:t>` (PayMethodID),</w:t>
      </w:r>
    </w:p>
    <w:p w14:paraId="63A08A5F"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ill pay </w:t>
      </w:r>
      <w:r w:rsidRPr="00866DAF">
        <w:rPr>
          <w:rStyle w:val="keyword1"/>
          <w:sz w:val="18"/>
        </w:rPr>
        <w:t>using</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PayMethodID)</w:t>
      </w:r>
    </w:p>
    <w:p w14:paraId="20E93C4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Payment </w:t>
      </w:r>
      <w:r w:rsidRPr="00866DAF">
        <w:rPr>
          <w:rStyle w:val="keyword1"/>
          <w:sz w:val="18"/>
        </w:rPr>
        <w:t>Method</w:t>
      </w:r>
      <w:r w:rsidRPr="00866DAF">
        <w:rPr>
          <w:sz w:val="18"/>
        </w:rPr>
        <w:t>` (PayMethodID)</w:t>
      </w:r>
    </w:p>
    <w:p w14:paraId="2EB91FA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0EFFBFDB" w14:textId="77777777" w:rsidR="007851C6" w:rsidRPr="00866DAF" w:rsidRDefault="007851C6">
      <w:pPr>
        <w:pStyle w:val="HTMLPreformatted"/>
        <w:divId w:val="1206136475"/>
        <w:rPr>
          <w:sz w:val="18"/>
        </w:rPr>
      </w:pPr>
    </w:p>
    <w:p w14:paraId="046FEFE8"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5553455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submits (ApplicantID),</w:t>
      </w:r>
    </w:p>
    <w:p w14:paraId="7698CF7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submit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ntID)</w:t>
      </w:r>
    </w:p>
    <w:p w14:paraId="5F5BB11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nt (Applicant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5BA4B2DD" w14:textId="77777777" w:rsidR="007851C6" w:rsidRPr="00866DAF" w:rsidRDefault="007851C6">
      <w:pPr>
        <w:pStyle w:val="HTMLPreformatted"/>
        <w:divId w:val="1206136475"/>
        <w:rPr>
          <w:sz w:val="18"/>
        </w:rPr>
      </w:pPr>
    </w:p>
    <w:p w14:paraId="586EB26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w:t>
      </w:r>
    </w:p>
    <w:p w14:paraId="29BE3B3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ill supervise2` (ApplicationID),</w:t>
      </w:r>
    </w:p>
    <w:p w14:paraId="01F33A47"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ill supervise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6B0F623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483819E6" w14:textId="77777777" w:rsidR="007851C6" w:rsidRPr="00866DAF" w:rsidRDefault="007851C6">
      <w:pPr>
        <w:pStyle w:val="HTMLPreformatted"/>
        <w:divId w:val="1206136475"/>
        <w:rPr>
          <w:sz w:val="18"/>
        </w:rPr>
      </w:pPr>
    </w:p>
    <w:p w14:paraId="2B465A4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w:t>
      </w:r>
    </w:p>
    <w:p w14:paraId="45015750"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ill supervise` (StaffID),</w:t>
      </w:r>
    </w:p>
    <w:p w14:paraId="5F7F80E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ill supervis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398062BA"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0D58406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0DAA95AB" w14:textId="77777777" w:rsidR="007851C6" w:rsidRPr="00866DAF" w:rsidRDefault="007851C6">
      <w:pPr>
        <w:pStyle w:val="HTMLPreformatted"/>
        <w:divId w:val="1206136475"/>
        <w:rPr>
          <w:sz w:val="18"/>
        </w:rPr>
      </w:pPr>
    </w:p>
    <w:p w14:paraId="643C7F1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Application_Research Area`</w:t>
      </w:r>
    </w:p>
    <w:p w14:paraId="7FE4512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in</w:t>
      </w:r>
      <w:r w:rsidRPr="00866DAF">
        <w:rPr>
          <w:sz w:val="18"/>
        </w:rPr>
        <w:t>` (ApplicationID),</w:t>
      </w:r>
    </w:p>
    <w:p w14:paraId="7509F6B1" w14:textId="77777777" w:rsidR="007851C6" w:rsidRPr="00866DAF" w:rsidRDefault="007851C6">
      <w:pPr>
        <w:pStyle w:val="HTMLPreformatted"/>
        <w:divId w:val="1206136475"/>
        <w:rPr>
          <w:sz w:val="18"/>
        </w:rPr>
      </w:pPr>
    </w:p>
    <w:p w14:paraId="1A49E70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in</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2031B637"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2E282350" w14:textId="77777777" w:rsidR="007851C6" w:rsidRPr="00866DAF" w:rsidRDefault="007851C6">
      <w:pPr>
        <w:pStyle w:val="HTMLPreformatted"/>
        <w:divId w:val="1206136475"/>
        <w:rPr>
          <w:sz w:val="18"/>
        </w:rPr>
      </w:pPr>
    </w:p>
    <w:p w14:paraId="54DF8AE7"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Application_Research Area`</w:t>
      </w:r>
    </w:p>
    <w:p w14:paraId="1EE0ADC4"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in2 (FORCode),</w:t>
      </w:r>
    </w:p>
    <w:p w14:paraId="2C76F69F" w14:textId="77777777" w:rsidR="007851C6" w:rsidRPr="00866DAF" w:rsidRDefault="007851C6">
      <w:pPr>
        <w:pStyle w:val="HTMLPreformatted"/>
        <w:divId w:val="1206136475"/>
        <w:rPr>
          <w:sz w:val="18"/>
        </w:rPr>
      </w:pPr>
    </w:p>
    <w:p w14:paraId="6ADFF100"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in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FORCode)</w:t>
      </w:r>
    </w:p>
    <w:p w14:paraId="2C2D728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Research Area` (FOR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668F83AD" w14:textId="77777777" w:rsidR="007851C6" w:rsidRPr="00866DAF" w:rsidRDefault="007851C6">
      <w:pPr>
        <w:pStyle w:val="HTMLPreformatted"/>
        <w:divId w:val="1206136475"/>
        <w:rPr>
          <w:sz w:val="18"/>
        </w:rPr>
      </w:pPr>
    </w:p>
    <w:p w14:paraId="2ABB6D80"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w:t>
      </w:r>
    </w:p>
    <w:p w14:paraId="73647F5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orks </w:t>
      </w:r>
      <w:r w:rsidRPr="00866DAF">
        <w:rPr>
          <w:rStyle w:val="keyword1"/>
          <w:sz w:val="18"/>
        </w:rPr>
        <w:t>in</w:t>
      </w:r>
      <w:r w:rsidRPr="00866DAF">
        <w:rPr>
          <w:sz w:val="18"/>
        </w:rPr>
        <w:t>` (StaffID),</w:t>
      </w:r>
    </w:p>
    <w:p w14:paraId="717552FD" w14:textId="77777777" w:rsidR="007851C6" w:rsidRPr="00866DAF" w:rsidRDefault="007851C6">
      <w:pPr>
        <w:pStyle w:val="HTMLPreformatted"/>
        <w:divId w:val="1206136475"/>
        <w:rPr>
          <w:sz w:val="18"/>
        </w:rPr>
      </w:pPr>
    </w:p>
    <w:p w14:paraId="3CFDAAD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orks </w:t>
      </w:r>
      <w:r w:rsidRPr="00866DAF">
        <w:rPr>
          <w:rStyle w:val="keyword1"/>
          <w:sz w:val="18"/>
        </w:rPr>
        <w:t>in</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6A8F1E51"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0F8AF613" w14:textId="77777777" w:rsidR="007851C6" w:rsidRPr="00866DAF" w:rsidRDefault="007851C6">
      <w:pPr>
        <w:pStyle w:val="HTMLPreformatted"/>
        <w:divId w:val="1206136475"/>
        <w:rPr>
          <w:sz w:val="18"/>
        </w:rPr>
      </w:pPr>
    </w:p>
    <w:p w14:paraId="610EF8EA"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w:t>
      </w:r>
    </w:p>
    <w:p w14:paraId="167003D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orks in2` (FORCode),</w:t>
      </w:r>
    </w:p>
    <w:p w14:paraId="624F6ED2" w14:textId="77777777" w:rsidR="007851C6" w:rsidRPr="00866DAF" w:rsidRDefault="007851C6">
      <w:pPr>
        <w:pStyle w:val="HTMLPreformatted"/>
        <w:divId w:val="1206136475"/>
        <w:rPr>
          <w:sz w:val="18"/>
        </w:rPr>
      </w:pPr>
    </w:p>
    <w:p w14:paraId="1C5B5ED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orks in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FORCode)</w:t>
      </w:r>
    </w:p>
    <w:p w14:paraId="7851E47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Research Area` (FOR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78B6E0A7" w14:textId="77777777" w:rsidR="007851C6" w:rsidRPr="00866DAF" w:rsidRDefault="007851C6">
      <w:pPr>
        <w:pStyle w:val="HTMLPreformatted"/>
        <w:divId w:val="1206136475"/>
        <w:rPr>
          <w:sz w:val="18"/>
        </w:rPr>
      </w:pPr>
    </w:p>
    <w:p w14:paraId="1AD559AF"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2`</w:t>
      </w:r>
    </w:p>
    <w:p w14:paraId="05DE6186"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Oversees (StaffID),</w:t>
      </w:r>
    </w:p>
    <w:p w14:paraId="3F500814" w14:textId="77777777" w:rsidR="007851C6" w:rsidRPr="00866DAF" w:rsidRDefault="007851C6">
      <w:pPr>
        <w:pStyle w:val="HTMLPreformatted"/>
        <w:divId w:val="1206136475"/>
        <w:rPr>
          <w:sz w:val="18"/>
        </w:rPr>
      </w:pPr>
    </w:p>
    <w:p w14:paraId="7C52BC28"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Oversee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0D09430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375CCD4A" w14:textId="77777777" w:rsidR="007851C6" w:rsidRPr="00866DAF" w:rsidRDefault="007851C6">
      <w:pPr>
        <w:pStyle w:val="HTMLPreformatted"/>
        <w:divId w:val="1206136475"/>
        <w:rPr>
          <w:sz w:val="18"/>
        </w:rPr>
      </w:pPr>
    </w:p>
    <w:p w14:paraId="7E3C6BBE"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Research Area2`</w:t>
      </w:r>
    </w:p>
    <w:p w14:paraId="6EFE4C6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Oversees2 (FORCode),</w:t>
      </w:r>
    </w:p>
    <w:p w14:paraId="2CC54F41" w14:textId="77777777" w:rsidR="007851C6" w:rsidRPr="00866DAF" w:rsidRDefault="007851C6">
      <w:pPr>
        <w:pStyle w:val="HTMLPreformatted"/>
        <w:divId w:val="1206136475"/>
        <w:rPr>
          <w:sz w:val="18"/>
        </w:rPr>
      </w:pPr>
    </w:p>
    <w:p w14:paraId="287E29A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Oversees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FORCode)</w:t>
      </w:r>
    </w:p>
    <w:p w14:paraId="0B100E76"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Research Area` (FORCod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020779D8" w14:textId="77777777" w:rsidR="007851C6" w:rsidRPr="00866DAF" w:rsidRDefault="007851C6">
      <w:pPr>
        <w:pStyle w:val="HTMLPreformatted"/>
        <w:divId w:val="1206136475"/>
        <w:rPr>
          <w:sz w:val="18"/>
        </w:rPr>
      </w:pPr>
    </w:p>
    <w:p w14:paraId="73DA170D"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p>
    <w:p w14:paraId="10B347C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Decides (ApplicationID),</w:t>
      </w:r>
    </w:p>
    <w:p w14:paraId="48D5B061"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Decide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48DC423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44E53509" w14:textId="77777777" w:rsidR="007851C6" w:rsidRPr="00866DAF" w:rsidRDefault="007851C6">
      <w:pPr>
        <w:pStyle w:val="HTMLPreformatted"/>
        <w:divId w:val="1206136475"/>
        <w:rPr>
          <w:sz w:val="18"/>
        </w:rPr>
      </w:pPr>
    </w:p>
    <w:p w14:paraId="28307A2E"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cision</w:t>
      </w:r>
    </w:p>
    <w:p w14:paraId="66CBFD5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Decides2 (StaffID),</w:t>
      </w:r>
    </w:p>
    <w:p w14:paraId="3AC3E401"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Decides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080EC093"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38FE827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16DF2E5A" w14:textId="77777777" w:rsidR="007851C6" w:rsidRPr="00866DAF" w:rsidRDefault="007851C6">
      <w:pPr>
        <w:pStyle w:val="HTMLPreformatted"/>
        <w:divId w:val="1206136475"/>
        <w:rPr>
          <w:sz w:val="18"/>
        </w:rPr>
      </w:pPr>
    </w:p>
    <w:p w14:paraId="0B01EB7F"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p>
    <w:p w14:paraId="63B40E7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categorised </w:t>
      </w:r>
      <w:r w:rsidRPr="00866DAF">
        <w:rPr>
          <w:rStyle w:val="keyword1"/>
          <w:sz w:val="18"/>
        </w:rPr>
        <w:t>by</w:t>
      </w:r>
      <w:r w:rsidRPr="00866DAF">
        <w:rPr>
          <w:sz w:val="18"/>
        </w:rPr>
        <w:t>` (VisaStatusID),</w:t>
      </w:r>
    </w:p>
    <w:p w14:paraId="0D9C1FA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categorised </w:t>
      </w:r>
      <w:r w:rsidRPr="00866DAF">
        <w:rPr>
          <w:rStyle w:val="keyword1"/>
          <w:sz w:val="18"/>
        </w:rPr>
        <w:t>by</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VisaStatusID)</w:t>
      </w:r>
    </w:p>
    <w:p w14:paraId="397758DB"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Visa Status` (VisaStatus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3298A7D2" w14:textId="77777777" w:rsidR="007851C6" w:rsidRPr="00866DAF" w:rsidRDefault="007851C6">
      <w:pPr>
        <w:pStyle w:val="HTMLPreformatted"/>
        <w:divId w:val="1206136475"/>
        <w:rPr>
          <w:sz w:val="18"/>
        </w:rPr>
      </w:pPr>
    </w:p>
    <w:p w14:paraId="256AEA19"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11A38D83"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defined</w:t>
      </w:r>
      <w:r w:rsidRPr="00866DAF">
        <w:rPr>
          <w:sz w:val="18"/>
        </w:rPr>
        <w:t xml:space="preserve"> </w:t>
      </w:r>
      <w:r w:rsidRPr="00866DAF">
        <w:rPr>
          <w:rStyle w:val="keyword1"/>
          <w:sz w:val="18"/>
        </w:rPr>
        <w:t>by</w:t>
      </w:r>
      <w:r w:rsidRPr="00866DAF">
        <w:rPr>
          <w:sz w:val="18"/>
        </w:rPr>
        <w:t>` (applicationStatusID),</w:t>
      </w:r>
    </w:p>
    <w:p w14:paraId="4A78988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defined</w:t>
      </w:r>
      <w:r w:rsidRPr="00866DAF">
        <w:rPr>
          <w:sz w:val="18"/>
        </w:rPr>
        <w:t xml:space="preserve"> </w:t>
      </w:r>
      <w:r w:rsidRPr="00866DAF">
        <w:rPr>
          <w:rStyle w:val="keyword1"/>
          <w:sz w:val="18"/>
        </w:rPr>
        <w:t>by</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StatusID)</w:t>
      </w:r>
    </w:p>
    <w:p w14:paraId="0F8161BF"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Status` (ApplicationStatusID)</w:t>
      </w:r>
    </w:p>
    <w:p w14:paraId="718F8DE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2B442652" w14:textId="77777777" w:rsidR="007851C6" w:rsidRPr="00866DAF" w:rsidRDefault="007851C6">
      <w:pPr>
        <w:pStyle w:val="HTMLPreformatted"/>
        <w:divId w:val="1206136475"/>
        <w:rPr>
          <w:sz w:val="18"/>
        </w:rPr>
      </w:pPr>
    </w:p>
    <w:p w14:paraId="707EE93C"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p>
    <w:p w14:paraId="4FC68DA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has a` (DocStatusID),</w:t>
      </w:r>
    </w:p>
    <w:p w14:paraId="0F34CD88"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has a`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DocStatusID)</w:t>
      </w:r>
    </w:p>
    <w:p w14:paraId="77BDA50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Document Status` (DocStatusID)</w:t>
      </w:r>
    </w:p>
    <w:p w14:paraId="417120D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2C049D9C" w14:textId="77777777" w:rsidR="007851C6" w:rsidRPr="00866DAF" w:rsidRDefault="007851C6">
      <w:pPr>
        <w:pStyle w:val="HTMLPreformatted"/>
        <w:divId w:val="1206136475"/>
        <w:rPr>
          <w:sz w:val="18"/>
        </w:rPr>
      </w:pPr>
    </w:p>
    <w:p w14:paraId="481F3F8A"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Application`</w:t>
      </w:r>
    </w:p>
    <w:p w14:paraId="71D5711D"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flags (StaffID),</w:t>
      </w:r>
    </w:p>
    <w:p w14:paraId="24615987"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flag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45B44A6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30978B17"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40BFCF3E" w14:textId="77777777" w:rsidR="007851C6" w:rsidRPr="00866DAF" w:rsidRDefault="007851C6">
      <w:pPr>
        <w:pStyle w:val="HTMLPreformatted"/>
        <w:divId w:val="1206136475"/>
        <w:rPr>
          <w:sz w:val="18"/>
        </w:rPr>
      </w:pPr>
    </w:p>
    <w:p w14:paraId="197E47D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University Staff Member_Application`</w:t>
      </w:r>
    </w:p>
    <w:p w14:paraId="1C97573B"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flags2 (ApplicationID),</w:t>
      </w:r>
    </w:p>
    <w:p w14:paraId="74FA2E86"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flags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3CD7BE7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3BB1E751" w14:textId="77777777" w:rsidR="007851C6" w:rsidRPr="00866DAF" w:rsidRDefault="007851C6">
      <w:pPr>
        <w:pStyle w:val="HTMLPreformatted"/>
        <w:divId w:val="1206136475"/>
        <w:rPr>
          <w:sz w:val="18"/>
        </w:rPr>
      </w:pPr>
    </w:p>
    <w:p w14:paraId="3303E857"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Referee</w:t>
      </w:r>
    </w:p>
    <w:p w14:paraId="37F52A3F"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supported </w:t>
      </w:r>
      <w:r w:rsidRPr="00866DAF">
        <w:rPr>
          <w:rStyle w:val="keyword1"/>
          <w:sz w:val="18"/>
        </w:rPr>
        <w:t>by</w:t>
      </w:r>
      <w:r w:rsidRPr="00866DAF">
        <w:rPr>
          <w:sz w:val="18"/>
        </w:rPr>
        <w:t>` (ApplicationID),</w:t>
      </w:r>
    </w:p>
    <w:p w14:paraId="53628827"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supported </w:t>
      </w:r>
      <w:r w:rsidRPr="00866DAF">
        <w:rPr>
          <w:rStyle w:val="keyword1"/>
          <w:sz w:val="18"/>
        </w:rPr>
        <w:t>by</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060E3523"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6A192195" w14:textId="77777777" w:rsidR="007851C6" w:rsidRPr="00866DAF" w:rsidRDefault="007851C6">
      <w:pPr>
        <w:pStyle w:val="HTMLPreformatted"/>
        <w:divId w:val="1206136475"/>
        <w:rPr>
          <w:sz w:val="18"/>
        </w:rPr>
      </w:pPr>
    </w:p>
    <w:p w14:paraId="612A2EDD"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p>
    <w:p w14:paraId="2A54B70B"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corresponds </w:t>
      </w:r>
      <w:r w:rsidRPr="00866DAF">
        <w:rPr>
          <w:rStyle w:val="keyword1"/>
          <w:sz w:val="18"/>
        </w:rPr>
        <w:t>with</w:t>
      </w:r>
      <w:r w:rsidRPr="00866DAF">
        <w:rPr>
          <w:sz w:val="18"/>
        </w:rPr>
        <w:t>` (ApplicationID),</w:t>
      </w:r>
    </w:p>
    <w:p w14:paraId="0EFEE3E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corresponds </w:t>
      </w:r>
      <w:r w:rsidRPr="00866DAF">
        <w:rPr>
          <w:rStyle w:val="keyword1"/>
          <w:sz w:val="18"/>
        </w:rPr>
        <w:t>with</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tionID)</w:t>
      </w:r>
    </w:p>
    <w:p w14:paraId="637A1CFC"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tion (Application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5EB6EA5A" w14:textId="77777777" w:rsidR="007851C6" w:rsidRPr="00866DAF" w:rsidRDefault="007851C6">
      <w:pPr>
        <w:pStyle w:val="HTMLPreformatted"/>
        <w:divId w:val="1206136475"/>
        <w:rPr>
          <w:sz w:val="18"/>
        </w:rPr>
      </w:pPr>
    </w:p>
    <w:p w14:paraId="2A4973BC"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p>
    <w:p w14:paraId="5EE9C27F"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corresponds with2` (StaffID),</w:t>
      </w:r>
    </w:p>
    <w:p w14:paraId="48D75BC0"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corresponds with2`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StaffID)</w:t>
      </w:r>
    </w:p>
    <w:p w14:paraId="08E7B7E2"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3C86187E"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7F6666DF" w14:textId="77777777" w:rsidR="007851C6" w:rsidRPr="00866DAF" w:rsidRDefault="007851C6">
      <w:pPr>
        <w:pStyle w:val="HTMLPreformatted"/>
        <w:divId w:val="1206136475"/>
        <w:rPr>
          <w:sz w:val="18"/>
        </w:rPr>
      </w:pPr>
    </w:p>
    <w:p w14:paraId="168575B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ocument</w:t>
      </w:r>
    </w:p>
    <w:p w14:paraId="1900EAB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of</w:t>
      </w:r>
      <w:r w:rsidRPr="00866DAF">
        <w:rPr>
          <w:sz w:val="18"/>
        </w:rPr>
        <w:t>` (DocTypeID),</w:t>
      </w:r>
    </w:p>
    <w:p w14:paraId="5339E33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of</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DocTypeID)</w:t>
      </w:r>
    </w:p>
    <w:p w14:paraId="6ECDD824"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69E9DB41" w14:textId="77777777" w:rsidR="007851C6" w:rsidRPr="00866DAF" w:rsidRDefault="007851C6">
      <w:pPr>
        <w:pStyle w:val="HTMLPreformatted"/>
        <w:divId w:val="1206136475"/>
        <w:rPr>
          <w:sz w:val="18"/>
        </w:rPr>
      </w:pPr>
    </w:p>
    <w:p w14:paraId="4B8D4852"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061C475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Manages (ManagedByStaffID),</w:t>
      </w:r>
    </w:p>
    <w:p w14:paraId="05EA588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Manage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ManagedByStaffID)</w:t>
      </w:r>
    </w:p>
    <w:p w14:paraId="0A533785"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3585A23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Set</w:t>
      </w:r>
      <w:r w:rsidRPr="00866DAF">
        <w:rPr>
          <w:sz w:val="18"/>
        </w:rPr>
        <w:t xml:space="preserve"> </w:t>
      </w:r>
      <w:r w:rsidRPr="00866DAF">
        <w:rPr>
          <w:rStyle w:val="keyword1"/>
          <w:sz w:val="18"/>
        </w:rPr>
        <w:t>null</w:t>
      </w:r>
      <w:r w:rsidRPr="00866DAF">
        <w:rPr>
          <w:sz w:val="18"/>
        </w:rPr>
        <w:t>;</w:t>
      </w:r>
    </w:p>
    <w:p w14:paraId="62ABE01B" w14:textId="77777777" w:rsidR="007851C6" w:rsidRPr="00866DAF" w:rsidRDefault="007851C6">
      <w:pPr>
        <w:pStyle w:val="HTMLPreformatted"/>
        <w:divId w:val="1206136475"/>
        <w:rPr>
          <w:sz w:val="18"/>
        </w:rPr>
      </w:pPr>
    </w:p>
    <w:p w14:paraId="76C14F63"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Degree</w:t>
      </w:r>
    </w:p>
    <w:p w14:paraId="710F7229"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holds (ApplicantID),</w:t>
      </w:r>
    </w:p>
    <w:p w14:paraId="789B8FF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hold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ntID)</w:t>
      </w:r>
    </w:p>
    <w:p w14:paraId="02F00248"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nt (Applicant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4C943323" w14:textId="77777777" w:rsidR="007851C6" w:rsidRPr="00866DAF" w:rsidRDefault="007851C6">
      <w:pPr>
        <w:pStyle w:val="HTMLPreformatted"/>
        <w:divId w:val="1206136475"/>
        <w:rPr>
          <w:sz w:val="18"/>
        </w:rPr>
      </w:pPr>
    </w:p>
    <w:p w14:paraId="6C7A9B48"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Publication</w:t>
      </w:r>
    </w:p>
    <w:p w14:paraId="36A41AA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authored (ApplicantID),</w:t>
      </w:r>
    </w:p>
    <w:p w14:paraId="509E8DE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authored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ntID)</w:t>
      </w:r>
    </w:p>
    <w:p w14:paraId="6DB66A3F"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nt (Applicant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0A16EDD9" w14:textId="77777777" w:rsidR="007851C6" w:rsidRPr="00866DAF" w:rsidRDefault="007851C6">
      <w:pPr>
        <w:pStyle w:val="HTMLPreformatted"/>
        <w:divId w:val="1206136475"/>
        <w:rPr>
          <w:sz w:val="18"/>
        </w:rPr>
      </w:pPr>
    </w:p>
    <w:p w14:paraId="2CAF5428"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Visa</w:t>
      </w:r>
    </w:p>
    <w:p w14:paraId="5D3C5075"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may have` (ApplicantID),</w:t>
      </w:r>
    </w:p>
    <w:p w14:paraId="6DE76EBE"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may ha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pplicantID)</w:t>
      </w:r>
    </w:p>
    <w:p w14:paraId="629071D9"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pplicant (Applicant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Cascade</w:t>
      </w:r>
      <w:r w:rsidRPr="00866DAF">
        <w:rPr>
          <w:sz w:val="18"/>
        </w:rPr>
        <w:t>;</w:t>
      </w:r>
    </w:p>
    <w:p w14:paraId="5A6C7137" w14:textId="77777777" w:rsidR="007851C6" w:rsidRPr="00866DAF" w:rsidRDefault="007851C6">
      <w:pPr>
        <w:pStyle w:val="HTMLPreformatted"/>
        <w:divId w:val="1206136475"/>
        <w:rPr>
          <w:sz w:val="18"/>
        </w:rPr>
      </w:pPr>
    </w:p>
    <w:p w14:paraId="0D402D97"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7221AED4"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seeks (awardID),</w:t>
      </w:r>
    </w:p>
    <w:p w14:paraId="113CE4F8"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seeks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awardID)</w:t>
      </w:r>
    </w:p>
    <w:p w14:paraId="6828AB6C"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Award </w:t>
      </w:r>
      <w:r w:rsidRPr="00866DAF">
        <w:rPr>
          <w:rStyle w:val="keyword1"/>
          <w:sz w:val="18"/>
        </w:rPr>
        <w:t>Type</w:t>
      </w:r>
      <w:r w:rsidRPr="00866DAF">
        <w:rPr>
          <w:sz w:val="18"/>
        </w:rPr>
        <w:t xml:space="preserve">` (AwardID)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7B454A50" w14:textId="77777777" w:rsidR="007851C6" w:rsidRPr="00866DAF" w:rsidRDefault="007851C6">
      <w:pPr>
        <w:pStyle w:val="HTMLPreformatted"/>
        <w:divId w:val="1206136475"/>
        <w:rPr>
          <w:sz w:val="18"/>
        </w:rPr>
      </w:pPr>
    </w:p>
    <w:p w14:paraId="2C40D779"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tion</w:t>
      </w:r>
    </w:p>
    <w:p w14:paraId="4E9712E6"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update</w:t>
      </w:r>
      <w:r w:rsidRPr="00866DAF">
        <w:rPr>
          <w:sz w:val="18"/>
        </w:rPr>
        <w:t>` (LastModifiedByStaffID),</w:t>
      </w:r>
    </w:p>
    <w:p w14:paraId="14BCE882"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LastModifiedByStaffID)</w:t>
      </w:r>
    </w:p>
    <w:p w14:paraId="2E308CBC"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1793C30B"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1AAE400F" w14:textId="77777777" w:rsidR="007851C6" w:rsidRPr="00866DAF" w:rsidRDefault="007851C6">
      <w:pPr>
        <w:pStyle w:val="HTMLPreformatted"/>
        <w:divId w:val="1206136475"/>
        <w:rPr>
          <w:sz w:val="18"/>
        </w:rPr>
      </w:pPr>
    </w:p>
    <w:p w14:paraId="29DC48BB"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Applicant</w:t>
      </w:r>
    </w:p>
    <w:p w14:paraId="02DEFA24"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modify</w:t>
      </w:r>
      <w:r w:rsidRPr="00866DAF">
        <w:rPr>
          <w:sz w:val="18"/>
        </w:rPr>
        <w:t>` (LastModifiedByStaffID),</w:t>
      </w:r>
    </w:p>
    <w:p w14:paraId="3F2EE024"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last</w:t>
      </w:r>
      <w:r w:rsidRPr="00866DAF">
        <w:rPr>
          <w:sz w:val="18"/>
        </w:rPr>
        <w:t xml:space="preserve"> </w:t>
      </w:r>
      <w:r w:rsidRPr="00866DAF">
        <w:rPr>
          <w:rStyle w:val="keyword1"/>
          <w:sz w:val="18"/>
        </w:rPr>
        <w:t>to</w:t>
      </w:r>
      <w:r w:rsidRPr="00866DAF">
        <w:rPr>
          <w:sz w:val="18"/>
        </w:rPr>
        <w:t xml:space="preserve"> </w:t>
      </w:r>
      <w:r w:rsidRPr="00866DAF">
        <w:rPr>
          <w:rStyle w:val="keyword1"/>
          <w:sz w:val="18"/>
        </w:rPr>
        <w:t>modify</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LastModifiedByStaffID)</w:t>
      </w:r>
    </w:p>
    <w:p w14:paraId="04598D3E"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University Staff Member` (StaffID)</w:t>
      </w:r>
    </w:p>
    <w:p w14:paraId="7A8C2490"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6D63AC7C" w14:textId="77777777" w:rsidR="007851C6" w:rsidRPr="00866DAF" w:rsidRDefault="007851C6">
      <w:pPr>
        <w:pStyle w:val="HTMLPreformatted"/>
        <w:divId w:val="1206136475"/>
        <w:rPr>
          <w:sz w:val="18"/>
        </w:rPr>
      </w:pPr>
    </w:p>
    <w:p w14:paraId="23DCFAC6" w14:textId="77777777" w:rsidR="007851C6" w:rsidRPr="00866DAF" w:rsidRDefault="007851C6">
      <w:pPr>
        <w:pStyle w:val="HTMLPreformatted"/>
        <w:divId w:val="1206136475"/>
        <w:rPr>
          <w:sz w:val="18"/>
        </w:rPr>
      </w:pPr>
      <w:r w:rsidRPr="00866DAF">
        <w:rPr>
          <w:rStyle w:val="keyword1"/>
          <w:sz w:val="18"/>
        </w:rPr>
        <w:t>ALTER</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Correspondence</w:t>
      </w:r>
    </w:p>
    <w:p w14:paraId="6F8D3CCB"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INDEX `</w:t>
      </w:r>
      <w:r w:rsidRPr="00866DAF">
        <w:rPr>
          <w:rStyle w:val="keyword1"/>
          <w:sz w:val="18"/>
        </w:rPr>
        <w:t>using</w:t>
      </w:r>
      <w:r w:rsidRPr="00866DAF">
        <w:rPr>
          <w:sz w:val="18"/>
        </w:rPr>
        <w:t>` (CorrMethodID),</w:t>
      </w:r>
    </w:p>
    <w:p w14:paraId="186220CC" w14:textId="77777777" w:rsidR="007851C6" w:rsidRPr="00866DAF" w:rsidRDefault="007851C6">
      <w:pPr>
        <w:pStyle w:val="HTMLPreformatted"/>
        <w:divId w:val="1206136475"/>
        <w:rPr>
          <w:sz w:val="18"/>
        </w:rPr>
      </w:pPr>
      <w:r w:rsidRPr="00866DAF">
        <w:rPr>
          <w:rStyle w:val="keyword1"/>
          <w:sz w:val="18"/>
        </w:rPr>
        <w:t>ADD</w:t>
      </w:r>
      <w:r w:rsidRPr="00866DAF">
        <w:rPr>
          <w:sz w:val="18"/>
        </w:rPr>
        <w:t xml:space="preserve"> </w:t>
      </w:r>
      <w:r w:rsidRPr="00866DAF">
        <w:rPr>
          <w:rStyle w:val="keyword1"/>
          <w:sz w:val="18"/>
        </w:rPr>
        <w:t>CONSTRAINT</w:t>
      </w:r>
      <w:r w:rsidRPr="00866DAF">
        <w:rPr>
          <w:sz w:val="18"/>
        </w:rPr>
        <w:t xml:space="preserve"> `</w:t>
      </w:r>
      <w:r w:rsidRPr="00866DAF">
        <w:rPr>
          <w:rStyle w:val="keyword1"/>
          <w:sz w:val="18"/>
        </w:rPr>
        <w:t>using</w:t>
      </w:r>
      <w:r w:rsidRPr="00866DAF">
        <w:rPr>
          <w:sz w:val="18"/>
        </w:rPr>
        <w:t xml:space="preserve">` </w:t>
      </w:r>
      <w:r w:rsidRPr="00866DAF">
        <w:rPr>
          <w:rStyle w:val="keyword1"/>
          <w:sz w:val="18"/>
        </w:rPr>
        <w:t>FOREIGN</w:t>
      </w:r>
      <w:r w:rsidRPr="00866DAF">
        <w:rPr>
          <w:sz w:val="18"/>
        </w:rPr>
        <w:t xml:space="preserve"> </w:t>
      </w:r>
      <w:r w:rsidRPr="00866DAF">
        <w:rPr>
          <w:rStyle w:val="keyword1"/>
          <w:sz w:val="18"/>
        </w:rPr>
        <w:t>KEY</w:t>
      </w:r>
      <w:r w:rsidRPr="00866DAF">
        <w:rPr>
          <w:sz w:val="18"/>
        </w:rPr>
        <w:t xml:space="preserve"> (CorrMethodID)</w:t>
      </w:r>
    </w:p>
    <w:p w14:paraId="0790FEEA"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REFERENCES</w:t>
      </w:r>
      <w:r w:rsidRPr="00866DAF">
        <w:rPr>
          <w:sz w:val="18"/>
        </w:rPr>
        <w:t xml:space="preserve"> `Correspondence </w:t>
      </w:r>
      <w:r w:rsidRPr="00866DAF">
        <w:rPr>
          <w:rStyle w:val="keyword1"/>
          <w:sz w:val="18"/>
        </w:rPr>
        <w:t>Method</w:t>
      </w:r>
      <w:r w:rsidRPr="00866DAF">
        <w:rPr>
          <w:sz w:val="18"/>
        </w:rPr>
        <w:t>` (CorrMethodID)</w:t>
      </w:r>
    </w:p>
    <w:p w14:paraId="60901173" w14:textId="77777777" w:rsidR="007851C6" w:rsidRPr="00866DAF" w:rsidRDefault="007851C6">
      <w:pPr>
        <w:pStyle w:val="HTMLPreformatted"/>
        <w:divId w:val="1206136475"/>
        <w:rPr>
          <w:sz w:val="18"/>
        </w:rPr>
      </w:pPr>
      <w:r w:rsidRPr="00866DAF">
        <w:rPr>
          <w:sz w:val="18"/>
        </w:rPr>
        <w:t xml:space="preserve">  </w:t>
      </w:r>
      <w:r w:rsidRPr="00866DAF">
        <w:rPr>
          <w:rStyle w:val="keyword1"/>
          <w:sz w:val="18"/>
        </w:rPr>
        <w:t>ON</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Cascade</w:t>
      </w:r>
      <w:r w:rsidRPr="00866DAF">
        <w:rPr>
          <w:sz w:val="18"/>
        </w:rPr>
        <w:t xml:space="preserve"> </w:t>
      </w:r>
      <w:r w:rsidRPr="00866DAF">
        <w:rPr>
          <w:rStyle w:val="keyword1"/>
          <w:sz w:val="18"/>
        </w:rPr>
        <w:t>ON</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Restrict</w:t>
      </w:r>
      <w:r w:rsidRPr="00866DAF">
        <w:rPr>
          <w:sz w:val="18"/>
        </w:rPr>
        <w:t>;</w:t>
      </w:r>
    </w:p>
    <w:p w14:paraId="11FA5CB2" w14:textId="77777777" w:rsidR="007851C6" w:rsidRPr="00866DAF" w:rsidRDefault="007851C6">
      <w:pPr>
        <w:pStyle w:val="HTMLPreformatted"/>
        <w:divId w:val="1206136475"/>
        <w:rPr>
          <w:sz w:val="18"/>
        </w:rPr>
      </w:pPr>
    </w:p>
    <w:p w14:paraId="4CC2CC10" w14:textId="77777777" w:rsidR="007851C6" w:rsidRPr="00866DAF" w:rsidRDefault="007851C6">
      <w:pPr>
        <w:pStyle w:val="HTMLPreformatted"/>
        <w:divId w:val="1206136475"/>
        <w:rPr>
          <w:sz w:val="18"/>
        </w:rPr>
      </w:pPr>
    </w:p>
    <w:p w14:paraId="681B72E1" w14:textId="77777777" w:rsidR="007851C6" w:rsidRPr="00866DAF" w:rsidRDefault="007851C6">
      <w:pPr>
        <w:pStyle w:val="HTMLPreformatted"/>
        <w:divId w:val="1206136475"/>
        <w:rPr>
          <w:rStyle w:val="comment1"/>
          <w:sz w:val="18"/>
        </w:rPr>
      </w:pPr>
      <w:r w:rsidRPr="00866DAF">
        <w:rPr>
          <w:rStyle w:val="comment1"/>
          <w:sz w:val="18"/>
        </w:rPr>
        <w:t>-- Load up other parts</w:t>
      </w:r>
    </w:p>
    <w:p w14:paraId="0012FF41" w14:textId="77777777" w:rsidR="007851C6" w:rsidRPr="00866DAF" w:rsidRDefault="007851C6">
      <w:pPr>
        <w:pStyle w:val="HTMLPreformatted"/>
        <w:divId w:val="1206136475"/>
        <w:rPr>
          <w:sz w:val="18"/>
        </w:rPr>
      </w:pPr>
      <w:r w:rsidRPr="00866DAF">
        <w:rPr>
          <w:rStyle w:val="keyword1"/>
          <w:sz w:val="18"/>
        </w:rPr>
        <w:t>source</w:t>
      </w:r>
      <w:r w:rsidRPr="00866DAF">
        <w:rPr>
          <w:sz w:val="18"/>
        </w:rPr>
        <w:t xml:space="preserve"> create_views.</w:t>
      </w:r>
      <w:r w:rsidRPr="00866DAF">
        <w:rPr>
          <w:rStyle w:val="keyword1"/>
          <w:sz w:val="18"/>
        </w:rPr>
        <w:t>sql</w:t>
      </w:r>
    </w:p>
    <w:p w14:paraId="73D70819" w14:textId="77777777" w:rsidR="007851C6" w:rsidRPr="00866DAF" w:rsidRDefault="007851C6">
      <w:pPr>
        <w:pStyle w:val="HTMLPreformatted"/>
        <w:divId w:val="1206136475"/>
        <w:rPr>
          <w:sz w:val="18"/>
        </w:rPr>
      </w:pPr>
      <w:r w:rsidRPr="00866DAF">
        <w:rPr>
          <w:rStyle w:val="keyword1"/>
          <w:sz w:val="18"/>
        </w:rPr>
        <w:t>source</w:t>
      </w:r>
      <w:r w:rsidRPr="00866DAF">
        <w:rPr>
          <w:sz w:val="18"/>
        </w:rPr>
        <w:t xml:space="preserve"> </w:t>
      </w:r>
      <w:r w:rsidRPr="00866DAF">
        <w:rPr>
          <w:rStyle w:val="keyword1"/>
          <w:sz w:val="18"/>
        </w:rPr>
        <w:t>security</w:t>
      </w:r>
      <w:r w:rsidRPr="00866DAF">
        <w:rPr>
          <w:sz w:val="18"/>
        </w:rPr>
        <w:t>.</w:t>
      </w:r>
      <w:r w:rsidRPr="00866DAF">
        <w:rPr>
          <w:rStyle w:val="keyword1"/>
          <w:sz w:val="18"/>
        </w:rPr>
        <w:t>sql</w:t>
      </w:r>
    </w:p>
    <w:p w14:paraId="1B5E9CB9" w14:textId="77777777" w:rsidR="007851C6" w:rsidRPr="00866DAF" w:rsidRDefault="007851C6">
      <w:pPr>
        <w:pStyle w:val="HTMLPreformatted"/>
        <w:divId w:val="1206136475"/>
        <w:rPr>
          <w:sz w:val="18"/>
        </w:rPr>
      </w:pPr>
      <w:r w:rsidRPr="00866DAF">
        <w:rPr>
          <w:rStyle w:val="keyword1"/>
          <w:sz w:val="18"/>
        </w:rPr>
        <w:t>source</w:t>
      </w:r>
      <w:r w:rsidRPr="00866DAF">
        <w:rPr>
          <w:sz w:val="18"/>
        </w:rPr>
        <w:t xml:space="preserve"> create_triggers.</w:t>
      </w:r>
      <w:r w:rsidRPr="00866DAF">
        <w:rPr>
          <w:rStyle w:val="keyword1"/>
          <w:sz w:val="18"/>
        </w:rPr>
        <w:t>sql</w:t>
      </w:r>
    </w:p>
    <w:p w14:paraId="17AF2D11" w14:textId="77777777" w:rsidR="007851C6" w:rsidRPr="00866DAF" w:rsidRDefault="007851C6">
      <w:pPr>
        <w:pStyle w:val="HTMLPreformatted"/>
        <w:divId w:val="1206136475"/>
        <w:rPr>
          <w:sz w:val="18"/>
        </w:rPr>
      </w:pPr>
    </w:p>
    <w:p w14:paraId="3660A012" w14:textId="77777777" w:rsidR="007851C6" w:rsidRDefault="007851C6" w:rsidP="007851C6">
      <w:pPr>
        <w:pStyle w:val="Heading3"/>
        <w:keepLines/>
        <w:numPr>
          <w:ilvl w:val="2"/>
          <w:numId w:val="6"/>
        </w:numPr>
        <w:spacing w:before="200" w:after="0" w:line="276" w:lineRule="auto"/>
      </w:pPr>
      <w:bookmarkStart w:id="40" w:name="_Toc390348431"/>
      <w:bookmarkStart w:id="41" w:name="_Toc390363195"/>
      <w:r>
        <w:t>Create views</w:t>
      </w:r>
      <w:bookmarkEnd w:id="40"/>
      <w:bookmarkEnd w:id="41"/>
    </w:p>
    <w:p w14:paraId="33E9A38A" w14:textId="77777777" w:rsidR="007851C6" w:rsidRDefault="007851C6" w:rsidP="007851C6">
      <w:pPr>
        <w:pStyle w:val="Heading4"/>
        <w:numPr>
          <w:ilvl w:val="3"/>
          <w:numId w:val="6"/>
        </w:numPr>
      </w:pPr>
      <w:bookmarkStart w:id="42" w:name="_Toc390348432"/>
      <w:r>
        <w:t>Utilities</w:t>
      </w:r>
      <w:bookmarkEnd w:id="42"/>
    </w:p>
    <w:p w14:paraId="2533A62C" w14:textId="77777777" w:rsidR="007851C6" w:rsidRDefault="007851C6">
      <w:pPr>
        <w:pStyle w:val="HTMLPreformatted"/>
        <w:divId w:val="917055088"/>
      </w:pPr>
    </w:p>
    <w:p w14:paraId="497AB2EF"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w:t>
      </w:r>
      <w:r w:rsidRPr="00866DAF">
        <w:rPr>
          <w:rStyle w:val="string1"/>
          <w:sz w:val="18"/>
        </w:rPr>
        <w:t>'Creating utility views'</w:t>
      </w:r>
      <w:r w:rsidRPr="00866DAF">
        <w:rPr>
          <w:sz w:val="18"/>
        </w:rPr>
        <w:t>;</w:t>
      </w:r>
    </w:p>
    <w:p w14:paraId="032F6993" w14:textId="77777777" w:rsidR="007851C6" w:rsidRPr="00866DAF" w:rsidRDefault="007851C6">
      <w:pPr>
        <w:pStyle w:val="HTMLPreformatted"/>
        <w:divId w:val="917055088"/>
        <w:rPr>
          <w:sz w:val="18"/>
        </w:rPr>
      </w:pPr>
    </w:p>
    <w:p w14:paraId="4CF1CB59" w14:textId="77777777" w:rsidR="007851C6" w:rsidRPr="00866DAF" w:rsidRDefault="007851C6">
      <w:pPr>
        <w:pStyle w:val="HTMLPreformatted"/>
        <w:divId w:val="917055088"/>
        <w:rPr>
          <w:rStyle w:val="comment1"/>
          <w:sz w:val="18"/>
        </w:rPr>
      </w:pPr>
      <w:r w:rsidRPr="00866DAF">
        <w:rPr>
          <w:rStyle w:val="comment1"/>
          <w:sz w:val="18"/>
        </w:rPr>
        <w:t>-- A utility view with lookup values cached out</w:t>
      </w:r>
    </w:p>
    <w:p w14:paraId="7312EFD8"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Expanded ;</w:t>
      </w:r>
    </w:p>
    <w:p w14:paraId="3888327F"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Expanded</w:t>
      </w:r>
      <w:r w:rsidRPr="00866DAF">
        <w:rPr>
          <w:sz w:val="18"/>
        </w:rPr>
        <w:t xml:space="preserve"> </w:t>
      </w:r>
      <w:r w:rsidRPr="00866DAF">
        <w:rPr>
          <w:rStyle w:val="keyword1"/>
          <w:sz w:val="18"/>
        </w:rPr>
        <w:t>AS</w:t>
      </w:r>
    </w:p>
    <w:p w14:paraId="5C0603BB"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Appt.FName, Appt.LName, Appt.Email, App.*, AppStat.Status </w:t>
      </w:r>
    </w:p>
    <w:p w14:paraId="6DCA15B7" w14:textId="77777777" w:rsidR="007851C6" w:rsidRPr="00866DAF" w:rsidRDefault="007851C6">
      <w:pPr>
        <w:pStyle w:val="HTMLPreformatted"/>
        <w:divId w:val="917055088"/>
        <w:rPr>
          <w:sz w:val="18"/>
        </w:rPr>
      </w:pPr>
      <w:r w:rsidRPr="00866DAF">
        <w:rPr>
          <w:rStyle w:val="keyword1"/>
          <w:sz w:val="18"/>
        </w:rPr>
        <w:t>FROM</w:t>
      </w:r>
      <w:r w:rsidRPr="00866DAF">
        <w:rPr>
          <w:sz w:val="18"/>
        </w:rPr>
        <w:t xml:space="preserve"> Application App</w:t>
      </w:r>
    </w:p>
    <w:p w14:paraId="7CB00630" w14:textId="77777777" w:rsidR="007851C6" w:rsidRPr="00866DAF" w:rsidRDefault="007851C6">
      <w:pPr>
        <w:pStyle w:val="HTMLPreformatted"/>
        <w:divId w:val="91705508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w:t>
      </w:r>
    </w:p>
    <w:p w14:paraId="07EA5142" w14:textId="77777777" w:rsidR="007851C6" w:rsidRPr="00866DAF" w:rsidRDefault="007851C6">
      <w:pPr>
        <w:pStyle w:val="HTMLPreformatted"/>
        <w:divId w:val="917055088"/>
        <w:rPr>
          <w:sz w:val="18"/>
        </w:rPr>
      </w:pPr>
      <w:r w:rsidRPr="00866DAF">
        <w:rPr>
          <w:sz w:val="18"/>
        </w:rPr>
        <w:t xml:space="preserve">  </w:t>
      </w:r>
      <w:r w:rsidRPr="00866DAF">
        <w:rPr>
          <w:rStyle w:val="keyword1"/>
          <w:sz w:val="18"/>
        </w:rPr>
        <w:t>ON</w:t>
      </w:r>
      <w:r w:rsidRPr="00866DAF">
        <w:rPr>
          <w:sz w:val="18"/>
        </w:rPr>
        <w:t xml:space="preserve"> Appt.ApplicantID = App.ApplicantID</w:t>
      </w:r>
    </w:p>
    <w:p w14:paraId="433C0128" w14:textId="77777777" w:rsidR="007851C6" w:rsidRPr="00866DAF" w:rsidRDefault="007851C6">
      <w:pPr>
        <w:pStyle w:val="HTMLPreformatted"/>
        <w:divId w:val="91705508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tion Status` AppStat </w:t>
      </w:r>
    </w:p>
    <w:p w14:paraId="70052D80" w14:textId="77777777" w:rsidR="007851C6" w:rsidRPr="00866DAF" w:rsidRDefault="007851C6">
      <w:pPr>
        <w:pStyle w:val="HTMLPreformatted"/>
        <w:divId w:val="917055088"/>
        <w:rPr>
          <w:sz w:val="18"/>
        </w:rPr>
      </w:pPr>
      <w:r w:rsidRPr="00866DAF">
        <w:rPr>
          <w:sz w:val="18"/>
        </w:rPr>
        <w:t xml:space="preserve">  </w:t>
      </w:r>
      <w:r w:rsidRPr="00866DAF">
        <w:rPr>
          <w:rStyle w:val="keyword1"/>
          <w:sz w:val="18"/>
        </w:rPr>
        <w:t>ON</w:t>
      </w:r>
      <w:r w:rsidRPr="00866DAF">
        <w:rPr>
          <w:sz w:val="18"/>
        </w:rPr>
        <w:t xml:space="preserve"> AppStat.ApplicationStatusID = App.applicationStatusID;</w:t>
      </w:r>
    </w:p>
    <w:p w14:paraId="11AF7CC4" w14:textId="77777777" w:rsidR="007851C6" w:rsidRPr="00866DAF" w:rsidRDefault="007851C6">
      <w:pPr>
        <w:pStyle w:val="HTMLPreformatted"/>
        <w:divId w:val="917055088"/>
        <w:rPr>
          <w:sz w:val="18"/>
        </w:rPr>
      </w:pPr>
    </w:p>
    <w:p w14:paraId="14522906"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Ongoing_Expanded ;</w:t>
      </w:r>
    </w:p>
    <w:p w14:paraId="2EFC790A"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Ongoing_Expanded</w:t>
      </w:r>
      <w:r w:rsidRPr="00866DAF">
        <w:rPr>
          <w:sz w:val="18"/>
        </w:rPr>
        <w:t xml:space="preserve"> </w:t>
      </w:r>
      <w:r w:rsidRPr="00866DAF">
        <w:rPr>
          <w:rStyle w:val="keyword1"/>
          <w:sz w:val="18"/>
        </w:rPr>
        <w:t>AS</w:t>
      </w:r>
    </w:p>
    <w:p w14:paraId="26BC2E68"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w:t>
      </w:r>
    </w:p>
    <w:p w14:paraId="1C4D00FC" w14:textId="77777777" w:rsidR="007851C6" w:rsidRPr="00866DAF" w:rsidRDefault="007851C6">
      <w:pPr>
        <w:pStyle w:val="HTMLPreformatted"/>
        <w:divId w:val="917055088"/>
        <w:rPr>
          <w:sz w:val="18"/>
        </w:rPr>
      </w:pPr>
      <w:r w:rsidRPr="00866DAF">
        <w:rPr>
          <w:rStyle w:val="keyword1"/>
          <w:sz w:val="18"/>
        </w:rPr>
        <w:t>FROM</w:t>
      </w:r>
      <w:r w:rsidRPr="00866DAF">
        <w:rPr>
          <w:sz w:val="18"/>
        </w:rPr>
        <w:t xml:space="preserve"> Application_Expanded App</w:t>
      </w:r>
    </w:p>
    <w:p w14:paraId="512B75AC" w14:textId="77777777" w:rsidR="007851C6" w:rsidRPr="00866DAF" w:rsidRDefault="007851C6">
      <w:pPr>
        <w:pStyle w:val="HTMLPreformatted"/>
        <w:divId w:val="917055088"/>
        <w:rPr>
          <w:sz w:val="18"/>
        </w:rPr>
      </w:pPr>
      <w:r w:rsidRPr="00866DAF">
        <w:rPr>
          <w:rStyle w:val="keyword1"/>
          <w:sz w:val="18"/>
        </w:rPr>
        <w:t>WHERE</w:t>
      </w:r>
      <w:r w:rsidRPr="00866DAF">
        <w:rPr>
          <w:sz w:val="18"/>
        </w:rPr>
        <w:t xml:space="preserve"> App.Status </w:t>
      </w:r>
      <w:r w:rsidRPr="00866DAF">
        <w:rPr>
          <w:rStyle w:val="keyword1"/>
          <w:sz w:val="18"/>
        </w:rPr>
        <w:t>LIKE</w:t>
      </w:r>
      <w:r w:rsidRPr="00866DAF">
        <w:rPr>
          <w:sz w:val="18"/>
        </w:rPr>
        <w:t xml:space="preserve"> </w:t>
      </w:r>
      <w:r w:rsidRPr="00866DAF">
        <w:rPr>
          <w:rStyle w:val="string1"/>
          <w:sz w:val="18"/>
        </w:rPr>
        <w:t>'ongoing%'</w:t>
      </w:r>
      <w:r w:rsidRPr="00866DAF">
        <w:rPr>
          <w:sz w:val="18"/>
        </w:rPr>
        <w:t xml:space="preserve">; </w:t>
      </w:r>
    </w:p>
    <w:p w14:paraId="0B4E352F" w14:textId="77777777" w:rsidR="007851C6" w:rsidRPr="00866DAF" w:rsidRDefault="007851C6">
      <w:pPr>
        <w:pStyle w:val="HTMLPreformatted"/>
        <w:divId w:val="917055088"/>
        <w:rPr>
          <w:sz w:val="18"/>
        </w:rPr>
      </w:pPr>
    </w:p>
    <w:p w14:paraId="525AFC8D" w14:textId="77777777" w:rsidR="007851C6" w:rsidRPr="00866DAF" w:rsidRDefault="007851C6">
      <w:pPr>
        <w:pStyle w:val="HTMLPreformatted"/>
        <w:divId w:val="917055088"/>
        <w:rPr>
          <w:rStyle w:val="comment1"/>
          <w:sz w:val="18"/>
        </w:rPr>
      </w:pPr>
      <w:r w:rsidRPr="00866DAF">
        <w:rPr>
          <w:rStyle w:val="comment1"/>
          <w:sz w:val="18"/>
        </w:rPr>
        <w:t>-- Friendly view of application status</w:t>
      </w:r>
    </w:p>
    <w:p w14:paraId="07979B12"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Quickview` ;</w:t>
      </w:r>
    </w:p>
    <w:p w14:paraId="5E24BFF4"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Application_Quickview` </w:t>
      </w:r>
      <w:r w:rsidRPr="00866DAF">
        <w:rPr>
          <w:rStyle w:val="keyword1"/>
          <w:sz w:val="18"/>
        </w:rPr>
        <w:t>AS</w:t>
      </w:r>
    </w:p>
    <w:p w14:paraId="42E4D93E"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w:t>
      </w:r>
    </w:p>
    <w:p w14:paraId="606F050D" w14:textId="77777777" w:rsidR="007851C6" w:rsidRPr="00866DAF" w:rsidRDefault="007851C6">
      <w:pPr>
        <w:pStyle w:val="HTMLPreformatted"/>
        <w:divId w:val="917055088"/>
        <w:rPr>
          <w:sz w:val="18"/>
        </w:rPr>
      </w:pPr>
      <w:r w:rsidRPr="00866DAF">
        <w:rPr>
          <w:sz w:val="18"/>
        </w:rPr>
        <w:t xml:space="preserve">  FName, </w:t>
      </w:r>
    </w:p>
    <w:p w14:paraId="1E21A249" w14:textId="77777777" w:rsidR="007851C6" w:rsidRPr="00866DAF" w:rsidRDefault="007851C6">
      <w:pPr>
        <w:pStyle w:val="HTMLPreformatted"/>
        <w:divId w:val="917055088"/>
        <w:rPr>
          <w:sz w:val="18"/>
        </w:rPr>
      </w:pPr>
      <w:r w:rsidRPr="00866DAF">
        <w:rPr>
          <w:sz w:val="18"/>
        </w:rPr>
        <w:t xml:space="preserve">  LName, </w:t>
      </w:r>
    </w:p>
    <w:p w14:paraId="0B5B86D7" w14:textId="77777777" w:rsidR="007851C6" w:rsidRPr="00866DAF" w:rsidRDefault="007851C6">
      <w:pPr>
        <w:pStyle w:val="HTMLPreformatted"/>
        <w:divId w:val="917055088"/>
        <w:rPr>
          <w:sz w:val="18"/>
        </w:rPr>
      </w:pPr>
      <w:r w:rsidRPr="00866DAF">
        <w:rPr>
          <w:sz w:val="18"/>
        </w:rPr>
        <w:t xml:space="preserve">  Email, </w:t>
      </w:r>
    </w:p>
    <w:p w14:paraId="5150A20C" w14:textId="77777777" w:rsidR="007851C6" w:rsidRPr="00866DAF" w:rsidRDefault="007851C6">
      <w:pPr>
        <w:pStyle w:val="HTMLPreformatted"/>
        <w:divId w:val="917055088"/>
        <w:rPr>
          <w:sz w:val="18"/>
        </w:rPr>
      </w:pPr>
      <w:r w:rsidRPr="00866DAF">
        <w:rPr>
          <w:sz w:val="18"/>
        </w:rPr>
        <w:t xml:space="preserve">  Status,</w:t>
      </w:r>
    </w:p>
    <w:p w14:paraId="1D658C30" w14:textId="77777777" w:rsidR="007851C6" w:rsidRPr="00866DAF" w:rsidRDefault="007851C6">
      <w:pPr>
        <w:pStyle w:val="HTMLPreformatted"/>
        <w:divId w:val="917055088"/>
        <w:rPr>
          <w:sz w:val="18"/>
        </w:rPr>
      </w:pPr>
      <w:r w:rsidRPr="00866DAF">
        <w:rPr>
          <w:sz w:val="18"/>
        </w:rPr>
        <w:t xml:space="preserve">  AddressConfirmed,</w:t>
      </w:r>
    </w:p>
    <w:p w14:paraId="5BBFE181" w14:textId="77777777" w:rsidR="007851C6" w:rsidRPr="00866DAF" w:rsidRDefault="007851C6">
      <w:pPr>
        <w:pStyle w:val="HTMLPreformatted"/>
        <w:divId w:val="917055088"/>
        <w:rPr>
          <w:sz w:val="18"/>
        </w:rPr>
      </w:pPr>
      <w:r w:rsidRPr="00866DAF">
        <w:rPr>
          <w:sz w:val="18"/>
        </w:rPr>
        <w:t xml:space="preserve">  DegreeConfirmed,</w:t>
      </w:r>
    </w:p>
    <w:p w14:paraId="6B3B0A6C" w14:textId="77777777" w:rsidR="007851C6" w:rsidRPr="00866DAF" w:rsidRDefault="007851C6">
      <w:pPr>
        <w:pStyle w:val="HTMLPreformatted"/>
        <w:divId w:val="917055088"/>
        <w:rPr>
          <w:sz w:val="18"/>
        </w:rPr>
      </w:pPr>
      <w:r w:rsidRPr="00866DAF">
        <w:rPr>
          <w:sz w:val="18"/>
        </w:rPr>
        <w:t xml:space="preserve">  VisaStatusConfirmed,</w:t>
      </w:r>
    </w:p>
    <w:p w14:paraId="530BB50A" w14:textId="77777777" w:rsidR="007851C6" w:rsidRPr="00866DAF" w:rsidRDefault="007851C6">
      <w:pPr>
        <w:pStyle w:val="HTMLPreformatted"/>
        <w:divId w:val="917055088"/>
        <w:rPr>
          <w:sz w:val="18"/>
        </w:rPr>
      </w:pPr>
      <w:r w:rsidRPr="00866DAF">
        <w:rPr>
          <w:sz w:val="18"/>
        </w:rPr>
        <w:t xml:space="preserve">  ProposalConfirmed,</w:t>
      </w:r>
    </w:p>
    <w:p w14:paraId="032D1861" w14:textId="77777777" w:rsidR="007851C6" w:rsidRPr="00866DAF" w:rsidRDefault="007851C6">
      <w:pPr>
        <w:pStyle w:val="HTMLPreformatted"/>
        <w:divId w:val="917055088"/>
        <w:rPr>
          <w:sz w:val="18"/>
        </w:rPr>
      </w:pPr>
      <w:r w:rsidRPr="00866DAF">
        <w:rPr>
          <w:sz w:val="18"/>
        </w:rPr>
        <w:t xml:space="preserve">  HasResearchAreas,</w:t>
      </w:r>
    </w:p>
    <w:p w14:paraId="740CE93F" w14:textId="77777777" w:rsidR="007851C6" w:rsidRPr="00866DAF" w:rsidRDefault="007851C6">
      <w:pPr>
        <w:pStyle w:val="HTMLPreformatted"/>
        <w:divId w:val="917055088"/>
        <w:rPr>
          <w:sz w:val="18"/>
        </w:rPr>
      </w:pPr>
      <w:r w:rsidRPr="00866DAF">
        <w:rPr>
          <w:sz w:val="18"/>
        </w:rPr>
        <w:t xml:space="preserve">  HasPrimarySuper,</w:t>
      </w:r>
    </w:p>
    <w:p w14:paraId="2E5D15F1" w14:textId="77777777" w:rsidR="007851C6" w:rsidRPr="00866DAF" w:rsidRDefault="007851C6">
      <w:pPr>
        <w:pStyle w:val="HTMLPreformatted"/>
        <w:divId w:val="917055088"/>
        <w:rPr>
          <w:sz w:val="18"/>
        </w:rPr>
      </w:pPr>
      <w:r w:rsidRPr="00866DAF">
        <w:rPr>
          <w:sz w:val="18"/>
        </w:rPr>
        <w:t xml:space="preserve">  PayMethConfirmed,</w:t>
      </w:r>
    </w:p>
    <w:p w14:paraId="441F994A" w14:textId="77777777" w:rsidR="007851C6" w:rsidRPr="00866DAF" w:rsidRDefault="007851C6">
      <w:pPr>
        <w:pStyle w:val="HTMLPreformatted"/>
        <w:divId w:val="917055088"/>
        <w:rPr>
          <w:sz w:val="18"/>
        </w:rPr>
      </w:pPr>
      <w:r w:rsidRPr="00866DAF">
        <w:rPr>
          <w:sz w:val="18"/>
        </w:rPr>
        <w:t xml:space="preserve">  EngProfConfirmed,</w:t>
      </w:r>
    </w:p>
    <w:p w14:paraId="0B488474" w14:textId="77777777" w:rsidR="007851C6" w:rsidRPr="00866DAF" w:rsidRDefault="007851C6">
      <w:pPr>
        <w:pStyle w:val="HTMLPreformatted"/>
        <w:divId w:val="917055088"/>
        <w:rPr>
          <w:sz w:val="18"/>
        </w:rPr>
      </w:pPr>
      <w:r w:rsidRPr="00866DAF">
        <w:rPr>
          <w:sz w:val="18"/>
        </w:rPr>
        <w:t xml:space="preserve">  RefereesConfirmed</w:t>
      </w:r>
    </w:p>
    <w:p w14:paraId="780DFE13" w14:textId="77777777" w:rsidR="007851C6" w:rsidRPr="00866DAF" w:rsidRDefault="007851C6">
      <w:pPr>
        <w:pStyle w:val="HTMLPreformatted"/>
        <w:divId w:val="917055088"/>
        <w:rPr>
          <w:sz w:val="18"/>
        </w:rPr>
      </w:pPr>
      <w:r w:rsidRPr="00866DAF">
        <w:rPr>
          <w:rStyle w:val="keyword1"/>
          <w:sz w:val="18"/>
        </w:rPr>
        <w:t>FROM</w:t>
      </w:r>
      <w:r w:rsidRPr="00866DAF">
        <w:rPr>
          <w:sz w:val="18"/>
        </w:rPr>
        <w:t xml:space="preserve"> Application_Expanded</w:t>
      </w:r>
    </w:p>
    <w:p w14:paraId="4BD917FC" w14:textId="77777777" w:rsidR="007851C6" w:rsidRPr="00866DAF" w:rsidRDefault="007851C6">
      <w:pPr>
        <w:pStyle w:val="HTMLPreformatted"/>
        <w:divId w:val="917055088"/>
        <w:rPr>
          <w:sz w:val="18"/>
        </w:rPr>
      </w:pP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licationID</w:t>
      </w:r>
    </w:p>
    <w:p w14:paraId="627A0CC4" w14:textId="77777777" w:rsidR="007851C6" w:rsidRPr="00866DAF" w:rsidRDefault="007851C6">
      <w:pPr>
        <w:pStyle w:val="HTMLPreformatted"/>
        <w:divId w:val="917055088"/>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LName;</w:t>
      </w:r>
    </w:p>
    <w:p w14:paraId="7F489C75" w14:textId="77777777" w:rsidR="007851C6" w:rsidRPr="00866DAF" w:rsidRDefault="007851C6">
      <w:pPr>
        <w:pStyle w:val="HTMLPreformatted"/>
        <w:divId w:val="917055088"/>
        <w:rPr>
          <w:sz w:val="18"/>
        </w:rPr>
      </w:pPr>
    </w:p>
    <w:p w14:paraId="1FA72BDE" w14:textId="77777777" w:rsidR="007851C6" w:rsidRPr="00866DAF" w:rsidRDefault="007851C6">
      <w:pPr>
        <w:pStyle w:val="HTMLPreformatted"/>
        <w:divId w:val="917055088"/>
        <w:rPr>
          <w:rStyle w:val="comment1"/>
          <w:sz w:val="18"/>
        </w:rPr>
      </w:pPr>
      <w:r w:rsidRPr="00866DAF">
        <w:rPr>
          <w:rStyle w:val="comment1"/>
          <w:sz w:val="18"/>
        </w:rPr>
        <w:t>-- Create views to separate primary supervisors from associate</w:t>
      </w:r>
    </w:p>
    <w:p w14:paraId="6B4AA4C2"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primary</w:t>
      </w:r>
      <w:r w:rsidRPr="00866DAF">
        <w:rPr>
          <w:sz w:val="18"/>
        </w:rPr>
        <w:t>` ;</w:t>
      </w:r>
    </w:p>
    <w:p w14:paraId="299FA0C3"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primary</w:t>
      </w:r>
      <w:r w:rsidRPr="00866DAF">
        <w:rPr>
          <w:sz w:val="18"/>
        </w:rPr>
        <w:t xml:space="preserve">` </w:t>
      </w:r>
      <w:r w:rsidRPr="00866DAF">
        <w:rPr>
          <w:rStyle w:val="keyword1"/>
          <w:sz w:val="18"/>
        </w:rPr>
        <w:t>AS</w:t>
      </w:r>
    </w:p>
    <w:p w14:paraId="6BE71D19"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 </w:t>
      </w:r>
    </w:p>
    <w:p w14:paraId="1C543422" w14:textId="77777777" w:rsidR="007851C6" w:rsidRPr="00866DAF" w:rsidRDefault="007851C6">
      <w:pPr>
        <w:pStyle w:val="HTMLPreformatted"/>
        <w:divId w:val="917055088"/>
        <w:rPr>
          <w:sz w:val="18"/>
        </w:rPr>
      </w:pPr>
      <w:r w:rsidRPr="00866DAF">
        <w:rPr>
          <w:rStyle w:val="keyword1"/>
          <w:sz w:val="18"/>
        </w:rPr>
        <w:t>FROM</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AS</w:t>
      </w:r>
      <w:r w:rsidRPr="00866DAF">
        <w:rPr>
          <w:sz w:val="18"/>
        </w:rPr>
        <w:t xml:space="preserve"> Super</w:t>
      </w:r>
    </w:p>
    <w:p w14:paraId="6560ACFA" w14:textId="77777777" w:rsidR="007851C6" w:rsidRPr="00866DAF" w:rsidRDefault="007851C6">
      <w:pPr>
        <w:pStyle w:val="HTMLPreformatted"/>
        <w:divId w:val="917055088"/>
        <w:rPr>
          <w:sz w:val="18"/>
        </w:rPr>
      </w:pPr>
      <w:r w:rsidRPr="00866DAF">
        <w:rPr>
          <w:rStyle w:val="keyword1"/>
          <w:sz w:val="18"/>
        </w:rPr>
        <w:t>WHERE</w:t>
      </w:r>
      <w:r w:rsidRPr="00866DAF">
        <w:rPr>
          <w:sz w:val="18"/>
        </w:rPr>
        <w:t xml:space="preserve"> Super.PrimarySupervisor = 1;</w:t>
      </w:r>
    </w:p>
    <w:p w14:paraId="48D8EE9A" w14:textId="77777777" w:rsidR="007851C6" w:rsidRPr="00866DAF" w:rsidRDefault="007851C6">
      <w:pPr>
        <w:pStyle w:val="HTMLPreformatted"/>
        <w:divId w:val="917055088"/>
        <w:rPr>
          <w:sz w:val="18"/>
        </w:rPr>
      </w:pPr>
    </w:p>
    <w:p w14:paraId="4546667B"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Supervise </w:t>
      </w:r>
      <w:r w:rsidRPr="00866DAF">
        <w:rPr>
          <w:rStyle w:val="keyword1"/>
          <w:sz w:val="18"/>
        </w:rPr>
        <w:t>as</w:t>
      </w:r>
      <w:r w:rsidRPr="00866DAF">
        <w:rPr>
          <w:sz w:val="18"/>
        </w:rPr>
        <w:t xml:space="preserve"> associate` ;</w:t>
      </w:r>
    </w:p>
    <w:p w14:paraId="38D66309"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Supervise </w:t>
      </w:r>
      <w:r w:rsidRPr="00866DAF">
        <w:rPr>
          <w:rStyle w:val="keyword1"/>
          <w:sz w:val="18"/>
        </w:rPr>
        <w:t>as</w:t>
      </w:r>
      <w:r w:rsidRPr="00866DAF">
        <w:rPr>
          <w:sz w:val="18"/>
        </w:rPr>
        <w:t xml:space="preserve"> associate` </w:t>
      </w:r>
      <w:r w:rsidRPr="00866DAF">
        <w:rPr>
          <w:rStyle w:val="keyword1"/>
          <w:sz w:val="18"/>
        </w:rPr>
        <w:t>AS</w:t>
      </w:r>
    </w:p>
    <w:p w14:paraId="13A22EC2" w14:textId="77777777" w:rsidR="007851C6" w:rsidRPr="00866DAF" w:rsidRDefault="007851C6">
      <w:pPr>
        <w:pStyle w:val="HTMLPreformatted"/>
        <w:divId w:val="917055088"/>
        <w:rPr>
          <w:sz w:val="18"/>
        </w:rPr>
      </w:pPr>
      <w:r w:rsidRPr="00866DAF">
        <w:rPr>
          <w:rStyle w:val="keyword1"/>
          <w:sz w:val="18"/>
        </w:rPr>
        <w:t>SELECT</w:t>
      </w:r>
      <w:r w:rsidRPr="00866DAF">
        <w:rPr>
          <w:sz w:val="18"/>
        </w:rPr>
        <w:t xml:space="preserve"> * </w:t>
      </w:r>
    </w:p>
    <w:p w14:paraId="4FE87DD3" w14:textId="77777777" w:rsidR="007851C6" w:rsidRPr="00866DAF" w:rsidRDefault="007851C6">
      <w:pPr>
        <w:pStyle w:val="HTMLPreformatted"/>
        <w:divId w:val="917055088"/>
        <w:rPr>
          <w:sz w:val="18"/>
        </w:rPr>
      </w:pPr>
      <w:r w:rsidRPr="00866DAF">
        <w:rPr>
          <w:rStyle w:val="keyword1"/>
          <w:sz w:val="18"/>
        </w:rPr>
        <w:t>FROM</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AS</w:t>
      </w:r>
      <w:r w:rsidRPr="00866DAF">
        <w:rPr>
          <w:sz w:val="18"/>
        </w:rPr>
        <w:t xml:space="preserve"> Super</w:t>
      </w:r>
    </w:p>
    <w:p w14:paraId="252FEE15" w14:textId="77777777" w:rsidR="007851C6" w:rsidRPr="00866DAF" w:rsidRDefault="007851C6">
      <w:pPr>
        <w:pStyle w:val="HTMLPreformatted"/>
        <w:divId w:val="917055088"/>
        <w:rPr>
          <w:sz w:val="18"/>
        </w:rPr>
      </w:pPr>
      <w:r w:rsidRPr="00866DAF">
        <w:rPr>
          <w:rStyle w:val="keyword1"/>
          <w:sz w:val="18"/>
        </w:rPr>
        <w:t>WHERE</w:t>
      </w:r>
      <w:r w:rsidRPr="00866DAF">
        <w:rPr>
          <w:sz w:val="18"/>
        </w:rPr>
        <w:t xml:space="preserve"> Super.PrimarySupervisor = 0;</w:t>
      </w:r>
    </w:p>
    <w:p w14:paraId="3ACD5AB8" w14:textId="77777777" w:rsidR="007851C6" w:rsidRPr="00866DAF" w:rsidRDefault="007851C6">
      <w:pPr>
        <w:pStyle w:val="HTMLPreformatted"/>
        <w:divId w:val="917055088"/>
        <w:rPr>
          <w:sz w:val="18"/>
        </w:rPr>
      </w:pPr>
    </w:p>
    <w:p w14:paraId="731E1C6F" w14:textId="77777777" w:rsidR="007851C6" w:rsidRPr="00866DAF" w:rsidRDefault="007851C6">
      <w:pPr>
        <w:pStyle w:val="HTMLPreformatted"/>
        <w:divId w:val="917055088"/>
        <w:rPr>
          <w:sz w:val="18"/>
        </w:rPr>
      </w:pPr>
    </w:p>
    <w:p w14:paraId="6535B520" w14:textId="77777777" w:rsidR="007851C6" w:rsidRPr="00866DAF" w:rsidRDefault="007851C6">
      <w:pPr>
        <w:pStyle w:val="HTMLPreformatted"/>
        <w:divId w:val="917055088"/>
        <w:rPr>
          <w:sz w:val="18"/>
        </w:rPr>
      </w:pPr>
    </w:p>
    <w:p w14:paraId="58726E8E" w14:textId="77777777" w:rsidR="007851C6" w:rsidRPr="00866DAF" w:rsidRDefault="007851C6">
      <w:pPr>
        <w:pStyle w:val="HTMLPreformatted"/>
        <w:divId w:val="917055088"/>
        <w:rPr>
          <w:sz w:val="18"/>
        </w:rPr>
      </w:pPr>
      <w:r w:rsidRPr="00866DAF">
        <w:rPr>
          <w:sz w:val="18"/>
        </w:rPr>
        <w:t>DELIMITER $$</w:t>
      </w:r>
    </w:p>
    <w:p w14:paraId="390826F0" w14:textId="77777777" w:rsidR="007851C6" w:rsidRPr="00866DAF" w:rsidRDefault="007851C6">
      <w:pPr>
        <w:pStyle w:val="HTMLPreformatted"/>
        <w:divId w:val="917055088"/>
        <w:rPr>
          <w:sz w:val="18"/>
        </w:rPr>
      </w:pPr>
    </w:p>
    <w:p w14:paraId="08CA8781" w14:textId="77777777" w:rsidR="007851C6" w:rsidRDefault="007851C6">
      <w:pPr>
        <w:pStyle w:val="HTMLPreformatted"/>
        <w:divId w:val="917055088"/>
        <w:rPr>
          <w:rStyle w:val="comment1"/>
          <w:sz w:val="18"/>
        </w:rPr>
      </w:pPr>
      <w:r w:rsidRPr="00866DAF">
        <w:rPr>
          <w:rStyle w:val="comment1"/>
          <w:sz w:val="18"/>
        </w:rPr>
        <w:t>-- A function to simulate user switching</w:t>
      </w:r>
      <w:r>
        <w:rPr>
          <w:rStyle w:val="comment1"/>
          <w:sz w:val="18"/>
        </w:rPr>
        <w:t>, as we don’t have facility to do this</w:t>
      </w:r>
    </w:p>
    <w:p w14:paraId="5CBD09D2" w14:textId="77777777" w:rsidR="007851C6" w:rsidRPr="00866DAF" w:rsidRDefault="007851C6">
      <w:pPr>
        <w:pStyle w:val="HTMLPreformatted"/>
        <w:divId w:val="917055088"/>
        <w:rPr>
          <w:rStyle w:val="comment1"/>
          <w:sz w:val="18"/>
        </w:rPr>
      </w:pPr>
      <w:r>
        <w:rPr>
          <w:rStyle w:val="comment1"/>
          <w:sz w:val="18"/>
        </w:rPr>
        <w:t>-- for real on the university system</w:t>
      </w:r>
    </w:p>
    <w:p w14:paraId="5B2EB2B3" w14:textId="77777777" w:rsidR="007851C6" w:rsidRPr="00866DAF" w:rsidRDefault="007851C6">
      <w:pPr>
        <w:pStyle w:val="HTMLPreformatted"/>
        <w:divId w:val="917055088"/>
        <w:rPr>
          <w:rStyle w:val="comment1"/>
          <w:sz w:val="18"/>
        </w:rPr>
      </w:pPr>
      <w:r w:rsidRPr="00866DAF">
        <w:rPr>
          <w:rStyle w:val="comment1"/>
          <w:sz w:val="18"/>
        </w:rPr>
        <w:t>-- +--------+--------+----------+--------------+-------------------------------+</w:t>
      </w:r>
    </w:p>
    <w:p w14:paraId="298A6F12" w14:textId="77777777" w:rsidR="007851C6" w:rsidRPr="00866DAF" w:rsidRDefault="007851C6">
      <w:pPr>
        <w:pStyle w:val="HTMLPreformatted"/>
        <w:divId w:val="917055088"/>
        <w:rPr>
          <w:rStyle w:val="comment1"/>
          <w:sz w:val="18"/>
        </w:rPr>
      </w:pPr>
      <w:r w:rsidRPr="00866DAF">
        <w:rPr>
          <w:rStyle w:val="comment1"/>
          <w:sz w:val="18"/>
        </w:rPr>
        <w:t>-- |StaffID | FName  | LName    | canSupervise | email                         |</w:t>
      </w:r>
    </w:p>
    <w:p w14:paraId="3ED3CA8C" w14:textId="77777777" w:rsidR="007851C6" w:rsidRPr="00866DAF" w:rsidRDefault="007851C6">
      <w:pPr>
        <w:pStyle w:val="HTMLPreformatted"/>
        <w:divId w:val="917055088"/>
        <w:rPr>
          <w:rStyle w:val="comment1"/>
          <w:sz w:val="18"/>
        </w:rPr>
      </w:pPr>
      <w:r w:rsidRPr="00866DAF">
        <w:rPr>
          <w:rStyle w:val="comment1"/>
          <w:sz w:val="18"/>
        </w:rPr>
        <w:t>-- +--------+--------+----------+--------------+-------------------------------+</w:t>
      </w:r>
    </w:p>
    <w:p w14:paraId="5E0E41DC" w14:textId="77777777" w:rsidR="007851C6" w:rsidRPr="00866DAF" w:rsidRDefault="007851C6">
      <w:pPr>
        <w:pStyle w:val="HTMLPreformatted"/>
        <w:divId w:val="917055088"/>
        <w:rPr>
          <w:rStyle w:val="comment1"/>
          <w:sz w:val="18"/>
        </w:rPr>
      </w:pPr>
      <w:r w:rsidRPr="00866DAF">
        <w:rPr>
          <w:rStyle w:val="comment1"/>
          <w:sz w:val="18"/>
        </w:rPr>
        <w:t>-- |   1000 | Denise | de Vries |            1 | denise.deries@flinders.edu.au |</w:t>
      </w:r>
    </w:p>
    <w:p w14:paraId="64018F6E" w14:textId="77777777" w:rsidR="007851C6" w:rsidRPr="00866DAF" w:rsidRDefault="007851C6">
      <w:pPr>
        <w:pStyle w:val="HTMLPreformatted"/>
        <w:divId w:val="917055088"/>
        <w:rPr>
          <w:rStyle w:val="comment1"/>
          <w:sz w:val="18"/>
        </w:rPr>
      </w:pPr>
      <w:r w:rsidRPr="00866DAF">
        <w:rPr>
          <w:rStyle w:val="comment1"/>
          <w:sz w:val="18"/>
        </w:rPr>
        <w:t>-- |   1001 | Paul   | Calder   |            1 | paul.calder@flinders.edu.au   |</w:t>
      </w:r>
    </w:p>
    <w:p w14:paraId="2AE84821" w14:textId="77777777" w:rsidR="007851C6" w:rsidRPr="00866DAF" w:rsidRDefault="007851C6">
      <w:pPr>
        <w:pStyle w:val="HTMLPreformatted"/>
        <w:divId w:val="917055088"/>
        <w:rPr>
          <w:rStyle w:val="comment1"/>
          <w:sz w:val="18"/>
        </w:rPr>
      </w:pPr>
      <w:r w:rsidRPr="00866DAF">
        <w:rPr>
          <w:rStyle w:val="comment1"/>
          <w:sz w:val="18"/>
        </w:rPr>
        <w:t>-- |   1002 | John   | Roddick  |            1 | john.roddick@flinders.edu.au  |</w:t>
      </w:r>
    </w:p>
    <w:p w14:paraId="2C23D34F" w14:textId="77777777" w:rsidR="007851C6" w:rsidRPr="00866DAF" w:rsidRDefault="007851C6">
      <w:pPr>
        <w:pStyle w:val="HTMLPreformatted"/>
        <w:divId w:val="917055088"/>
        <w:rPr>
          <w:rStyle w:val="comment1"/>
          <w:sz w:val="18"/>
        </w:rPr>
      </w:pPr>
      <w:r w:rsidRPr="00866DAF">
        <w:rPr>
          <w:rStyle w:val="comment1"/>
          <w:sz w:val="18"/>
        </w:rPr>
        <w:t>-- |   1003 | Jennie | Brand    |            0 | jennie.brand@flinders.edu.au  |</w:t>
      </w:r>
    </w:p>
    <w:p w14:paraId="756E55D0" w14:textId="77777777" w:rsidR="007851C6" w:rsidRPr="00866DAF" w:rsidRDefault="007851C6">
      <w:pPr>
        <w:pStyle w:val="HTMLPreformatted"/>
        <w:divId w:val="917055088"/>
        <w:rPr>
          <w:rStyle w:val="comment1"/>
          <w:sz w:val="18"/>
        </w:rPr>
      </w:pPr>
      <w:r w:rsidRPr="00866DAF">
        <w:rPr>
          <w:rStyle w:val="comment1"/>
          <w:sz w:val="18"/>
        </w:rPr>
        <w:t>-- +--------+--------+----------+--------------+-------------------------------+</w:t>
      </w:r>
    </w:p>
    <w:p w14:paraId="24DEFDC8"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URRENT_RHD_USER $$</w:t>
      </w:r>
    </w:p>
    <w:p w14:paraId="19BAA6D1"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CURRENT_RHD_USER</w:t>
      </w:r>
      <w:r w:rsidRPr="00866DAF">
        <w:rPr>
          <w:sz w:val="18"/>
        </w:rPr>
        <w:t xml:space="preserve">() </w:t>
      </w:r>
    </w:p>
    <w:p w14:paraId="289E6C81" w14:textId="77777777" w:rsidR="007851C6" w:rsidRPr="00866DAF" w:rsidRDefault="007851C6">
      <w:pPr>
        <w:pStyle w:val="HTMLPreformatted"/>
        <w:divId w:val="917055088"/>
        <w:rPr>
          <w:sz w:val="18"/>
        </w:rPr>
      </w:pPr>
      <w:r w:rsidRPr="00866DAF">
        <w:rPr>
          <w:rStyle w:val="keyword1"/>
          <w:sz w:val="18"/>
        </w:rPr>
        <w:t>RETURNS</w:t>
      </w:r>
      <w:r w:rsidRPr="00866DAF">
        <w:rPr>
          <w:sz w:val="18"/>
        </w:rPr>
        <w:t xml:space="preserve"> mediumint</w:t>
      </w:r>
    </w:p>
    <w:p w14:paraId="60B55CC4" w14:textId="77777777" w:rsidR="007851C6" w:rsidRPr="00866DAF" w:rsidRDefault="007851C6">
      <w:pPr>
        <w:pStyle w:val="HTMLPreformatted"/>
        <w:divId w:val="917055088"/>
        <w:rPr>
          <w:sz w:val="18"/>
        </w:rPr>
      </w:pPr>
      <w:r w:rsidRPr="00866DAF">
        <w:rPr>
          <w:rStyle w:val="keyword1"/>
          <w:sz w:val="18"/>
        </w:rPr>
        <w:t>DETERMINISTIC</w:t>
      </w:r>
    </w:p>
    <w:p w14:paraId="28B4A51E" w14:textId="77777777" w:rsidR="007851C6" w:rsidRPr="00866DAF" w:rsidRDefault="007851C6">
      <w:pPr>
        <w:pStyle w:val="HTMLPreformatted"/>
        <w:divId w:val="917055088"/>
        <w:rPr>
          <w:sz w:val="18"/>
        </w:rPr>
      </w:pPr>
      <w:r w:rsidRPr="00866DAF">
        <w:rPr>
          <w:rStyle w:val="keyword1"/>
          <w:sz w:val="18"/>
        </w:rPr>
        <w:t>BEGIN</w:t>
      </w:r>
    </w:p>
    <w:p w14:paraId="352F488A" w14:textId="77777777" w:rsidR="007851C6" w:rsidRPr="00866DAF" w:rsidRDefault="007851C6">
      <w:pPr>
        <w:pStyle w:val="HTMLPreformatted"/>
        <w:divId w:val="917055088"/>
        <w:rPr>
          <w:sz w:val="18"/>
        </w:rPr>
      </w:pPr>
      <w:r w:rsidRPr="00866DAF">
        <w:rPr>
          <w:sz w:val="18"/>
        </w:rPr>
        <w:t xml:space="preserve">  </w:t>
      </w:r>
      <w:r w:rsidRPr="00866DAF">
        <w:rPr>
          <w:rStyle w:val="keyword1"/>
          <w:sz w:val="18"/>
        </w:rPr>
        <w:t>RETURN</w:t>
      </w:r>
      <w:r w:rsidRPr="00866DAF">
        <w:rPr>
          <w:sz w:val="18"/>
        </w:rPr>
        <w:t xml:space="preserve"> 1000;</w:t>
      </w:r>
    </w:p>
    <w:p w14:paraId="71FEAB66" w14:textId="77777777" w:rsidR="007851C6" w:rsidRPr="00866DAF" w:rsidRDefault="007851C6">
      <w:pPr>
        <w:pStyle w:val="HTMLPreformatted"/>
        <w:divId w:val="917055088"/>
        <w:rPr>
          <w:rStyle w:val="comment1"/>
          <w:sz w:val="18"/>
        </w:rPr>
      </w:pPr>
      <w:r w:rsidRPr="00866DAF">
        <w:rPr>
          <w:rStyle w:val="comment1"/>
          <w:sz w:val="18"/>
        </w:rPr>
        <w:t>--  RETURN 1001;</w:t>
      </w:r>
    </w:p>
    <w:p w14:paraId="52025D04" w14:textId="77777777" w:rsidR="007851C6" w:rsidRPr="00866DAF" w:rsidRDefault="007851C6">
      <w:pPr>
        <w:pStyle w:val="HTMLPreformatted"/>
        <w:divId w:val="917055088"/>
        <w:rPr>
          <w:sz w:val="18"/>
        </w:rPr>
      </w:pPr>
      <w:r w:rsidRPr="00866DAF">
        <w:rPr>
          <w:rStyle w:val="keyword1"/>
          <w:sz w:val="18"/>
        </w:rPr>
        <w:t>END</w:t>
      </w:r>
      <w:r w:rsidRPr="00866DAF">
        <w:rPr>
          <w:sz w:val="18"/>
        </w:rPr>
        <w:t xml:space="preserve"> $$</w:t>
      </w:r>
    </w:p>
    <w:p w14:paraId="3FB7511F" w14:textId="77777777" w:rsidR="007851C6" w:rsidRPr="00866DAF" w:rsidRDefault="007851C6">
      <w:pPr>
        <w:pStyle w:val="HTMLPreformatted"/>
        <w:divId w:val="917055088"/>
        <w:rPr>
          <w:sz w:val="18"/>
        </w:rPr>
      </w:pPr>
    </w:p>
    <w:p w14:paraId="76AFF6F6"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URRENT_RHD_TIMESTAMP $$</w:t>
      </w:r>
    </w:p>
    <w:p w14:paraId="57A2405D"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CURRENT_RHD_TIMESTAMP</w:t>
      </w:r>
      <w:r w:rsidRPr="00866DAF">
        <w:rPr>
          <w:sz w:val="18"/>
        </w:rPr>
        <w:t xml:space="preserve">() </w:t>
      </w:r>
    </w:p>
    <w:p w14:paraId="068C1983" w14:textId="77777777" w:rsidR="007851C6" w:rsidRPr="00866DAF" w:rsidRDefault="007851C6">
      <w:pPr>
        <w:pStyle w:val="HTMLPreformatted"/>
        <w:divId w:val="917055088"/>
        <w:rPr>
          <w:sz w:val="18"/>
        </w:rPr>
      </w:pPr>
      <w:r w:rsidRPr="00866DAF">
        <w:rPr>
          <w:rStyle w:val="keyword1"/>
          <w:sz w:val="18"/>
        </w:rPr>
        <w:t>RETURNS</w:t>
      </w:r>
      <w:r w:rsidRPr="00866DAF">
        <w:rPr>
          <w:sz w:val="18"/>
        </w:rPr>
        <w:t xml:space="preserve"> </w:t>
      </w:r>
      <w:r w:rsidRPr="00866DAF">
        <w:rPr>
          <w:rStyle w:val="type1"/>
          <w:sz w:val="18"/>
        </w:rPr>
        <w:t>char</w:t>
      </w:r>
      <w:r w:rsidRPr="00866DAF">
        <w:rPr>
          <w:sz w:val="18"/>
        </w:rPr>
        <w:t>(19)</w:t>
      </w:r>
    </w:p>
    <w:p w14:paraId="47BB7561" w14:textId="77777777" w:rsidR="007851C6" w:rsidRPr="00866DAF" w:rsidRDefault="007851C6">
      <w:pPr>
        <w:pStyle w:val="HTMLPreformatted"/>
        <w:divId w:val="917055088"/>
        <w:rPr>
          <w:sz w:val="18"/>
        </w:rPr>
      </w:pPr>
      <w:r w:rsidRPr="00866DAF">
        <w:rPr>
          <w:rStyle w:val="keyword1"/>
          <w:sz w:val="18"/>
        </w:rPr>
        <w:t>DETERMINISTIC</w:t>
      </w:r>
    </w:p>
    <w:p w14:paraId="7D92EC51" w14:textId="77777777" w:rsidR="007851C6" w:rsidRPr="00866DAF" w:rsidRDefault="007851C6">
      <w:pPr>
        <w:pStyle w:val="HTMLPreformatted"/>
        <w:divId w:val="917055088"/>
        <w:rPr>
          <w:sz w:val="18"/>
        </w:rPr>
      </w:pPr>
      <w:r w:rsidRPr="00866DAF">
        <w:rPr>
          <w:rStyle w:val="keyword1"/>
          <w:sz w:val="18"/>
        </w:rPr>
        <w:t>BEGIN</w:t>
      </w:r>
    </w:p>
    <w:p w14:paraId="0880D6B7" w14:textId="77777777" w:rsidR="007851C6" w:rsidRPr="00866DAF" w:rsidRDefault="007851C6">
      <w:pPr>
        <w:pStyle w:val="HTMLPreformatted"/>
        <w:divId w:val="917055088"/>
        <w:rPr>
          <w:sz w:val="18"/>
        </w:rPr>
      </w:pPr>
      <w:r w:rsidRPr="00866DAF">
        <w:rPr>
          <w:sz w:val="18"/>
        </w:rPr>
        <w:t xml:space="preserve">  </w:t>
      </w:r>
      <w:r w:rsidRPr="00866DAF">
        <w:rPr>
          <w:rStyle w:val="keyword1"/>
          <w:sz w:val="18"/>
        </w:rPr>
        <w:t>RETURN</w:t>
      </w:r>
      <w:r w:rsidRPr="00866DAF">
        <w:rPr>
          <w:sz w:val="18"/>
        </w:rPr>
        <w:t xml:space="preserve"> </w:t>
      </w:r>
      <w:r w:rsidRPr="00866DAF">
        <w:rPr>
          <w:rStyle w:val="string1"/>
          <w:sz w:val="18"/>
        </w:rPr>
        <w:t>'2014-05-17 12:00:00'</w:t>
      </w:r>
      <w:r w:rsidRPr="00866DAF">
        <w:rPr>
          <w:sz w:val="18"/>
        </w:rPr>
        <w:t>;</w:t>
      </w:r>
    </w:p>
    <w:p w14:paraId="51B9E48D" w14:textId="77777777" w:rsidR="007851C6" w:rsidRPr="00866DAF" w:rsidRDefault="007851C6">
      <w:pPr>
        <w:pStyle w:val="HTMLPreformatted"/>
        <w:divId w:val="917055088"/>
        <w:rPr>
          <w:rStyle w:val="comment1"/>
          <w:sz w:val="18"/>
        </w:rPr>
      </w:pPr>
      <w:r w:rsidRPr="00866DAF">
        <w:rPr>
          <w:rStyle w:val="comment1"/>
          <w:sz w:val="18"/>
        </w:rPr>
        <w:t>--  RETURN current_timestamp();</w:t>
      </w:r>
    </w:p>
    <w:p w14:paraId="6381C64B" w14:textId="77777777" w:rsidR="007851C6" w:rsidRPr="00866DAF" w:rsidRDefault="007851C6">
      <w:pPr>
        <w:pStyle w:val="HTMLPreformatted"/>
        <w:divId w:val="917055088"/>
        <w:rPr>
          <w:sz w:val="18"/>
        </w:rPr>
      </w:pPr>
      <w:r w:rsidRPr="00866DAF">
        <w:rPr>
          <w:rStyle w:val="keyword1"/>
          <w:sz w:val="18"/>
        </w:rPr>
        <w:t>END</w:t>
      </w:r>
      <w:r w:rsidRPr="00866DAF">
        <w:rPr>
          <w:sz w:val="18"/>
        </w:rPr>
        <w:t xml:space="preserve"> $$</w:t>
      </w:r>
    </w:p>
    <w:p w14:paraId="04A1199F" w14:textId="77777777" w:rsidR="007851C6" w:rsidRPr="00866DAF" w:rsidRDefault="007851C6">
      <w:pPr>
        <w:pStyle w:val="HTMLPreformatted"/>
        <w:divId w:val="917055088"/>
        <w:rPr>
          <w:sz w:val="18"/>
        </w:rPr>
      </w:pPr>
    </w:p>
    <w:p w14:paraId="33608B3B" w14:textId="77777777" w:rsidR="007851C6" w:rsidRPr="00866DAF" w:rsidRDefault="007851C6">
      <w:pPr>
        <w:pStyle w:val="HTMLPreformatted"/>
        <w:divId w:val="917055088"/>
        <w:rPr>
          <w:sz w:val="18"/>
        </w:rPr>
      </w:pPr>
      <w:r w:rsidRPr="00866DAF">
        <w:rPr>
          <w:rStyle w:val="keyword1"/>
          <w:sz w:val="18"/>
        </w:rPr>
        <w:t>DROP</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URRENT_RHD_DATE $$</w:t>
      </w:r>
    </w:p>
    <w:p w14:paraId="19CA1F31" w14:textId="77777777" w:rsidR="007851C6" w:rsidRPr="00866DAF" w:rsidRDefault="007851C6">
      <w:pPr>
        <w:pStyle w:val="HTMLPreformatted"/>
        <w:divId w:val="917055088"/>
        <w:rPr>
          <w:sz w:val="18"/>
        </w:rPr>
      </w:pPr>
      <w:r w:rsidRPr="00866DAF">
        <w:rPr>
          <w:rStyle w:val="keyword1"/>
          <w:sz w:val="18"/>
        </w:rPr>
        <w:t>CREATE</w:t>
      </w:r>
      <w:r w:rsidRPr="00866DAF">
        <w:rPr>
          <w:sz w:val="18"/>
        </w:rPr>
        <w:t xml:space="preserve"> </w:t>
      </w:r>
      <w:r w:rsidRPr="00866DAF">
        <w:rPr>
          <w:rStyle w:val="keyword1"/>
          <w:sz w:val="18"/>
        </w:rPr>
        <w:t>FUNCTION</w:t>
      </w:r>
      <w:r w:rsidRPr="00866DAF">
        <w:rPr>
          <w:sz w:val="18"/>
        </w:rPr>
        <w:t xml:space="preserve"> </w:t>
      </w:r>
      <w:r w:rsidRPr="00866DAF">
        <w:rPr>
          <w:rStyle w:val="function-name1"/>
          <w:sz w:val="18"/>
        </w:rPr>
        <w:t>CURRENT_RHD_DATE</w:t>
      </w:r>
      <w:r w:rsidRPr="00866DAF">
        <w:rPr>
          <w:sz w:val="18"/>
        </w:rPr>
        <w:t>()</w:t>
      </w:r>
    </w:p>
    <w:p w14:paraId="7A1B5C96" w14:textId="77777777" w:rsidR="007851C6" w:rsidRPr="00866DAF" w:rsidRDefault="007851C6">
      <w:pPr>
        <w:pStyle w:val="HTMLPreformatted"/>
        <w:divId w:val="917055088"/>
        <w:rPr>
          <w:sz w:val="18"/>
        </w:rPr>
      </w:pPr>
      <w:r w:rsidRPr="00866DAF">
        <w:rPr>
          <w:rStyle w:val="keyword1"/>
          <w:sz w:val="18"/>
        </w:rPr>
        <w:t>RETURNS</w:t>
      </w:r>
      <w:r w:rsidRPr="00866DAF">
        <w:rPr>
          <w:sz w:val="18"/>
        </w:rPr>
        <w:t xml:space="preserve"> </w:t>
      </w:r>
      <w:r w:rsidRPr="00866DAF">
        <w:rPr>
          <w:rStyle w:val="type1"/>
          <w:sz w:val="18"/>
        </w:rPr>
        <w:t>char</w:t>
      </w:r>
      <w:r w:rsidRPr="00866DAF">
        <w:rPr>
          <w:sz w:val="18"/>
        </w:rPr>
        <w:t>(10)</w:t>
      </w:r>
    </w:p>
    <w:p w14:paraId="06BBD2C4" w14:textId="77777777" w:rsidR="007851C6" w:rsidRPr="00866DAF" w:rsidRDefault="007851C6">
      <w:pPr>
        <w:pStyle w:val="HTMLPreformatted"/>
        <w:divId w:val="917055088"/>
        <w:rPr>
          <w:sz w:val="18"/>
        </w:rPr>
      </w:pPr>
      <w:r w:rsidRPr="00866DAF">
        <w:rPr>
          <w:rStyle w:val="keyword1"/>
          <w:sz w:val="18"/>
        </w:rPr>
        <w:t>DETERMINISTIC</w:t>
      </w:r>
    </w:p>
    <w:p w14:paraId="6E916ECF" w14:textId="77777777" w:rsidR="007851C6" w:rsidRPr="00866DAF" w:rsidRDefault="007851C6">
      <w:pPr>
        <w:pStyle w:val="HTMLPreformatted"/>
        <w:divId w:val="917055088"/>
        <w:rPr>
          <w:sz w:val="18"/>
        </w:rPr>
      </w:pPr>
      <w:r w:rsidRPr="00866DAF">
        <w:rPr>
          <w:rStyle w:val="keyword1"/>
          <w:sz w:val="18"/>
        </w:rPr>
        <w:t>BEGIN</w:t>
      </w:r>
    </w:p>
    <w:p w14:paraId="5C54F196" w14:textId="77777777" w:rsidR="007851C6" w:rsidRPr="00866DAF" w:rsidRDefault="007851C6">
      <w:pPr>
        <w:pStyle w:val="HTMLPreformatted"/>
        <w:divId w:val="917055088"/>
        <w:rPr>
          <w:sz w:val="18"/>
        </w:rPr>
      </w:pPr>
      <w:r w:rsidRPr="00866DAF">
        <w:rPr>
          <w:sz w:val="18"/>
        </w:rPr>
        <w:t xml:space="preserve">  </w:t>
      </w:r>
      <w:r w:rsidRPr="00866DAF">
        <w:rPr>
          <w:rStyle w:val="keyword1"/>
          <w:sz w:val="18"/>
        </w:rPr>
        <w:t>RETURN</w:t>
      </w:r>
      <w:r w:rsidRPr="00866DAF">
        <w:rPr>
          <w:sz w:val="18"/>
        </w:rPr>
        <w:t xml:space="preserve"> </w:t>
      </w:r>
      <w:r w:rsidRPr="00866DAF">
        <w:rPr>
          <w:rStyle w:val="type1"/>
          <w:sz w:val="18"/>
        </w:rPr>
        <w:t>DATE</w:t>
      </w:r>
      <w:r w:rsidRPr="00866DAF">
        <w:rPr>
          <w:sz w:val="18"/>
        </w:rPr>
        <w:t>(CURRENT_RHD_TIMESTAMP());</w:t>
      </w:r>
    </w:p>
    <w:p w14:paraId="41C4E108" w14:textId="77777777" w:rsidR="007851C6" w:rsidRPr="00866DAF" w:rsidRDefault="007851C6">
      <w:pPr>
        <w:pStyle w:val="HTMLPreformatted"/>
        <w:divId w:val="917055088"/>
        <w:rPr>
          <w:sz w:val="18"/>
        </w:rPr>
      </w:pPr>
      <w:r w:rsidRPr="00866DAF">
        <w:rPr>
          <w:rStyle w:val="keyword1"/>
          <w:sz w:val="18"/>
        </w:rPr>
        <w:t>END</w:t>
      </w:r>
      <w:r w:rsidRPr="00866DAF">
        <w:rPr>
          <w:sz w:val="18"/>
        </w:rPr>
        <w:t xml:space="preserve"> $$</w:t>
      </w:r>
    </w:p>
    <w:p w14:paraId="38F9CC12" w14:textId="77777777" w:rsidR="007851C6" w:rsidRPr="00866DAF" w:rsidRDefault="007851C6">
      <w:pPr>
        <w:pStyle w:val="HTMLPreformatted"/>
        <w:divId w:val="917055088"/>
        <w:rPr>
          <w:sz w:val="18"/>
        </w:rPr>
      </w:pPr>
    </w:p>
    <w:p w14:paraId="6216920C" w14:textId="77777777" w:rsidR="007851C6" w:rsidRPr="00866DAF" w:rsidRDefault="007851C6">
      <w:pPr>
        <w:pStyle w:val="HTMLPreformatted"/>
        <w:divId w:val="917055088"/>
        <w:rPr>
          <w:sz w:val="18"/>
        </w:rPr>
      </w:pPr>
      <w:r w:rsidRPr="00866DAF">
        <w:rPr>
          <w:sz w:val="18"/>
        </w:rPr>
        <w:t>DELIMITER ;</w:t>
      </w:r>
    </w:p>
    <w:p w14:paraId="16EDC974" w14:textId="77777777" w:rsidR="007851C6" w:rsidRDefault="007851C6">
      <w:pPr>
        <w:pStyle w:val="HTMLPreformatted"/>
        <w:divId w:val="917055088"/>
      </w:pPr>
    </w:p>
    <w:p w14:paraId="3B561A9E" w14:textId="77777777" w:rsidR="007851C6" w:rsidRDefault="007851C6" w:rsidP="007851C6">
      <w:pPr>
        <w:pStyle w:val="Heading4"/>
        <w:numPr>
          <w:ilvl w:val="3"/>
          <w:numId w:val="6"/>
        </w:numPr>
      </w:pPr>
      <w:bookmarkStart w:id="43" w:name="_Toc390348433"/>
      <w:r>
        <w:t>Views for all staff, including professional staff</w:t>
      </w:r>
      <w:bookmarkEnd w:id="43"/>
    </w:p>
    <w:p w14:paraId="7147F111" w14:textId="77777777" w:rsidR="007851C6" w:rsidRDefault="007851C6">
      <w:pPr>
        <w:pStyle w:val="HTMLPreformatted"/>
        <w:divId w:val="1226184281"/>
      </w:pPr>
    </w:p>
    <w:p w14:paraId="6FF818ED" w14:textId="77777777" w:rsidR="007851C6" w:rsidRPr="00866DAF" w:rsidRDefault="007851C6">
      <w:pPr>
        <w:pStyle w:val="HTMLPreformatted"/>
        <w:divId w:val="1226184281"/>
        <w:rPr>
          <w:rStyle w:val="comment1"/>
          <w:sz w:val="18"/>
        </w:rPr>
      </w:pPr>
      <w:r w:rsidRPr="00866DAF">
        <w:rPr>
          <w:rStyle w:val="comment1"/>
          <w:sz w:val="18"/>
        </w:rPr>
        <w:t>-- -----------------------------------------------------------------------------</w:t>
      </w:r>
    </w:p>
    <w:p w14:paraId="1BE130C3" w14:textId="77777777" w:rsidR="007851C6" w:rsidRPr="00866DAF" w:rsidRDefault="007851C6">
      <w:pPr>
        <w:pStyle w:val="HTMLPreformatted"/>
        <w:divId w:val="1226184281"/>
        <w:rPr>
          <w:rStyle w:val="comment1"/>
          <w:sz w:val="18"/>
        </w:rPr>
      </w:pPr>
      <w:r w:rsidRPr="00866DAF">
        <w:rPr>
          <w:rStyle w:val="comment1"/>
          <w:sz w:val="18"/>
        </w:rPr>
        <w:t>-- For a member of staff, create a view that's shows all the ongoing</w:t>
      </w:r>
    </w:p>
    <w:p w14:paraId="29187BA3" w14:textId="77777777" w:rsidR="007851C6" w:rsidRPr="00866DAF" w:rsidRDefault="007851C6">
      <w:pPr>
        <w:pStyle w:val="HTMLPreformatted"/>
        <w:divId w:val="1226184281"/>
        <w:rPr>
          <w:rStyle w:val="comment1"/>
          <w:sz w:val="18"/>
        </w:rPr>
      </w:pPr>
      <w:r w:rsidRPr="00866DAF">
        <w:rPr>
          <w:rStyle w:val="comment1"/>
          <w:sz w:val="18"/>
        </w:rPr>
        <w:t>-- applications that they're in some way working on.</w:t>
      </w:r>
    </w:p>
    <w:p w14:paraId="2B4BEB0A" w14:textId="77777777" w:rsidR="007851C6" w:rsidRPr="00866DAF" w:rsidRDefault="007851C6">
      <w:pPr>
        <w:pStyle w:val="HTMLPreformatted"/>
        <w:divId w:val="1226184281"/>
        <w:rPr>
          <w:rStyle w:val="comment1"/>
          <w:sz w:val="18"/>
        </w:rPr>
      </w:pPr>
      <w:r w:rsidRPr="00866DAF">
        <w:rPr>
          <w:rStyle w:val="comment1"/>
          <w:sz w:val="18"/>
        </w:rPr>
        <w:t>--</w:t>
      </w:r>
    </w:p>
    <w:p w14:paraId="1A84BBC5" w14:textId="77777777" w:rsidR="007851C6" w:rsidRPr="00866DAF" w:rsidRDefault="007851C6">
      <w:pPr>
        <w:pStyle w:val="HTMLPreformatted"/>
        <w:divId w:val="1226184281"/>
        <w:rPr>
          <w:rStyle w:val="comment1"/>
          <w:sz w:val="18"/>
        </w:rPr>
      </w:pPr>
      <w:r w:rsidRPr="00866DAF">
        <w:rPr>
          <w:rStyle w:val="comment1"/>
          <w:sz w:val="18"/>
        </w:rPr>
        <w:t>-- In the following, we have hard-coded a user/staff ID of 1000, as we don't</w:t>
      </w:r>
    </w:p>
    <w:p w14:paraId="712445F0" w14:textId="77777777" w:rsidR="007851C6" w:rsidRPr="00866DAF" w:rsidRDefault="007851C6">
      <w:pPr>
        <w:pStyle w:val="HTMLPreformatted"/>
        <w:divId w:val="1226184281"/>
        <w:rPr>
          <w:rStyle w:val="comment1"/>
          <w:sz w:val="18"/>
        </w:rPr>
      </w:pPr>
      <w:r w:rsidRPr="00866DAF">
        <w:rPr>
          <w:rStyle w:val="comment1"/>
          <w:sz w:val="18"/>
        </w:rPr>
        <w:t>-- have permission in the CSEM MySQL server to create database users. In a real</w:t>
      </w:r>
    </w:p>
    <w:p w14:paraId="179BEC12" w14:textId="77777777" w:rsidR="007851C6" w:rsidRPr="00866DAF" w:rsidRDefault="007851C6">
      <w:pPr>
        <w:pStyle w:val="HTMLPreformatted"/>
        <w:divId w:val="1226184281"/>
        <w:rPr>
          <w:rStyle w:val="comment1"/>
          <w:sz w:val="18"/>
        </w:rPr>
      </w:pPr>
      <w:r w:rsidRPr="00866DAF">
        <w:rPr>
          <w:rStyle w:val="comment1"/>
          <w:sz w:val="18"/>
        </w:rPr>
        <w:t>-- system, we would replace the hard-coded values with the function USER() to</w:t>
      </w:r>
    </w:p>
    <w:p w14:paraId="53BC26F6" w14:textId="77777777" w:rsidR="007851C6" w:rsidRPr="00866DAF" w:rsidRDefault="007851C6">
      <w:pPr>
        <w:pStyle w:val="HTMLPreformatted"/>
        <w:divId w:val="1226184281"/>
        <w:rPr>
          <w:rStyle w:val="comment1"/>
          <w:sz w:val="18"/>
        </w:rPr>
      </w:pPr>
      <w:r w:rsidRPr="00866DAF">
        <w:rPr>
          <w:rStyle w:val="comment1"/>
          <w:sz w:val="18"/>
        </w:rPr>
        <w:t>-- get the current database user ID.</w:t>
      </w:r>
    </w:p>
    <w:p w14:paraId="742F7C96"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w:t>
      </w:r>
      <w:r w:rsidRPr="00866DAF">
        <w:rPr>
          <w:rStyle w:val="string1"/>
          <w:sz w:val="18"/>
        </w:rPr>
        <w:t>'Creating views for professional/all staff'</w:t>
      </w:r>
      <w:r w:rsidRPr="00866DAF">
        <w:rPr>
          <w:sz w:val="18"/>
        </w:rPr>
        <w:t>;</w:t>
      </w:r>
    </w:p>
    <w:p w14:paraId="5CCB82CC" w14:textId="77777777" w:rsidR="007851C6" w:rsidRPr="00866DAF" w:rsidRDefault="007851C6">
      <w:pPr>
        <w:pStyle w:val="HTMLPreformatted"/>
        <w:divId w:val="1226184281"/>
        <w:rPr>
          <w:sz w:val="18"/>
        </w:rPr>
      </w:pPr>
    </w:p>
    <w:p w14:paraId="0665B324" w14:textId="77777777" w:rsidR="007851C6" w:rsidRPr="00866DAF" w:rsidRDefault="007851C6">
      <w:pPr>
        <w:pStyle w:val="HTMLPreformatted"/>
        <w:divId w:val="1226184281"/>
        <w:rPr>
          <w:rStyle w:val="comment1"/>
          <w:sz w:val="18"/>
        </w:rPr>
      </w:pPr>
      <w:r w:rsidRPr="00866DAF">
        <w:rPr>
          <w:rStyle w:val="comment1"/>
          <w:sz w:val="18"/>
        </w:rPr>
        <w:t>-- All the Applications that the current user is marked as primary supervisor</w:t>
      </w:r>
    </w:p>
    <w:p w14:paraId="06961631"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_SupervisedPrimaryByMe_Expanded` ;</w:t>
      </w:r>
    </w:p>
    <w:p w14:paraId="46DE0C6C"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MyRHDApps_SupervisedPrimaryByMe_Expanded` </w:t>
      </w:r>
      <w:r w:rsidRPr="00866DAF">
        <w:rPr>
          <w:rStyle w:val="keyword1"/>
          <w:sz w:val="18"/>
        </w:rPr>
        <w:t>AS</w:t>
      </w:r>
    </w:p>
    <w:p w14:paraId="4F8F7508"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w:t>
      </w:r>
      <w:r w:rsidRPr="00866DAF">
        <w:rPr>
          <w:rStyle w:val="string1"/>
          <w:sz w:val="18"/>
        </w:rPr>
        <w:t>'a) primary supervisor'</w:t>
      </w:r>
      <w:r w:rsidRPr="00866DAF">
        <w:rPr>
          <w:sz w:val="18"/>
        </w:rPr>
        <w:t xml:space="preserve"> </w:t>
      </w:r>
      <w:r w:rsidRPr="00866DAF">
        <w:rPr>
          <w:rStyle w:val="keyword1"/>
          <w:sz w:val="18"/>
        </w:rPr>
        <w:t>AS</w:t>
      </w:r>
      <w:r w:rsidRPr="00866DAF">
        <w:rPr>
          <w:sz w:val="18"/>
        </w:rPr>
        <w:t xml:space="preserve"> `My </w:t>
      </w:r>
      <w:r w:rsidRPr="00866DAF">
        <w:rPr>
          <w:rStyle w:val="keyword1"/>
          <w:sz w:val="18"/>
        </w:rPr>
        <w:t>role</w:t>
      </w:r>
      <w:r w:rsidRPr="00866DAF">
        <w:rPr>
          <w:sz w:val="18"/>
        </w:rPr>
        <w:t>`, App.*</w:t>
      </w:r>
    </w:p>
    <w:p w14:paraId="4D89A007" w14:textId="77777777" w:rsidR="007851C6" w:rsidRPr="00866DAF" w:rsidRDefault="007851C6">
      <w:pPr>
        <w:pStyle w:val="HTMLPreformatted"/>
        <w:divId w:val="1226184281"/>
        <w:rPr>
          <w:sz w:val="18"/>
        </w:rPr>
      </w:pPr>
      <w:r w:rsidRPr="00866DAF">
        <w:rPr>
          <w:rStyle w:val="keyword1"/>
          <w:sz w:val="18"/>
        </w:rPr>
        <w:t>FROM</w:t>
      </w:r>
      <w:r w:rsidRPr="00866DAF">
        <w:rPr>
          <w:sz w:val="18"/>
        </w:rPr>
        <w:t xml:space="preserve"> Application_Ongoing_Expanded App</w:t>
      </w:r>
    </w:p>
    <w:p w14:paraId="33CD0A81" w14:textId="77777777" w:rsidR="007851C6" w:rsidRPr="00866DAF" w:rsidRDefault="007851C6">
      <w:pPr>
        <w:pStyle w:val="HTMLPreformatted"/>
        <w:divId w:val="1226184281"/>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primary</w:t>
      </w:r>
      <w:r w:rsidRPr="00866DAF">
        <w:rPr>
          <w:sz w:val="18"/>
        </w:rPr>
        <w:t>` Super</w:t>
      </w:r>
    </w:p>
    <w:p w14:paraId="5C18C829" w14:textId="77777777" w:rsidR="007851C6" w:rsidRPr="00866DAF" w:rsidRDefault="007851C6">
      <w:pPr>
        <w:pStyle w:val="HTMLPreformatted"/>
        <w:divId w:val="1226184281"/>
        <w:rPr>
          <w:sz w:val="18"/>
        </w:rPr>
      </w:pPr>
      <w:r w:rsidRPr="00866DAF">
        <w:rPr>
          <w:sz w:val="18"/>
        </w:rPr>
        <w:t xml:space="preserve">  </w:t>
      </w:r>
      <w:r w:rsidRPr="00866DAF">
        <w:rPr>
          <w:rStyle w:val="keyword1"/>
          <w:sz w:val="18"/>
        </w:rPr>
        <w:t>ON</w:t>
      </w:r>
      <w:r w:rsidRPr="00866DAF">
        <w:rPr>
          <w:sz w:val="18"/>
        </w:rPr>
        <w:t xml:space="preserve"> Super.ApplicationID = App.ApplicationID</w:t>
      </w:r>
    </w:p>
    <w:p w14:paraId="3DC3A9CE" w14:textId="77777777" w:rsidR="007851C6" w:rsidRPr="00866DAF" w:rsidRDefault="007851C6">
      <w:pPr>
        <w:pStyle w:val="HTMLPreformatted"/>
        <w:divId w:val="1226184281"/>
        <w:rPr>
          <w:sz w:val="18"/>
        </w:rPr>
      </w:pPr>
      <w:r w:rsidRPr="00866DAF">
        <w:rPr>
          <w:rStyle w:val="keyword1"/>
          <w:sz w:val="18"/>
        </w:rPr>
        <w:t>WHERE</w:t>
      </w:r>
      <w:r w:rsidRPr="00866DAF">
        <w:rPr>
          <w:sz w:val="18"/>
        </w:rPr>
        <w:t xml:space="preserve"> Super.StaffID = CURRENT_RHD_USER() ;</w:t>
      </w:r>
    </w:p>
    <w:p w14:paraId="165626AB" w14:textId="77777777" w:rsidR="007851C6" w:rsidRPr="00866DAF" w:rsidRDefault="007851C6">
      <w:pPr>
        <w:pStyle w:val="HTMLPreformatted"/>
        <w:divId w:val="1226184281"/>
        <w:rPr>
          <w:sz w:val="18"/>
        </w:rPr>
      </w:pPr>
    </w:p>
    <w:p w14:paraId="02163801" w14:textId="77777777" w:rsidR="007851C6" w:rsidRPr="00866DAF" w:rsidRDefault="007851C6">
      <w:pPr>
        <w:pStyle w:val="HTMLPreformatted"/>
        <w:divId w:val="1226184281"/>
        <w:rPr>
          <w:rStyle w:val="comment1"/>
          <w:sz w:val="18"/>
        </w:rPr>
      </w:pPr>
      <w:r w:rsidRPr="00866DAF">
        <w:rPr>
          <w:rStyle w:val="comment1"/>
          <w:sz w:val="18"/>
        </w:rPr>
        <w:t>-- ... as associate supervisor</w:t>
      </w:r>
    </w:p>
    <w:p w14:paraId="296F3596"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_SupervisedAssociateByMe_Expanded` ;</w:t>
      </w:r>
    </w:p>
    <w:p w14:paraId="2A679051"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MyRHDApps_SupervisedAssociateByMe_Expanded` </w:t>
      </w:r>
      <w:r w:rsidRPr="00866DAF">
        <w:rPr>
          <w:rStyle w:val="keyword1"/>
          <w:sz w:val="18"/>
        </w:rPr>
        <w:t>AS</w:t>
      </w:r>
    </w:p>
    <w:p w14:paraId="62182F38"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w:t>
      </w:r>
      <w:r w:rsidRPr="00866DAF">
        <w:rPr>
          <w:rStyle w:val="string1"/>
          <w:sz w:val="18"/>
        </w:rPr>
        <w:t>'b) associate supervisor'</w:t>
      </w:r>
      <w:r w:rsidRPr="00866DAF">
        <w:rPr>
          <w:sz w:val="18"/>
        </w:rPr>
        <w:t xml:space="preserve"> </w:t>
      </w:r>
      <w:r w:rsidRPr="00866DAF">
        <w:rPr>
          <w:rStyle w:val="keyword1"/>
          <w:sz w:val="18"/>
        </w:rPr>
        <w:t>AS</w:t>
      </w:r>
      <w:r w:rsidRPr="00866DAF">
        <w:rPr>
          <w:sz w:val="18"/>
        </w:rPr>
        <w:t xml:space="preserve"> `My </w:t>
      </w:r>
      <w:r w:rsidRPr="00866DAF">
        <w:rPr>
          <w:rStyle w:val="keyword1"/>
          <w:sz w:val="18"/>
        </w:rPr>
        <w:t>role</w:t>
      </w:r>
      <w:r w:rsidRPr="00866DAF">
        <w:rPr>
          <w:sz w:val="18"/>
        </w:rPr>
        <w:t>`, App.*</w:t>
      </w:r>
    </w:p>
    <w:p w14:paraId="54D84F3C" w14:textId="77777777" w:rsidR="007851C6" w:rsidRPr="00866DAF" w:rsidRDefault="007851C6">
      <w:pPr>
        <w:pStyle w:val="HTMLPreformatted"/>
        <w:divId w:val="1226184281"/>
        <w:rPr>
          <w:sz w:val="18"/>
        </w:rPr>
      </w:pPr>
      <w:r w:rsidRPr="00866DAF">
        <w:rPr>
          <w:rStyle w:val="keyword1"/>
          <w:sz w:val="18"/>
        </w:rPr>
        <w:t>FROM</w:t>
      </w:r>
      <w:r w:rsidRPr="00866DAF">
        <w:rPr>
          <w:sz w:val="18"/>
        </w:rPr>
        <w:t xml:space="preserve"> Application_Ongoing_Expanded App</w:t>
      </w:r>
    </w:p>
    <w:p w14:paraId="09648D1D" w14:textId="77777777" w:rsidR="007851C6" w:rsidRPr="00866DAF" w:rsidRDefault="007851C6">
      <w:pPr>
        <w:pStyle w:val="HTMLPreformatted"/>
        <w:divId w:val="1226184281"/>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xml:space="preserve"> associate` Super</w:t>
      </w:r>
    </w:p>
    <w:p w14:paraId="71863C9E" w14:textId="77777777" w:rsidR="007851C6" w:rsidRPr="00866DAF" w:rsidRDefault="007851C6">
      <w:pPr>
        <w:pStyle w:val="HTMLPreformatted"/>
        <w:divId w:val="1226184281"/>
        <w:rPr>
          <w:sz w:val="18"/>
        </w:rPr>
      </w:pPr>
      <w:r w:rsidRPr="00866DAF">
        <w:rPr>
          <w:sz w:val="18"/>
        </w:rPr>
        <w:t xml:space="preserve">  </w:t>
      </w:r>
      <w:r w:rsidRPr="00866DAF">
        <w:rPr>
          <w:rStyle w:val="keyword1"/>
          <w:sz w:val="18"/>
        </w:rPr>
        <w:t>ON</w:t>
      </w:r>
      <w:r w:rsidRPr="00866DAF">
        <w:rPr>
          <w:sz w:val="18"/>
        </w:rPr>
        <w:t xml:space="preserve"> Super.ApplicationID = App.ApplicationID</w:t>
      </w:r>
    </w:p>
    <w:p w14:paraId="45D0643F" w14:textId="77777777" w:rsidR="007851C6" w:rsidRPr="00866DAF" w:rsidRDefault="007851C6">
      <w:pPr>
        <w:pStyle w:val="HTMLPreformatted"/>
        <w:divId w:val="1226184281"/>
        <w:rPr>
          <w:sz w:val="18"/>
        </w:rPr>
      </w:pPr>
      <w:r w:rsidRPr="00866DAF">
        <w:rPr>
          <w:rStyle w:val="keyword1"/>
          <w:sz w:val="18"/>
        </w:rPr>
        <w:t>WHERE</w:t>
      </w:r>
      <w:r w:rsidRPr="00866DAF">
        <w:rPr>
          <w:sz w:val="18"/>
        </w:rPr>
        <w:t xml:space="preserve"> Super.StaffID = CURRENT_RHD_USER() ;</w:t>
      </w:r>
    </w:p>
    <w:p w14:paraId="66A29F79" w14:textId="77777777" w:rsidR="007851C6" w:rsidRPr="00866DAF" w:rsidRDefault="007851C6">
      <w:pPr>
        <w:pStyle w:val="HTMLPreformatted"/>
        <w:divId w:val="1226184281"/>
        <w:rPr>
          <w:sz w:val="18"/>
        </w:rPr>
      </w:pPr>
    </w:p>
    <w:p w14:paraId="07CCD5F4" w14:textId="77777777" w:rsidR="007851C6" w:rsidRPr="00866DAF" w:rsidRDefault="007851C6">
      <w:pPr>
        <w:pStyle w:val="HTMLPreformatted"/>
        <w:divId w:val="1226184281"/>
        <w:rPr>
          <w:rStyle w:val="comment1"/>
          <w:sz w:val="18"/>
        </w:rPr>
      </w:pPr>
      <w:r w:rsidRPr="00866DAF">
        <w:rPr>
          <w:rStyle w:val="comment1"/>
          <w:sz w:val="18"/>
        </w:rPr>
        <w:t>-- All the Applications that the current user has flagged</w:t>
      </w:r>
    </w:p>
    <w:p w14:paraId="5838A1D2"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_FlaggedByMe_Expanded` ;</w:t>
      </w:r>
    </w:p>
    <w:p w14:paraId="0FA4C744"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MyRHDApps_FlaggedByMe_Expanded` </w:t>
      </w:r>
      <w:r w:rsidRPr="00866DAF">
        <w:rPr>
          <w:rStyle w:val="keyword1"/>
          <w:sz w:val="18"/>
        </w:rPr>
        <w:t>AS</w:t>
      </w:r>
    </w:p>
    <w:p w14:paraId="3F7D243D"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w:t>
      </w:r>
      <w:r w:rsidRPr="00866DAF">
        <w:rPr>
          <w:rStyle w:val="string1"/>
          <w:sz w:val="18"/>
        </w:rPr>
        <w:t>'c) flagged by me'</w:t>
      </w:r>
      <w:r w:rsidRPr="00866DAF">
        <w:rPr>
          <w:sz w:val="18"/>
        </w:rPr>
        <w:t xml:space="preserve"> </w:t>
      </w:r>
      <w:r w:rsidRPr="00866DAF">
        <w:rPr>
          <w:rStyle w:val="keyword1"/>
          <w:sz w:val="18"/>
        </w:rPr>
        <w:t>AS</w:t>
      </w:r>
      <w:r w:rsidRPr="00866DAF">
        <w:rPr>
          <w:sz w:val="18"/>
        </w:rPr>
        <w:t xml:space="preserve"> `My </w:t>
      </w:r>
      <w:r w:rsidRPr="00866DAF">
        <w:rPr>
          <w:rStyle w:val="keyword1"/>
          <w:sz w:val="18"/>
        </w:rPr>
        <w:t>role</w:t>
      </w:r>
      <w:r w:rsidRPr="00866DAF">
        <w:rPr>
          <w:sz w:val="18"/>
        </w:rPr>
        <w:t>`, App.*</w:t>
      </w:r>
    </w:p>
    <w:p w14:paraId="3EE41C44" w14:textId="77777777" w:rsidR="007851C6" w:rsidRPr="00866DAF" w:rsidRDefault="007851C6">
      <w:pPr>
        <w:pStyle w:val="HTMLPreformatted"/>
        <w:divId w:val="1226184281"/>
        <w:rPr>
          <w:sz w:val="18"/>
        </w:rPr>
      </w:pPr>
      <w:r w:rsidRPr="00866DAF">
        <w:rPr>
          <w:rStyle w:val="keyword1"/>
          <w:sz w:val="18"/>
        </w:rPr>
        <w:t>FROM</w:t>
      </w:r>
      <w:r w:rsidRPr="00866DAF">
        <w:rPr>
          <w:sz w:val="18"/>
        </w:rPr>
        <w:t xml:space="preserve"> Application_Ongoing_Expanded App</w:t>
      </w:r>
    </w:p>
    <w:p w14:paraId="501D29F4" w14:textId="77777777" w:rsidR="007851C6" w:rsidRPr="00866DAF" w:rsidRDefault="007851C6">
      <w:pPr>
        <w:pStyle w:val="HTMLPreformatted"/>
        <w:divId w:val="1226184281"/>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University Staff Member_Application` Flag</w:t>
      </w:r>
    </w:p>
    <w:p w14:paraId="09DF59E6" w14:textId="77777777" w:rsidR="007851C6" w:rsidRPr="00866DAF" w:rsidRDefault="007851C6">
      <w:pPr>
        <w:pStyle w:val="HTMLPreformatted"/>
        <w:divId w:val="1226184281"/>
        <w:rPr>
          <w:sz w:val="18"/>
        </w:rPr>
      </w:pPr>
      <w:r w:rsidRPr="00866DAF">
        <w:rPr>
          <w:sz w:val="18"/>
        </w:rPr>
        <w:t xml:space="preserve">  </w:t>
      </w:r>
      <w:r w:rsidRPr="00866DAF">
        <w:rPr>
          <w:rStyle w:val="keyword1"/>
          <w:sz w:val="18"/>
        </w:rPr>
        <w:t>ON</w:t>
      </w:r>
      <w:r w:rsidRPr="00866DAF">
        <w:rPr>
          <w:sz w:val="18"/>
        </w:rPr>
        <w:t xml:space="preserve"> Flag.ApplicationID = App.ApplicationID</w:t>
      </w:r>
    </w:p>
    <w:p w14:paraId="58888161" w14:textId="77777777" w:rsidR="007851C6" w:rsidRPr="00866DAF" w:rsidRDefault="007851C6">
      <w:pPr>
        <w:pStyle w:val="HTMLPreformatted"/>
        <w:divId w:val="1226184281"/>
        <w:rPr>
          <w:sz w:val="18"/>
        </w:rPr>
      </w:pPr>
      <w:r w:rsidRPr="00866DAF">
        <w:rPr>
          <w:rStyle w:val="keyword1"/>
          <w:sz w:val="18"/>
        </w:rPr>
        <w:t>WHERE</w:t>
      </w:r>
      <w:r w:rsidRPr="00866DAF">
        <w:rPr>
          <w:sz w:val="18"/>
        </w:rPr>
        <w:t xml:space="preserve"> Flag.StaffID = CURRENT_RHD_USER()</w:t>
      </w:r>
    </w:p>
    <w:p w14:paraId="07D84241" w14:textId="77777777" w:rsidR="007851C6" w:rsidRPr="00866DAF" w:rsidRDefault="007851C6">
      <w:pPr>
        <w:pStyle w:val="HTMLPreformatted"/>
        <w:divId w:val="1226184281"/>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App.ApplicationID </w:t>
      </w:r>
      <w:r w:rsidRPr="00866DAF">
        <w:rPr>
          <w:rStyle w:val="keyword1"/>
          <w:sz w:val="18"/>
        </w:rPr>
        <w:t>DESC</w:t>
      </w:r>
      <w:r w:rsidRPr="00866DAF">
        <w:rPr>
          <w:sz w:val="18"/>
        </w:rPr>
        <w:t>;</w:t>
      </w:r>
    </w:p>
    <w:p w14:paraId="0E726D31" w14:textId="77777777" w:rsidR="007851C6" w:rsidRPr="00866DAF" w:rsidRDefault="007851C6">
      <w:pPr>
        <w:pStyle w:val="HTMLPreformatted"/>
        <w:divId w:val="1226184281"/>
        <w:rPr>
          <w:sz w:val="18"/>
        </w:rPr>
      </w:pPr>
    </w:p>
    <w:p w14:paraId="56D39F68" w14:textId="77777777" w:rsidR="007851C6" w:rsidRPr="00866DAF" w:rsidRDefault="007851C6">
      <w:pPr>
        <w:pStyle w:val="HTMLPreformatted"/>
        <w:divId w:val="1226184281"/>
        <w:rPr>
          <w:rStyle w:val="comment1"/>
          <w:sz w:val="18"/>
        </w:rPr>
      </w:pPr>
      <w:r w:rsidRPr="00866DAF">
        <w:rPr>
          <w:rStyle w:val="comment1"/>
          <w:sz w:val="18"/>
        </w:rPr>
        <w:t>-- All the Applications that the current user has most recently modified</w:t>
      </w:r>
    </w:p>
    <w:p w14:paraId="0F9731E0"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_LastModifiedByMe_Expanded ;</w:t>
      </w:r>
    </w:p>
    <w:p w14:paraId="366110BA"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MyRHDApps_LastModifiedByMe_Expanded</w:t>
      </w:r>
      <w:r w:rsidRPr="00866DAF">
        <w:rPr>
          <w:sz w:val="18"/>
        </w:rPr>
        <w:t xml:space="preserve"> </w:t>
      </w:r>
      <w:r w:rsidRPr="00866DAF">
        <w:rPr>
          <w:rStyle w:val="keyword1"/>
          <w:sz w:val="18"/>
        </w:rPr>
        <w:t>AS</w:t>
      </w:r>
    </w:p>
    <w:p w14:paraId="44CB8BCF"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w:t>
      </w:r>
      <w:r w:rsidRPr="00866DAF">
        <w:rPr>
          <w:rStyle w:val="string1"/>
          <w:sz w:val="18"/>
        </w:rPr>
        <w:t>'d) modified by me'</w:t>
      </w:r>
      <w:r w:rsidRPr="00866DAF">
        <w:rPr>
          <w:sz w:val="18"/>
        </w:rPr>
        <w:t xml:space="preserve"> </w:t>
      </w:r>
      <w:r w:rsidRPr="00866DAF">
        <w:rPr>
          <w:rStyle w:val="keyword1"/>
          <w:sz w:val="18"/>
        </w:rPr>
        <w:t>AS</w:t>
      </w:r>
      <w:r w:rsidRPr="00866DAF">
        <w:rPr>
          <w:sz w:val="18"/>
        </w:rPr>
        <w:t xml:space="preserve"> `My </w:t>
      </w:r>
      <w:r w:rsidRPr="00866DAF">
        <w:rPr>
          <w:rStyle w:val="keyword1"/>
          <w:sz w:val="18"/>
        </w:rPr>
        <w:t>role</w:t>
      </w:r>
      <w:r w:rsidRPr="00866DAF">
        <w:rPr>
          <w:sz w:val="18"/>
        </w:rPr>
        <w:t>`, App.*</w:t>
      </w:r>
    </w:p>
    <w:p w14:paraId="4FBF4EAD" w14:textId="77777777" w:rsidR="007851C6" w:rsidRPr="00866DAF" w:rsidRDefault="007851C6">
      <w:pPr>
        <w:pStyle w:val="HTMLPreformatted"/>
        <w:divId w:val="1226184281"/>
        <w:rPr>
          <w:sz w:val="18"/>
        </w:rPr>
      </w:pPr>
      <w:r w:rsidRPr="00866DAF">
        <w:rPr>
          <w:rStyle w:val="keyword1"/>
          <w:sz w:val="18"/>
        </w:rPr>
        <w:t>FROM</w:t>
      </w:r>
      <w:r w:rsidRPr="00866DAF">
        <w:rPr>
          <w:sz w:val="18"/>
        </w:rPr>
        <w:t xml:space="preserve"> Application_Ongoing_Expanded App</w:t>
      </w:r>
    </w:p>
    <w:p w14:paraId="793A31D0" w14:textId="77777777" w:rsidR="007851C6" w:rsidRPr="00866DAF" w:rsidRDefault="007851C6">
      <w:pPr>
        <w:pStyle w:val="HTMLPreformatted"/>
        <w:divId w:val="1226184281"/>
        <w:rPr>
          <w:sz w:val="18"/>
        </w:rPr>
      </w:pPr>
      <w:r w:rsidRPr="00866DAF">
        <w:rPr>
          <w:rStyle w:val="keyword1"/>
          <w:sz w:val="18"/>
        </w:rPr>
        <w:t>WHERE</w:t>
      </w:r>
      <w:r w:rsidRPr="00866DAF">
        <w:rPr>
          <w:sz w:val="18"/>
        </w:rPr>
        <w:t xml:space="preserve"> App.LastModifiedByStaffID = CURRENT_RHD_USER()</w:t>
      </w:r>
    </w:p>
    <w:p w14:paraId="4895F924" w14:textId="77777777" w:rsidR="007851C6" w:rsidRPr="00866DAF" w:rsidRDefault="007851C6">
      <w:pPr>
        <w:pStyle w:val="HTMLPreformatted"/>
        <w:divId w:val="1226184281"/>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App.DateLastModified;</w:t>
      </w:r>
    </w:p>
    <w:p w14:paraId="3C83A83B" w14:textId="77777777" w:rsidR="007851C6" w:rsidRPr="00866DAF" w:rsidRDefault="007851C6">
      <w:pPr>
        <w:pStyle w:val="HTMLPreformatted"/>
        <w:divId w:val="1226184281"/>
        <w:rPr>
          <w:sz w:val="18"/>
        </w:rPr>
      </w:pPr>
    </w:p>
    <w:p w14:paraId="21D9A438" w14:textId="77777777" w:rsidR="007851C6" w:rsidRPr="00866DAF" w:rsidRDefault="007851C6">
      <w:pPr>
        <w:pStyle w:val="HTMLPreformatted"/>
        <w:divId w:val="1226184281"/>
        <w:rPr>
          <w:rStyle w:val="comment1"/>
          <w:sz w:val="18"/>
        </w:rPr>
      </w:pPr>
      <w:r w:rsidRPr="00866DAF">
        <w:rPr>
          <w:rStyle w:val="comment1"/>
          <w:sz w:val="18"/>
        </w:rPr>
        <w:t>-- Composite view of the above</w:t>
      </w:r>
    </w:p>
    <w:p w14:paraId="357DC871"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_Expanded` ;</w:t>
      </w:r>
    </w:p>
    <w:p w14:paraId="357F778F"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MyRHDApps_Expanded` </w:t>
      </w:r>
      <w:r w:rsidRPr="00866DAF">
        <w:rPr>
          <w:rStyle w:val="keyword1"/>
          <w:sz w:val="18"/>
        </w:rPr>
        <w:t>AS</w:t>
      </w:r>
    </w:p>
    <w:p w14:paraId="761A80FD"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MyRHDApps_SupervisedPrimaryByMe_Expanded</w:t>
      </w:r>
    </w:p>
    <w:p w14:paraId="71D35428" w14:textId="77777777" w:rsidR="007851C6" w:rsidRPr="00866DAF" w:rsidRDefault="007851C6">
      <w:pPr>
        <w:pStyle w:val="HTMLPreformatted"/>
        <w:divId w:val="1226184281"/>
        <w:rPr>
          <w:sz w:val="18"/>
        </w:rPr>
      </w:pPr>
      <w:r w:rsidRPr="00866DAF">
        <w:rPr>
          <w:rStyle w:val="keyword1"/>
          <w:sz w:val="18"/>
        </w:rPr>
        <w:t>UNION</w:t>
      </w:r>
    </w:p>
    <w:p w14:paraId="53507219"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MyRHDApps_SupervisedAssociateByMe_Expanded</w:t>
      </w:r>
    </w:p>
    <w:p w14:paraId="503614C1" w14:textId="77777777" w:rsidR="007851C6" w:rsidRPr="00866DAF" w:rsidRDefault="007851C6">
      <w:pPr>
        <w:pStyle w:val="HTMLPreformatted"/>
        <w:divId w:val="1226184281"/>
        <w:rPr>
          <w:sz w:val="18"/>
        </w:rPr>
      </w:pPr>
      <w:r w:rsidRPr="00866DAF">
        <w:rPr>
          <w:rStyle w:val="keyword1"/>
          <w:sz w:val="18"/>
        </w:rPr>
        <w:t>UNION</w:t>
      </w:r>
    </w:p>
    <w:p w14:paraId="45C70AA0"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MyRHDApps_FlaggedByMe_Expanded</w:t>
      </w:r>
    </w:p>
    <w:p w14:paraId="7FEF8625" w14:textId="77777777" w:rsidR="007851C6" w:rsidRPr="00866DAF" w:rsidRDefault="007851C6">
      <w:pPr>
        <w:pStyle w:val="HTMLPreformatted"/>
        <w:divId w:val="1226184281"/>
        <w:rPr>
          <w:sz w:val="18"/>
        </w:rPr>
      </w:pPr>
      <w:r w:rsidRPr="00866DAF">
        <w:rPr>
          <w:rStyle w:val="keyword1"/>
          <w:sz w:val="18"/>
        </w:rPr>
        <w:t>UNION</w:t>
      </w:r>
    </w:p>
    <w:p w14:paraId="22FA3A78" w14:textId="77777777" w:rsidR="007851C6" w:rsidRPr="00866DAF" w:rsidRDefault="007851C6">
      <w:pPr>
        <w:pStyle w:val="HTMLPreformatted"/>
        <w:divId w:val="1226184281"/>
        <w:rPr>
          <w:sz w:val="18"/>
        </w:rPr>
      </w:pP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MyRHDApps_LastModifiedByMe_Expanded;</w:t>
      </w:r>
    </w:p>
    <w:p w14:paraId="74A1DF30" w14:textId="77777777" w:rsidR="007851C6" w:rsidRPr="00866DAF" w:rsidRDefault="007851C6">
      <w:pPr>
        <w:pStyle w:val="HTMLPreformatted"/>
        <w:divId w:val="1226184281"/>
        <w:rPr>
          <w:sz w:val="18"/>
        </w:rPr>
      </w:pPr>
    </w:p>
    <w:p w14:paraId="00FC2D3A" w14:textId="77777777" w:rsidR="007851C6" w:rsidRPr="00866DAF" w:rsidRDefault="007851C6">
      <w:pPr>
        <w:pStyle w:val="HTMLPreformatted"/>
        <w:divId w:val="1226184281"/>
        <w:rPr>
          <w:sz w:val="18"/>
        </w:rPr>
      </w:pPr>
    </w:p>
    <w:p w14:paraId="655FB60D" w14:textId="77777777" w:rsidR="007851C6" w:rsidRPr="00866DAF" w:rsidRDefault="007851C6">
      <w:pPr>
        <w:pStyle w:val="HTMLPreformatted"/>
        <w:divId w:val="1226184281"/>
        <w:rPr>
          <w:rStyle w:val="comment1"/>
          <w:sz w:val="18"/>
        </w:rPr>
      </w:pPr>
      <w:r w:rsidRPr="00866DAF">
        <w:rPr>
          <w:rStyle w:val="comment1"/>
          <w:sz w:val="18"/>
        </w:rPr>
        <w:t>-- As above, but with irrelevent columns suppressed</w:t>
      </w:r>
    </w:p>
    <w:p w14:paraId="23D80278" w14:textId="77777777" w:rsidR="007851C6" w:rsidRPr="00866DAF" w:rsidRDefault="007851C6">
      <w:pPr>
        <w:pStyle w:val="HTMLPreformatted"/>
        <w:divId w:val="1226184281"/>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MyRHDApps` ;</w:t>
      </w:r>
    </w:p>
    <w:p w14:paraId="30E36A32" w14:textId="77777777" w:rsidR="007851C6" w:rsidRPr="00866DAF" w:rsidRDefault="007851C6">
      <w:pPr>
        <w:pStyle w:val="HTMLPreformatted"/>
        <w:divId w:val="1226184281"/>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MyRHDApps` </w:t>
      </w:r>
      <w:r w:rsidRPr="00866DAF">
        <w:rPr>
          <w:rStyle w:val="keyword1"/>
          <w:sz w:val="18"/>
        </w:rPr>
        <w:t>AS</w:t>
      </w:r>
    </w:p>
    <w:p w14:paraId="1F6DC746" w14:textId="77777777" w:rsidR="007851C6" w:rsidRPr="00866DAF" w:rsidRDefault="007851C6">
      <w:pPr>
        <w:pStyle w:val="HTMLPreformatted"/>
        <w:divId w:val="1226184281"/>
        <w:rPr>
          <w:sz w:val="18"/>
        </w:rPr>
      </w:pPr>
      <w:r w:rsidRPr="00866DAF">
        <w:rPr>
          <w:rStyle w:val="keyword1"/>
          <w:sz w:val="18"/>
        </w:rPr>
        <w:t>SELECT</w:t>
      </w:r>
    </w:p>
    <w:p w14:paraId="51828A5E" w14:textId="77777777" w:rsidR="007851C6" w:rsidRPr="00866DAF" w:rsidRDefault="007851C6">
      <w:pPr>
        <w:pStyle w:val="HTMLPreformatted"/>
        <w:divId w:val="1226184281"/>
        <w:rPr>
          <w:sz w:val="18"/>
        </w:rPr>
      </w:pPr>
      <w:r w:rsidRPr="00866DAF">
        <w:rPr>
          <w:sz w:val="18"/>
        </w:rPr>
        <w:t xml:space="preserve">  `My </w:t>
      </w:r>
      <w:r w:rsidRPr="00866DAF">
        <w:rPr>
          <w:rStyle w:val="keyword1"/>
          <w:sz w:val="18"/>
        </w:rPr>
        <w:t>role</w:t>
      </w:r>
      <w:r w:rsidRPr="00866DAF">
        <w:rPr>
          <w:sz w:val="18"/>
        </w:rPr>
        <w:t>`,</w:t>
      </w:r>
    </w:p>
    <w:p w14:paraId="18030BFF" w14:textId="77777777" w:rsidR="007851C6" w:rsidRPr="00866DAF" w:rsidRDefault="007851C6">
      <w:pPr>
        <w:pStyle w:val="HTMLPreformatted"/>
        <w:divId w:val="1226184281"/>
        <w:rPr>
          <w:sz w:val="18"/>
        </w:rPr>
      </w:pPr>
      <w:r w:rsidRPr="00866DAF">
        <w:rPr>
          <w:sz w:val="18"/>
        </w:rPr>
        <w:t xml:space="preserve">  FName,</w:t>
      </w:r>
    </w:p>
    <w:p w14:paraId="47EFF2EE" w14:textId="77777777" w:rsidR="007851C6" w:rsidRPr="00866DAF" w:rsidRDefault="007851C6">
      <w:pPr>
        <w:pStyle w:val="HTMLPreformatted"/>
        <w:divId w:val="1226184281"/>
        <w:rPr>
          <w:sz w:val="18"/>
        </w:rPr>
      </w:pPr>
      <w:r w:rsidRPr="00866DAF">
        <w:rPr>
          <w:sz w:val="18"/>
        </w:rPr>
        <w:t xml:space="preserve">  LName,</w:t>
      </w:r>
    </w:p>
    <w:p w14:paraId="5B475E44" w14:textId="77777777" w:rsidR="007851C6" w:rsidRPr="00866DAF" w:rsidRDefault="007851C6">
      <w:pPr>
        <w:pStyle w:val="HTMLPreformatted"/>
        <w:divId w:val="1226184281"/>
        <w:rPr>
          <w:sz w:val="18"/>
        </w:rPr>
      </w:pPr>
      <w:r w:rsidRPr="00866DAF">
        <w:rPr>
          <w:sz w:val="18"/>
        </w:rPr>
        <w:t xml:space="preserve">  Email,</w:t>
      </w:r>
    </w:p>
    <w:p w14:paraId="5BF82D52" w14:textId="77777777" w:rsidR="007851C6" w:rsidRPr="00866DAF" w:rsidRDefault="007851C6">
      <w:pPr>
        <w:pStyle w:val="HTMLPreformatted"/>
        <w:divId w:val="1226184281"/>
        <w:rPr>
          <w:sz w:val="18"/>
        </w:rPr>
      </w:pPr>
      <w:r w:rsidRPr="00866DAF">
        <w:rPr>
          <w:sz w:val="18"/>
        </w:rPr>
        <w:t xml:space="preserve">  Status,</w:t>
      </w:r>
    </w:p>
    <w:p w14:paraId="5AEF7BBA" w14:textId="77777777" w:rsidR="007851C6" w:rsidRPr="00866DAF" w:rsidRDefault="007851C6">
      <w:pPr>
        <w:pStyle w:val="HTMLPreformatted"/>
        <w:divId w:val="1226184281"/>
        <w:rPr>
          <w:sz w:val="18"/>
        </w:rPr>
      </w:pPr>
      <w:r w:rsidRPr="00866DAF">
        <w:rPr>
          <w:sz w:val="18"/>
        </w:rPr>
        <w:t xml:space="preserve">  AddressConfirmed,</w:t>
      </w:r>
    </w:p>
    <w:p w14:paraId="306A7FB7" w14:textId="77777777" w:rsidR="007851C6" w:rsidRPr="00866DAF" w:rsidRDefault="007851C6">
      <w:pPr>
        <w:pStyle w:val="HTMLPreformatted"/>
        <w:divId w:val="1226184281"/>
        <w:rPr>
          <w:sz w:val="18"/>
        </w:rPr>
      </w:pPr>
      <w:r w:rsidRPr="00866DAF">
        <w:rPr>
          <w:sz w:val="18"/>
        </w:rPr>
        <w:t xml:space="preserve">  DegreeConfirmed,</w:t>
      </w:r>
    </w:p>
    <w:p w14:paraId="00B24D9A" w14:textId="77777777" w:rsidR="007851C6" w:rsidRPr="00866DAF" w:rsidRDefault="007851C6">
      <w:pPr>
        <w:pStyle w:val="HTMLPreformatted"/>
        <w:divId w:val="1226184281"/>
        <w:rPr>
          <w:sz w:val="18"/>
        </w:rPr>
      </w:pPr>
      <w:r w:rsidRPr="00866DAF">
        <w:rPr>
          <w:sz w:val="18"/>
        </w:rPr>
        <w:t xml:space="preserve">  VisaStatusConfirmed,</w:t>
      </w:r>
    </w:p>
    <w:p w14:paraId="5357B050" w14:textId="77777777" w:rsidR="007851C6" w:rsidRPr="00866DAF" w:rsidRDefault="007851C6">
      <w:pPr>
        <w:pStyle w:val="HTMLPreformatted"/>
        <w:divId w:val="1226184281"/>
        <w:rPr>
          <w:sz w:val="18"/>
        </w:rPr>
      </w:pPr>
      <w:r w:rsidRPr="00866DAF">
        <w:rPr>
          <w:sz w:val="18"/>
        </w:rPr>
        <w:t xml:space="preserve">  ProposalConfirmed,</w:t>
      </w:r>
    </w:p>
    <w:p w14:paraId="6613BCB6" w14:textId="77777777" w:rsidR="007851C6" w:rsidRPr="00866DAF" w:rsidRDefault="007851C6">
      <w:pPr>
        <w:pStyle w:val="HTMLPreformatted"/>
        <w:divId w:val="1226184281"/>
        <w:rPr>
          <w:sz w:val="18"/>
        </w:rPr>
      </w:pPr>
      <w:r w:rsidRPr="00866DAF">
        <w:rPr>
          <w:sz w:val="18"/>
        </w:rPr>
        <w:t xml:space="preserve">  HasResearchAreas,</w:t>
      </w:r>
    </w:p>
    <w:p w14:paraId="1E3B7AA5" w14:textId="77777777" w:rsidR="007851C6" w:rsidRPr="00866DAF" w:rsidRDefault="007851C6">
      <w:pPr>
        <w:pStyle w:val="HTMLPreformatted"/>
        <w:divId w:val="1226184281"/>
        <w:rPr>
          <w:sz w:val="18"/>
        </w:rPr>
      </w:pPr>
      <w:r w:rsidRPr="00866DAF">
        <w:rPr>
          <w:sz w:val="18"/>
        </w:rPr>
        <w:t xml:space="preserve">  HasPrimarySuper,</w:t>
      </w:r>
    </w:p>
    <w:p w14:paraId="6ADCCE53" w14:textId="77777777" w:rsidR="007851C6" w:rsidRPr="00866DAF" w:rsidRDefault="007851C6">
      <w:pPr>
        <w:pStyle w:val="HTMLPreformatted"/>
        <w:divId w:val="1226184281"/>
        <w:rPr>
          <w:sz w:val="18"/>
        </w:rPr>
      </w:pPr>
      <w:r w:rsidRPr="00866DAF">
        <w:rPr>
          <w:sz w:val="18"/>
        </w:rPr>
        <w:t xml:space="preserve">  PayMethConfirmed,</w:t>
      </w:r>
    </w:p>
    <w:p w14:paraId="33E443CF" w14:textId="77777777" w:rsidR="007851C6" w:rsidRPr="00866DAF" w:rsidRDefault="007851C6">
      <w:pPr>
        <w:pStyle w:val="HTMLPreformatted"/>
        <w:divId w:val="1226184281"/>
        <w:rPr>
          <w:sz w:val="18"/>
        </w:rPr>
      </w:pPr>
      <w:r w:rsidRPr="00866DAF">
        <w:rPr>
          <w:sz w:val="18"/>
        </w:rPr>
        <w:t xml:space="preserve">  EngProfConfirmed,</w:t>
      </w:r>
    </w:p>
    <w:p w14:paraId="570A2734" w14:textId="77777777" w:rsidR="007851C6" w:rsidRPr="00866DAF" w:rsidRDefault="007851C6">
      <w:pPr>
        <w:pStyle w:val="HTMLPreformatted"/>
        <w:divId w:val="1226184281"/>
        <w:rPr>
          <w:sz w:val="18"/>
        </w:rPr>
      </w:pPr>
      <w:r w:rsidRPr="00866DAF">
        <w:rPr>
          <w:sz w:val="18"/>
        </w:rPr>
        <w:t xml:space="preserve">  RefereesConfirmed</w:t>
      </w:r>
    </w:p>
    <w:p w14:paraId="3B8EC8E9" w14:textId="77777777" w:rsidR="007851C6" w:rsidRPr="00866DAF" w:rsidRDefault="007851C6">
      <w:pPr>
        <w:pStyle w:val="HTMLPreformatted"/>
        <w:divId w:val="1226184281"/>
        <w:rPr>
          <w:sz w:val="18"/>
        </w:rPr>
      </w:pPr>
      <w:r w:rsidRPr="00866DAF">
        <w:rPr>
          <w:rStyle w:val="keyword1"/>
          <w:sz w:val="18"/>
        </w:rPr>
        <w:t>FROM</w:t>
      </w:r>
      <w:r w:rsidRPr="00866DAF">
        <w:rPr>
          <w:sz w:val="18"/>
        </w:rPr>
        <w:t xml:space="preserve"> MyRHDApps_Expanded</w:t>
      </w:r>
    </w:p>
    <w:p w14:paraId="6FBE765F" w14:textId="77777777" w:rsidR="007851C6" w:rsidRPr="00866DAF" w:rsidRDefault="007851C6">
      <w:pPr>
        <w:pStyle w:val="HTMLPreformatted"/>
        <w:divId w:val="1226184281"/>
        <w:rPr>
          <w:sz w:val="18"/>
        </w:rPr>
      </w:pP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licationID</w:t>
      </w:r>
    </w:p>
    <w:p w14:paraId="78D011A5" w14:textId="77777777" w:rsidR="007851C6" w:rsidRPr="00866DAF" w:rsidRDefault="007851C6">
      <w:pPr>
        <w:pStyle w:val="HTMLPreformatted"/>
        <w:divId w:val="1226184281"/>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My </w:t>
      </w:r>
      <w:r w:rsidRPr="00866DAF">
        <w:rPr>
          <w:rStyle w:val="keyword1"/>
          <w:sz w:val="18"/>
        </w:rPr>
        <w:t>role</w:t>
      </w:r>
      <w:r w:rsidRPr="00866DAF">
        <w:rPr>
          <w:sz w:val="18"/>
        </w:rPr>
        <w:t>`, LName;</w:t>
      </w:r>
    </w:p>
    <w:p w14:paraId="6141DFCD" w14:textId="77777777" w:rsidR="007851C6" w:rsidRDefault="007851C6">
      <w:pPr>
        <w:pStyle w:val="HTMLPreformatted"/>
        <w:divId w:val="1226184281"/>
      </w:pPr>
    </w:p>
    <w:p w14:paraId="373394DD" w14:textId="77777777" w:rsidR="007851C6" w:rsidRPr="00866DAF" w:rsidRDefault="007851C6" w:rsidP="00866DAF">
      <w:pPr>
        <w:rPr>
          <w:lang w:eastAsia="en-AU"/>
        </w:rPr>
      </w:pPr>
    </w:p>
    <w:p w14:paraId="50E2B082" w14:textId="77777777" w:rsidR="007851C6" w:rsidRDefault="007851C6" w:rsidP="007851C6">
      <w:pPr>
        <w:pStyle w:val="Heading4"/>
        <w:numPr>
          <w:ilvl w:val="3"/>
          <w:numId w:val="6"/>
        </w:numPr>
      </w:pPr>
      <w:bookmarkStart w:id="44" w:name="_Toc390348434"/>
      <w:r>
        <w:t>Views for academic staff</w:t>
      </w:r>
      <w:bookmarkEnd w:id="44"/>
    </w:p>
    <w:p w14:paraId="239A5D58" w14:textId="77777777" w:rsidR="007851C6" w:rsidRDefault="007851C6">
      <w:pPr>
        <w:pStyle w:val="HTMLPreformatted"/>
        <w:divId w:val="166756218"/>
      </w:pPr>
    </w:p>
    <w:p w14:paraId="73FBC4F1" w14:textId="77777777" w:rsidR="007851C6" w:rsidRPr="00866DAF" w:rsidRDefault="007851C6">
      <w:pPr>
        <w:pStyle w:val="HTMLPreformatted"/>
        <w:divId w:val="166756218"/>
        <w:rPr>
          <w:rStyle w:val="comment1"/>
          <w:sz w:val="18"/>
        </w:rPr>
      </w:pPr>
      <w:r w:rsidRPr="00866DAF">
        <w:rPr>
          <w:rStyle w:val="comment1"/>
          <w:sz w:val="18"/>
        </w:rPr>
        <w:t>-- -----------------------------------------------------------------------------</w:t>
      </w:r>
    </w:p>
    <w:p w14:paraId="1CBF58CD" w14:textId="77777777" w:rsidR="007851C6" w:rsidRPr="00866DAF" w:rsidRDefault="007851C6">
      <w:pPr>
        <w:pStyle w:val="HTMLPreformatted"/>
        <w:divId w:val="166756218"/>
        <w:rPr>
          <w:rStyle w:val="comment1"/>
          <w:sz w:val="18"/>
        </w:rPr>
      </w:pPr>
      <w:r w:rsidRPr="00866DAF">
        <w:rPr>
          <w:rStyle w:val="comment1"/>
          <w:sz w:val="18"/>
        </w:rPr>
        <w:t>-- Create views specific to academic staff members</w:t>
      </w:r>
    </w:p>
    <w:p w14:paraId="73BE5EB3" w14:textId="77777777" w:rsidR="007851C6" w:rsidRPr="00866DAF" w:rsidRDefault="007851C6">
      <w:pPr>
        <w:pStyle w:val="HTMLPreformatted"/>
        <w:divId w:val="166756218"/>
        <w:rPr>
          <w:sz w:val="18"/>
        </w:rPr>
      </w:pPr>
      <w:r w:rsidRPr="00866DAF">
        <w:rPr>
          <w:rStyle w:val="keyword1"/>
          <w:sz w:val="18"/>
        </w:rPr>
        <w:t>SELECT</w:t>
      </w:r>
      <w:r w:rsidRPr="00866DAF">
        <w:rPr>
          <w:sz w:val="18"/>
        </w:rPr>
        <w:t xml:space="preserve"> </w:t>
      </w:r>
      <w:r w:rsidRPr="00866DAF">
        <w:rPr>
          <w:rStyle w:val="string1"/>
          <w:sz w:val="18"/>
        </w:rPr>
        <w:t>'Creating views for academic staff'</w:t>
      </w:r>
      <w:r w:rsidRPr="00866DAF">
        <w:rPr>
          <w:sz w:val="18"/>
        </w:rPr>
        <w:t>;</w:t>
      </w:r>
    </w:p>
    <w:p w14:paraId="6943FC00" w14:textId="77777777" w:rsidR="007851C6" w:rsidRPr="00866DAF" w:rsidRDefault="007851C6">
      <w:pPr>
        <w:pStyle w:val="HTMLPreformatted"/>
        <w:divId w:val="166756218"/>
        <w:rPr>
          <w:sz w:val="18"/>
        </w:rPr>
      </w:pPr>
    </w:p>
    <w:p w14:paraId="70277951" w14:textId="77777777" w:rsidR="007851C6" w:rsidRDefault="007851C6">
      <w:pPr>
        <w:pStyle w:val="HTMLPreformatted"/>
        <w:divId w:val="166756218"/>
        <w:rPr>
          <w:rStyle w:val="comment1"/>
          <w:sz w:val="18"/>
        </w:rPr>
      </w:pPr>
      <w:r w:rsidRPr="00866DAF">
        <w:rPr>
          <w:rStyle w:val="comment1"/>
          <w:sz w:val="18"/>
        </w:rPr>
        <w:t xml:space="preserve">-- List all the </w:t>
      </w:r>
      <w:r>
        <w:rPr>
          <w:rStyle w:val="comment1"/>
          <w:sz w:val="18"/>
        </w:rPr>
        <w:t xml:space="preserve">recent </w:t>
      </w:r>
      <w:r w:rsidRPr="00866DAF">
        <w:rPr>
          <w:rStyle w:val="comment1"/>
          <w:sz w:val="18"/>
        </w:rPr>
        <w:t xml:space="preserve">applications in the same research area as the current </w:t>
      </w:r>
    </w:p>
    <w:p w14:paraId="35661927" w14:textId="77777777" w:rsidR="007851C6" w:rsidRPr="00866DAF" w:rsidRDefault="007851C6">
      <w:pPr>
        <w:pStyle w:val="HTMLPreformatted"/>
        <w:divId w:val="166756218"/>
        <w:rPr>
          <w:rStyle w:val="comment1"/>
          <w:sz w:val="18"/>
        </w:rPr>
      </w:pPr>
      <w:r>
        <w:rPr>
          <w:rStyle w:val="comment1"/>
          <w:sz w:val="18"/>
        </w:rPr>
        <w:t xml:space="preserve">-- </w:t>
      </w:r>
      <w:r w:rsidRPr="00866DAF">
        <w:rPr>
          <w:rStyle w:val="comment1"/>
          <w:sz w:val="18"/>
        </w:rPr>
        <w:t>user has nominated an interest in</w:t>
      </w:r>
    </w:p>
    <w:p w14:paraId="28DFC942" w14:textId="77777777" w:rsidR="007851C6" w:rsidRPr="00866DAF" w:rsidRDefault="007851C6">
      <w:pPr>
        <w:pStyle w:val="HTMLPreformatted"/>
        <w:divId w:val="166756218"/>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Recent_Applications_In_My_Research_Area;</w:t>
      </w:r>
    </w:p>
    <w:p w14:paraId="2C38A585" w14:textId="77777777" w:rsidR="007851C6" w:rsidRPr="00866DAF" w:rsidRDefault="007851C6">
      <w:pPr>
        <w:pStyle w:val="HTMLPreformatted"/>
        <w:divId w:val="166756218"/>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Recent_Applications_In_My_Research_Area</w:t>
      </w:r>
      <w:r w:rsidRPr="00866DAF">
        <w:rPr>
          <w:sz w:val="18"/>
        </w:rPr>
        <w:t xml:space="preserve"> </w:t>
      </w:r>
      <w:r w:rsidRPr="00866DAF">
        <w:rPr>
          <w:rStyle w:val="keyword1"/>
          <w:sz w:val="18"/>
        </w:rPr>
        <w:t>AS</w:t>
      </w:r>
    </w:p>
    <w:p w14:paraId="1432B02B" w14:textId="77777777" w:rsidR="007851C6" w:rsidRPr="00866DAF" w:rsidRDefault="007851C6">
      <w:pPr>
        <w:pStyle w:val="HTMLPreformatted"/>
        <w:divId w:val="166756218"/>
        <w:rPr>
          <w:sz w:val="18"/>
        </w:rPr>
      </w:pPr>
      <w:r w:rsidRPr="00866DAF">
        <w:rPr>
          <w:rStyle w:val="keyword1"/>
          <w:sz w:val="18"/>
        </w:rPr>
        <w:t>SELECT</w:t>
      </w:r>
      <w:r w:rsidRPr="00866DAF">
        <w:rPr>
          <w:sz w:val="18"/>
        </w:rPr>
        <w:t xml:space="preserve"> </w:t>
      </w:r>
    </w:p>
    <w:p w14:paraId="779D14B8" w14:textId="77777777" w:rsidR="007851C6" w:rsidRPr="00866DAF" w:rsidRDefault="007851C6">
      <w:pPr>
        <w:pStyle w:val="HTMLPreformatted"/>
        <w:divId w:val="166756218"/>
        <w:rPr>
          <w:sz w:val="18"/>
        </w:rPr>
      </w:pPr>
      <w:r w:rsidRPr="00866DAF">
        <w:rPr>
          <w:sz w:val="18"/>
        </w:rPr>
        <w:t xml:space="preserve">  App.DateAdded,</w:t>
      </w:r>
    </w:p>
    <w:p w14:paraId="6030D266" w14:textId="77777777" w:rsidR="007851C6" w:rsidRPr="00866DAF" w:rsidRDefault="007851C6">
      <w:pPr>
        <w:pStyle w:val="HTMLPreformatted"/>
        <w:divId w:val="166756218"/>
        <w:rPr>
          <w:sz w:val="18"/>
        </w:rPr>
      </w:pPr>
      <w:r w:rsidRPr="00866DAF">
        <w:rPr>
          <w:sz w:val="18"/>
        </w:rPr>
        <w:t xml:space="preserve">  App.ApplicationID,</w:t>
      </w:r>
    </w:p>
    <w:p w14:paraId="4C048120" w14:textId="77777777" w:rsidR="007851C6" w:rsidRPr="00866DAF" w:rsidRDefault="007851C6">
      <w:pPr>
        <w:pStyle w:val="HTMLPreformatted"/>
        <w:divId w:val="166756218"/>
        <w:rPr>
          <w:sz w:val="18"/>
        </w:rPr>
      </w:pPr>
      <w:r w:rsidRPr="00866DAF">
        <w:rPr>
          <w:sz w:val="18"/>
        </w:rPr>
        <w:t xml:space="preserve">  Appt.FName,</w:t>
      </w:r>
    </w:p>
    <w:p w14:paraId="63DA7BF2" w14:textId="77777777" w:rsidR="007851C6" w:rsidRPr="00866DAF" w:rsidRDefault="007851C6">
      <w:pPr>
        <w:pStyle w:val="HTMLPreformatted"/>
        <w:divId w:val="166756218"/>
        <w:rPr>
          <w:sz w:val="18"/>
        </w:rPr>
      </w:pPr>
      <w:r w:rsidRPr="00866DAF">
        <w:rPr>
          <w:sz w:val="18"/>
        </w:rPr>
        <w:t xml:space="preserve">  Appt.LName,    </w:t>
      </w:r>
    </w:p>
    <w:p w14:paraId="4FD1CC27" w14:textId="77777777" w:rsidR="007851C6" w:rsidRPr="00866DAF" w:rsidRDefault="007851C6">
      <w:pPr>
        <w:pStyle w:val="HTMLPreformatted"/>
        <w:divId w:val="166756218"/>
        <w:rPr>
          <w:sz w:val="18"/>
        </w:rPr>
      </w:pPr>
      <w:r w:rsidRPr="00866DAF">
        <w:rPr>
          <w:sz w:val="18"/>
        </w:rPr>
        <w:t xml:space="preserve">  Appt.Email,</w:t>
      </w:r>
    </w:p>
    <w:p w14:paraId="3E91DAD2" w14:textId="77777777" w:rsidR="007851C6" w:rsidRPr="00866DAF" w:rsidRDefault="007851C6">
      <w:pPr>
        <w:pStyle w:val="HTMLPreformatted"/>
        <w:divId w:val="166756218"/>
        <w:rPr>
          <w:sz w:val="18"/>
        </w:rPr>
      </w:pPr>
      <w:r w:rsidRPr="00866DAF">
        <w:rPr>
          <w:sz w:val="18"/>
        </w:rPr>
        <w:t xml:space="preserve">  RA.Description </w:t>
      </w:r>
      <w:r w:rsidRPr="00866DAF">
        <w:rPr>
          <w:rStyle w:val="keyword1"/>
          <w:sz w:val="18"/>
        </w:rPr>
        <w:t>AS</w:t>
      </w:r>
      <w:r w:rsidRPr="00866DAF">
        <w:rPr>
          <w:sz w:val="18"/>
        </w:rPr>
        <w:t xml:space="preserve"> `Research Area Description`,</w:t>
      </w:r>
    </w:p>
    <w:p w14:paraId="7C847E48" w14:textId="77777777" w:rsidR="007851C6" w:rsidRPr="00866DAF" w:rsidRDefault="007851C6">
      <w:pPr>
        <w:pStyle w:val="HTMLPreformatted"/>
        <w:divId w:val="166756218"/>
        <w:rPr>
          <w:sz w:val="18"/>
        </w:rPr>
      </w:pPr>
      <w:r w:rsidRPr="00866DAF">
        <w:rPr>
          <w:sz w:val="18"/>
        </w:rPr>
        <w:t xml:space="preserve">  USM.FName </w:t>
      </w:r>
      <w:r w:rsidRPr="00866DAF">
        <w:rPr>
          <w:rStyle w:val="keyword1"/>
          <w:sz w:val="18"/>
        </w:rPr>
        <w:t>AS</w:t>
      </w:r>
      <w:r w:rsidRPr="00866DAF">
        <w:rPr>
          <w:sz w:val="18"/>
        </w:rPr>
        <w:t xml:space="preserve"> StaffInResearchAreaFName,</w:t>
      </w:r>
    </w:p>
    <w:p w14:paraId="01ED81C0" w14:textId="77777777" w:rsidR="007851C6" w:rsidRPr="00866DAF" w:rsidRDefault="007851C6">
      <w:pPr>
        <w:pStyle w:val="HTMLPreformatted"/>
        <w:divId w:val="166756218"/>
        <w:rPr>
          <w:sz w:val="18"/>
        </w:rPr>
      </w:pPr>
      <w:r w:rsidRPr="00866DAF">
        <w:rPr>
          <w:sz w:val="18"/>
        </w:rPr>
        <w:t xml:space="preserve">  USM.LName </w:t>
      </w:r>
      <w:r w:rsidRPr="00866DAF">
        <w:rPr>
          <w:rStyle w:val="keyword1"/>
          <w:sz w:val="18"/>
        </w:rPr>
        <w:t>AS</w:t>
      </w:r>
      <w:r w:rsidRPr="00866DAF">
        <w:rPr>
          <w:sz w:val="18"/>
        </w:rPr>
        <w:t xml:space="preserve"> StaffInResearchAreaLName</w:t>
      </w:r>
    </w:p>
    <w:p w14:paraId="0F976451" w14:textId="77777777" w:rsidR="007851C6" w:rsidRPr="00866DAF" w:rsidRDefault="007851C6">
      <w:pPr>
        <w:pStyle w:val="HTMLPreformatted"/>
        <w:divId w:val="166756218"/>
        <w:rPr>
          <w:sz w:val="18"/>
        </w:rPr>
      </w:pPr>
      <w:r w:rsidRPr="00866DAF">
        <w:rPr>
          <w:rStyle w:val="keyword1"/>
          <w:sz w:val="18"/>
        </w:rPr>
        <w:t>FROM</w:t>
      </w:r>
      <w:r w:rsidRPr="00866DAF">
        <w:rPr>
          <w:sz w:val="18"/>
        </w:rPr>
        <w:t xml:space="preserve"> Application App </w:t>
      </w:r>
    </w:p>
    <w:p w14:paraId="3DF0286F" w14:textId="77777777" w:rsidR="007851C6" w:rsidRPr="00866DAF" w:rsidRDefault="007851C6">
      <w:pPr>
        <w:pStyle w:val="HTMLPreformatted"/>
        <w:divId w:val="16675621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w:t>
      </w:r>
    </w:p>
    <w:p w14:paraId="414BECDC"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ON</w:t>
      </w:r>
      <w:r w:rsidRPr="00866DAF">
        <w:rPr>
          <w:sz w:val="18"/>
        </w:rPr>
        <w:t xml:space="preserve"> App.ApplicantID = Appt.ApplicantID</w:t>
      </w:r>
    </w:p>
    <w:p w14:paraId="18CA9927" w14:textId="77777777" w:rsidR="007851C6" w:rsidRPr="00866DAF" w:rsidRDefault="007851C6">
      <w:pPr>
        <w:pStyle w:val="HTMLPreformatted"/>
        <w:divId w:val="16675621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tion_Research Area` ARA</w:t>
      </w:r>
    </w:p>
    <w:p w14:paraId="2F622FDB"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ON</w:t>
      </w:r>
      <w:r w:rsidRPr="00866DAF">
        <w:rPr>
          <w:sz w:val="18"/>
        </w:rPr>
        <w:t xml:space="preserve"> App.ApplicationID = ARA.ApplicationID</w:t>
      </w:r>
    </w:p>
    <w:p w14:paraId="64D2B15C" w14:textId="77777777" w:rsidR="007851C6" w:rsidRPr="00866DAF" w:rsidRDefault="007851C6">
      <w:pPr>
        <w:pStyle w:val="HTMLPreformatted"/>
        <w:divId w:val="16675621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esearch Area` </w:t>
      </w:r>
      <w:r w:rsidRPr="00866DAF">
        <w:rPr>
          <w:rStyle w:val="keyword1"/>
          <w:sz w:val="18"/>
        </w:rPr>
        <w:t>AS</w:t>
      </w:r>
      <w:r w:rsidRPr="00866DAF">
        <w:rPr>
          <w:sz w:val="18"/>
        </w:rPr>
        <w:t xml:space="preserve"> RA</w:t>
      </w:r>
    </w:p>
    <w:p w14:paraId="01EAF73C"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ON</w:t>
      </w:r>
      <w:r w:rsidRPr="00866DAF">
        <w:rPr>
          <w:sz w:val="18"/>
        </w:rPr>
        <w:t xml:space="preserve"> ARA.FORCode = RA.FORCode</w:t>
      </w:r>
    </w:p>
    <w:p w14:paraId="2E1B5FFC" w14:textId="77777777" w:rsidR="007851C6" w:rsidRPr="00866DAF" w:rsidRDefault="007851C6">
      <w:pPr>
        <w:pStyle w:val="HTMLPreformatted"/>
        <w:divId w:val="16675621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University Staff Member_Research Area` USM_RA</w:t>
      </w:r>
    </w:p>
    <w:p w14:paraId="6B3E2050"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ON</w:t>
      </w:r>
      <w:r w:rsidRPr="00866DAF">
        <w:rPr>
          <w:sz w:val="18"/>
        </w:rPr>
        <w:t xml:space="preserve"> ARA.FORCode = USM_RA.FORCode</w:t>
      </w:r>
    </w:p>
    <w:p w14:paraId="496A7EC5" w14:textId="77777777" w:rsidR="007851C6" w:rsidRPr="00866DAF" w:rsidRDefault="007851C6">
      <w:pPr>
        <w:pStyle w:val="HTMLPreformatted"/>
        <w:divId w:val="166756218"/>
        <w:rPr>
          <w:sz w:val="18"/>
        </w:rPr>
      </w:pPr>
      <w:r w:rsidRPr="00866DAF">
        <w:rPr>
          <w:rStyle w:val="keyword1"/>
          <w:sz w:val="18"/>
        </w:rPr>
        <w:t>INNER</w:t>
      </w:r>
      <w:r w:rsidRPr="00866DAF">
        <w:rPr>
          <w:sz w:val="18"/>
        </w:rPr>
        <w:t xml:space="preserve"> </w:t>
      </w:r>
      <w:r w:rsidRPr="00866DAF">
        <w:rPr>
          <w:rStyle w:val="keyword1"/>
          <w:sz w:val="18"/>
        </w:rPr>
        <w:t>JOIN</w:t>
      </w:r>
      <w:r w:rsidRPr="00866DAF">
        <w:rPr>
          <w:sz w:val="18"/>
        </w:rPr>
        <w:t xml:space="preserve"> `University Staff Member` USM</w:t>
      </w:r>
    </w:p>
    <w:p w14:paraId="158E2003"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ON</w:t>
      </w:r>
      <w:r w:rsidRPr="00866DAF">
        <w:rPr>
          <w:sz w:val="18"/>
        </w:rPr>
        <w:t xml:space="preserve"> USM_RA.StaffID = USM.StaffID</w:t>
      </w:r>
    </w:p>
    <w:p w14:paraId="086EE1C5" w14:textId="77777777" w:rsidR="007851C6" w:rsidRPr="00866DAF" w:rsidRDefault="007851C6">
      <w:pPr>
        <w:pStyle w:val="HTMLPreformatted"/>
        <w:divId w:val="166756218"/>
        <w:rPr>
          <w:sz w:val="18"/>
        </w:rPr>
      </w:pPr>
      <w:r w:rsidRPr="00866DAF">
        <w:rPr>
          <w:rStyle w:val="keyword1"/>
          <w:sz w:val="18"/>
        </w:rPr>
        <w:t>WHERE</w:t>
      </w:r>
      <w:r w:rsidRPr="00866DAF">
        <w:rPr>
          <w:sz w:val="18"/>
        </w:rPr>
        <w:t xml:space="preserve"> USM_RA.StaffID = CURRENT_RHD_USER()</w:t>
      </w:r>
    </w:p>
    <w:p w14:paraId="20D7EB68" w14:textId="77777777" w:rsidR="007851C6" w:rsidRPr="00866DAF" w:rsidRDefault="007851C6">
      <w:pPr>
        <w:pStyle w:val="HTMLPreformatted"/>
        <w:divId w:val="166756218"/>
        <w:rPr>
          <w:sz w:val="18"/>
        </w:rPr>
      </w:pPr>
      <w:r w:rsidRPr="00866DAF">
        <w:rPr>
          <w:sz w:val="18"/>
        </w:rPr>
        <w:t xml:space="preserve">  </w:t>
      </w:r>
      <w:r w:rsidRPr="00866DAF">
        <w:rPr>
          <w:rStyle w:val="keyword1"/>
          <w:sz w:val="18"/>
        </w:rPr>
        <w:t>AND</w:t>
      </w:r>
      <w:r w:rsidRPr="00866DAF">
        <w:rPr>
          <w:sz w:val="18"/>
        </w:rPr>
        <w:t xml:space="preserve"> DATEDIFF(CURRENT_RHD_DATE(), App.DateAdded) &gt;= 7</w:t>
      </w:r>
    </w:p>
    <w:p w14:paraId="166EA809" w14:textId="77777777" w:rsidR="007851C6" w:rsidRPr="00866DAF" w:rsidRDefault="007851C6">
      <w:pPr>
        <w:pStyle w:val="HTMLPreformatted"/>
        <w:divId w:val="166756218"/>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App.DateAdded;</w:t>
      </w:r>
    </w:p>
    <w:p w14:paraId="2E311E0A" w14:textId="77777777" w:rsidR="007851C6" w:rsidRPr="00866DAF" w:rsidRDefault="007851C6" w:rsidP="00866DAF">
      <w:pPr>
        <w:rPr>
          <w:lang w:eastAsia="en-AU"/>
        </w:rPr>
      </w:pPr>
    </w:p>
    <w:p w14:paraId="2D5A2506" w14:textId="77777777" w:rsidR="007851C6" w:rsidRDefault="007851C6" w:rsidP="007851C6">
      <w:pPr>
        <w:pStyle w:val="Heading4"/>
        <w:numPr>
          <w:ilvl w:val="3"/>
          <w:numId w:val="6"/>
        </w:numPr>
      </w:pPr>
      <w:bookmarkStart w:id="45" w:name="_Toc390348435"/>
      <w:r>
        <w:t>Views for RHD administration staff</w:t>
      </w:r>
      <w:bookmarkEnd w:id="45"/>
    </w:p>
    <w:p w14:paraId="764B2447" w14:textId="77777777" w:rsidR="007851C6" w:rsidRDefault="007851C6">
      <w:pPr>
        <w:pStyle w:val="HTMLPreformatted"/>
        <w:divId w:val="105394509"/>
      </w:pPr>
    </w:p>
    <w:p w14:paraId="3BBBB479" w14:textId="77777777" w:rsidR="007851C6" w:rsidRPr="00866DAF" w:rsidRDefault="007851C6">
      <w:pPr>
        <w:pStyle w:val="HTMLPreformatted"/>
        <w:divId w:val="105394509"/>
        <w:rPr>
          <w:rStyle w:val="comment1"/>
          <w:sz w:val="18"/>
        </w:rPr>
      </w:pPr>
      <w:r w:rsidRPr="00866DAF">
        <w:rPr>
          <w:rStyle w:val="comment1"/>
          <w:sz w:val="18"/>
        </w:rPr>
        <w:t>-- -----------------------------------------------------------------------------</w:t>
      </w:r>
    </w:p>
    <w:p w14:paraId="2B076963" w14:textId="77777777" w:rsidR="007851C6" w:rsidRPr="00866DAF" w:rsidRDefault="007851C6">
      <w:pPr>
        <w:pStyle w:val="HTMLPreformatted"/>
        <w:divId w:val="105394509"/>
        <w:rPr>
          <w:rStyle w:val="comment1"/>
          <w:sz w:val="18"/>
        </w:rPr>
      </w:pPr>
      <w:r w:rsidRPr="00866DAF">
        <w:rPr>
          <w:rStyle w:val="comment1"/>
          <w:sz w:val="18"/>
        </w:rPr>
        <w:t>-- Views for RHD staff.</w:t>
      </w:r>
    </w:p>
    <w:p w14:paraId="5662D63A" w14:textId="77777777" w:rsidR="007851C6" w:rsidRPr="00866DAF" w:rsidRDefault="007851C6">
      <w:pPr>
        <w:pStyle w:val="HTMLPreformatted"/>
        <w:divId w:val="105394509"/>
        <w:rPr>
          <w:sz w:val="18"/>
        </w:rPr>
      </w:pPr>
      <w:r w:rsidRPr="00866DAF">
        <w:rPr>
          <w:rStyle w:val="keyword1"/>
          <w:sz w:val="18"/>
        </w:rPr>
        <w:t>SELECT</w:t>
      </w:r>
      <w:r w:rsidRPr="00866DAF">
        <w:rPr>
          <w:sz w:val="18"/>
        </w:rPr>
        <w:t xml:space="preserve"> </w:t>
      </w:r>
      <w:r w:rsidRPr="00866DAF">
        <w:rPr>
          <w:rStyle w:val="string1"/>
          <w:sz w:val="18"/>
        </w:rPr>
        <w:t>'Creating views for RHD staff'</w:t>
      </w:r>
      <w:r w:rsidRPr="00866DAF">
        <w:rPr>
          <w:sz w:val="18"/>
        </w:rPr>
        <w:t>;</w:t>
      </w:r>
    </w:p>
    <w:p w14:paraId="28C1520D" w14:textId="77777777" w:rsidR="007851C6" w:rsidRPr="00866DAF" w:rsidRDefault="007851C6">
      <w:pPr>
        <w:pStyle w:val="HTMLPreformatted"/>
        <w:divId w:val="105394509"/>
        <w:rPr>
          <w:sz w:val="18"/>
        </w:rPr>
      </w:pPr>
    </w:p>
    <w:p w14:paraId="1B75948B" w14:textId="77777777" w:rsidR="007851C6" w:rsidRPr="00866DAF" w:rsidRDefault="007851C6">
      <w:pPr>
        <w:pStyle w:val="HTMLPreformatted"/>
        <w:divId w:val="105394509"/>
        <w:rPr>
          <w:rStyle w:val="comment1"/>
          <w:sz w:val="18"/>
        </w:rPr>
      </w:pPr>
      <w:r w:rsidRPr="00866DAF">
        <w:rPr>
          <w:rStyle w:val="comment1"/>
          <w:sz w:val="18"/>
        </w:rPr>
        <w:t>-- All ongoing applications and the contact staff</w:t>
      </w:r>
    </w:p>
    <w:p w14:paraId="08D0477B" w14:textId="77777777" w:rsidR="007851C6" w:rsidRPr="00866DAF" w:rsidRDefault="007851C6">
      <w:pPr>
        <w:pStyle w:val="HTMLPreformatted"/>
        <w:divId w:val="105394509"/>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Staff_Overview ;</w:t>
      </w:r>
    </w:p>
    <w:p w14:paraId="3952E8E4" w14:textId="77777777" w:rsidR="007851C6" w:rsidRPr="00866DAF" w:rsidRDefault="007851C6">
      <w:pPr>
        <w:pStyle w:val="HTMLPreformatted"/>
        <w:divId w:val="105394509"/>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Staff_Overview</w:t>
      </w:r>
      <w:r w:rsidRPr="00866DAF">
        <w:rPr>
          <w:sz w:val="18"/>
        </w:rPr>
        <w:t xml:space="preserve"> </w:t>
      </w:r>
      <w:r w:rsidRPr="00866DAF">
        <w:rPr>
          <w:rStyle w:val="keyword1"/>
          <w:sz w:val="18"/>
        </w:rPr>
        <w:t>AS</w:t>
      </w:r>
    </w:p>
    <w:p w14:paraId="3CBD36F0" w14:textId="77777777" w:rsidR="007851C6" w:rsidRPr="00866DAF" w:rsidRDefault="007851C6">
      <w:pPr>
        <w:pStyle w:val="HTMLPreformatted"/>
        <w:divId w:val="105394509"/>
        <w:rPr>
          <w:sz w:val="18"/>
        </w:rPr>
      </w:pPr>
      <w:r w:rsidRPr="00866DAF">
        <w:rPr>
          <w:rStyle w:val="keyword1"/>
          <w:sz w:val="18"/>
        </w:rPr>
        <w:t>SELECT</w:t>
      </w:r>
    </w:p>
    <w:p w14:paraId="41F1734C" w14:textId="77777777" w:rsidR="007851C6" w:rsidRPr="00866DAF" w:rsidRDefault="007851C6">
      <w:pPr>
        <w:pStyle w:val="HTMLPreformatted"/>
        <w:divId w:val="105394509"/>
        <w:rPr>
          <w:sz w:val="18"/>
        </w:rPr>
      </w:pPr>
      <w:r w:rsidRPr="00866DAF">
        <w:rPr>
          <w:sz w:val="18"/>
        </w:rPr>
        <w:t xml:space="preserve">  AppExpand.ApplicationID,</w:t>
      </w:r>
    </w:p>
    <w:p w14:paraId="66E109D7" w14:textId="77777777" w:rsidR="007851C6" w:rsidRPr="00866DAF" w:rsidRDefault="007851C6">
      <w:pPr>
        <w:pStyle w:val="HTMLPreformatted"/>
        <w:divId w:val="105394509"/>
        <w:rPr>
          <w:sz w:val="18"/>
        </w:rPr>
      </w:pPr>
      <w:r w:rsidRPr="00866DAF">
        <w:rPr>
          <w:sz w:val="18"/>
        </w:rPr>
        <w:t xml:space="preserve">  AppExpand.FName,</w:t>
      </w:r>
    </w:p>
    <w:p w14:paraId="62437823" w14:textId="77777777" w:rsidR="007851C6" w:rsidRPr="00866DAF" w:rsidRDefault="007851C6">
      <w:pPr>
        <w:pStyle w:val="HTMLPreformatted"/>
        <w:divId w:val="105394509"/>
        <w:rPr>
          <w:sz w:val="18"/>
        </w:rPr>
      </w:pPr>
      <w:r w:rsidRPr="00866DAF">
        <w:rPr>
          <w:sz w:val="18"/>
        </w:rPr>
        <w:t xml:space="preserve">  AppExpand.LName,</w:t>
      </w:r>
    </w:p>
    <w:p w14:paraId="5164BA4B" w14:textId="77777777" w:rsidR="007851C6" w:rsidRPr="00866DAF" w:rsidRDefault="007851C6">
      <w:pPr>
        <w:pStyle w:val="HTMLPreformatted"/>
        <w:divId w:val="105394509"/>
        <w:rPr>
          <w:sz w:val="18"/>
        </w:rPr>
      </w:pPr>
      <w:r w:rsidRPr="00866DAF">
        <w:rPr>
          <w:sz w:val="18"/>
        </w:rPr>
        <w:t xml:space="preserve">  AppExpand.Email,</w:t>
      </w:r>
    </w:p>
    <w:p w14:paraId="204BB873" w14:textId="77777777" w:rsidR="007851C6" w:rsidRPr="00866DAF" w:rsidRDefault="007851C6">
      <w:pPr>
        <w:pStyle w:val="HTMLPreformatted"/>
        <w:divId w:val="105394509"/>
        <w:rPr>
          <w:sz w:val="18"/>
        </w:rPr>
      </w:pPr>
      <w:r w:rsidRPr="00866DAF">
        <w:rPr>
          <w:sz w:val="18"/>
        </w:rPr>
        <w:t xml:space="preserve">  PrimaryUSM.FName </w:t>
      </w:r>
      <w:r w:rsidRPr="00866DAF">
        <w:rPr>
          <w:rStyle w:val="keyword1"/>
          <w:sz w:val="18"/>
        </w:rPr>
        <w:t>AS</w:t>
      </w:r>
      <w:r w:rsidRPr="00866DAF">
        <w:rPr>
          <w:sz w:val="18"/>
        </w:rPr>
        <w:t xml:space="preserve"> PrimarySupervisorFName,</w:t>
      </w:r>
    </w:p>
    <w:p w14:paraId="13EFC828" w14:textId="77777777" w:rsidR="007851C6" w:rsidRPr="00866DAF" w:rsidRDefault="007851C6">
      <w:pPr>
        <w:pStyle w:val="HTMLPreformatted"/>
        <w:divId w:val="105394509"/>
        <w:rPr>
          <w:sz w:val="18"/>
        </w:rPr>
      </w:pPr>
      <w:r w:rsidRPr="00866DAF">
        <w:rPr>
          <w:sz w:val="18"/>
        </w:rPr>
        <w:t xml:space="preserve">  PrimaryUSM.LName </w:t>
      </w:r>
      <w:r w:rsidRPr="00866DAF">
        <w:rPr>
          <w:rStyle w:val="keyword1"/>
          <w:sz w:val="18"/>
        </w:rPr>
        <w:t>AS</w:t>
      </w:r>
      <w:r w:rsidRPr="00866DAF">
        <w:rPr>
          <w:sz w:val="18"/>
        </w:rPr>
        <w:t xml:space="preserve"> PrimarySupervisorLName,</w:t>
      </w:r>
    </w:p>
    <w:p w14:paraId="70DE58BB" w14:textId="77777777" w:rsidR="007851C6" w:rsidRPr="00866DAF" w:rsidRDefault="007851C6">
      <w:pPr>
        <w:pStyle w:val="HTMLPreformatted"/>
        <w:divId w:val="105394509"/>
        <w:rPr>
          <w:sz w:val="18"/>
        </w:rPr>
      </w:pPr>
      <w:r w:rsidRPr="00866DAF">
        <w:rPr>
          <w:sz w:val="18"/>
        </w:rPr>
        <w:t xml:space="preserve">  </w:t>
      </w:r>
      <w:r w:rsidRPr="00866DAF">
        <w:rPr>
          <w:rStyle w:val="builtin1"/>
          <w:sz w:val="18"/>
        </w:rPr>
        <w:t>COUNT</w:t>
      </w:r>
      <w:r w:rsidRPr="00866DAF">
        <w:rPr>
          <w:sz w:val="18"/>
        </w:rPr>
        <w:t xml:space="preserve">(AssociateSuper.StaffID) </w:t>
      </w:r>
      <w:r w:rsidRPr="00866DAF">
        <w:rPr>
          <w:rStyle w:val="keyword1"/>
          <w:sz w:val="18"/>
        </w:rPr>
        <w:t>AS</w:t>
      </w:r>
      <w:r w:rsidRPr="00866DAF">
        <w:rPr>
          <w:sz w:val="18"/>
        </w:rPr>
        <w:t xml:space="preserve"> `Associate supervisor </w:t>
      </w:r>
      <w:r w:rsidRPr="00866DAF">
        <w:rPr>
          <w:rStyle w:val="builtin1"/>
          <w:sz w:val="18"/>
        </w:rPr>
        <w:t>count</w:t>
      </w:r>
      <w:r w:rsidRPr="00866DAF">
        <w:rPr>
          <w:sz w:val="18"/>
        </w:rPr>
        <w:t>`,</w:t>
      </w:r>
    </w:p>
    <w:p w14:paraId="1CFEF299" w14:textId="77777777" w:rsidR="007851C6" w:rsidRPr="00866DAF" w:rsidRDefault="007851C6">
      <w:pPr>
        <w:pStyle w:val="HTMLPreformatted"/>
        <w:divId w:val="105394509"/>
        <w:rPr>
          <w:sz w:val="18"/>
        </w:rPr>
      </w:pPr>
      <w:r w:rsidRPr="00866DAF">
        <w:rPr>
          <w:sz w:val="18"/>
        </w:rPr>
        <w:t xml:space="preserve">  LastModifiedByUSM.FName </w:t>
      </w:r>
      <w:r w:rsidRPr="00866DAF">
        <w:rPr>
          <w:rStyle w:val="keyword1"/>
          <w:sz w:val="18"/>
        </w:rPr>
        <w:t>AS</w:t>
      </w:r>
      <w:r w:rsidRPr="00866DAF">
        <w:rPr>
          <w:sz w:val="18"/>
        </w:rPr>
        <w:t xml:space="preserve"> LastModifiedByFName,</w:t>
      </w:r>
    </w:p>
    <w:p w14:paraId="7BADAA60" w14:textId="77777777" w:rsidR="007851C6" w:rsidRPr="00866DAF" w:rsidRDefault="007851C6">
      <w:pPr>
        <w:pStyle w:val="HTMLPreformatted"/>
        <w:divId w:val="105394509"/>
        <w:rPr>
          <w:sz w:val="18"/>
        </w:rPr>
      </w:pPr>
      <w:r w:rsidRPr="00866DAF">
        <w:rPr>
          <w:sz w:val="18"/>
        </w:rPr>
        <w:t xml:space="preserve">  LastModifiedByUSM.LName </w:t>
      </w:r>
      <w:r w:rsidRPr="00866DAF">
        <w:rPr>
          <w:rStyle w:val="keyword1"/>
          <w:sz w:val="18"/>
        </w:rPr>
        <w:t>AS</w:t>
      </w:r>
      <w:r w:rsidRPr="00866DAF">
        <w:rPr>
          <w:sz w:val="18"/>
        </w:rPr>
        <w:t xml:space="preserve"> LastModifiedByLName</w:t>
      </w:r>
    </w:p>
    <w:p w14:paraId="506E1A10" w14:textId="77777777" w:rsidR="007851C6" w:rsidRPr="00866DAF" w:rsidRDefault="007851C6">
      <w:pPr>
        <w:pStyle w:val="HTMLPreformatted"/>
        <w:divId w:val="105394509"/>
        <w:rPr>
          <w:sz w:val="18"/>
        </w:rPr>
      </w:pPr>
      <w:r w:rsidRPr="00866DAF">
        <w:rPr>
          <w:rStyle w:val="keyword1"/>
          <w:sz w:val="18"/>
        </w:rPr>
        <w:t>FROM</w:t>
      </w:r>
      <w:r w:rsidRPr="00866DAF">
        <w:rPr>
          <w:sz w:val="18"/>
        </w:rPr>
        <w:t xml:space="preserve"> Application_Ongoing_Expanded </w:t>
      </w:r>
      <w:r w:rsidRPr="00866DAF">
        <w:rPr>
          <w:rStyle w:val="keyword1"/>
          <w:sz w:val="18"/>
        </w:rPr>
        <w:t>AS</w:t>
      </w:r>
      <w:r w:rsidRPr="00866DAF">
        <w:rPr>
          <w:sz w:val="18"/>
        </w:rPr>
        <w:t xml:space="preserve"> AppExpand</w:t>
      </w:r>
    </w:p>
    <w:p w14:paraId="2AEAB4F3"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primary</w:t>
      </w:r>
      <w:r w:rsidRPr="00866DAF">
        <w:rPr>
          <w:sz w:val="18"/>
        </w:rPr>
        <w:t xml:space="preserve">` </w:t>
      </w:r>
      <w:r w:rsidRPr="00866DAF">
        <w:rPr>
          <w:rStyle w:val="keyword1"/>
          <w:sz w:val="18"/>
        </w:rPr>
        <w:t>AS</w:t>
      </w:r>
      <w:r w:rsidRPr="00866DAF">
        <w:rPr>
          <w:sz w:val="18"/>
        </w:rPr>
        <w:t xml:space="preserve"> PrimarySuper,</w:t>
      </w:r>
    </w:p>
    <w:p w14:paraId="092C9FA7" w14:textId="77777777" w:rsidR="007851C6" w:rsidRPr="00866DAF" w:rsidRDefault="007851C6">
      <w:pPr>
        <w:pStyle w:val="HTMLPreformatted"/>
        <w:divId w:val="105394509"/>
        <w:rPr>
          <w:sz w:val="18"/>
        </w:rPr>
      </w:pPr>
      <w:r w:rsidRPr="00866DAF">
        <w:rPr>
          <w:sz w:val="18"/>
        </w:rPr>
        <w:t xml:space="preserve">           `University Staff Member` </w:t>
      </w:r>
      <w:r w:rsidRPr="00866DAF">
        <w:rPr>
          <w:rStyle w:val="keyword1"/>
          <w:sz w:val="18"/>
        </w:rPr>
        <w:t>AS</w:t>
      </w:r>
      <w:r w:rsidRPr="00866DAF">
        <w:rPr>
          <w:sz w:val="18"/>
        </w:rPr>
        <w:t xml:space="preserve"> PrimaryUSM)</w:t>
      </w:r>
    </w:p>
    <w:p w14:paraId="0FF58730"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Expand.ApplicationID = PrimarySuper.ApplicationID</w:t>
      </w:r>
    </w:p>
    <w:p w14:paraId="594FF4C8"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AND</w:t>
      </w:r>
      <w:r w:rsidRPr="00866DAF">
        <w:rPr>
          <w:sz w:val="18"/>
        </w:rPr>
        <w:t xml:space="preserve"> PrimarySuper.StaffID = PrimaryUSM.StaffID)</w:t>
      </w:r>
    </w:p>
    <w:p w14:paraId="6B6E8D45"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xml:space="preserve"> associate` </w:t>
      </w:r>
      <w:r w:rsidRPr="00866DAF">
        <w:rPr>
          <w:rStyle w:val="keyword1"/>
          <w:sz w:val="18"/>
        </w:rPr>
        <w:t>AS</w:t>
      </w:r>
      <w:r w:rsidRPr="00866DAF">
        <w:rPr>
          <w:sz w:val="18"/>
        </w:rPr>
        <w:t xml:space="preserve"> AssociateSuper)</w:t>
      </w:r>
    </w:p>
    <w:p w14:paraId="0B2E907F"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Expand.ApplicationID = AssociateSuper.ApplicationID)</w:t>
      </w:r>
    </w:p>
    <w:p w14:paraId="146A185A"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University Staff Member` </w:t>
      </w:r>
      <w:r w:rsidRPr="00866DAF">
        <w:rPr>
          <w:rStyle w:val="keyword1"/>
          <w:sz w:val="18"/>
        </w:rPr>
        <w:t>AS</w:t>
      </w:r>
      <w:r w:rsidRPr="00866DAF">
        <w:rPr>
          <w:sz w:val="18"/>
        </w:rPr>
        <w:t xml:space="preserve"> LastModifiedByUSM)</w:t>
      </w:r>
    </w:p>
    <w:p w14:paraId="453501B9"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Expand.LastModifiedByStaffID = LastModifiedByUSM.StaffID)</w:t>
      </w:r>
    </w:p>
    <w:p w14:paraId="1D8FE58F" w14:textId="77777777" w:rsidR="007851C6" w:rsidRPr="00866DAF" w:rsidRDefault="007851C6">
      <w:pPr>
        <w:pStyle w:val="HTMLPreformatted"/>
        <w:divId w:val="105394509"/>
        <w:rPr>
          <w:sz w:val="18"/>
        </w:rPr>
      </w:pP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Expand.ApplicationID</w:t>
      </w:r>
    </w:p>
    <w:p w14:paraId="34666023" w14:textId="77777777" w:rsidR="007851C6" w:rsidRPr="00866DAF" w:rsidRDefault="007851C6">
      <w:pPr>
        <w:pStyle w:val="HTMLPreformatted"/>
        <w:divId w:val="105394509"/>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LName;</w:t>
      </w:r>
    </w:p>
    <w:p w14:paraId="5682F99A" w14:textId="77777777" w:rsidR="007851C6" w:rsidRPr="00866DAF" w:rsidRDefault="007851C6">
      <w:pPr>
        <w:pStyle w:val="HTMLPreformatted"/>
        <w:divId w:val="105394509"/>
        <w:rPr>
          <w:sz w:val="18"/>
        </w:rPr>
      </w:pPr>
    </w:p>
    <w:p w14:paraId="79AE6F72" w14:textId="77777777" w:rsidR="007851C6" w:rsidRPr="00866DAF" w:rsidRDefault="007851C6">
      <w:pPr>
        <w:pStyle w:val="HTMLPreformatted"/>
        <w:divId w:val="105394509"/>
        <w:rPr>
          <w:rStyle w:val="comment1"/>
          <w:sz w:val="18"/>
        </w:rPr>
      </w:pPr>
      <w:r w:rsidRPr="00866DAF">
        <w:rPr>
          <w:rStyle w:val="comment1"/>
          <w:sz w:val="18"/>
        </w:rPr>
        <w:t>-- a utility view for the view below</w:t>
      </w:r>
    </w:p>
    <w:p w14:paraId="33F654D6" w14:textId="77777777" w:rsidR="007851C6" w:rsidRPr="00866DAF" w:rsidRDefault="007851C6">
      <w:pPr>
        <w:pStyle w:val="HTMLPreformatted"/>
        <w:divId w:val="105394509"/>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Primary_Supervisor ;</w:t>
      </w:r>
    </w:p>
    <w:p w14:paraId="0C21694A" w14:textId="77777777" w:rsidR="007851C6" w:rsidRPr="00866DAF" w:rsidRDefault="007851C6">
      <w:pPr>
        <w:pStyle w:val="HTMLPreformatted"/>
        <w:divId w:val="105394509"/>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Primary_Supervisor</w:t>
      </w:r>
      <w:r w:rsidRPr="00866DAF">
        <w:rPr>
          <w:sz w:val="18"/>
        </w:rPr>
        <w:t xml:space="preserve"> </w:t>
      </w:r>
      <w:r w:rsidRPr="00866DAF">
        <w:rPr>
          <w:rStyle w:val="keyword1"/>
          <w:sz w:val="18"/>
        </w:rPr>
        <w:t>AS</w:t>
      </w:r>
    </w:p>
    <w:p w14:paraId="78D103A9" w14:textId="77777777" w:rsidR="007851C6" w:rsidRPr="00866DAF" w:rsidRDefault="007851C6">
      <w:pPr>
        <w:pStyle w:val="HTMLPreformatted"/>
        <w:divId w:val="105394509"/>
        <w:rPr>
          <w:sz w:val="18"/>
        </w:rPr>
      </w:pPr>
      <w:r w:rsidRPr="00866DAF">
        <w:rPr>
          <w:rStyle w:val="keyword1"/>
          <w:sz w:val="18"/>
        </w:rPr>
        <w:t>SELECT</w:t>
      </w:r>
    </w:p>
    <w:p w14:paraId="05866B0D" w14:textId="77777777" w:rsidR="007851C6" w:rsidRPr="00866DAF" w:rsidRDefault="007851C6">
      <w:pPr>
        <w:pStyle w:val="HTMLPreformatted"/>
        <w:divId w:val="105394509"/>
        <w:rPr>
          <w:sz w:val="18"/>
        </w:rPr>
      </w:pPr>
      <w:r w:rsidRPr="00866DAF">
        <w:rPr>
          <w:sz w:val="18"/>
        </w:rPr>
        <w:t xml:space="preserve">  App.*,</w:t>
      </w:r>
    </w:p>
    <w:p w14:paraId="10C5808E" w14:textId="77777777" w:rsidR="007851C6" w:rsidRPr="00866DAF" w:rsidRDefault="007851C6">
      <w:pPr>
        <w:pStyle w:val="HTMLPreformatted"/>
        <w:divId w:val="105394509"/>
        <w:rPr>
          <w:sz w:val="18"/>
        </w:rPr>
      </w:pPr>
      <w:r w:rsidRPr="00866DAF">
        <w:rPr>
          <w:sz w:val="18"/>
        </w:rPr>
        <w:t xml:space="preserve">  Super.StaffID,</w:t>
      </w:r>
    </w:p>
    <w:p w14:paraId="03E18F39" w14:textId="77777777" w:rsidR="007851C6" w:rsidRPr="00866DAF" w:rsidRDefault="007851C6">
      <w:pPr>
        <w:pStyle w:val="HTMLPreformatted"/>
        <w:divId w:val="105394509"/>
        <w:rPr>
          <w:sz w:val="18"/>
        </w:rPr>
      </w:pPr>
      <w:r w:rsidRPr="00866DAF">
        <w:rPr>
          <w:sz w:val="18"/>
        </w:rPr>
        <w:t xml:space="preserve">  Super.PrimarySupervisor,</w:t>
      </w:r>
    </w:p>
    <w:p w14:paraId="7F4023B1" w14:textId="77777777" w:rsidR="007851C6" w:rsidRPr="00866DAF" w:rsidRDefault="007851C6">
      <w:pPr>
        <w:pStyle w:val="HTMLPreformatted"/>
        <w:divId w:val="105394509"/>
        <w:rPr>
          <w:sz w:val="18"/>
        </w:rPr>
      </w:pPr>
      <w:r w:rsidRPr="00866DAF">
        <w:rPr>
          <w:sz w:val="18"/>
        </w:rPr>
        <w:t xml:space="preserve">  </w:t>
      </w:r>
      <w:r w:rsidRPr="00866DAF">
        <w:rPr>
          <w:rStyle w:val="builtin1"/>
          <w:sz w:val="18"/>
        </w:rPr>
        <w:t>SUM</w:t>
      </w:r>
      <w:r w:rsidRPr="00866DAF">
        <w:rPr>
          <w:sz w:val="18"/>
        </w:rPr>
        <w:t xml:space="preserve">(Super.PrimarySupervisor) </w:t>
      </w:r>
      <w:r w:rsidRPr="00866DAF">
        <w:rPr>
          <w:rStyle w:val="keyword1"/>
          <w:sz w:val="18"/>
        </w:rPr>
        <w:t>AS</w:t>
      </w:r>
      <w:r w:rsidRPr="00866DAF">
        <w:rPr>
          <w:sz w:val="18"/>
        </w:rPr>
        <w:t xml:space="preserve"> PriSuperSum</w:t>
      </w:r>
    </w:p>
    <w:p w14:paraId="5AA64106" w14:textId="77777777" w:rsidR="007851C6" w:rsidRPr="00866DAF" w:rsidRDefault="007851C6">
      <w:pPr>
        <w:pStyle w:val="HTMLPreformatted"/>
        <w:divId w:val="105394509"/>
        <w:rPr>
          <w:sz w:val="18"/>
        </w:rPr>
      </w:pPr>
      <w:r w:rsidRPr="00866DAF">
        <w:rPr>
          <w:rStyle w:val="keyword1"/>
          <w:sz w:val="18"/>
        </w:rPr>
        <w:t>FROM</w:t>
      </w:r>
      <w:r w:rsidRPr="00866DAF">
        <w:rPr>
          <w:sz w:val="18"/>
        </w:rPr>
        <w:t xml:space="preserve"> Application_Ongoing_Expanded App</w:t>
      </w:r>
    </w:p>
    <w:p w14:paraId="37196975"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OUTER</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Super</w:t>
      </w:r>
    </w:p>
    <w:p w14:paraId="64EF8505"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Super.ApplicationID = App.ApplicationID</w:t>
      </w:r>
    </w:p>
    <w:p w14:paraId="53CEF0A6" w14:textId="77777777" w:rsidR="007851C6" w:rsidRPr="00866DAF" w:rsidRDefault="007851C6">
      <w:pPr>
        <w:pStyle w:val="HTMLPreformatted"/>
        <w:divId w:val="105394509"/>
        <w:rPr>
          <w:sz w:val="18"/>
        </w:rPr>
      </w:pP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ApplicationID;</w:t>
      </w:r>
    </w:p>
    <w:p w14:paraId="44F2F65B" w14:textId="77777777" w:rsidR="007851C6" w:rsidRPr="00866DAF" w:rsidRDefault="007851C6">
      <w:pPr>
        <w:pStyle w:val="HTMLPreformatted"/>
        <w:divId w:val="105394509"/>
        <w:rPr>
          <w:sz w:val="18"/>
        </w:rPr>
      </w:pPr>
    </w:p>
    <w:p w14:paraId="37E1EA09" w14:textId="77777777" w:rsidR="007851C6" w:rsidRPr="00866DAF" w:rsidRDefault="007851C6">
      <w:pPr>
        <w:pStyle w:val="HTMLPreformatted"/>
        <w:divId w:val="105394509"/>
        <w:rPr>
          <w:rStyle w:val="comment1"/>
          <w:sz w:val="18"/>
        </w:rPr>
      </w:pPr>
      <w:r w:rsidRPr="00866DAF">
        <w:rPr>
          <w:rStyle w:val="comment1"/>
          <w:sz w:val="18"/>
        </w:rPr>
        <w:t>-- List only those ongoing applications that don't yet have a primary supervisor</w:t>
      </w:r>
    </w:p>
    <w:p w14:paraId="70DC211A" w14:textId="77777777" w:rsidR="007851C6" w:rsidRPr="00866DAF" w:rsidRDefault="007851C6">
      <w:pPr>
        <w:pStyle w:val="HTMLPreformatted"/>
        <w:divId w:val="105394509"/>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Without_Supervisor_Inner ;</w:t>
      </w:r>
    </w:p>
    <w:p w14:paraId="47EEC760" w14:textId="77777777" w:rsidR="007851C6" w:rsidRPr="00866DAF" w:rsidRDefault="007851C6">
      <w:pPr>
        <w:pStyle w:val="HTMLPreformatted"/>
        <w:divId w:val="105394509"/>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Without_Supervisor_Inner</w:t>
      </w:r>
      <w:r w:rsidRPr="00866DAF">
        <w:rPr>
          <w:sz w:val="18"/>
        </w:rPr>
        <w:t xml:space="preserve"> </w:t>
      </w:r>
      <w:r w:rsidRPr="00866DAF">
        <w:rPr>
          <w:rStyle w:val="keyword1"/>
          <w:sz w:val="18"/>
        </w:rPr>
        <w:t>AS</w:t>
      </w:r>
    </w:p>
    <w:p w14:paraId="2E637B21" w14:textId="77777777" w:rsidR="007851C6" w:rsidRPr="00866DAF" w:rsidRDefault="007851C6">
      <w:pPr>
        <w:pStyle w:val="HTMLPreformatted"/>
        <w:divId w:val="105394509"/>
        <w:rPr>
          <w:sz w:val="18"/>
        </w:rPr>
      </w:pPr>
      <w:r w:rsidRPr="00866DAF">
        <w:rPr>
          <w:rStyle w:val="keyword1"/>
          <w:sz w:val="18"/>
        </w:rPr>
        <w:t>SELECT</w:t>
      </w:r>
    </w:p>
    <w:p w14:paraId="39775EE1" w14:textId="77777777" w:rsidR="007851C6" w:rsidRPr="00866DAF" w:rsidRDefault="007851C6">
      <w:pPr>
        <w:pStyle w:val="HTMLPreformatted"/>
        <w:divId w:val="105394509"/>
        <w:rPr>
          <w:sz w:val="18"/>
        </w:rPr>
      </w:pPr>
      <w:r w:rsidRPr="00866DAF">
        <w:rPr>
          <w:sz w:val="18"/>
        </w:rPr>
        <w:t xml:space="preserve">  AppPri.ApplicationID,</w:t>
      </w:r>
    </w:p>
    <w:p w14:paraId="337FB8ED" w14:textId="77777777" w:rsidR="007851C6" w:rsidRPr="00866DAF" w:rsidRDefault="007851C6">
      <w:pPr>
        <w:pStyle w:val="HTMLPreformatted"/>
        <w:divId w:val="105394509"/>
        <w:rPr>
          <w:sz w:val="18"/>
        </w:rPr>
      </w:pPr>
      <w:r w:rsidRPr="00866DAF">
        <w:rPr>
          <w:sz w:val="18"/>
        </w:rPr>
        <w:t xml:space="preserve">  AppPri.FName,</w:t>
      </w:r>
    </w:p>
    <w:p w14:paraId="45E6381C" w14:textId="77777777" w:rsidR="007851C6" w:rsidRPr="00866DAF" w:rsidRDefault="007851C6">
      <w:pPr>
        <w:pStyle w:val="HTMLPreformatted"/>
        <w:divId w:val="105394509"/>
        <w:rPr>
          <w:sz w:val="18"/>
        </w:rPr>
      </w:pPr>
      <w:r w:rsidRPr="00866DAF">
        <w:rPr>
          <w:sz w:val="18"/>
        </w:rPr>
        <w:t xml:space="preserve">  AppPri.LName,</w:t>
      </w:r>
    </w:p>
    <w:p w14:paraId="2C03661C" w14:textId="77777777" w:rsidR="007851C6" w:rsidRPr="00866DAF" w:rsidRDefault="007851C6">
      <w:pPr>
        <w:pStyle w:val="HTMLPreformatted"/>
        <w:divId w:val="105394509"/>
        <w:rPr>
          <w:sz w:val="18"/>
        </w:rPr>
      </w:pPr>
      <w:r w:rsidRPr="00866DAF">
        <w:rPr>
          <w:sz w:val="18"/>
        </w:rPr>
        <w:t xml:space="preserve">  AppPri.Email,</w:t>
      </w:r>
    </w:p>
    <w:p w14:paraId="19711525" w14:textId="77777777" w:rsidR="007851C6" w:rsidRPr="00866DAF" w:rsidRDefault="007851C6">
      <w:pPr>
        <w:pStyle w:val="HTMLPreformatted"/>
        <w:divId w:val="105394509"/>
        <w:rPr>
          <w:sz w:val="18"/>
        </w:rPr>
      </w:pPr>
      <w:r w:rsidRPr="00866DAF">
        <w:rPr>
          <w:sz w:val="18"/>
        </w:rPr>
        <w:t xml:space="preserve">  AppPri.DateAdded,</w:t>
      </w:r>
    </w:p>
    <w:p w14:paraId="2244DF2C" w14:textId="77777777" w:rsidR="007851C6" w:rsidRPr="00866DAF" w:rsidRDefault="007851C6">
      <w:pPr>
        <w:pStyle w:val="HTMLPreformatted"/>
        <w:divId w:val="105394509"/>
        <w:rPr>
          <w:sz w:val="18"/>
        </w:rPr>
      </w:pPr>
      <w:r w:rsidRPr="00866DAF">
        <w:rPr>
          <w:sz w:val="18"/>
        </w:rPr>
        <w:t xml:space="preserve">  </w:t>
      </w:r>
      <w:r w:rsidRPr="00866DAF">
        <w:rPr>
          <w:rStyle w:val="builtin1"/>
          <w:sz w:val="18"/>
        </w:rPr>
        <w:t>COUNT</w:t>
      </w:r>
      <w:r w:rsidRPr="00866DAF">
        <w:rPr>
          <w:sz w:val="18"/>
        </w:rPr>
        <w:t xml:space="preserve">(AssociateSuper.StaffID) </w:t>
      </w:r>
      <w:r w:rsidRPr="00866DAF">
        <w:rPr>
          <w:rStyle w:val="keyword1"/>
          <w:sz w:val="18"/>
        </w:rPr>
        <w:t>AS</w:t>
      </w:r>
      <w:r w:rsidRPr="00866DAF">
        <w:rPr>
          <w:sz w:val="18"/>
        </w:rPr>
        <w:t xml:space="preserve"> `Associate supervisor </w:t>
      </w:r>
      <w:r w:rsidRPr="00866DAF">
        <w:rPr>
          <w:rStyle w:val="builtin1"/>
          <w:sz w:val="18"/>
        </w:rPr>
        <w:t>count</w:t>
      </w:r>
      <w:r w:rsidRPr="00866DAF">
        <w:rPr>
          <w:sz w:val="18"/>
        </w:rPr>
        <w:t>`</w:t>
      </w:r>
    </w:p>
    <w:p w14:paraId="47324D56" w14:textId="77777777" w:rsidR="007851C6" w:rsidRPr="00866DAF" w:rsidRDefault="007851C6">
      <w:pPr>
        <w:pStyle w:val="HTMLPreformatted"/>
        <w:divId w:val="105394509"/>
        <w:rPr>
          <w:sz w:val="18"/>
        </w:rPr>
      </w:pPr>
      <w:r w:rsidRPr="00866DAF">
        <w:rPr>
          <w:rStyle w:val="keyword1"/>
          <w:sz w:val="18"/>
        </w:rPr>
        <w:t>FROM</w:t>
      </w:r>
      <w:r w:rsidRPr="00866DAF">
        <w:rPr>
          <w:sz w:val="18"/>
        </w:rPr>
        <w:t xml:space="preserve"> Application_Primary_Supervisor </w:t>
      </w:r>
      <w:r w:rsidRPr="00866DAF">
        <w:rPr>
          <w:rStyle w:val="keyword1"/>
          <w:sz w:val="18"/>
        </w:rPr>
        <w:t>AS</w:t>
      </w:r>
      <w:r w:rsidRPr="00866DAF">
        <w:rPr>
          <w:sz w:val="18"/>
        </w:rPr>
        <w:t xml:space="preserve"> AppPri</w:t>
      </w:r>
    </w:p>
    <w:p w14:paraId="6FCDB87A"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Supervise </w:t>
      </w:r>
      <w:r w:rsidRPr="00866DAF">
        <w:rPr>
          <w:rStyle w:val="keyword1"/>
          <w:sz w:val="18"/>
        </w:rPr>
        <w:t>as</w:t>
      </w:r>
      <w:r w:rsidRPr="00866DAF">
        <w:rPr>
          <w:sz w:val="18"/>
        </w:rPr>
        <w:t xml:space="preserve"> associate` </w:t>
      </w:r>
      <w:r w:rsidRPr="00866DAF">
        <w:rPr>
          <w:rStyle w:val="keyword1"/>
          <w:sz w:val="18"/>
        </w:rPr>
        <w:t>AS</w:t>
      </w:r>
      <w:r w:rsidRPr="00866DAF">
        <w:rPr>
          <w:sz w:val="18"/>
        </w:rPr>
        <w:t xml:space="preserve"> AssociateSuper)</w:t>
      </w:r>
    </w:p>
    <w:p w14:paraId="422B112A"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Pri.ApplicationID = AssociateSuper.ApplicationID)</w:t>
      </w:r>
    </w:p>
    <w:p w14:paraId="093E40DE" w14:textId="77777777" w:rsidR="007851C6" w:rsidRPr="00866DAF" w:rsidRDefault="007851C6">
      <w:pPr>
        <w:pStyle w:val="HTMLPreformatted"/>
        <w:divId w:val="105394509"/>
        <w:rPr>
          <w:sz w:val="18"/>
        </w:rPr>
      </w:pPr>
      <w:r w:rsidRPr="00866DAF">
        <w:rPr>
          <w:rStyle w:val="keyword1"/>
          <w:sz w:val="18"/>
        </w:rPr>
        <w:t>WHERE</w:t>
      </w:r>
      <w:r w:rsidRPr="00866DAF">
        <w:rPr>
          <w:sz w:val="18"/>
        </w:rPr>
        <w:t xml:space="preserve"> AppPri.PriSuperSum &lt;&gt; 1</w:t>
      </w:r>
    </w:p>
    <w:p w14:paraId="344B3880"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R</w:t>
      </w:r>
      <w:r w:rsidRPr="00866DAF">
        <w:rPr>
          <w:sz w:val="18"/>
        </w:rPr>
        <w:t xml:space="preserve"> AppPri.PriSuperSum </w:t>
      </w:r>
      <w:r w:rsidRPr="00866DAF">
        <w:rPr>
          <w:rStyle w:val="keyword1"/>
          <w:sz w:val="18"/>
        </w:rPr>
        <w:t>IS</w:t>
      </w:r>
      <w:r w:rsidRPr="00866DAF">
        <w:rPr>
          <w:sz w:val="18"/>
        </w:rPr>
        <w:t xml:space="preserve"> </w:t>
      </w:r>
      <w:r w:rsidRPr="00866DAF">
        <w:rPr>
          <w:rStyle w:val="keyword1"/>
          <w:sz w:val="18"/>
        </w:rPr>
        <w:t>NULL</w:t>
      </w:r>
    </w:p>
    <w:p w14:paraId="44C354A6" w14:textId="77777777" w:rsidR="007851C6" w:rsidRPr="00866DAF" w:rsidRDefault="007851C6">
      <w:pPr>
        <w:pStyle w:val="HTMLPreformatted"/>
        <w:divId w:val="105394509"/>
        <w:rPr>
          <w:sz w:val="18"/>
        </w:rPr>
      </w:pP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Pri.ApplicationID</w:t>
      </w:r>
    </w:p>
    <w:p w14:paraId="14934F75" w14:textId="77777777" w:rsidR="007851C6" w:rsidRPr="00866DAF" w:rsidRDefault="007851C6">
      <w:pPr>
        <w:pStyle w:val="HTMLPreformatted"/>
        <w:divId w:val="105394509"/>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DateAdded ;</w:t>
      </w:r>
    </w:p>
    <w:p w14:paraId="725BE53C" w14:textId="77777777" w:rsidR="007851C6" w:rsidRPr="00866DAF" w:rsidRDefault="007851C6">
      <w:pPr>
        <w:pStyle w:val="HTMLPreformatted"/>
        <w:divId w:val="105394509"/>
        <w:rPr>
          <w:sz w:val="18"/>
        </w:rPr>
      </w:pPr>
    </w:p>
    <w:p w14:paraId="4A7635AB" w14:textId="77777777" w:rsidR="007851C6" w:rsidRPr="00866DAF" w:rsidRDefault="007851C6">
      <w:pPr>
        <w:pStyle w:val="HTMLPreformatted"/>
        <w:divId w:val="105394509"/>
        <w:rPr>
          <w:rStyle w:val="comment1"/>
          <w:sz w:val="18"/>
        </w:rPr>
      </w:pPr>
      <w:r w:rsidRPr="00866DAF">
        <w:rPr>
          <w:rStyle w:val="comment1"/>
          <w:sz w:val="18"/>
        </w:rPr>
        <w:t>-- Show those applications that don't yet have a primary supervisor.</w:t>
      </w:r>
    </w:p>
    <w:p w14:paraId="33F5B92A" w14:textId="77777777" w:rsidR="007851C6" w:rsidRPr="00866DAF" w:rsidRDefault="007851C6">
      <w:pPr>
        <w:pStyle w:val="HTMLPreformatted"/>
        <w:divId w:val="105394509"/>
        <w:rPr>
          <w:rStyle w:val="comment1"/>
          <w:sz w:val="18"/>
        </w:rPr>
      </w:pPr>
      <w:r w:rsidRPr="00866DAF">
        <w:rPr>
          <w:rStyle w:val="comment1"/>
          <w:sz w:val="18"/>
        </w:rPr>
        <w:t>-- Where the application has nominated a research area, report which staff</w:t>
      </w:r>
    </w:p>
    <w:p w14:paraId="74CD4424" w14:textId="77777777" w:rsidR="007851C6" w:rsidRPr="00866DAF" w:rsidRDefault="007851C6">
      <w:pPr>
        <w:pStyle w:val="HTMLPreformatted"/>
        <w:divId w:val="105394509"/>
        <w:rPr>
          <w:rStyle w:val="comment1"/>
          <w:sz w:val="18"/>
        </w:rPr>
      </w:pPr>
      <w:r w:rsidRPr="00866DAF">
        <w:rPr>
          <w:rStyle w:val="comment1"/>
          <w:sz w:val="18"/>
        </w:rPr>
        <w:t>-- member oversees that research area.</w:t>
      </w:r>
    </w:p>
    <w:p w14:paraId="01BC08A7" w14:textId="77777777" w:rsidR="007851C6" w:rsidRPr="00866DAF" w:rsidRDefault="007851C6">
      <w:pPr>
        <w:pStyle w:val="HTMLPreformatted"/>
        <w:divId w:val="105394509"/>
        <w:rPr>
          <w:sz w:val="18"/>
        </w:rPr>
      </w:pPr>
      <w:r w:rsidRPr="00866DAF">
        <w:rPr>
          <w:rStyle w:val="keyword1"/>
          <w:sz w:val="18"/>
        </w:rPr>
        <w:t>DROP</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Without_Supervisor ;</w:t>
      </w:r>
    </w:p>
    <w:p w14:paraId="25A48D9E" w14:textId="77777777" w:rsidR="007851C6" w:rsidRPr="00866DAF" w:rsidRDefault="007851C6">
      <w:pPr>
        <w:pStyle w:val="HTMLPreformatted"/>
        <w:divId w:val="105394509"/>
        <w:rPr>
          <w:sz w:val="18"/>
        </w:rPr>
      </w:pPr>
      <w:r w:rsidRPr="00866DAF">
        <w:rPr>
          <w:rStyle w:val="keyword1"/>
          <w:sz w:val="18"/>
        </w:rPr>
        <w:t>CREATE</w:t>
      </w:r>
      <w:r w:rsidRPr="00866DAF">
        <w:rPr>
          <w:sz w:val="18"/>
        </w:rPr>
        <w:t xml:space="preserve"> </w:t>
      </w:r>
      <w:r w:rsidRPr="00866DAF">
        <w:rPr>
          <w:rStyle w:val="keyword1"/>
          <w:sz w:val="18"/>
        </w:rPr>
        <w:t>VIEW</w:t>
      </w:r>
      <w:r w:rsidRPr="00866DAF">
        <w:rPr>
          <w:sz w:val="18"/>
        </w:rPr>
        <w:t xml:space="preserve"> </w:t>
      </w:r>
      <w:r w:rsidRPr="00866DAF">
        <w:rPr>
          <w:rStyle w:val="function-name1"/>
          <w:sz w:val="18"/>
        </w:rPr>
        <w:t>Application_Without_Supervisor</w:t>
      </w:r>
      <w:r w:rsidRPr="00866DAF">
        <w:rPr>
          <w:sz w:val="18"/>
        </w:rPr>
        <w:t xml:space="preserve"> </w:t>
      </w:r>
      <w:r w:rsidRPr="00866DAF">
        <w:rPr>
          <w:rStyle w:val="keyword1"/>
          <w:sz w:val="18"/>
        </w:rPr>
        <w:t>AS</w:t>
      </w:r>
    </w:p>
    <w:p w14:paraId="34D99A8D" w14:textId="77777777" w:rsidR="007851C6" w:rsidRPr="00866DAF" w:rsidRDefault="007851C6">
      <w:pPr>
        <w:pStyle w:val="HTMLPreformatted"/>
        <w:divId w:val="105394509"/>
        <w:rPr>
          <w:sz w:val="18"/>
        </w:rPr>
      </w:pPr>
      <w:r w:rsidRPr="00866DAF">
        <w:rPr>
          <w:rStyle w:val="keyword1"/>
          <w:sz w:val="18"/>
        </w:rPr>
        <w:t>SELECT</w:t>
      </w:r>
    </w:p>
    <w:p w14:paraId="1B0AEDE3" w14:textId="77777777" w:rsidR="007851C6" w:rsidRPr="00866DAF" w:rsidRDefault="007851C6">
      <w:pPr>
        <w:pStyle w:val="HTMLPreformatted"/>
        <w:divId w:val="105394509"/>
        <w:rPr>
          <w:sz w:val="18"/>
        </w:rPr>
      </w:pPr>
      <w:r w:rsidRPr="00866DAF">
        <w:rPr>
          <w:sz w:val="18"/>
        </w:rPr>
        <w:t xml:space="preserve">  AppWoSuper.*,</w:t>
      </w:r>
    </w:p>
    <w:p w14:paraId="0D54EF11" w14:textId="77777777" w:rsidR="007851C6" w:rsidRPr="00866DAF" w:rsidRDefault="007851C6">
      <w:pPr>
        <w:pStyle w:val="HTMLPreformatted"/>
        <w:divId w:val="105394509"/>
        <w:rPr>
          <w:sz w:val="18"/>
        </w:rPr>
      </w:pPr>
      <w:r w:rsidRPr="00866DAF">
        <w:rPr>
          <w:sz w:val="18"/>
        </w:rPr>
        <w:t xml:space="preserve">  AppRA.FORCode,</w:t>
      </w:r>
    </w:p>
    <w:p w14:paraId="0E640B3D" w14:textId="77777777" w:rsidR="007851C6" w:rsidRPr="00866DAF" w:rsidRDefault="007851C6">
      <w:pPr>
        <w:pStyle w:val="HTMLPreformatted"/>
        <w:divId w:val="105394509"/>
        <w:rPr>
          <w:sz w:val="18"/>
        </w:rPr>
      </w:pPr>
      <w:r w:rsidRPr="00866DAF">
        <w:rPr>
          <w:sz w:val="18"/>
        </w:rPr>
        <w:t xml:space="preserve">  USM.FName </w:t>
      </w:r>
      <w:r w:rsidRPr="00866DAF">
        <w:rPr>
          <w:rStyle w:val="keyword1"/>
          <w:sz w:val="18"/>
        </w:rPr>
        <w:t>as</w:t>
      </w:r>
      <w:r w:rsidRPr="00866DAF">
        <w:rPr>
          <w:sz w:val="18"/>
        </w:rPr>
        <w:t xml:space="preserve"> StaffOverseeingAreaFName,</w:t>
      </w:r>
    </w:p>
    <w:p w14:paraId="2F0FCF25" w14:textId="77777777" w:rsidR="007851C6" w:rsidRPr="00866DAF" w:rsidRDefault="007851C6">
      <w:pPr>
        <w:pStyle w:val="HTMLPreformatted"/>
        <w:divId w:val="105394509"/>
        <w:rPr>
          <w:sz w:val="18"/>
        </w:rPr>
      </w:pPr>
      <w:r w:rsidRPr="00866DAF">
        <w:rPr>
          <w:sz w:val="18"/>
        </w:rPr>
        <w:t xml:space="preserve">  USM.LName </w:t>
      </w:r>
      <w:r w:rsidRPr="00866DAF">
        <w:rPr>
          <w:rStyle w:val="keyword1"/>
          <w:sz w:val="18"/>
        </w:rPr>
        <w:t>as</w:t>
      </w:r>
      <w:r w:rsidRPr="00866DAF">
        <w:rPr>
          <w:sz w:val="18"/>
        </w:rPr>
        <w:t xml:space="preserve"> StaffOverseeingAreaLName</w:t>
      </w:r>
    </w:p>
    <w:p w14:paraId="0C8A89D3" w14:textId="77777777" w:rsidR="007851C6" w:rsidRPr="00866DAF" w:rsidRDefault="007851C6">
      <w:pPr>
        <w:pStyle w:val="HTMLPreformatted"/>
        <w:divId w:val="105394509"/>
        <w:rPr>
          <w:sz w:val="18"/>
        </w:rPr>
      </w:pPr>
      <w:r w:rsidRPr="00866DAF">
        <w:rPr>
          <w:rStyle w:val="keyword1"/>
          <w:sz w:val="18"/>
        </w:rPr>
        <w:t>FROM</w:t>
      </w:r>
      <w:r w:rsidRPr="00866DAF">
        <w:rPr>
          <w:sz w:val="18"/>
        </w:rPr>
        <w:t xml:space="preserve"> Application_Without_Supervisor_Inner AppWoSuper</w:t>
      </w:r>
    </w:p>
    <w:p w14:paraId="39D60CCA"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Application_Research Area` </w:t>
      </w:r>
      <w:r w:rsidRPr="00866DAF">
        <w:rPr>
          <w:rStyle w:val="keyword1"/>
          <w:sz w:val="18"/>
        </w:rPr>
        <w:t>AS</w:t>
      </w:r>
      <w:r w:rsidRPr="00866DAF">
        <w:rPr>
          <w:sz w:val="18"/>
        </w:rPr>
        <w:t xml:space="preserve"> AppRA)</w:t>
      </w:r>
    </w:p>
    <w:p w14:paraId="63B57081"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WoSuper.ApplicationID = AppRA.ApplicationID)</w:t>
      </w:r>
    </w:p>
    <w:p w14:paraId="42A9FDDF"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Research Area` </w:t>
      </w:r>
      <w:r w:rsidRPr="00866DAF">
        <w:rPr>
          <w:rStyle w:val="keyword1"/>
          <w:sz w:val="18"/>
        </w:rPr>
        <w:t>AS</w:t>
      </w:r>
      <w:r w:rsidRPr="00866DAF">
        <w:rPr>
          <w:sz w:val="18"/>
        </w:rPr>
        <w:t xml:space="preserve"> RA)</w:t>
      </w:r>
    </w:p>
    <w:p w14:paraId="0E7D3B44"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AppRA.FORCode = RA.FORCode)</w:t>
      </w:r>
    </w:p>
    <w:p w14:paraId="75575EB7"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University Staff Member_Research Area2` </w:t>
      </w:r>
      <w:r w:rsidRPr="00866DAF">
        <w:rPr>
          <w:rStyle w:val="keyword1"/>
          <w:sz w:val="18"/>
        </w:rPr>
        <w:t>AS</w:t>
      </w:r>
      <w:r w:rsidRPr="00866DAF">
        <w:rPr>
          <w:sz w:val="18"/>
        </w:rPr>
        <w:t xml:space="preserve"> USM_RA_Oversees)</w:t>
      </w:r>
    </w:p>
    <w:p w14:paraId="33D98978"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RA.FORCode = USM_RA_Oversees.FORCode)</w:t>
      </w:r>
    </w:p>
    <w:p w14:paraId="3B7B8527" w14:textId="77777777" w:rsidR="007851C6" w:rsidRPr="00866DAF" w:rsidRDefault="007851C6">
      <w:pPr>
        <w:pStyle w:val="HTMLPreformatted"/>
        <w:divId w:val="105394509"/>
        <w:rPr>
          <w:sz w:val="18"/>
        </w:rPr>
      </w:pPr>
      <w:r w:rsidRPr="00866DAF">
        <w:rPr>
          <w:rStyle w:val="keyword1"/>
          <w:sz w:val="18"/>
        </w:rPr>
        <w:t>LEFT</w:t>
      </w:r>
      <w:r w:rsidRPr="00866DAF">
        <w:rPr>
          <w:sz w:val="18"/>
        </w:rPr>
        <w:t xml:space="preserve"> </w:t>
      </w:r>
      <w:r w:rsidRPr="00866DAF">
        <w:rPr>
          <w:rStyle w:val="keyword1"/>
          <w:sz w:val="18"/>
        </w:rPr>
        <w:t>JOIN</w:t>
      </w:r>
      <w:r w:rsidRPr="00866DAF">
        <w:rPr>
          <w:sz w:val="18"/>
        </w:rPr>
        <w:t xml:space="preserve"> (`University Staff Member` </w:t>
      </w:r>
      <w:r w:rsidRPr="00866DAF">
        <w:rPr>
          <w:rStyle w:val="keyword1"/>
          <w:sz w:val="18"/>
        </w:rPr>
        <w:t>AS</w:t>
      </w:r>
      <w:r w:rsidRPr="00866DAF">
        <w:rPr>
          <w:sz w:val="18"/>
        </w:rPr>
        <w:t xml:space="preserve"> USM)</w:t>
      </w:r>
    </w:p>
    <w:p w14:paraId="0CB00ABA" w14:textId="77777777" w:rsidR="007851C6" w:rsidRPr="00866DAF" w:rsidRDefault="007851C6">
      <w:pPr>
        <w:pStyle w:val="HTMLPreformatted"/>
        <w:divId w:val="105394509"/>
        <w:rPr>
          <w:sz w:val="18"/>
        </w:rPr>
      </w:pPr>
      <w:r w:rsidRPr="00866DAF">
        <w:rPr>
          <w:sz w:val="18"/>
        </w:rPr>
        <w:t xml:space="preserve">  </w:t>
      </w:r>
      <w:r w:rsidRPr="00866DAF">
        <w:rPr>
          <w:rStyle w:val="keyword1"/>
          <w:sz w:val="18"/>
        </w:rPr>
        <w:t>ON</w:t>
      </w:r>
      <w:r w:rsidRPr="00866DAF">
        <w:rPr>
          <w:sz w:val="18"/>
        </w:rPr>
        <w:t xml:space="preserve"> (USM_RA_Oversees.StaffID = USM.StaffID)</w:t>
      </w:r>
    </w:p>
    <w:p w14:paraId="58984814" w14:textId="77777777" w:rsidR="007851C6" w:rsidRPr="00866DAF" w:rsidRDefault="007851C6">
      <w:pPr>
        <w:pStyle w:val="HTMLPreformatted"/>
        <w:divId w:val="105394509"/>
        <w:rPr>
          <w:sz w:val="18"/>
        </w:rPr>
      </w:pPr>
      <w:r w:rsidRPr="00866DAF">
        <w:rPr>
          <w:rStyle w:val="keyword1"/>
          <w:sz w:val="18"/>
        </w:rPr>
        <w:t>ORDER</w:t>
      </w:r>
      <w:r w:rsidRPr="00866DAF">
        <w:rPr>
          <w:sz w:val="18"/>
        </w:rPr>
        <w:t xml:space="preserve"> </w:t>
      </w:r>
      <w:r w:rsidRPr="00866DAF">
        <w:rPr>
          <w:rStyle w:val="keyword1"/>
          <w:sz w:val="18"/>
        </w:rPr>
        <w:t>BY</w:t>
      </w:r>
      <w:r w:rsidRPr="00866DAF">
        <w:rPr>
          <w:sz w:val="18"/>
        </w:rPr>
        <w:t xml:space="preserve"> DateAdded;</w:t>
      </w:r>
    </w:p>
    <w:p w14:paraId="6511FE2E" w14:textId="77777777" w:rsidR="007851C6" w:rsidRPr="00866DAF" w:rsidRDefault="007851C6" w:rsidP="00866DAF">
      <w:pPr>
        <w:rPr>
          <w:lang w:eastAsia="en-AU"/>
        </w:rPr>
      </w:pPr>
    </w:p>
    <w:p w14:paraId="7E511F85" w14:textId="77777777" w:rsidR="007851C6" w:rsidRDefault="007851C6" w:rsidP="007851C6">
      <w:pPr>
        <w:pStyle w:val="Heading3"/>
        <w:keepLines/>
        <w:numPr>
          <w:ilvl w:val="2"/>
          <w:numId w:val="6"/>
        </w:numPr>
        <w:spacing w:before="200" w:after="0" w:line="276" w:lineRule="auto"/>
      </w:pPr>
      <w:bookmarkStart w:id="46" w:name="_Toc390348436"/>
      <w:bookmarkStart w:id="47" w:name="_Toc390363196"/>
      <w:r>
        <w:t>Create procedure for setting user privileges</w:t>
      </w:r>
      <w:bookmarkEnd w:id="46"/>
      <w:bookmarkEnd w:id="47"/>
    </w:p>
    <w:p w14:paraId="09333857" w14:textId="77777777" w:rsidR="007851C6" w:rsidRDefault="007851C6">
      <w:pPr>
        <w:pStyle w:val="HTMLPreformatted"/>
        <w:divId w:val="364595370"/>
      </w:pPr>
    </w:p>
    <w:p w14:paraId="0D052139" w14:textId="77777777" w:rsidR="007851C6" w:rsidRPr="00866DAF" w:rsidRDefault="007851C6">
      <w:pPr>
        <w:pStyle w:val="HTMLPreformatted"/>
        <w:divId w:val="364595370"/>
        <w:rPr>
          <w:rStyle w:val="comment1"/>
          <w:sz w:val="18"/>
        </w:rPr>
      </w:pPr>
      <w:r w:rsidRPr="00866DAF">
        <w:rPr>
          <w:rStyle w:val="comment1"/>
          <w:sz w:val="18"/>
        </w:rPr>
        <w:t>-- -----------------------------------------------------------------------------</w:t>
      </w:r>
    </w:p>
    <w:p w14:paraId="18D8435A" w14:textId="77777777" w:rsidR="007851C6" w:rsidRPr="00866DAF" w:rsidRDefault="007851C6">
      <w:pPr>
        <w:pStyle w:val="HTMLPreformatted"/>
        <w:divId w:val="364595370"/>
        <w:rPr>
          <w:rStyle w:val="comment1"/>
          <w:sz w:val="18"/>
        </w:rPr>
      </w:pPr>
      <w:r w:rsidRPr="00866DAF">
        <w:rPr>
          <w:rStyle w:val="comment1"/>
          <w:sz w:val="18"/>
        </w:rPr>
        <w:t>-- security.sql</w:t>
      </w:r>
    </w:p>
    <w:p w14:paraId="3B9C9DA6" w14:textId="77777777" w:rsidR="007851C6" w:rsidRPr="00866DAF" w:rsidRDefault="007851C6">
      <w:pPr>
        <w:pStyle w:val="HTMLPreformatted"/>
        <w:divId w:val="364595370"/>
        <w:rPr>
          <w:rStyle w:val="comment1"/>
          <w:sz w:val="18"/>
        </w:rPr>
      </w:pPr>
      <w:r w:rsidRPr="00866DAF">
        <w:rPr>
          <w:rStyle w:val="comment1"/>
          <w:sz w:val="18"/>
        </w:rPr>
        <w:t>--</w:t>
      </w:r>
    </w:p>
    <w:p w14:paraId="0258CDDD" w14:textId="77777777" w:rsidR="007851C6" w:rsidRPr="00866DAF" w:rsidRDefault="007851C6">
      <w:pPr>
        <w:pStyle w:val="HTMLPreformatted"/>
        <w:divId w:val="364595370"/>
        <w:rPr>
          <w:rStyle w:val="comment1"/>
          <w:sz w:val="18"/>
        </w:rPr>
      </w:pPr>
      <w:r w:rsidRPr="00866DAF">
        <w:rPr>
          <w:rStyle w:val="comment1"/>
          <w:sz w:val="18"/>
        </w:rPr>
        <w:t>-- Script to assist DB admins to enforce security policies. This needs to be</w:t>
      </w:r>
    </w:p>
    <w:p w14:paraId="23DE419F" w14:textId="77777777" w:rsidR="007851C6" w:rsidRPr="00866DAF" w:rsidRDefault="007851C6">
      <w:pPr>
        <w:pStyle w:val="HTMLPreformatted"/>
        <w:divId w:val="364595370"/>
        <w:rPr>
          <w:rStyle w:val="comment1"/>
          <w:sz w:val="18"/>
        </w:rPr>
      </w:pPr>
      <w:r w:rsidRPr="00866DAF">
        <w:rPr>
          <w:rStyle w:val="comment1"/>
          <w:sz w:val="18"/>
        </w:rPr>
        <w:t>-- read into the DB with admin privileges.</w:t>
      </w:r>
    </w:p>
    <w:p w14:paraId="20883C4B" w14:textId="77777777" w:rsidR="007851C6" w:rsidRPr="00866DAF" w:rsidRDefault="007851C6">
      <w:pPr>
        <w:pStyle w:val="HTMLPreformatted"/>
        <w:divId w:val="364595370"/>
        <w:rPr>
          <w:rStyle w:val="comment1"/>
          <w:sz w:val="18"/>
        </w:rPr>
      </w:pPr>
      <w:r w:rsidRPr="00866DAF">
        <w:rPr>
          <w:rStyle w:val="comment1"/>
          <w:sz w:val="18"/>
        </w:rPr>
        <w:t>--</w:t>
      </w:r>
    </w:p>
    <w:p w14:paraId="257DD753" w14:textId="77777777" w:rsidR="007851C6" w:rsidRPr="00866DAF" w:rsidRDefault="007851C6">
      <w:pPr>
        <w:pStyle w:val="HTMLPreformatted"/>
        <w:divId w:val="364595370"/>
        <w:rPr>
          <w:rStyle w:val="comment1"/>
          <w:sz w:val="18"/>
        </w:rPr>
      </w:pPr>
      <w:r w:rsidRPr="00866DAF">
        <w:rPr>
          <w:rStyle w:val="comment1"/>
          <w:sz w:val="18"/>
        </w:rPr>
        <w:t>-- -----------------------------------------------------------------------------</w:t>
      </w:r>
    </w:p>
    <w:p w14:paraId="67BA48F7" w14:textId="77777777" w:rsidR="007851C6" w:rsidRPr="00866DAF" w:rsidRDefault="007851C6">
      <w:pPr>
        <w:pStyle w:val="HTMLPreformatted"/>
        <w:divId w:val="364595370"/>
        <w:rPr>
          <w:sz w:val="18"/>
        </w:rPr>
      </w:pPr>
    </w:p>
    <w:p w14:paraId="708E264F" w14:textId="77777777" w:rsidR="007851C6" w:rsidRPr="00866DAF" w:rsidRDefault="007851C6">
      <w:pPr>
        <w:pStyle w:val="HTMLPreformatted"/>
        <w:divId w:val="364595370"/>
        <w:rPr>
          <w:sz w:val="18"/>
        </w:rPr>
      </w:pPr>
      <w:r w:rsidRPr="00866DAF">
        <w:rPr>
          <w:rStyle w:val="keyword1"/>
          <w:sz w:val="18"/>
        </w:rPr>
        <w:t>DROP</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insert_new_staff ;</w:t>
      </w:r>
    </w:p>
    <w:p w14:paraId="1860AB33" w14:textId="77777777" w:rsidR="007851C6" w:rsidRPr="00866DAF" w:rsidRDefault="007851C6">
      <w:pPr>
        <w:pStyle w:val="HTMLPreformatted"/>
        <w:divId w:val="364595370"/>
        <w:rPr>
          <w:sz w:val="18"/>
        </w:rPr>
      </w:pPr>
    </w:p>
    <w:p w14:paraId="4F9478CD" w14:textId="77777777" w:rsidR="007851C6" w:rsidRPr="00866DAF" w:rsidRDefault="007851C6">
      <w:pPr>
        <w:pStyle w:val="HTMLPreformatted"/>
        <w:divId w:val="364595370"/>
        <w:rPr>
          <w:sz w:val="18"/>
        </w:rPr>
      </w:pPr>
    </w:p>
    <w:p w14:paraId="0DEB2FEF" w14:textId="77777777" w:rsidR="007851C6" w:rsidRPr="00866DAF" w:rsidRDefault="007851C6">
      <w:pPr>
        <w:pStyle w:val="HTMLPreformatted"/>
        <w:divId w:val="364595370"/>
        <w:rPr>
          <w:sz w:val="18"/>
        </w:rPr>
      </w:pPr>
      <w:r w:rsidRPr="00866DAF">
        <w:rPr>
          <w:sz w:val="18"/>
        </w:rPr>
        <w:t>DELIMITER $$</w:t>
      </w:r>
    </w:p>
    <w:p w14:paraId="129AA70A" w14:textId="77777777" w:rsidR="007851C6" w:rsidRPr="00866DAF" w:rsidRDefault="007851C6">
      <w:pPr>
        <w:pStyle w:val="HTMLPreformatted"/>
        <w:divId w:val="364595370"/>
        <w:rPr>
          <w:sz w:val="18"/>
        </w:rPr>
      </w:pPr>
    </w:p>
    <w:p w14:paraId="5206DB7C" w14:textId="77777777" w:rsidR="007851C6" w:rsidRPr="00866DAF" w:rsidRDefault="007851C6">
      <w:pPr>
        <w:pStyle w:val="HTMLPreformatted"/>
        <w:divId w:val="364595370"/>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insert_new_staff</w:t>
      </w:r>
      <w:r w:rsidRPr="00866DAF">
        <w:rPr>
          <w:sz w:val="18"/>
        </w:rPr>
        <w:t>(</w:t>
      </w:r>
    </w:p>
    <w:p w14:paraId="6C1F0E5E"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staffID </w:t>
      </w:r>
      <w:r w:rsidRPr="00866DAF">
        <w:rPr>
          <w:rStyle w:val="type1"/>
          <w:sz w:val="18"/>
        </w:rPr>
        <w:t>int</w:t>
      </w:r>
      <w:r w:rsidRPr="00866DAF">
        <w:rPr>
          <w:sz w:val="18"/>
        </w:rPr>
        <w:t>(10),</w:t>
      </w:r>
    </w:p>
    <w:p w14:paraId="7E7722AE"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password </w:t>
      </w:r>
      <w:r w:rsidRPr="00866DAF">
        <w:rPr>
          <w:rStyle w:val="type1"/>
          <w:sz w:val="18"/>
        </w:rPr>
        <w:t>varchar</w:t>
      </w:r>
      <w:r w:rsidRPr="00866DAF">
        <w:rPr>
          <w:sz w:val="18"/>
        </w:rPr>
        <w:t>(255),</w:t>
      </w:r>
    </w:p>
    <w:p w14:paraId="3B7A7B0D"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fName </w:t>
      </w:r>
      <w:r w:rsidRPr="00866DAF">
        <w:rPr>
          <w:rStyle w:val="type1"/>
          <w:sz w:val="18"/>
        </w:rPr>
        <w:t>varchar</w:t>
      </w:r>
      <w:r w:rsidRPr="00866DAF">
        <w:rPr>
          <w:sz w:val="18"/>
        </w:rPr>
        <w:t>(50),</w:t>
      </w:r>
    </w:p>
    <w:p w14:paraId="64CF75B7"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lName </w:t>
      </w:r>
      <w:r w:rsidRPr="00866DAF">
        <w:rPr>
          <w:rStyle w:val="type1"/>
          <w:sz w:val="18"/>
        </w:rPr>
        <w:t>varchar</w:t>
      </w:r>
      <w:r w:rsidRPr="00866DAF">
        <w:rPr>
          <w:sz w:val="18"/>
        </w:rPr>
        <w:t>(50),</w:t>
      </w:r>
    </w:p>
    <w:p w14:paraId="05E3DF13"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canSupervise </w:t>
      </w:r>
      <w:r w:rsidRPr="00866DAF">
        <w:rPr>
          <w:rStyle w:val="type1"/>
          <w:sz w:val="18"/>
        </w:rPr>
        <w:t>int</w:t>
      </w:r>
      <w:r w:rsidRPr="00866DAF">
        <w:rPr>
          <w:sz w:val="18"/>
        </w:rPr>
        <w:t>(1),</w:t>
      </w:r>
    </w:p>
    <w:p w14:paraId="11F19D78"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w:t>
      </w:r>
      <w:r w:rsidRPr="00866DAF">
        <w:rPr>
          <w:sz w:val="18"/>
        </w:rPr>
        <w:t xml:space="preserve"> p_email </w:t>
      </w:r>
      <w:r w:rsidRPr="00866DAF">
        <w:rPr>
          <w:rStyle w:val="type1"/>
          <w:sz w:val="18"/>
        </w:rPr>
        <w:t>varchar</w:t>
      </w:r>
      <w:r w:rsidRPr="00866DAF">
        <w:rPr>
          <w:sz w:val="18"/>
        </w:rPr>
        <w:t>(100) )</w:t>
      </w:r>
    </w:p>
    <w:p w14:paraId="7D32B598" w14:textId="77777777" w:rsidR="007851C6" w:rsidRPr="00866DAF" w:rsidRDefault="007851C6">
      <w:pPr>
        <w:pStyle w:val="HTMLPreformatted"/>
        <w:divId w:val="364595370"/>
        <w:rPr>
          <w:sz w:val="18"/>
        </w:rPr>
      </w:pPr>
      <w:r w:rsidRPr="00866DAF">
        <w:rPr>
          <w:rStyle w:val="keyword1"/>
          <w:sz w:val="18"/>
        </w:rPr>
        <w:t>BEGIN</w:t>
      </w:r>
    </w:p>
    <w:p w14:paraId="1D6D807B" w14:textId="77777777" w:rsidR="007851C6" w:rsidRPr="00866DAF" w:rsidRDefault="007851C6">
      <w:pPr>
        <w:pStyle w:val="HTMLPreformatted"/>
        <w:divId w:val="364595370"/>
        <w:rPr>
          <w:sz w:val="18"/>
        </w:rPr>
      </w:pPr>
    </w:p>
    <w:p w14:paraId="0CE6B6B1"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Create a database user.</w:t>
      </w:r>
    </w:p>
    <w:p w14:paraId="09FB6D22"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Have to use dynamic SQL here because of the password.</w:t>
      </w:r>
    </w:p>
    <w:p w14:paraId="0D967A1C"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SET</w:t>
      </w:r>
      <w:r w:rsidRPr="00866DAF">
        <w:rPr>
          <w:sz w:val="18"/>
        </w:rPr>
        <w:t xml:space="preserve"> @create_user_query = CONCAT(</w:t>
      </w:r>
    </w:p>
    <w:p w14:paraId="60D745F5" w14:textId="77777777" w:rsidR="007851C6" w:rsidRPr="00866DAF" w:rsidRDefault="007851C6">
      <w:pPr>
        <w:pStyle w:val="HTMLPreformatted"/>
        <w:divId w:val="364595370"/>
        <w:rPr>
          <w:sz w:val="18"/>
        </w:rPr>
      </w:pPr>
      <w:r w:rsidRPr="00866DAF">
        <w:rPr>
          <w:sz w:val="18"/>
        </w:rPr>
        <w:t xml:space="preserve">        </w:t>
      </w:r>
      <w:r w:rsidRPr="00866DAF">
        <w:rPr>
          <w:rStyle w:val="string1"/>
          <w:sz w:val="18"/>
        </w:rPr>
        <w:t>'CREATE USER "'</w:t>
      </w:r>
      <w:r w:rsidRPr="00866DAF">
        <w:rPr>
          <w:sz w:val="18"/>
        </w:rPr>
        <w:t xml:space="preserve">, p_staffID, </w:t>
      </w:r>
      <w:r w:rsidRPr="00866DAF">
        <w:rPr>
          <w:rStyle w:val="string1"/>
          <w:sz w:val="18"/>
        </w:rPr>
        <w:t>'" IDENTIFIED BY "'</w:t>
      </w:r>
      <w:r w:rsidRPr="00866DAF">
        <w:rPr>
          <w:sz w:val="18"/>
        </w:rPr>
        <w:t xml:space="preserve">, p_password, </w:t>
      </w:r>
      <w:r w:rsidRPr="00866DAF">
        <w:rPr>
          <w:rStyle w:val="string1"/>
          <w:sz w:val="18"/>
        </w:rPr>
        <w:t>'" '</w:t>
      </w:r>
      <w:r w:rsidRPr="00866DAF">
        <w:rPr>
          <w:sz w:val="18"/>
        </w:rPr>
        <w:t>);</w:t>
      </w:r>
    </w:p>
    <w:p w14:paraId="3DA3B447"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PREPARE</w:t>
      </w:r>
      <w:r w:rsidRPr="00866DAF">
        <w:rPr>
          <w:sz w:val="18"/>
        </w:rPr>
        <w:t xml:space="preserve"> create_user_stmt </w:t>
      </w:r>
      <w:r w:rsidRPr="00866DAF">
        <w:rPr>
          <w:rStyle w:val="keyword1"/>
          <w:sz w:val="18"/>
        </w:rPr>
        <w:t>FROM</w:t>
      </w:r>
      <w:r w:rsidRPr="00866DAF">
        <w:rPr>
          <w:sz w:val="18"/>
        </w:rPr>
        <w:t xml:space="preserve"> @create_user_query ; </w:t>
      </w:r>
    </w:p>
    <w:p w14:paraId="4C47CD53"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EXECUTE</w:t>
      </w:r>
      <w:r w:rsidRPr="00866DAF">
        <w:rPr>
          <w:sz w:val="18"/>
        </w:rPr>
        <w:t xml:space="preserve"> create_user_stmt ;</w:t>
      </w:r>
    </w:p>
    <w:p w14:paraId="799CD891"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DEALLOCATE</w:t>
      </w:r>
      <w:r w:rsidRPr="00866DAF">
        <w:rPr>
          <w:sz w:val="18"/>
        </w:rPr>
        <w:t xml:space="preserve"> </w:t>
      </w:r>
      <w:r w:rsidRPr="00866DAF">
        <w:rPr>
          <w:rStyle w:val="keyword1"/>
          <w:sz w:val="18"/>
        </w:rPr>
        <w:t>PREPARE</w:t>
      </w:r>
      <w:r w:rsidRPr="00866DAF">
        <w:rPr>
          <w:sz w:val="18"/>
        </w:rPr>
        <w:t xml:space="preserve"> create_user_stmt;</w:t>
      </w:r>
    </w:p>
    <w:p w14:paraId="112D36B4" w14:textId="77777777" w:rsidR="007851C6" w:rsidRPr="00866DAF" w:rsidRDefault="007851C6">
      <w:pPr>
        <w:pStyle w:val="HTMLPreformatted"/>
        <w:divId w:val="364595370"/>
        <w:rPr>
          <w:sz w:val="18"/>
        </w:rPr>
      </w:pPr>
    </w:p>
    <w:p w14:paraId="0E984CD1"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add the staff member</w:t>
      </w:r>
    </w:p>
    <w:p w14:paraId="03C7B4F6"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 (StaffID, FName, LName, canSupervise, </w:t>
      </w:r>
    </w:p>
    <w:p w14:paraId="1F75FC57" w14:textId="77777777" w:rsidR="007851C6" w:rsidRPr="00866DAF" w:rsidRDefault="007851C6">
      <w:pPr>
        <w:pStyle w:val="HTMLPreformatted"/>
        <w:divId w:val="364595370"/>
        <w:rPr>
          <w:sz w:val="18"/>
        </w:rPr>
      </w:pPr>
      <w:r w:rsidRPr="00866DAF">
        <w:rPr>
          <w:sz w:val="18"/>
        </w:rPr>
        <w:t xml:space="preserve">  Email)</w:t>
      </w:r>
    </w:p>
    <w:p w14:paraId="0C5E4736"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VALUES</w:t>
      </w:r>
      <w:r w:rsidRPr="00866DAF">
        <w:rPr>
          <w:sz w:val="18"/>
        </w:rPr>
        <w:t xml:space="preserve"> (p_staffID, p_fName, p_lName, p_canSupervise, p_email) ;</w:t>
      </w:r>
    </w:p>
    <w:p w14:paraId="17DE9F89" w14:textId="77777777" w:rsidR="007851C6" w:rsidRPr="00866DAF" w:rsidRDefault="007851C6">
      <w:pPr>
        <w:pStyle w:val="HTMLPreformatted"/>
        <w:divId w:val="364595370"/>
        <w:rPr>
          <w:sz w:val="18"/>
        </w:rPr>
      </w:pPr>
    </w:p>
    <w:p w14:paraId="529B1818"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Set the appropriate permissions:</w:t>
      </w:r>
    </w:p>
    <w:p w14:paraId="22F83BF1"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 no delete permissions</w:t>
      </w:r>
    </w:p>
    <w:p w14:paraId="2820639F"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 only select on 'University Staff Member'</w:t>
      </w:r>
    </w:p>
    <w:p w14:paraId="7D9A80C8"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 select, update and insert on all other tables</w:t>
      </w:r>
    </w:p>
    <w:p w14:paraId="2B4B7770"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University Staff Member` </w:t>
      </w:r>
      <w:r w:rsidRPr="00866DAF">
        <w:rPr>
          <w:rStyle w:val="keyword1"/>
          <w:sz w:val="18"/>
        </w:rPr>
        <w:t>TO</w:t>
      </w:r>
      <w:r w:rsidRPr="00866DAF">
        <w:rPr>
          <w:sz w:val="18"/>
        </w:rPr>
        <w:t xml:space="preserve"> p_staffID;</w:t>
      </w:r>
    </w:p>
    <w:p w14:paraId="0931C40E"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Applicant` </w:t>
      </w:r>
      <w:r w:rsidRPr="00866DAF">
        <w:rPr>
          <w:rStyle w:val="keyword1"/>
          <w:sz w:val="18"/>
        </w:rPr>
        <w:t>TO</w:t>
      </w:r>
      <w:r w:rsidRPr="00866DAF">
        <w:rPr>
          <w:sz w:val="18"/>
        </w:rPr>
        <w:t xml:space="preserve"> p_staffID;</w:t>
      </w:r>
    </w:p>
    <w:p w14:paraId="553B01AF"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Application` </w:t>
      </w:r>
      <w:r w:rsidRPr="00866DAF">
        <w:rPr>
          <w:rStyle w:val="keyword1"/>
          <w:sz w:val="18"/>
        </w:rPr>
        <w:t>TO</w:t>
      </w:r>
      <w:r w:rsidRPr="00866DAF">
        <w:rPr>
          <w:sz w:val="18"/>
        </w:rPr>
        <w:t xml:space="preserve"> p_staffID;</w:t>
      </w:r>
    </w:p>
    <w:p w14:paraId="53BC840B"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Application Status` </w:t>
      </w:r>
      <w:r w:rsidRPr="00866DAF">
        <w:rPr>
          <w:rStyle w:val="keyword1"/>
          <w:sz w:val="18"/>
        </w:rPr>
        <w:t>TO</w:t>
      </w:r>
      <w:r w:rsidRPr="00866DAF">
        <w:rPr>
          <w:sz w:val="18"/>
        </w:rPr>
        <w:t xml:space="preserve"> p_staffID;</w:t>
      </w:r>
    </w:p>
    <w:p w14:paraId="0222824D"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Application_Research Area` </w:t>
      </w:r>
      <w:r w:rsidRPr="00866DAF">
        <w:rPr>
          <w:rStyle w:val="keyword1"/>
          <w:sz w:val="18"/>
        </w:rPr>
        <w:t>TO</w:t>
      </w:r>
      <w:r w:rsidRPr="00866DAF">
        <w:rPr>
          <w:sz w:val="18"/>
        </w:rPr>
        <w:t xml:space="preserve"> p_staffID;</w:t>
      </w:r>
    </w:p>
    <w:p w14:paraId="00ED7175"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Award </w:t>
      </w:r>
      <w:r w:rsidRPr="00866DAF">
        <w:rPr>
          <w:rStyle w:val="keyword1"/>
          <w:sz w:val="18"/>
        </w:rPr>
        <w:t>Type</w:t>
      </w:r>
      <w:r w:rsidRPr="00866DAF">
        <w:rPr>
          <w:sz w:val="18"/>
        </w:rPr>
        <w:t xml:space="preserve">` </w:t>
      </w:r>
      <w:r w:rsidRPr="00866DAF">
        <w:rPr>
          <w:rStyle w:val="keyword1"/>
          <w:sz w:val="18"/>
        </w:rPr>
        <w:t>TO</w:t>
      </w:r>
      <w:r w:rsidRPr="00866DAF">
        <w:rPr>
          <w:sz w:val="18"/>
        </w:rPr>
        <w:t xml:space="preserve"> p_staffID;</w:t>
      </w:r>
    </w:p>
    <w:p w14:paraId="302652CD"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Correspondence` </w:t>
      </w:r>
      <w:r w:rsidRPr="00866DAF">
        <w:rPr>
          <w:rStyle w:val="keyword1"/>
          <w:sz w:val="18"/>
        </w:rPr>
        <w:t>TO</w:t>
      </w:r>
      <w:r w:rsidRPr="00866DAF">
        <w:rPr>
          <w:sz w:val="18"/>
        </w:rPr>
        <w:t xml:space="preserve"> p_staffID;</w:t>
      </w:r>
    </w:p>
    <w:p w14:paraId="49433CE9"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Correspondence </w:t>
      </w:r>
      <w:r w:rsidRPr="00866DAF">
        <w:rPr>
          <w:rStyle w:val="keyword1"/>
          <w:sz w:val="18"/>
        </w:rPr>
        <w:t>Method</w:t>
      </w:r>
      <w:r w:rsidRPr="00866DAF">
        <w:rPr>
          <w:sz w:val="18"/>
        </w:rPr>
        <w:t xml:space="preserve">` </w:t>
      </w:r>
      <w:r w:rsidRPr="00866DAF">
        <w:rPr>
          <w:rStyle w:val="keyword1"/>
          <w:sz w:val="18"/>
        </w:rPr>
        <w:t>TO</w:t>
      </w:r>
      <w:r w:rsidRPr="00866DAF">
        <w:rPr>
          <w:sz w:val="18"/>
        </w:rPr>
        <w:t xml:space="preserve"> p_staffID;</w:t>
      </w:r>
    </w:p>
    <w:p w14:paraId="33849774"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Country` </w:t>
      </w:r>
      <w:r w:rsidRPr="00866DAF">
        <w:rPr>
          <w:rStyle w:val="keyword1"/>
          <w:sz w:val="18"/>
        </w:rPr>
        <w:t>TO</w:t>
      </w:r>
      <w:r w:rsidRPr="00866DAF">
        <w:rPr>
          <w:sz w:val="18"/>
        </w:rPr>
        <w:t xml:space="preserve"> p_staffID;</w:t>
      </w:r>
    </w:p>
    <w:p w14:paraId="00B30AB2"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ecision` </w:t>
      </w:r>
      <w:r w:rsidRPr="00866DAF">
        <w:rPr>
          <w:rStyle w:val="keyword1"/>
          <w:sz w:val="18"/>
        </w:rPr>
        <w:t>TO</w:t>
      </w:r>
      <w:r w:rsidRPr="00866DAF">
        <w:rPr>
          <w:sz w:val="18"/>
        </w:rPr>
        <w:t xml:space="preserve"> p_staffID;</w:t>
      </w:r>
    </w:p>
    <w:p w14:paraId="6FAE0210"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TO</w:t>
      </w:r>
      <w:r w:rsidRPr="00866DAF">
        <w:rPr>
          <w:sz w:val="18"/>
        </w:rPr>
        <w:t xml:space="preserve"> p_staffID;</w:t>
      </w:r>
    </w:p>
    <w:p w14:paraId="019210E2"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egree` </w:t>
      </w:r>
      <w:r w:rsidRPr="00866DAF">
        <w:rPr>
          <w:rStyle w:val="keyword1"/>
          <w:sz w:val="18"/>
        </w:rPr>
        <w:t>TO</w:t>
      </w:r>
      <w:r w:rsidRPr="00866DAF">
        <w:rPr>
          <w:sz w:val="18"/>
        </w:rPr>
        <w:t xml:space="preserve"> p_staffID;</w:t>
      </w:r>
    </w:p>
    <w:p w14:paraId="5B9E70B6"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ocument` </w:t>
      </w:r>
      <w:r w:rsidRPr="00866DAF">
        <w:rPr>
          <w:rStyle w:val="keyword1"/>
          <w:sz w:val="18"/>
        </w:rPr>
        <w:t>TO</w:t>
      </w:r>
      <w:r w:rsidRPr="00866DAF">
        <w:rPr>
          <w:sz w:val="18"/>
        </w:rPr>
        <w:t xml:space="preserve"> p_staffID;</w:t>
      </w:r>
    </w:p>
    <w:p w14:paraId="6856E250"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ocument Status` </w:t>
      </w:r>
      <w:r w:rsidRPr="00866DAF">
        <w:rPr>
          <w:rStyle w:val="keyword1"/>
          <w:sz w:val="18"/>
        </w:rPr>
        <w:t>TO</w:t>
      </w:r>
      <w:r w:rsidRPr="00866DAF">
        <w:rPr>
          <w:sz w:val="18"/>
        </w:rPr>
        <w:t xml:space="preserve"> p_staffID;</w:t>
      </w:r>
    </w:p>
    <w:p w14:paraId="68350774"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Document </w:t>
      </w:r>
      <w:r w:rsidRPr="00866DAF">
        <w:rPr>
          <w:rStyle w:val="keyword1"/>
          <w:sz w:val="18"/>
        </w:rPr>
        <w:t>Type</w:t>
      </w:r>
      <w:r w:rsidRPr="00866DAF">
        <w:rPr>
          <w:sz w:val="18"/>
        </w:rPr>
        <w:t xml:space="preserve">` </w:t>
      </w:r>
      <w:r w:rsidRPr="00866DAF">
        <w:rPr>
          <w:rStyle w:val="keyword1"/>
          <w:sz w:val="18"/>
        </w:rPr>
        <w:t>TO</w:t>
      </w:r>
      <w:r w:rsidRPr="00866DAF">
        <w:rPr>
          <w:sz w:val="18"/>
        </w:rPr>
        <w:t xml:space="preserve"> p_staffID;</w:t>
      </w:r>
    </w:p>
    <w:p w14:paraId="556BD8A9"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Payment </w:t>
      </w:r>
      <w:r w:rsidRPr="00866DAF">
        <w:rPr>
          <w:rStyle w:val="keyword1"/>
          <w:sz w:val="18"/>
        </w:rPr>
        <w:t>Method</w:t>
      </w:r>
      <w:r w:rsidRPr="00866DAF">
        <w:rPr>
          <w:sz w:val="18"/>
        </w:rPr>
        <w:t xml:space="preserve">` </w:t>
      </w:r>
      <w:r w:rsidRPr="00866DAF">
        <w:rPr>
          <w:rStyle w:val="keyword1"/>
          <w:sz w:val="18"/>
        </w:rPr>
        <w:t>TO</w:t>
      </w:r>
      <w:r w:rsidRPr="00866DAF">
        <w:rPr>
          <w:sz w:val="18"/>
        </w:rPr>
        <w:t xml:space="preserve"> p_staffID;</w:t>
      </w:r>
    </w:p>
    <w:p w14:paraId="2563BE56"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Publication` </w:t>
      </w:r>
      <w:r w:rsidRPr="00866DAF">
        <w:rPr>
          <w:rStyle w:val="keyword1"/>
          <w:sz w:val="18"/>
        </w:rPr>
        <w:t>TO</w:t>
      </w:r>
      <w:r w:rsidRPr="00866DAF">
        <w:rPr>
          <w:sz w:val="18"/>
        </w:rPr>
        <w:t xml:space="preserve"> p_staffID;</w:t>
      </w:r>
    </w:p>
    <w:p w14:paraId="7E89B524"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Referee` </w:t>
      </w:r>
      <w:r w:rsidRPr="00866DAF">
        <w:rPr>
          <w:rStyle w:val="keyword1"/>
          <w:sz w:val="18"/>
        </w:rPr>
        <w:t>TO</w:t>
      </w:r>
      <w:r w:rsidRPr="00866DAF">
        <w:rPr>
          <w:sz w:val="18"/>
        </w:rPr>
        <w:t xml:space="preserve"> p_staffID;</w:t>
      </w:r>
    </w:p>
    <w:p w14:paraId="03F7265C"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Research Area` </w:t>
      </w:r>
      <w:r w:rsidRPr="00866DAF">
        <w:rPr>
          <w:rStyle w:val="keyword1"/>
          <w:sz w:val="18"/>
        </w:rPr>
        <w:t>TO</w:t>
      </w:r>
      <w:r w:rsidRPr="00866DAF">
        <w:rPr>
          <w:sz w:val="18"/>
        </w:rPr>
        <w:t xml:space="preserve"> p_staffID;</w:t>
      </w:r>
    </w:p>
    <w:p w14:paraId="3B8749B3"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Visa` </w:t>
      </w:r>
      <w:r w:rsidRPr="00866DAF">
        <w:rPr>
          <w:rStyle w:val="keyword1"/>
          <w:sz w:val="18"/>
        </w:rPr>
        <w:t>TO</w:t>
      </w:r>
      <w:r w:rsidRPr="00866DAF">
        <w:rPr>
          <w:sz w:val="18"/>
        </w:rPr>
        <w:t xml:space="preserve"> p_staffID;</w:t>
      </w:r>
    </w:p>
    <w:p w14:paraId="50232D4C"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UPDATE</w:t>
      </w:r>
      <w:r w:rsidRPr="00866DAF">
        <w:rPr>
          <w:sz w:val="18"/>
        </w:rPr>
        <w:t>,</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Visa Status` </w:t>
      </w:r>
      <w:r w:rsidRPr="00866DAF">
        <w:rPr>
          <w:rStyle w:val="keyword1"/>
          <w:sz w:val="18"/>
        </w:rPr>
        <w:t>TO</w:t>
      </w:r>
      <w:r w:rsidRPr="00866DAF">
        <w:rPr>
          <w:sz w:val="18"/>
        </w:rPr>
        <w:t xml:space="preserve"> p_staffID;</w:t>
      </w:r>
    </w:p>
    <w:p w14:paraId="708D8B35" w14:textId="77777777" w:rsidR="007851C6" w:rsidRPr="00866DAF" w:rsidRDefault="007851C6">
      <w:pPr>
        <w:pStyle w:val="HTMLPreformatted"/>
        <w:divId w:val="364595370"/>
        <w:rPr>
          <w:sz w:val="18"/>
        </w:rPr>
      </w:pPr>
    </w:p>
    <w:p w14:paraId="01225EDA"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These tables consist (almost) entirely of FKs, so update isn't really</w:t>
      </w:r>
    </w:p>
    <w:p w14:paraId="1E9D8892"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needed, and this makes monitoring changes to these with triggers more</w:t>
      </w:r>
    </w:p>
    <w:p w14:paraId="1C8D056F" w14:textId="77777777" w:rsidR="007851C6" w:rsidRPr="00866DAF" w:rsidRDefault="007851C6">
      <w:pPr>
        <w:pStyle w:val="HTMLPreformatted"/>
        <w:divId w:val="364595370"/>
        <w:rPr>
          <w:rStyle w:val="comment1"/>
          <w:sz w:val="18"/>
        </w:rPr>
      </w:pPr>
      <w:r w:rsidRPr="00866DAF">
        <w:rPr>
          <w:sz w:val="18"/>
        </w:rPr>
        <w:t xml:space="preserve">  </w:t>
      </w:r>
      <w:r w:rsidRPr="00866DAF">
        <w:rPr>
          <w:rStyle w:val="comment1"/>
          <w:sz w:val="18"/>
        </w:rPr>
        <w:t>-- straightforward.</w:t>
      </w:r>
    </w:p>
    <w:p w14:paraId="691641BC"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INSERT</w:t>
      </w:r>
      <w:r w:rsidRPr="00866DAF">
        <w:rPr>
          <w:sz w:val="18"/>
        </w:rPr>
        <w:t>,</w:t>
      </w:r>
      <w:r w:rsidRPr="00866DAF">
        <w:rPr>
          <w:rStyle w:val="keyword1"/>
          <w:sz w:val="18"/>
        </w:rPr>
        <w:t>DELETE</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Supervise </w:t>
      </w:r>
      <w:r w:rsidRPr="00866DAF">
        <w:rPr>
          <w:rStyle w:val="keyword1"/>
          <w:sz w:val="18"/>
        </w:rPr>
        <w:t>as</w:t>
      </w:r>
      <w:r w:rsidRPr="00866DAF">
        <w:rPr>
          <w:sz w:val="18"/>
        </w:rPr>
        <w:t xml:space="preserve">` </w:t>
      </w:r>
      <w:r w:rsidRPr="00866DAF">
        <w:rPr>
          <w:rStyle w:val="keyword1"/>
          <w:sz w:val="18"/>
        </w:rPr>
        <w:t>TO</w:t>
      </w:r>
      <w:r w:rsidRPr="00866DAF">
        <w:rPr>
          <w:sz w:val="18"/>
        </w:rPr>
        <w:t xml:space="preserve"> p_staffID;</w:t>
      </w:r>
    </w:p>
    <w:p w14:paraId="15E4B9A8"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INSERT</w:t>
      </w:r>
      <w:r w:rsidRPr="00866DAF">
        <w:rPr>
          <w:sz w:val="18"/>
        </w:rPr>
        <w:t>,</w:t>
      </w:r>
      <w:r w:rsidRPr="00866DAF">
        <w:rPr>
          <w:rStyle w:val="keyword1"/>
          <w:sz w:val="18"/>
        </w:rPr>
        <w:t>DELETE</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University Staff Member_Application` </w:t>
      </w:r>
    </w:p>
    <w:p w14:paraId="02B31091"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TO</w:t>
      </w:r>
      <w:r w:rsidRPr="00866DAF">
        <w:rPr>
          <w:sz w:val="18"/>
        </w:rPr>
        <w:t xml:space="preserve"> p_staffID;</w:t>
      </w:r>
    </w:p>
    <w:p w14:paraId="2A8F366F"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INSERT</w:t>
      </w:r>
      <w:r w:rsidRPr="00866DAF">
        <w:rPr>
          <w:sz w:val="18"/>
        </w:rPr>
        <w:t>,</w:t>
      </w:r>
      <w:r w:rsidRPr="00866DAF">
        <w:rPr>
          <w:rStyle w:val="keyword1"/>
          <w:sz w:val="18"/>
        </w:rPr>
        <w:t>DELETE</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University Staff Member_Research Area` </w:t>
      </w:r>
    </w:p>
    <w:p w14:paraId="53281D29"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TO</w:t>
      </w:r>
      <w:r w:rsidRPr="00866DAF">
        <w:rPr>
          <w:sz w:val="18"/>
        </w:rPr>
        <w:t xml:space="preserve"> p_staffID;</w:t>
      </w:r>
    </w:p>
    <w:p w14:paraId="44F3A0C2"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GRANT</w:t>
      </w:r>
      <w:r w:rsidRPr="00866DAF">
        <w:rPr>
          <w:sz w:val="18"/>
        </w:rPr>
        <w:t xml:space="preserve"> </w:t>
      </w:r>
      <w:r w:rsidRPr="00866DAF">
        <w:rPr>
          <w:rStyle w:val="keyword1"/>
          <w:sz w:val="18"/>
        </w:rPr>
        <w:t>SELECT</w:t>
      </w:r>
      <w:r w:rsidRPr="00866DAF">
        <w:rPr>
          <w:sz w:val="18"/>
        </w:rPr>
        <w:t>,</w:t>
      </w:r>
      <w:r w:rsidRPr="00866DAF">
        <w:rPr>
          <w:rStyle w:val="keyword1"/>
          <w:sz w:val="18"/>
        </w:rPr>
        <w:t>INSERT</w:t>
      </w:r>
      <w:r w:rsidRPr="00866DAF">
        <w:rPr>
          <w:sz w:val="18"/>
        </w:rPr>
        <w:t>,</w:t>
      </w:r>
      <w:r w:rsidRPr="00866DAF">
        <w:rPr>
          <w:rStyle w:val="keyword1"/>
          <w:sz w:val="18"/>
        </w:rPr>
        <w:t>DELETE</w:t>
      </w:r>
      <w:r w:rsidRPr="00866DAF">
        <w:rPr>
          <w:sz w:val="18"/>
        </w:rPr>
        <w:t xml:space="preserve"> </w:t>
      </w:r>
      <w:r w:rsidRPr="00866DAF">
        <w:rPr>
          <w:rStyle w:val="keyword1"/>
          <w:sz w:val="18"/>
        </w:rPr>
        <w:t>ON</w:t>
      </w:r>
      <w:r w:rsidRPr="00866DAF">
        <w:rPr>
          <w:sz w:val="18"/>
        </w:rPr>
        <w:t xml:space="preserve"> </w:t>
      </w:r>
      <w:r w:rsidRPr="00866DAF">
        <w:rPr>
          <w:rStyle w:val="keyword1"/>
          <w:sz w:val="18"/>
        </w:rPr>
        <w:t>TABLE</w:t>
      </w:r>
      <w:r w:rsidRPr="00866DAF">
        <w:rPr>
          <w:sz w:val="18"/>
        </w:rPr>
        <w:t xml:space="preserve"> `University Staff Member_Research Area2` </w:t>
      </w:r>
    </w:p>
    <w:p w14:paraId="516B1DC6" w14:textId="77777777" w:rsidR="007851C6" w:rsidRPr="00866DAF" w:rsidRDefault="007851C6">
      <w:pPr>
        <w:pStyle w:val="HTMLPreformatted"/>
        <w:divId w:val="364595370"/>
        <w:rPr>
          <w:sz w:val="18"/>
        </w:rPr>
      </w:pPr>
      <w:r w:rsidRPr="00866DAF">
        <w:rPr>
          <w:sz w:val="18"/>
        </w:rPr>
        <w:t xml:space="preserve">    </w:t>
      </w:r>
      <w:r w:rsidRPr="00866DAF">
        <w:rPr>
          <w:rStyle w:val="keyword1"/>
          <w:sz w:val="18"/>
        </w:rPr>
        <w:t>TO</w:t>
      </w:r>
      <w:r w:rsidRPr="00866DAF">
        <w:rPr>
          <w:sz w:val="18"/>
        </w:rPr>
        <w:t xml:space="preserve"> p_staffID;</w:t>
      </w:r>
    </w:p>
    <w:p w14:paraId="156212F8" w14:textId="77777777" w:rsidR="007851C6" w:rsidRPr="00866DAF" w:rsidRDefault="007851C6">
      <w:pPr>
        <w:pStyle w:val="HTMLPreformatted"/>
        <w:divId w:val="364595370"/>
        <w:rPr>
          <w:sz w:val="18"/>
        </w:rPr>
      </w:pPr>
    </w:p>
    <w:p w14:paraId="6E7E65FE" w14:textId="77777777" w:rsidR="007851C6" w:rsidRPr="00866DAF" w:rsidRDefault="007851C6">
      <w:pPr>
        <w:pStyle w:val="HTMLPreformatted"/>
        <w:divId w:val="364595370"/>
        <w:rPr>
          <w:sz w:val="18"/>
        </w:rPr>
      </w:pPr>
      <w:r w:rsidRPr="00866DAF">
        <w:rPr>
          <w:rStyle w:val="keyword1"/>
          <w:sz w:val="18"/>
        </w:rPr>
        <w:t>END</w:t>
      </w:r>
      <w:r w:rsidRPr="00866DAF">
        <w:rPr>
          <w:sz w:val="18"/>
        </w:rPr>
        <w:t xml:space="preserve"> $$</w:t>
      </w:r>
    </w:p>
    <w:p w14:paraId="021BC06E" w14:textId="77777777" w:rsidR="007851C6" w:rsidRPr="00866DAF" w:rsidRDefault="007851C6">
      <w:pPr>
        <w:pStyle w:val="HTMLPreformatted"/>
        <w:divId w:val="364595370"/>
        <w:rPr>
          <w:sz w:val="18"/>
        </w:rPr>
      </w:pPr>
    </w:p>
    <w:p w14:paraId="7DB1F8E0" w14:textId="77777777" w:rsidR="007851C6" w:rsidRPr="00866DAF" w:rsidRDefault="007851C6">
      <w:pPr>
        <w:pStyle w:val="HTMLPreformatted"/>
        <w:divId w:val="364595370"/>
        <w:rPr>
          <w:sz w:val="18"/>
        </w:rPr>
      </w:pPr>
      <w:r w:rsidRPr="00866DAF">
        <w:rPr>
          <w:sz w:val="18"/>
        </w:rPr>
        <w:t>DELIMITER ;</w:t>
      </w:r>
    </w:p>
    <w:p w14:paraId="2FA59D11" w14:textId="77777777" w:rsidR="007851C6" w:rsidRDefault="007851C6">
      <w:pPr>
        <w:pStyle w:val="HTMLPreformatted"/>
        <w:divId w:val="364595370"/>
      </w:pPr>
    </w:p>
    <w:p w14:paraId="7F8770F6" w14:textId="77777777" w:rsidR="007851C6" w:rsidRPr="00866DAF" w:rsidRDefault="007851C6" w:rsidP="00866DAF">
      <w:pPr>
        <w:rPr>
          <w:lang w:eastAsia="en-AU"/>
        </w:rPr>
      </w:pPr>
    </w:p>
    <w:p w14:paraId="0A057AC4" w14:textId="77777777" w:rsidR="007851C6" w:rsidRDefault="007851C6" w:rsidP="007851C6">
      <w:pPr>
        <w:pStyle w:val="Heading3"/>
        <w:keepLines/>
        <w:numPr>
          <w:ilvl w:val="2"/>
          <w:numId w:val="6"/>
        </w:numPr>
        <w:spacing w:before="200" w:after="0" w:line="276" w:lineRule="auto"/>
      </w:pPr>
      <w:bookmarkStart w:id="48" w:name="_Ref390346979"/>
      <w:bookmarkStart w:id="49" w:name="_Ref390346982"/>
      <w:bookmarkStart w:id="50" w:name="_Toc390348437"/>
      <w:bookmarkStart w:id="51" w:name="_Toc390363197"/>
      <w:r>
        <w:t>Create triggers for tracking changes and enforcing constraints</w:t>
      </w:r>
      <w:bookmarkEnd w:id="48"/>
      <w:bookmarkEnd w:id="49"/>
      <w:bookmarkEnd w:id="50"/>
      <w:bookmarkEnd w:id="51"/>
    </w:p>
    <w:p w14:paraId="0F436C2D" w14:textId="77777777" w:rsidR="007851C6" w:rsidRDefault="007851C6">
      <w:pPr>
        <w:pStyle w:val="HTMLPreformatted"/>
        <w:divId w:val="1477987617"/>
      </w:pPr>
    </w:p>
    <w:p w14:paraId="2899ABF4" w14:textId="77777777" w:rsidR="007851C6" w:rsidRPr="00866DAF" w:rsidRDefault="007851C6">
      <w:pPr>
        <w:pStyle w:val="HTMLPreformatted"/>
        <w:divId w:val="1477987617"/>
        <w:rPr>
          <w:rStyle w:val="comment1"/>
          <w:sz w:val="18"/>
        </w:rPr>
      </w:pPr>
      <w:r w:rsidRPr="00866DAF">
        <w:rPr>
          <w:rStyle w:val="comment1"/>
          <w:sz w:val="18"/>
        </w:rPr>
        <w:t>-- ------------------------------------------------------------------------------</w:t>
      </w:r>
    </w:p>
    <w:p w14:paraId="2A666C8F" w14:textId="77777777" w:rsidR="007851C6" w:rsidRPr="00866DAF" w:rsidRDefault="007851C6">
      <w:pPr>
        <w:pStyle w:val="HTMLPreformatted"/>
        <w:divId w:val="1477987617"/>
        <w:rPr>
          <w:rStyle w:val="comment1"/>
          <w:sz w:val="18"/>
        </w:rPr>
      </w:pPr>
      <w:r w:rsidRPr="00866DAF">
        <w:rPr>
          <w:rStyle w:val="comment1"/>
          <w:sz w:val="18"/>
        </w:rPr>
        <w:t>-- Create triggers for logging and constraint checking</w:t>
      </w:r>
    </w:p>
    <w:p w14:paraId="365F7747" w14:textId="77777777" w:rsidR="007851C6" w:rsidRPr="00866DAF" w:rsidRDefault="007851C6">
      <w:pPr>
        <w:pStyle w:val="HTMLPreformatted"/>
        <w:divId w:val="1477987617"/>
        <w:rPr>
          <w:sz w:val="18"/>
        </w:rPr>
      </w:pPr>
    </w:p>
    <w:p w14:paraId="076FA3A8" w14:textId="77777777" w:rsidR="007851C6" w:rsidRPr="00866DAF" w:rsidRDefault="007851C6">
      <w:pPr>
        <w:pStyle w:val="HTMLPreformatted"/>
        <w:divId w:val="1477987617"/>
        <w:rPr>
          <w:rStyle w:val="comment1"/>
          <w:sz w:val="18"/>
        </w:rPr>
      </w:pPr>
      <w:r w:rsidRPr="00866DAF">
        <w:rPr>
          <w:rStyle w:val="comment1"/>
          <w:sz w:val="18"/>
        </w:rPr>
        <w:t>-- ------------------------------------------------------------------------------</w:t>
      </w:r>
    </w:p>
    <w:p w14:paraId="60E614BC" w14:textId="77777777" w:rsidR="007851C6" w:rsidRPr="00866DAF" w:rsidRDefault="007851C6">
      <w:pPr>
        <w:pStyle w:val="HTMLPreformatted"/>
        <w:divId w:val="1477987617"/>
        <w:rPr>
          <w:rStyle w:val="comment1"/>
          <w:sz w:val="18"/>
        </w:rPr>
      </w:pPr>
      <w:r w:rsidRPr="00866DAF">
        <w:rPr>
          <w:rStyle w:val="comment1"/>
          <w:sz w:val="18"/>
        </w:rPr>
        <w:t>-- Make sure there's only ever one primary supervisor for each application</w:t>
      </w:r>
    </w:p>
    <w:p w14:paraId="75B64CAE" w14:textId="77777777" w:rsidR="007851C6" w:rsidRPr="00866DAF" w:rsidRDefault="007851C6">
      <w:pPr>
        <w:pStyle w:val="HTMLPreformatted"/>
        <w:divId w:val="1477987617"/>
        <w:rPr>
          <w:sz w:val="18"/>
        </w:rPr>
      </w:pPr>
    </w:p>
    <w:p w14:paraId="6DA8ADFD" w14:textId="77777777" w:rsidR="007851C6" w:rsidRPr="00866DAF" w:rsidRDefault="007851C6">
      <w:pPr>
        <w:pStyle w:val="HTMLPreformatted"/>
        <w:divId w:val="1477987617"/>
        <w:rPr>
          <w:sz w:val="18"/>
        </w:rPr>
      </w:pPr>
      <w:r w:rsidRPr="00866DAF">
        <w:rPr>
          <w:sz w:val="18"/>
        </w:rPr>
        <w:t>DELIMITER $$</w:t>
      </w:r>
    </w:p>
    <w:p w14:paraId="7B27A9A2" w14:textId="77777777" w:rsidR="007851C6" w:rsidRPr="00866DAF" w:rsidRDefault="007851C6">
      <w:pPr>
        <w:pStyle w:val="HTMLPreformatted"/>
        <w:divId w:val="1477987617"/>
        <w:rPr>
          <w:sz w:val="18"/>
        </w:rPr>
      </w:pPr>
    </w:p>
    <w:p w14:paraId="3BA3AD41"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checkPrimSuper $$ </w:t>
      </w:r>
    </w:p>
    <w:p w14:paraId="113A64C4"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checkPrimSuper</w:t>
      </w:r>
      <w:r w:rsidRPr="00866DAF">
        <w:rPr>
          <w:sz w:val="18"/>
        </w:rPr>
        <w:t xml:space="preserve"> </w:t>
      </w:r>
      <w:r w:rsidRPr="00866DAF">
        <w:rPr>
          <w:rStyle w:val="keyword1"/>
          <w:sz w:val="18"/>
        </w:rPr>
        <w:t>BEFORE</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Supervise </w:t>
      </w:r>
      <w:r w:rsidRPr="00866DAF">
        <w:rPr>
          <w:rStyle w:val="keyword1"/>
          <w:sz w:val="18"/>
        </w:rPr>
        <w:t>as</w:t>
      </w:r>
      <w:r w:rsidRPr="00866DAF">
        <w:rPr>
          <w:sz w:val="18"/>
        </w:rPr>
        <w:t>`</w:t>
      </w:r>
    </w:p>
    <w:p w14:paraId="083877FE"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795FF501" w14:textId="77777777" w:rsidR="007851C6" w:rsidRPr="00866DAF" w:rsidRDefault="007851C6">
      <w:pPr>
        <w:pStyle w:val="HTMLPreformatted"/>
        <w:divId w:val="1477987617"/>
        <w:rPr>
          <w:sz w:val="18"/>
        </w:rPr>
      </w:pPr>
      <w:r w:rsidRPr="00866DAF">
        <w:rPr>
          <w:rStyle w:val="keyword1"/>
          <w:sz w:val="18"/>
        </w:rPr>
        <w:t>BEGIN</w:t>
      </w:r>
    </w:p>
    <w:p w14:paraId="71472E3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existingCount </w:t>
      </w:r>
      <w:r w:rsidRPr="00866DAF">
        <w:rPr>
          <w:rStyle w:val="type1"/>
          <w:sz w:val="18"/>
        </w:rPr>
        <w:t>int</w:t>
      </w:r>
      <w:r w:rsidRPr="00866DAF">
        <w:rPr>
          <w:sz w:val="18"/>
        </w:rPr>
        <w:t xml:space="preserve"> </w:t>
      </w:r>
      <w:r w:rsidRPr="00866DAF">
        <w:rPr>
          <w:rStyle w:val="keyword1"/>
          <w:sz w:val="18"/>
        </w:rPr>
        <w:t>default</w:t>
      </w:r>
      <w:r w:rsidRPr="00866DAF">
        <w:rPr>
          <w:sz w:val="18"/>
        </w:rPr>
        <w:t xml:space="preserve"> 0;</w:t>
      </w:r>
    </w:p>
    <w:p w14:paraId="52C58BD6" w14:textId="77777777" w:rsidR="007851C6" w:rsidRPr="00866DAF" w:rsidRDefault="007851C6">
      <w:pPr>
        <w:pStyle w:val="HTMLPreformatted"/>
        <w:divId w:val="1477987617"/>
        <w:rPr>
          <w:sz w:val="18"/>
        </w:rPr>
      </w:pPr>
      <w:r w:rsidRPr="00866DAF">
        <w:rPr>
          <w:sz w:val="18"/>
        </w:rPr>
        <w:t xml:space="preserve">  </w:t>
      </w:r>
    </w:p>
    <w:p w14:paraId="7F927B1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w:t>
      </w:r>
      <w:r w:rsidRPr="00866DAF">
        <w:rPr>
          <w:rStyle w:val="builtin1"/>
          <w:sz w:val="18"/>
        </w:rPr>
        <w:t>count</w:t>
      </w:r>
      <w:r w:rsidRPr="00866DAF">
        <w:rPr>
          <w:sz w:val="18"/>
        </w:rPr>
        <w:t>(*)</w:t>
      </w:r>
    </w:p>
    <w:p w14:paraId="31880B5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Supervise </w:t>
      </w:r>
      <w:r w:rsidRPr="00866DAF">
        <w:rPr>
          <w:rStyle w:val="keyword1"/>
          <w:sz w:val="18"/>
        </w:rPr>
        <w:t>as</w:t>
      </w:r>
      <w:r w:rsidRPr="00866DAF">
        <w:rPr>
          <w:sz w:val="18"/>
        </w:rPr>
        <w:t>`</w:t>
      </w:r>
    </w:p>
    <w:p w14:paraId="4B283CC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PrimarySupervisor&gt;0 </w:t>
      </w:r>
    </w:p>
    <w:p w14:paraId="61B1A51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AND</w:t>
      </w:r>
      <w:r w:rsidRPr="00866DAF">
        <w:rPr>
          <w:sz w:val="18"/>
        </w:rPr>
        <w:t xml:space="preserve"> ApplicationID=</w:t>
      </w:r>
      <w:r w:rsidRPr="00866DAF">
        <w:rPr>
          <w:rStyle w:val="keyword1"/>
          <w:sz w:val="18"/>
        </w:rPr>
        <w:t>NEW</w:t>
      </w:r>
      <w:r w:rsidRPr="00866DAF">
        <w:rPr>
          <w:sz w:val="18"/>
        </w:rPr>
        <w:t>.ApplicationID</w:t>
      </w:r>
    </w:p>
    <w:p w14:paraId="77185A8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existingCount;</w:t>
      </w:r>
    </w:p>
    <w:p w14:paraId="7C558C5C" w14:textId="77777777" w:rsidR="007851C6" w:rsidRPr="00866DAF" w:rsidRDefault="007851C6">
      <w:pPr>
        <w:pStyle w:val="HTMLPreformatted"/>
        <w:divId w:val="1477987617"/>
        <w:rPr>
          <w:sz w:val="18"/>
        </w:rPr>
      </w:pPr>
    </w:p>
    <w:p w14:paraId="78F6A2C6" w14:textId="77777777" w:rsidR="007851C6" w:rsidRPr="00866DAF" w:rsidRDefault="007851C6">
      <w:pPr>
        <w:pStyle w:val="HTMLPreformatted"/>
        <w:divId w:val="1477987617"/>
        <w:rPr>
          <w:sz w:val="18"/>
        </w:rPr>
      </w:pPr>
      <w:r w:rsidRPr="00866DAF">
        <w:rPr>
          <w:sz w:val="18"/>
        </w:rPr>
        <w:t xml:space="preserve">  IF existingCount </w:t>
      </w:r>
      <w:r w:rsidRPr="00866DAF">
        <w:rPr>
          <w:rStyle w:val="keyword1"/>
          <w:sz w:val="18"/>
        </w:rPr>
        <w:t>IS</w:t>
      </w:r>
      <w:r w:rsidRPr="00866DAF">
        <w:rPr>
          <w:sz w:val="18"/>
        </w:rPr>
        <w:t xml:space="preserve"> </w:t>
      </w:r>
      <w:r w:rsidRPr="00866DAF">
        <w:rPr>
          <w:rStyle w:val="keyword1"/>
          <w:sz w:val="18"/>
        </w:rPr>
        <w:t>NOT</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28CF81CA" w14:textId="77777777" w:rsidR="007851C6" w:rsidRPr="00866DAF" w:rsidRDefault="007851C6">
      <w:pPr>
        <w:pStyle w:val="HTMLPreformatted"/>
        <w:divId w:val="1477987617"/>
        <w:rPr>
          <w:sz w:val="18"/>
        </w:rPr>
      </w:pPr>
      <w:r w:rsidRPr="00866DAF">
        <w:rPr>
          <w:sz w:val="18"/>
        </w:rPr>
        <w:t xml:space="preserve">    IF existingCount &gt; 0 </w:t>
      </w:r>
      <w:r w:rsidRPr="00866DAF">
        <w:rPr>
          <w:rStyle w:val="keyword1"/>
          <w:sz w:val="18"/>
        </w:rPr>
        <w:t>THEN</w:t>
      </w:r>
    </w:p>
    <w:p w14:paraId="3BB2DF9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w:t>
      </w:r>
      <w:r w:rsidRPr="00866DAF">
        <w:rPr>
          <w:rStyle w:val="keyword1"/>
          <w:sz w:val="18"/>
        </w:rPr>
        <w:t>NEW</w:t>
      </w:r>
      <w:r w:rsidRPr="00866DAF">
        <w:rPr>
          <w:sz w:val="18"/>
        </w:rPr>
        <w:t>.PrimarySupervisor = 0;</w:t>
      </w:r>
    </w:p>
    <w:p w14:paraId="5838D9C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1807A86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78D40341"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788DC946" w14:textId="77777777" w:rsidR="007851C6" w:rsidRPr="00866DAF" w:rsidRDefault="007851C6">
      <w:pPr>
        <w:pStyle w:val="HTMLPreformatted"/>
        <w:divId w:val="1477987617"/>
        <w:rPr>
          <w:sz w:val="18"/>
        </w:rPr>
      </w:pPr>
    </w:p>
    <w:p w14:paraId="726F7B96" w14:textId="77777777" w:rsidR="007851C6" w:rsidRPr="00866DAF" w:rsidRDefault="007851C6">
      <w:pPr>
        <w:pStyle w:val="HTMLPreformatted"/>
        <w:divId w:val="1477987617"/>
        <w:rPr>
          <w:sz w:val="18"/>
        </w:rPr>
      </w:pPr>
      <w:r w:rsidRPr="00866DAF">
        <w:rPr>
          <w:sz w:val="18"/>
        </w:rPr>
        <w:t>DELIMITER ;</w:t>
      </w:r>
    </w:p>
    <w:p w14:paraId="39E51EC1" w14:textId="77777777" w:rsidR="007851C6" w:rsidRPr="00866DAF" w:rsidRDefault="007851C6">
      <w:pPr>
        <w:pStyle w:val="HTMLPreformatted"/>
        <w:divId w:val="1477987617"/>
        <w:rPr>
          <w:sz w:val="18"/>
        </w:rPr>
      </w:pPr>
    </w:p>
    <w:p w14:paraId="25D9B64B" w14:textId="77777777" w:rsidR="007851C6" w:rsidRPr="00866DAF" w:rsidRDefault="007851C6">
      <w:pPr>
        <w:pStyle w:val="HTMLPreformatted"/>
        <w:divId w:val="1477987617"/>
        <w:rPr>
          <w:sz w:val="18"/>
        </w:rPr>
      </w:pPr>
      <w:r w:rsidRPr="00866DAF">
        <w:rPr>
          <w:sz w:val="18"/>
        </w:rPr>
        <w:t>DELIMITER $$</w:t>
      </w:r>
    </w:p>
    <w:p w14:paraId="2C332F78" w14:textId="77777777" w:rsidR="007851C6" w:rsidRPr="00866DAF" w:rsidRDefault="007851C6">
      <w:pPr>
        <w:pStyle w:val="HTMLPreformatted"/>
        <w:divId w:val="1477987617"/>
        <w:rPr>
          <w:sz w:val="18"/>
        </w:rPr>
      </w:pPr>
    </w:p>
    <w:p w14:paraId="42B0C85D" w14:textId="77777777" w:rsidR="007851C6" w:rsidRPr="00866DAF" w:rsidRDefault="007851C6">
      <w:pPr>
        <w:pStyle w:val="HTMLPreformatted"/>
        <w:divId w:val="1477987617"/>
        <w:rPr>
          <w:rStyle w:val="comment1"/>
          <w:sz w:val="18"/>
        </w:rPr>
      </w:pPr>
      <w:r w:rsidRPr="00866DAF">
        <w:rPr>
          <w:rStyle w:val="comment1"/>
          <w:sz w:val="18"/>
        </w:rPr>
        <w:t>-- -----------------------------------------------------------------------------</w:t>
      </w:r>
    </w:p>
    <w:p w14:paraId="1303735A" w14:textId="77777777" w:rsidR="007851C6" w:rsidRPr="00866DAF" w:rsidRDefault="007851C6">
      <w:pPr>
        <w:pStyle w:val="HTMLPreformatted"/>
        <w:divId w:val="1477987617"/>
        <w:rPr>
          <w:rStyle w:val="comment1"/>
          <w:sz w:val="18"/>
        </w:rPr>
      </w:pPr>
      <w:r w:rsidRPr="00866DAF">
        <w:rPr>
          <w:rStyle w:val="comment1"/>
          <w:sz w:val="18"/>
        </w:rPr>
        <w:t>-- Record changes to Research Areas to email these to the change subject later</w:t>
      </w:r>
    </w:p>
    <w:p w14:paraId="066CF5D4"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RESEARCHAREA_AI $$</w:t>
      </w:r>
    </w:p>
    <w:p w14:paraId="1D1F66FD"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RESEARCHAREA_AI</w:t>
      </w:r>
      <w:r w:rsidRPr="00866DAF">
        <w:rPr>
          <w:sz w:val="18"/>
        </w:rPr>
        <w:t xml:space="preserve"> </w:t>
      </w:r>
      <w:r w:rsidRPr="00866DAF">
        <w:rPr>
          <w:rStyle w:val="keyword1"/>
          <w:sz w:val="18"/>
        </w:rPr>
        <w:t>AFTER</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p>
    <w:p w14:paraId="58BEA863" w14:textId="77777777" w:rsidR="007851C6" w:rsidRPr="00866DAF" w:rsidRDefault="007851C6">
      <w:pPr>
        <w:pStyle w:val="HTMLPreformatted"/>
        <w:divId w:val="1477987617"/>
        <w:rPr>
          <w:sz w:val="18"/>
        </w:rPr>
      </w:pPr>
      <w:r w:rsidRPr="00866DAF">
        <w:rPr>
          <w:sz w:val="18"/>
        </w:rPr>
        <w:t>`University Staff Member_Research Area`</w:t>
      </w:r>
    </w:p>
    <w:p w14:paraId="254ECBD0"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5AEDA8FA" w14:textId="77777777" w:rsidR="007851C6" w:rsidRPr="00866DAF" w:rsidRDefault="007851C6">
      <w:pPr>
        <w:pStyle w:val="HTMLPreformatted"/>
        <w:divId w:val="1477987617"/>
        <w:rPr>
          <w:sz w:val="18"/>
        </w:rPr>
      </w:pPr>
      <w:r w:rsidRPr="00866DAF">
        <w:rPr>
          <w:rStyle w:val="keyword1"/>
          <w:sz w:val="18"/>
        </w:rPr>
        <w:t>BEGIN</w:t>
      </w:r>
    </w:p>
    <w:p w14:paraId="6A78646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forCodeDescription </w:t>
      </w:r>
      <w:r w:rsidRPr="00866DAF">
        <w:rPr>
          <w:rStyle w:val="type1"/>
          <w:sz w:val="18"/>
        </w:rPr>
        <w:t>varchar</w:t>
      </w:r>
      <w:r w:rsidRPr="00866DAF">
        <w:rPr>
          <w:sz w:val="18"/>
        </w:rPr>
        <w:t>(2000) ;</w:t>
      </w:r>
    </w:p>
    <w:p w14:paraId="27B168C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5C0CDF6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74E32EB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4A84C49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62772DC5" w14:textId="77777777" w:rsidR="007851C6" w:rsidRPr="00866DAF" w:rsidRDefault="007851C6">
      <w:pPr>
        <w:pStyle w:val="HTMLPreformatted"/>
        <w:divId w:val="1477987617"/>
        <w:rPr>
          <w:sz w:val="18"/>
        </w:rPr>
      </w:pPr>
    </w:p>
    <w:p w14:paraId="1123D90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scription</w:t>
      </w:r>
    </w:p>
    <w:p w14:paraId="2748A73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Research Area` RA</w:t>
      </w:r>
    </w:p>
    <w:p w14:paraId="29430CF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RA.FORCode = </w:t>
      </w:r>
      <w:r w:rsidRPr="00866DAF">
        <w:rPr>
          <w:rStyle w:val="keyword1"/>
          <w:sz w:val="18"/>
        </w:rPr>
        <w:t>NEW</w:t>
      </w:r>
      <w:r w:rsidRPr="00866DAF">
        <w:rPr>
          <w:sz w:val="18"/>
        </w:rPr>
        <w:t>.FORCode</w:t>
      </w:r>
    </w:p>
    <w:p w14:paraId="0C555DD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forCodeDescription ;</w:t>
      </w:r>
    </w:p>
    <w:p w14:paraId="41FDA91E" w14:textId="77777777" w:rsidR="007851C6" w:rsidRPr="00866DAF" w:rsidRDefault="007851C6">
      <w:pPr>
        <w:pStyle w:val="HTMLPreformatted"/>
        <w:divId w:val="1477987617"/>
        <w:rPr>
          <w:sz w:val="18"/>
        </w:rPr>
      </w:pPr>
    </w:p>
    <w:p w14:paraId="3B4DBD9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306F0D9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2F693B7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731BF7E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13019244" w14:textId="77777777" w:rsidR="007851C6" w:rsidRPr="00866DAF" w:rsidRDefault="007851C6">
      <w:pPr>
        <w:pStyle w:val="HTMLPreformatted"/>
        <w:divId w:val="1477987617"/>
        <w:rPr>
          <w:sz w:val="18"/>
        </w:rPr>
      </w:pPr>
    </w:p>
    <w:p w14:paraId="3E54E33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599E7F4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308520F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 </w:t>
      </w:r>
      <w:r w:rsidRPr="00866DAF">
        <w:rPr>
          <w:rStyle w:val="string1"/>
          <w:sz w:val="18"/>
        </w:rPr>
        <w:t>'change.research_area.addition'</w:t>
      </w:r>
    </w:p>
    <w:p w14:paraId="7E4E14E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14847062" w14:textId="77777777" w:rsidR="007851C6" w:rsidRPr="00866DAF" w:rsidRDefault="007851C6">
      <w:pPr>
        <w:pStyle w:val="HTMLPreformatted"/>
        <w:divId w:val="1477987617"/>
        <w:rPr>
          <w:sz w:val="18"/>
        </w:rPr>
      </w:pPr>
    </w:p>
    <w:p w14:paraId="37D8155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r w:rsidRPr="00866DAF">
        <w:rPr>
          <w:rStyle w:val="string1"/>
          <w:sz w:val="18"/>
        </w:rPr>
        <w:t>'A new Field Of Research Code '</w:t>
      </w:r>
      <w:r w:rsidRPr="00866DAF">
        <w:rPr>
          <w:sz w:val="18"/>
        </w:rPr>
        <w:t xml:space="preserve">, </w:t>
      </w:r>
      <w:r w:rsidRPr="00866DAF">
        <w:rPr>
          <w:rStyle w:val="keyword1"/>
          <w:sz w:val="18"/>
        </w:rPr>
        <w:t>NEW</w:t>
      </w:r>
      <w:r w:rsidRPr="00866DAF">
        <w:rPr>
          <w:sz w:val="18"/>
        </w:rPr>
        <w:t>.FORCode,</w:t>
      </w:r>
    </w:p>
    <w:p w14:paraId="77B6F40E"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 '''</w:t>
      </w:r>
      <w:r w:rsidRPr="00866DAF">
        <w:rPr>
          <w:sz w:val="18"/>
        </w:rPr>
        <w:t xml:space="preserve">, </w:t>
      </w:r>
      <w:r w:rsidRPr="00866DAF">
        <w:rPr>
          <w:rStyle w:val="builtin1"/>
          <w:sz w:val="18"/>
        </w:rPr>
        <w:t>SUBSTRING</w:t>
      </w:r>
      <w:r w:rsidRPr="00866DAF">
        <w:rPr>
          <w:sz w:val="18"/>
        </w:rPr>
        <w:t>(v_forCodeDescription, 1, 800),</w:t>
      </w:r>
    </w:p>
    <w:p w14:paraId="40BDB44C"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has been associated to your RHD account by '</w:t>
      </w:r>
      <w:r w:rsidRPr="00866DAF">
        <w:rPr>
          <w:sz w:val="18"/>
        </w:rPr>
        <w:t xml:space="preserve">, v_agentFName, </w:t>
      </w:r>
      <w:r w:rsidRPr="00866DAF">
        <w:rPr>
          <w:rStyle w:val="string1"/>
          <w:sz w:val="18"/>
        </w:rPr>
        <w:t>' '</w:t>
      </w:r>
      <w:r w:rsidRPr="00866DAF">
        <w:rPr>
          <w:sz w:val="18"/>
        </w:rPr>
        <w:t>,</w:t>
      </w:r>
    </w:p>
    <w:p w14:paraId="48BAA126" w14:textId="77777777" w:rsidR="007851C6" w:rsidRPr="00866DAF" w:rsidRDefault="007851C6">
      <w:pPr>
        <w:pStyle w:val="HTMLPreformatted"/>
        <w:divId w:val="1477987617"/>
        <w:rPr>
          <w:sz w:val="18"/>
        </w:rPr>
      </w:pPr>
      <w:r w:rsidRPr="00866DAF">
        <w:rPr>
          <w:sz w:val="18"/>
        </w:rPr>
        <w:t xml:space="preserve">  v_agentLName);</w:t>
      </w:r>
    </w:p>
    <w:p w14:paraId="3AC50AF8" w14:textId="77777777" w:rsidR="007851C6" w:rsidRPr="00866DAF" w:rsidRDefault="007851C6">
      <w:pPr>
        <w:pStyle w:val="HTMLPreformatted"/>
        <w:divId w:val="1477987617"/>
        <w:rPr>
          <w:sz w:val="18"/>
        </w:rPr>
      </w:pPr>
    </w:p>
    <w:p w14:paraId="34428F9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788BFA0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NEW</w:t>
      </w:r>
      <w:r w:rsidRPr="00866DAF">
        <w:rPr>
          <w:sz w:val="18"/>
        </w:rPr>
        <w:t>.StaffID, v_decisionTypeID, 1, 0);</w:t>
      </w:r>
    </w:p>
    <w:p w14:paraId="2D04051C"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0E44D4EC" w14:textId="77777777" w:rsidR="007851C6" w:rsidRPr="00866DAF" w:rsidRDefault="007851C6">
      <w:pPr>
        <w:pStyle w:val="HTMLPreformatted"/>
        <w:divId w:val="1477987617"/>
        <w:rPr>
          <w:sz w:val="18"/>
        </w:rPr>
      </w:pPr>
      <w:r w:rsidRPr="00866DAF">
        <w:rPr>
          <w:sz w:val="18"/>
        </w:rPr>
        <w:t>DELIMITER ;</w:t>
      </w:r>
    </w:p>
    <w:p w14:paraId="01A91BBC" w14:textId="77777777" w:rsidR="007851C6" w:rsidRPr="00866DAF" w:rsidRDefault="007851C6">
      <w:pPr>
        <w:pStyle w:val="HTMLPreformatted"/>
        <w:divId w:val="1477987617"/>
        <w:rPr>
          <w:sz w:val="18"/>
        </w:rPr>
      </w:pPr>
    </w:p>
    <w:p w14:paraId="4F999F09" w14:textId="77777777" w:rsidR="007851C6" w:rsidRPr="00866DAF" w:rsidRDefault="007851C6">
      <w:pPr>
        <w:pStyle w:val="HTMLPreformatted"/>
        <w:divId w:val="1477987617"/>
        <w:rPr>
          <w:sz w:val="18"/>
        </w:rPr>
      </w:pPr>
      <w:r w:rsidRPr="00866DAF">
        <w:rPr>
          <w:sz w:val="18"/>
        </w:rPr>
        <w:t>DELIMITER $$</w:t>
      </w:r>
    </w:p>
    <w:p w14:paraId="53770EC3"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RESEARCHAREA_AD $$</w:t>
      </w:r>
    </w:p>
    <w:p w14:paraId="197E22C3"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RESEARCHAREA_AD</w:t>
      </w:r>
      <w:r w:rsidRPr="00866DAF">
        <w:rPr>
          <w:sz w:val="18"/>
        </w:rPr>
        <w:t xml:space="preserve"> </w:t>
      </w:r>
      <w:r w:rsidRPr="00866DAF">
        <w:rPr>
          <w:rStyle w:val="keyword1"/>
          <w:sz w:val="18"/>
        </w:rPr>
        <w:t>AFTER</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ON</w:t>
      </w:r>
    </w:p>
    <w:p w14:paraId="1708571A" w14:textId="77777777" w:rsidR="007851C6" w:rsidRPr="00866DAF" w:rsidRDefault="007851C6">
      <w:pPr>
        <w:pStyle w:val="HTMLPreformatted"/>
        <w:divId w:val="1477987617"/>
        <w:rPr>
          <w:sz w:val="18"/>
        </w:rPr>
      </w:pPr>
      <w:r w:rsidRPr="00866DAF">
        <w:rPr>
          <w:sz w:val="18"/>
        </w:rPr>
        <w:t>`University Staff Member_Research Area`</w:t>
      </w:r>
    </w:p>
    <w:p w14:paraId="36024621"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104936FC" w14:textId="77777777" w:rsidR="007851C6" w:rsidRPr="00866DAF" w:rsidRDefault="007851C6">
      <w:pPr>
        <w:pStyle w:val="HTMLPreformatted"/>
        <w:divId w:val="1477987617"/>
        <w:rPr>
          <w:sz w:val="18"/>
        </w:rPr>
      </w:pPr>
      <w:r w:rsidRPr="00866DAF">
        <w:rPr>
          <w:rStyle w:val="keyword1"/>
          <w:sz w:val="18"/>
        </w:rPr>
        <w:t>BEGIN</w:t>
      </w:r>
    </w:p>
    <w:p w14:paraId="63CF109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forCodeDescription </w:t>
      </w:r>
      <w:r w:rsidRPr="00866DAF">
        <w:rPr>
          <w:rStyle w:val="type1"/>
          <w:sz w:val="18"/>
        </w:rPr>
        <w:t>varchar</w:t>
      </w:r>
      <w:r w:rsidRPr="00866DAF">
        <w:rPr>
          <w:sz w:val="18"/>
        </w:rPr>
        <w:t>(2000) ;</w:t>
      </w:r>
    </w:p>
    <w:p w14:paraId="19BCC0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7931150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6B00D8C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1A883FE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78084806" w14:textId="77777777" w:rsidR="007851C6" w:rsidRPr="00866DAF" w:rsidRDefault="007851C6">
      <w:pPr>
        <w:pStyle w:val="HTMLPreformatted"/>
        <w:divId w:val="1477987617"/>
        <w:rPr>
          <w:sz w:val="18"/>
        </w:rPr>
      </w:pPr>
    </w:p>
    <w:p w14:paraId="70BFF67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scription</w:t>
      </w:r>
    </w:p>
    <w:p w14:paraId="0F5FA08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Research Area` RA</w:t>
      </w:r>
    </w:p>
    <w:p w14:paraId="629E3EC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RA.FORCode = </w:t>
      </w:r>
      <w:r w:rsidRPr="00866DAF">
        <w:rPr>
          <w:rStyle w:val="keyword1"/>
          <w:sz w:val="18"/>
        </w:rPr>
        <w:t>OLD</w:t>
      </w:r>
      <w:r w:rsidRPr="00866DAF">
        <w:rPr>
          <w:sz w:val="18"/>
        </w:rPr>
        <w:t>.FORCode</w:t>
      </w:r>
    </w:p>
    <w:p w14:paraId="6BDB02B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forCodeDescription ;</w:t>
      </w:r>
    </w:p>
    <w:p w14:paraId="4C0385E3" w14:textId="77777777" w:rsidR="007851C6" w:rsidRPr="00866DAF" w:rsidRDefault="007851C6">
      <w:pPr>
        <w:pStyle w:val="HTMLPreformatted"/>
        <w:divId w:val="1477987617"/>
        <w:rPr>
          <w:sz w:val="18"/>
        </w:rPr>
      </w:pPr>
    </w:p>
    <w:p w14:paraId="3E342ED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72F655C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6F45CBC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63A736F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20F5231D" w14:textId="77777777" w:rsidR="007851C6" w:rsidRPr="00866DAF" w:rsidRDefault="007851C6">
      <w:pPr>
        <w:pStyle w:val="HTMLPreformatted"/>
        <w:divId w:val="1477987617"/>
        <w:rPr>
          <w:sz w:val="18"/>
        </w:rPr>
      </w:pPr>
    </w:p>
    <w:p w14:paraId="7750C08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6FF7400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7B603AE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 </w:t>
      </w:r>
      <w:r w:rsidRPr="00866DAF">
        <w:rPr>
          <w:rStyle w:val="string1"/>
          <w:sz w:val="18"/>
        </w:rPr>
        <w:t>'change.research_area.deletion'</w:t>
      </w:r>
    </w:p>
    <w:p w14:paraId="35C0EBE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45273FCE" w14:textId="77777777" w:rsidR="007851C6" w:rsidRPr="00866DAF" w:rsidRDefault="007851C6">
      <w:pPr>
        <w:pStyle w:val="HTMLPreformatted"/>
        <w:divId w:val="1477987617"/>
        <w:rPr>
          <w:sz w:val="18"/>
        </w:rPr>
      </w:pPr>
    </w:p>
    <w:p w14:paraId="0DC7ACD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r w:rsidRPr="00866DAF">
        <w:rPr>
          <w:rStyle w:val="string1"/>
          <w:sz w:val="18"/>
        </w:rPr>
        <w:t>'An existing Field Of Research Code '</w:t>
      </w:r>
      <w:r w:rsidRPr="00866DAF">
        <w:rPr>
          <w:sz w:val="18"/>
        </w:rPr>
        <w:t xml:space="preserve">, </w:t>
      </w:r>
      <w:r w:rsidRPr="00866DAF">
        <w:rPr>
          <w:rStyle w:val="keyword1"/>
          <w:sz w:val="18"/>
        </w:rPr>
        <w:t>OLD</w:t>
      </w:r>
      <w:r w:rsidRPr="00866DAF">
        <w:rPr>
          <w:sz w:val="18"/>
        </w:rPr>
        <w:t>.FORCode,</w:t>
      </w:r>
    </w:p>
    <w:p w14:paraId="403E4FE7"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 '''</w:t>
      </w:r>
      <w:r w:rsidRPr="00866DAF">
        <w:rPr>
          <w:sz w:val="18"/>
        </w:rPr>
        <w:t xml:space="preserve">, </w:t>
      </w:r>
      <w:r w:rsidRPr="00866DAF">
        <w:rPr>
          <w:rStyle w:val="builtin1"/>
          <w:sz w:val="18"/>
        </w:rPr>
        <w:t>SUBSTRING</w:t>
      </w:r>
      <w:r w:rsidRPr="00866DAF">
        <w:rPr>
          <w:sz w:val="18"/>
        </w:rPr>
        <w:t>(v_forCodeDescription, 1, 800),</w:t>
      </w:r>
    </w:p>
    <w:p w14:paraId="318C39AB"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has been removed from association with your RHD account by '</w:t>
      </w:r>
      <w:r w:rsidRPr="00866DAF">
        <w:rPr>
          <w:sz w:val="18"/>
        </w:rPr>
        <w:t>,</w:t>
      </w:r>
    </w:p>
    <w:p w14:paraId="6B8D2C69" w14:textId="77777777" w:rsidR="007851C6" w:rsidRPr="00866DAF" w:rsidRDefault="007851C6">
      <w:pPr>
        <w:pStyle w:val="HTMLPreformatted"/>
        <w:divId w:val="1477987617"/>
        <w:rPr>
          <w:sz w:val="18"/>
        </w:rPr>
      </w:pPr>
      <w:r w:rsidRPr="00866DAF">
        <w:rPr>
          <w:sz w:val="18"/>
        </w:rPr>
        <w:t xml:space="preserve">  v_agentFName, </w:t>
      </w:r>
      <w:r w:rsidRPr="00866DAF">
        <w:rPr>
          <w:rStyle w:val="string1"/>
          <w:sz w:val="18"/>
        </w:rPr>
        <w:t>' '</w:t>
      </w:r>
      <w:r w:rsidRPr="00866DAF">
        <w:rPr>
          <w:sz w:val="18"/>
        </w:rPr>
        <w:t>, v_agentLName);</w:t>
      </w:r>
    </w:p>
    <w:p w14:paraId="21EDA970" w14:textId="77777777" w:rsidR="007851C6" w:rsidRPr="00866DAF" w:rsidRDefault="007851C6">
      <w:pPr>
        <w:pStyle w:val="HTMLPreformatted"/>
        <w:divId w:val="1477987617"/>
        <w:rPr>
          <w:sz w:val="18"/>
        </w:rPr>
      </w:pPr>
    </w:p>
    <w:p w14:paraId="3589F9B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093EAF8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OLD</w:t>
      </w:r>
      <w:r w:rsidRPr="00866DAF">
        <w:rPr>
          <w:sz w:val="18"/>
        </w:rPr>
        <w:t>.StaffID, v_decisionTypeID, 1, 0);</w:t>
      </w:r>
    </w:p>
    <w:p w14:paraId="44E004FD"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612C33ED" w14:textId="77777777" w:rsidR="007851C6" w:rsidRPr="00866DAF" w:rsidRDefault="007851C6">
      <w:pPr>
        <w:pStyle w:val="HTMLPreformatted"/>
        <w:divId w:val="1477987617"/>
        <w:rPr>
          <w:sz w:val="18"/>
        </w:rPr>
      </w:pPr>
      <w:r w:rsidRPr="00866DAF">
        <w:rPr>
          <w:sz w:val="18"/>
        </w:rPr>
        <w:t>DELIMITER ;</w:t>
      </w:r>
    </w:p>
    <w:p w14:paraId="77D0F904" w14:textId="77777777" w:rsidR="007851C6" w:rsidRPr="00866DAF" w:rsidRDefault="007851C6">
      <w:pPr>
        <w:pStyle w:val="HTMLPreformatted"/>
        <w:divId w:val="1477987617"/>
        <w:rPr>
          <w:sz w:val="18"/>
        </w:rPr>
      </w:pPr>
    </w:p>
    <w:p w14:paraId="26EDFA34" w14:textId="77777777" w:rsidR="007851C6" w:rsidRPr="00866DAF" w:rsidRDefault="007851C6">
      <w:pPr>
        <w:pStyle w:val="HTMLPreformatted"/>
        <w:divId w:val="1477987617"/>
        <w:rPr>
          <w:sz w:val="18"/>
        </w:rPr>
      </w:pPr>
      <w:r w:rsidRPr="00866DAF">
        <w:rPr>
          <w:sz w:val="18"/>
        </w:rPr>
        <w:t>DELIMITER $$</w:t>
      </w:r>
    </w:p>
    <w:p w14:paraId="12A45803" w14:textId="77777777" w:rsidR="007851C6" w:rsidRPr="00866DAF" w:rsidRDefault="007851C6">
      <w:pPr>
        <w:pStyle w:val="HTMLPreformatted"/>
        <w:divId w:val="1477987617"/>
        <w:rPr>
          <w:rStyle w:val="comment1"/>
          <w:sz w:val="18"/>
        </w:rPr>
      </w:pPr>
      <w:r w:rsidRPr="00866DAF">
        <w:rPr>
          <w:rStyle w:val="comment1"/>
          <w:sz w:val="18"/>
        </w:rPr>
        <w:t>-- -----------------------------------------------------------------------------</w:t>
      </w:r>
    </w:p>
    <w:p w14:paraId="45D12AA1" w14:textId="77777777" w:rsidR="007851C6" w:rsidRPr="00866DAF" w:rsidRDefault="007851C6">
      <w:pPr>
        <w:pStyle w:val="HTMLPreformatted"/>
        <w:divId w:val="1477987617"/>
        <w:rPr>
          <w:rStyle w:val="comment1"/>
          <w:sz w:val="18"/>
        </w:rPr>
      </w:pPr>
      <w:r w:rsidRPr="00866DAF">
        <w:rPr>
          <w:rStyle w:val="comment1"/>
          <w:sz w:val="18"/>
        </w:rPr>
        <w:t>-- Record changes to Research Areas to email these to the change subject later</w:t>
      </w:r>
    </w:p>
    <w:p w14:paraId="045D3D88"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RESEARCHAREA2_AI $$</w:t>
      </w:r>
    </w:p>
    <w:p w14:paraId="080E321F"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RESEARCHAREA2_AI</w:t>
      </w:r>
      <w:r w:rsidRPr="00866DAF">
        <w:rPr>
          <w:sz w:val="18"/>
        </w:rPr>
        <w:t xml:space="preserve"> </w:t>
      </w:r>
      <w:r w:rsidRPr="00866DAF">
        <w:rPr>
          <w:rStyle w:val="keyword1"/>
          <w:sz w:val="18"/>
        </w:rPr>
        <w:t>AFTER</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p>
    <w:p w14:paraId="23A58D14" w14:textId="77777777" w:rsidR="007851C6" w:rsidRPr="00866DAF" w:rsidRDefault="007851C6">
      <w:pPr>
        <w:pStyle w:val="HTMLPreformatted"/>
        <w:divId w:val="1477987617"/>
        <w:rPr>
          <w:sz w:val="18"/>
        </w:rPr>
      </w:pPr>
      <w:r w:rsidRPr="00866DAF">
        <w:rPr>
          <w:sz w:val="18"/>
        </w:rPr>
        <w:t>`University Staff Member_Research Area2`</w:t>
      </w:r>
    </w:p>
    <w:p w14:paraId="21220C7D"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3245D12E" w14:textId="77777777" w:rsidR="007851C6" w:rsidRPr="00866DAF" w:rsidRDefault="007851C6">
      <w:pPr>
        <w:pStyle w:val="HTMLPreformatted"/>
        <w:divId w:val="1477987617"/>
        <w:rPr>
          <w:sz w:val="18"/>
        </w:rPr>
      </w:pPr>
      <w:r w:rsidRPr="00866DAF">
        <w:rPr>
          <w:rStyle w:val="keyword1"/>
          <w:sz w:val="18"/>
        </w:rPr>
        <w:t>BEGIN</w:t>
      </w:r>
    </w:p>
    <w:p w14:paraId="3B76AD4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forCodeDescription </w:t>
      </w:r>
      <w:r w:rsidRPr="00866DAF">
        <w:rPr>
          <w:rStyle w:val="type1"/>
          <w:sz w:val="18"/>
        </w:rPr>
        <w:t>varchar</w:t>
      </w:r>
      <w:r w:rsidRPr="00866DAF">
        <w:rPr>
          <w:sz w:val="18"/>
        </w:rPr>
        <w:t>(2000) ;</w:t>
      </w:r>
    </w:p>
    <w:p w14:paraId="52E22EE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4A2EDB1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0296F20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73CF714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783A5563" w14:textId="77777777" w:rsidR="007851C6" w:rsidRPr="00866DAF" w:rsidRDefault="007851C6">
      <w:pPr>
        <w:pStyle w:val="HTMLPreformatted"/>
        <w:divId w:val="1477987617"/>
        <w:rPr>
          <w:sz w:val="18"/>
        </w:rPr>
      </w:pPr>
    </w:p>
    <w:p w14:paraId="70EAB39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scription</w:t>
      </w:r>
    </w:p>
    <w:p w14:paraId="76F7C49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Research Area` RA</w:t>
      </w:r>
    </w:p>
    <w:p w14:paraId="1A3D21D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RA.FORCode = </w:t>
      </w:r>
      <w:r w:rsidRPr="00866DAF">
        <w:rPr>
          <w:rStyle w:val="keyword1"/>
          <w:sz w:val="18"/>
        </w:rPr>
        <w:t>NEW</w:t>
      </w:r>
      <w:r w:rsidRPr="00866DAF">
        <w:rPr>
          <w:sz w:val="18"/>
        </w:rPr>
        <w:t>.FORCode</w:t>
      </w:r>
    </w:p>
    <w:p w14:paraId="3647A78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forCodeDescription ;</w:t>
      </w:r>
    </w:p>
    <w:p w14:paraId="75F35E0D" w14:textId="77777777" w:rsidR="007851C6" w:rsidRPr="00866DAF" w:rsidRDefault="007851C6">
      <w:pPr>
        <w:pStyle w:val="HTMLPreformatted"/>
        <w:divId w:val="1477987617"/>
        <w:rPr>
          <w:sz w:val="18"/>
        </w:rPr>
      </w:pPr>
    </w:p>
    <w:p w14:paraId="146C21C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13583E9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3B65C6E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4A8D420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282B98EF" w14:textId="77777777" w:rsidR="007851C6" w:rsidRPr="00866DAF" w:rsidRDefault="007851C6">
      <w:pPr>
        <w:pStyle w:val="HTMLPreformatted"/>
        <w:divId w:val="1477987617"/>
        <w:rPr>
          <w:sz w:val="18"/>
        </w:rPr>
      </w:pPr>
    </w:p>
    <w:p w14:paraId="2B96C2B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51B9DC8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624DD0E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w:t>
      </w:r>
      <w:r w:rsidRPr="00866DAF">
        <w:rPr>
          <w:rStyle w:val="keyword1"/>
          <w:sz w:val="18"/>
        </w:rPr>
        <w:t>LIKE</w:t>
      </w:r>
      <w:r w:rsidRPr="00866DAF">
        <w:rPr>
          <w:sz w:val="18"/>
        </w:rPr>
        <w:t xml:space="preserve"> </w:t>
      </w:r>
      <w:r w:rsidRPr="00866DAF">
        <w:rPr>
          <w:rStyle w:val="string1"/>
          <w:sz w:val="18"/>
        </w:rPr>
        <w:t>'change.research_area_oversees.addition'</w:t>
      </w:r>
    </w:p>
    <w:p w14:paraId="5E55028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7E4F5E4B" w14:textId="77777777" w:rsidR="007851C6" w:rsidRPr="00866DAF" w:rsidRDefault="007851C6">
      <w:pPr>
        <w:pStyle w:val="HTMLPreformatted"/>
        <w:divId w:val="1477987617"/>
        <w:rPr>
          <w:sz w:val="18"/>
        </w:rPr>
      </w:pPr>
    </w:p>
    <w:p w14:paraId="45E14E3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6F83890C"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 have been registered as overseeing Field Of Research area '</w:t>
      </w:r>
      <w:r w:rsidRPr="00866DAF">
        <w:rPr>
          <w:sz w:val="18"/>
        </w:rPr>
        <w:t xml:space="preserve">, </w:t>
      </w:r>
      <w:r w:rsidRPr="00866DAF">
        <w:rPr>
          <w:rStyle w:val="keyword1"/>
          <w:sz w:val="18"/>
        </w:rPr>
        <w:t>NEW</w:t>
      </w:r>
      <w:r w:rsidRPr="00866DAF">
        <w:rPr>
          <w:sz w:val="18"/>
        </w:rPr>
        <w:t>.FORCode,</w:t>
      </w:r>
    </w:p>
    <w:p w14:paraId="242D7A1C"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 '''</w:t>
      </w:r>
      <w:r w:rsidRPr="00866DAF">
        <w:rPr>
          <w:sz w:val="18"/>
        </w:rPr>
        <w:t xml:space="preserve">, </w:t>
      </w:r>
      <w:r w:rsidRPr="00866DAF">
        <w:rPr>
          <w:rStyle w:val="builtin1"/>
          <w:sz w:val="18"/>
        </w:rPr>
        <w:t>SUBSTRING</w:t>
      </w:r>
      <w:r w:rsidRPr="00866DAF">
        <w:rPr>
          <w:sz w:val="18"/>
        </w:rPr>
        <w:t>(v_forCodeDescription, 1, 800),</w:t>
      </w:r>
    </w:p>
    <w:p w14:paraId="7FB25B76"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this change made by '</w:t>
      </w:r>
      <w:r w:rsidRPr="00866DAF">
        <w:rPr>
          <w:sz w:val="18"/>
        </w:rPr>
        <w:t xml:space="preserve">, v_agentFName, </w:t>
      </w:r>
      <w:r w:rsidRPr="00866DAF">
        <w:rPr>
          <w:rStyle w:val="string1"/>
          <w:sz w:val="18"/>
        </w:rPr>
        <w:t>' '</w:t>
      </w:r>
      <w:r w:rsidRPr="00866DAF">
        <w:rPr>
          <w:sz w:val="18"/>
        </w:rPr>
        <w:t>,</w:t>
      </w:r>
    </w:p>
    <w:p w14:paraId="786BAF28" w14:textId="77777777" w:rsidR="007851C6" w:rsidRPr="00866DAF" w:rsidRDefault="007851C6">
      <w:pPr>
        <w:pStyle w:val="HTMLPreformatted"/>
        <w:divId w:val="1477987617"/>
        <w:rPr>
          <w:sz w:val="18"/>
        </w:rPr>
      </w:pPr>
      <w:r w:rsidRPr="00866DAF">
        <w:rPr>
          <w:sz w:val="18"/>
        </w:rPr>
        <w:t xml:space="preserve">  v_agentLName);</w:t>
      </w:r>
    </w:p>
    <w:p w14:paraId="562B83F2" w14:textId="77777777" w:rsidR="007851C6" w:rsidRPr="00866DAF" w:rsidRDefault="007851C6">
      <w:pPr>
        <w:pStyle w:val="HTMLPreformatted"/>
        <w:divId w:val="1477987617"/>
        <w:rPr>
          <w:sz w:val="18"/>
        </w:rPr>
      </w:pPr>
    </w:p>
    <w:p w14:paraId="5E71C2D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4D4C897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NEW</w:t>
      </w:r>
      <w:r w:rsidRPr="00866DAF">
        <w:rPr>
          <w:sz w:val="18"/>
        </w:rPr>
        <w:t>.StaffID, v_decisionTypeID, 1, 0);</w:t>
      </w:r>
    </w:p>
    <w:p w14:paraId="0C42B8DB"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76BA717D" w14:textId="77777777" w:rsidR="007851C6" w:rsidRPr="00866DAF" w:rsidRDefault="007851C6">
      <w:pPr>
        <w:pStyle w:val="HTMLPreformatted"/>
        <w:divId w:val="1477987617"/>
        <w:rPr>
          <w:sz w:val="18"/>
        </w:rPr>
      </w:pPr>
      <w:r w:rsidRPr="00866DAF">
        <w:rPr>
          <w:sz w:val="18"/>
        </w:rPr>
        <w:t>DELIMITER ;</w:t>
      </w:r>
    </w:p>
    <w:p w14:paraId="69A0B0A2" w14:textId="77777777" w:rsidR="007851C6" w:rsidRPr="00866DAF" w:rsidRDefault="007851C6">
      <w:pPr>
        <w:pStyle w:val="HTMLPreformatted"/>
        <w:divId w:val="1477987617"/>
        <w:rPr>
          <w:sz w:val="18"/>
        </w:rPr>
      </w:pPr>
    </w:p>
    <w:p w14:paraId="54A52A2A" w14:textId="77777777" w:rsidR="007851C6" w:rsidRPr="00866DAF" w:rsidRDefault="007851C6">
      <w:pPr>
        <w:pStyle w:val="HTMLPreformatted"/>
        <w:divId w:val="1477987617"/>
        <w:rPr>
          <w:sz w:val="18"/>
        </w:rPr>
      </w:pPr>
      <w:r w:rsidRPr="00866DAF">
        <w:rPr>
          <w:sz w:val="18"/>
        </w:rPr>
        <w:t>DELIMITER $$</w:t>
      </w:r>
    </w:p>
    <w:p w14:paraId="5F4F7C00"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RESEARCHAREA2_AD $$</w:t>
      </w:r>
    </w:p>
    <w:p w14:paraId="0754F7AD"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RESEARCHAREA2_AD</w:t>
      </w:r>
      <w:r w:rsidRPr="00866DAF">
        <w:rPr>
          <w:sz w:val="18"/>
        </w:rPr>
        <w:t xml:space="preserve"> </w:t>
      </w:r>
      <w:r w:rsidRPr="00866DAF">
        <w:rPr>
          <w:rStyle w:val="keyword1"/>
          <w:sz w:val="18"/>
        </w:rPr>
        <w:t>AFTER</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ON</w:t>
      </w:r>
    </w:p>
    <w:p w14:paraId="61AE5BFF" w14:textId="77777777" w:rsidR="007851C6" w:rsidRPr="00866DAF" w:rsidRDefault="007851C6">
      <w:pPr>
        <w:pStyle w:val="HTMLPreformatted"/>
        <w:divId w:val="1477987617"/>
        <w:rPr>
          <w:sz w:val="18"/>
        </w:rPr>
      </w:pPr>
      <w:r w:rsidRPr="00866DAF">
        <w:rPr>
          <w:sz w:val="18"/>
        </w:rPr>
        <w:t>`University Staff Member_Research Area2`</w:t>
      </w:r>
    </w:p>
    <w:p w14:paraId="790C2FA8"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638D410E" w14:textId="77777777" w:rsidR="007851C6" w:rsidRPr="00866DAF" w:rsidRDefault="007851C6">
      <w:pPr>
        <w:pStyle w:val="HTMLPreformatted"/>
        <w:divId w:val="1477987617"/>
        <w:rPr>
          <w:sz w:val="18"/>
        </w:rPr>
      </w:pPr>
      <w:r w:rsidRPr="00866DAF">
        <w:rPr>
          <w:rStyle w:val="keyword1"/>
          <w:sz w:val="18"/>
        </w:rPr>
        <w:t>BEGIN</w:t>
      </w:r>
    </w:p>
    <w:p w14:paraId="3D05AE0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forCodeDescription </w:t>
      </w:r>
      <w:r w:rsidRPr="00866DAF">
        <w:rPr>
          <w:rStyle w:val="type1"/>
          <w:sz w:val="18"/>
        </w:rPr>
        <w:t>varchar</w:t>
      </w:r>
      <w:r w:rsidRPr="00866DAF">
        <w:rPr>
          <w:sz w:val="18"/>
        </w:rPr>
        <w:t>(2000) ;</w:t>
      </w:r>
    </w:p>
    <w:p w14:paraId="1DF2D4C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07D9CF0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49E724B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43795C8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21DF4FCE" w14:textId="77777777" w:rsidR="007851C6" w:rsidRPr="00866DAF" w:rsidRDefault="007851C6">
      <w:pPr>
        <w:pStyle w:val="HTMLPreformatted"/>
        <w:divId w:val="1477987617"/>
        <w:rPr>
          <w:sz w:val="18"/>
        </w:rPr>
      </w:pPr>
    </w:p>
    <w:p w14:paraId="0F0564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scription</w:t>
      </w:r>
    </w:p>
    <w:p w14:paraId="5CECA9E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Research Area` RA</w:t>
      </w:r>
    </w:p>
    <w:p w14:paraId="7E401B3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RA.FORCode = </w:t>
      </w:r>
      <w:r w:rsidRPr="00866DAF">
        <w:rPr>
          <w:rStyle w:val="keyword1"/>
          <w:sz w:val="18"/>
        </w:rPr>
        <w:t>OLD</w:t>
      </w:r>
      <w:r w:rsidRPr="00866DAF">
        <w:rPr>
          <w:sz w:val="18"/>
        </w:rPr>
        <w:t>.FORCode</w:t>
      </w:r>
    </w:p>
    <w:p w14:paraId="7C606A8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forCodeDescription ;</w:t>
      </w:r>
    </w:p>
    <w:p w14:paraId="19E30E84" w14:textId="77777777" w:rsidR="007851C6" w:rsidRPr="00866DAF" w:rsidRDefault="007851C6">
      <w:pPr>
        <w:pStyle w:val="HTMLPreformatted"/>
        <w:divId w:val="1477987617"/>
        <w:rPr>
          <w:sz w:val="18"/>
        </w:rPr>
      </w:pPr>
    </w:p>
    <w:p w14:paraId="36B0993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2FF2ED2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1581F6D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35E897D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3715C9E1" w14:textId="77777777" w:rsidR="007851C6" w:rsidRPr="00866DAF" w:rsidRDefault="007851C6">
      <w:pPr>
        <w:pStyle w:val="HTMLPreformatted"/>
        <w:divId w:val="1477987617"/>
        <w:rPr>
          <w:sz w:val="18"/>
        </w:rPr>
      </w:pPr>
    </w:p>
    <w:p w14:paraId="59EE8E1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2FCEAC0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26AB4D6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 </w:t>
      </w:r>
      <w:r w:rsidRPr="00866DAF">
        <w:rPr>
          <w:rStyle w:val="string1"/>
          <w:sz w:val="18"/>
        </w:rPr>
        <w:t>'change.research_area_oversees.deletion'</w:t>
      </w:r>
    </w:p>
    <w:p w14:paraId="14C6659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1A33B8D5" w14:textId="77777777" w:rsidR="007851C6" w:rsidRPr="00866DAF" w:rsidRDefault="007851C6">
      <w:pPr>
        <w:pStyle w:val="HTMLPreformatted"/>
        <w:divId w:val="1477987617"/>
        <w:rPr>
          <w:sz w:val="18"/>
        </w:rPr>
      </w:pPr>
    </w:p>
    <w:p w14:paraId="4D46839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25332B3F"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 have been deregistered as overseeing Field Of Research area '</w:t>
      </w:r>
      <w:r w:rsidRPr="00866DAF">
        <w:rPr>
          <w:sz w:val="18"/>
        </w:rPr>
        <w:t>,</w:t>
      </w:r>
    </w:p>
    <w:p w14:paraId="370EDF3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OLD</w:t>
      </w:r>
      <w:r w:rsidRPr="00866DAF">
        <w:rPr>
          <w:sz w:val="18"/>
        </w:rPr>
        <w:t xml:space="preserve">.FORCode, </w:t>
      </w:r>
      <w:r w:rsidRPr="00866DAF">
        <w:rPr>
          <w:rStyle w:val="string1"/>
          <w:sz w:val="18"/>
        </w:rPr>
        <w:t>' - '''</w:t>
      </w:r>
      <w:r w:rsidRPr="00866DAF">
        <w:rPr>
          <w:sz w:val="18"/>
        </w:rPr>
        <w:t xml:space="preserve">, </w:t>
      </w:r>
      <w:r w:rsidRPr="00866DAF">
        <w:rPr>
          <w:rStyle w:val="builtin1"/>
          <w:sz w:val="18"/>
        </w:rPr>
        <w:t>SUBSTRING</w:t>
      </w:r>
      <w:r w:rsidRPr="00866DAF">
        <w:rPr>
          <w:sz w:val="18"/>
        </w:rPr>
        <w:t>(v_forCodeDescription, 1, 800),</w:t>
      </w:r>
    </w:p>
    <w:p w14:paraId="5096E859"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this change made by '</w:t>
      </w:r>
      <w:r w:rsidRPr="00866DAF">
        <w:rPr>
          <w:sz w:val="18"/>
        </w:rPr>
        <w:t xml:space="preserve">, v_agentFName, </w:t>
      </w:r>
      <w:r w:rsidRPr="00866DAF">
        <w:rPr>
          <w:rStyle w:val="string1"/>
          <w:sz w:val="18"/>
        </w:rPr>
        <w:t>' '</w:t>
      </w:r>
      <w:r w:rsidRPr="00866DAF">
        <w:rPr>
          <w:sz w:val="18"/>
        </w:rPr>
        <w:t>, v_agentLName);</w:t>
      </w:r>
    </w:p>
    <w:p w14:paraId="485C7938" w14:textId="77777777" w:rsidR="007851C6" w:rsidRPr="00866DAF" w:rsidRDefault="007851C6">
      <w:pPr>
        <w:pStyle w:val="HTMLPreformatted"/>
        <w:divId w:val="1477987617"/>
        <w:rPr>
          <w:sz w:val="18"/>
        </w:rPr>
      </w:pPr>
    </w:p>
    <w:p w14:paraId="1EA33FD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77D52DE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OLD</w:t>
      </w:r>
      <w:r w:rsidRPr="00866DAF">
        <w:rPr>
          <w:sz w:val="18"/>
        </w:rPr>
        <w:t>.StaffID, v_decisionTypeID, 1, 0);</w:t>
      </w:r>
    </w:p>
    <w:p w14:paraId="484E574C"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0077E5CA" w14:textId="77777777" w:rsidR="007851C6" w:rsidRPr="00866DAF" w:rsidRDefault="007851C6">
      <w:pPr>
        <w:pStyle w:val="HTMLPreformatted"/>
        <w:divId w:val="1477987617"/>
        <w:rPr>
          <w:sz w:val="18"/>
        </w:rPr>
      </w:pPr>
    </w:p>
    <w:p w14:paraId="12B72E6F" w14:textId="77777777" w:rsidR="007851C6" w:rsidRPr="00866DAF" w:rsidRDefault="007851C6">
      <w:pPr>
        <w:pStyle w:val="HTMLPreformatted"/>
        <w:divId w:val="1477987617"/>
        <w:rPr>
          <w:sz w:val="18"/>
        </w:rPr>
      </w:pPr>
      <w:r w:rsidRPr="00866DAF">
        <w:rPr>
          <w:sz w:val="18"/>
        </w:rPr>
        <w:t>DELIMITER ;</w:t>
      </w:r>
    </w:p>
    <w:p w14:paraId="187D06B5" w14:textId="77777777" w:rsidR="007851C6" w:rsidRPr="00866DAF" w:rsidRDefault="007851C6">
      <w:pPr>
        <w:pStyle w:val="HTMLPreformatted"/>
        <w:divId w:val="1477987617"/>
        <w:rPr>
          <w:sz w:val="18"/>
        </w:rPr>
      </w:pPr>
    </w:p>
    <w:p w14:paraId="0F771D72" w14:textId="77777777" w:rsidR="007851C6" w:rsidRPr="00866DAF" w:rsidRDefault="007851C6">
      <w:pPr>
        <w:pStyle w:val="HTMLPreformatted"/>
        <w:divId w:val="1477987617"/>
        <w:rPr>
          <w:rStyle w:val="comment1"/>
          <w:sz w:val="18"/>
        </w:rPr>
      </w:pPr>
      <w:r w:rsidRPr="00866DAF">
        <w:rPr>
          <w:rStyle w:val="comment1"/>
          <w:sz w:val="18"/>
        </w:rPr>
        <w:t>-- -----------------------------------------------------------------------------</w:t>
      </w:r>
    </w:p>
    <w:p w14:paraId="67B1456A" w14:textId="77777777" w:rsidR="007851C6" w:rsidRPr="00866DAF" w:rsidRDefault="007851C6">
      <w:pPr>
        <w:pStyle w:val="HTMLPreformatted"/>
        <w:divId w:val="1477987617"/>
        <w:rPr>
          <w:rStyle w:val="comment1"/>
          <w:sz w:val="18"/>
        </w:rPr>
      </w:pPr>
      <w:r w:rsidRPr="00866DAF">
        <w:rPr>
          <w:rStyle w:val="comment1"/>
          <w:sz w:val="18"/>
        </w:rPr>
        <w:t>-- Add a triggers to record changes to supervisors</w:t>
      </w:r>
    </w:p>
    <w:p w14:paraId="16C0CF09" w14:textId="77777777" w:rsidR="007851C6" w:rsidRPr="00866DAF" w:rsidRDefault="007851C6">
      <w:pPr>
        <w:pStyle w:val="HTMLPreformatted"/>
        <w:divId w:val="1477987617"/>
        <w:rPr>
          <w:sz w:val="18"/>
        </w:rPr>
      </w:pPr>
      <w:r w:rsidRPr="00866DAF">
        <w:rPr>
          <w:sz w:val="18"/>
        </w:rPr>
        <w:t>DELIMITER $$</w:t>
      </w:r>
    </w:p>
    <w:p w14:paraId="7DD34E21"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SUPERVISE_AS_AI $$</w:t>
      </w:r>
    </w:p>
    <w:p w14:paraId="2E693B3B"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SUPERVISE_AS_AI</w:t>
      </w:r>
      <w:r w:rsidRPr="00866DAF">
        <w:rPr>
          <w:sz w:val="18"/>
        </w:rPr>
        <w:t xml:space="preserve"> </w:t>
      </w:r>
      <w:r w:rsidRPr="00866DAF">
        <w:rPr>
          <w:rStyle w:val="keyword1"/>
          <w:sz w:val="18"/>
        </w:rPr>
        <w:t>AFTER</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p>
    <w:p w14:paraId="161207D9" w14:textId="77777777" w:rsidR="007851C6" w:rsidRPr="00866DAF" w:rsidRDefault="007851C6">
      <w:pPr>
        <w:pStyle w:val="HTMLPreformatted"/>
        <w:divId w:val="1477987617"/>
        <w:rPr>
          <w:sz w:val="18"/>
        </w:rPr>
      </w:pPr>
      <w:r w:rsidRPr="00866DAF">
        <w:rPr>
          <w:sz w:val="18"/>
        </w:rPr>
        <w:t xml:space="preserve">`Supervise </w:t>
      </w:r>
      <w:r w:rsidRPr="00866DAF">
        <w:rPr>
          <w:rStyle w:val="keyword1"/>
          <w:sz w:val="18"/>
        </w:rPr>
        <w:t>as</w:t>
      </w:r>
      <w:r w:rsidRPr="00866DAF">
        <w:rPr>
          <w:sz w:val="18"/>
        </w:rPr>
        <w:t>`</w:t>
      </w:r>
    </w:p>
    <w:p w14:paraId="4CC3D943"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1072B97B" w14:textId="77777777" w:rsidR="007851C6" w:rsidRPr="00866DAF" w:rsidRDefault="007851C6">
      <w:pPr>
        <w:pStyle w:val="HTMLPreformatted"/>
        <w:divId w:val="1477987617"/>
        <w:rPr>
          <w:sz w:val="18"/>
        </w:rPr>
      </w:pPr>
      <w:r w:rsidRPr="00866DAF">
        <w:rPr>
          <w:rStyle w:val="keyword1"/>
          <w:sz w:val="18"/>
        </w:rPr>
        <w:t>BEGIN</w:t>
      </w:r>
    </w:p>
    <w:p w14:paraId="1C426AD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FName </w:t>
      </w:r>
      <w:r w:rsidRPr="00866DAF">
        <w:rPr>
          <w:rStyle w:val="type1"/>
          <w:sz w:val="18"/>
        </w:rPr>
        <w:t>varchar</w:t>
      </w:r>
      <w:r w:rsidRPr="00866DAF">
        <w:rPr>
          <w:sz w:val="18"/>
        </w:rPr>
        <w:t>(50) ;</w:t>
      </w:r>
    </w:p>
    <w:p w14:paraId="3B0A8F8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LName </w:t>
      </w:r>
      <w:r w:rsidRPr="00866DAF">
        <w:rPr>
          <w:rStyle w:val="type1"/>
          <w:sz w:val="18"/>
        </w:rPr>
        <w:t>varchar</w:t>
      </w:r>
      <w:r w:rsidRPr="00866DAF">
        <w:rPr>
          <w:sz w:val="18"/>
        </w:rPr>
        <w:t>(50) ;</w:t>
      </w:r>
    </w:p>
    <w:p w14:paraId="1F320A5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Email </w:t>
      </w:r>
      <w:r w:rsidRPr="00866DAF">
        <w:rPr>
          <w:rStyle w:val="type1"/>
          <w:sz w:val="18"/>
        </w:rPr>
        <w:t>varchar</w:t>
      </w:r>
      <w:r w:rsidRPr="00866DAF">
        <w:rPr>
          <w:sz w:val="18"/>
        </w:rPr>
        <w:t>(100) ;</w:t>
      </w:r>
    </w:p>
    <w:p w14:paraId="5DC25CB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046C383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46B57E5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3BBD43D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supervisionRole </w:t>
      </w:r>
      <w:r w:rsidRPr="00866DAF">
        <w:rPr>
          <w:rStyle w:val="type1"/>
          <w:sz w:val="18"/>
        </w:rPr>
        <w:t>varchar</w:t>
      </w:r>
      <w:r w:rsidRPr="00866DAF">
        <w:rPr>
          <w:sz w:val="18"/>
        </w:rPr>
        <w:t xml:space="preserve">(20) </w:t>
      </w:r>
      <w:r w:rsidRPr="00866DAF">
        <w:rPr>
          <w:rStyle w:val="keyword1"/>
          <w:sz w:val="18"/>
        </w:rPr>
        <w:t>DEFAULT</w:t>
      </w:r>
      <w:r w:rsidRPr="00866DAF">
        <w:rPr>
          <w:sz w:val="18"/>
        </w:rPr>
        <w:t xml:space="preserve"> </w:t>
      </w:r>
      <w:r w:rsidRPr="00866DAF">
        <w:rPr>
          <w:rStyle w:val="string1"/>
          <w:sz w:val="18"/>
        </w:rPr>
        <w:t>'an associate'</w:t>
      </w:r>
      <w:r w:rsidRPr="00866DAF">
        <w:rPr>
          <w:sz w:val="18"/>
        </w:rPr>
        <w:t>;</w:t>
      </w:r>
    </w:p>
    <w:p w14:paraId="66E1A18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78FF4209" w14:textId="77777777" w:rsidR="007851C6" w:rsidRPr="00866DAF" w:rsidRDefault="007851C6">
      <w:pPr>
        <w:pStyle w:val="HTMLPreformatted"/>
        <w:divId w:val="1477987617"/>
        <w:rPr>
          <w:sz w:val="18"/>
        </w:rPr>
      </w:pPr>
    </w:p>
    <w:p w14:paraId="73954CB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Appt.FName, Appt.LName, Appt.Email</w:t>
      </w:r>
    </w:p>
    <w:p w14:paraId="41AD665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Application App</w:t>
      </w:r>
    </w:p>
    <w:p w14:paraId="343C11A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 </w:t>
      </w:r>
      <w:r w:rsidRPr="00866DAF">
        <w:rPr>
          <w:rStyle w:val="keyword1"/>
          <w:sz w:val="18"/>
        </w:rPr>
        <w:t>ON</w:t>
      </w:r>
      <w:r w:rsidRPr="00866DAF">
        <w:rPr>
          <w:sz w:val="18"/>
        </w:rPr>
        <w:t xml:space="preserve"> (App.ApplicantID = Appt.ApplicantID)</w:t>
      </w:r>
    </w:p>
    <w:p w14:paraId="7F7E7C7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App.ApplicationID = </w:t>
      </w:r>
      <w:r w:rsidRPr="00866DAF">
        <w:rPr>
          <w:rStyle w:val="keyword1"/>
          <w:sz w:val="18"/>
        </w:rPr>
        <w:t>NEW</w:t>
      </w:r>
      <w:r w:rsidRPr="00866DAF">
        <w:rPr>
          <w:sz w:val="18"/>
        </w:rPr>
        <w:t>.ApplicationID</w:t>
      </w:r>
    </w:p>
    <w:p w14:paraId="327A265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pptFName, v_apptLName, v_apptEmail ;</w:t>
      </w:r>
    </w:p>
    <w:p w14:paraId="131EBA18" w14:textId="77777777" w:rsidR="007851C6" w:rsidRPr="00866DAF" w:rsidRDefault="007851C6">
      <w:pPr>
        <w:pStyle w:val="HTMLPreformatted"/>
        <w:divId w:val="1477987617"/>
        <w:rPr>
          <w:sz w:val="18"/>
        </w:rPr>
      </w:pPr>
    </w:p>
    <w:p w14:paraId="1CD5EB4F" w14:textId="77777777" w:rsidR="007851C6" w:rsidRPr="00866DAF" w:rsidRDefault="007851C6">
      <w:pPr>
        <w:pStyle w:val="HTMLPreformatted"/>
        <w:divId w:val="1477987617"/>
        <w:rPr>
          <w:sz w:val="18"/>
        </w:rPr>
      </w:pPr>
      <w:r w:rsidRPr="00866DAF">
        <w:rPr>
          <w:sz w:val="18"/>
        </w:rPr>
        <w:t xml:space="preserve">  IF v_apptLName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55B0FF3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LName = </w:t>
      </w:r>
      <w:r w:rsidRPr="00866DAF">
        <w:rPr>
          <w:rStyle w:val="string1"/>
          <w:sz w:val="18"/>
        </w:rPr>
        <w:t>' (no lastname registered)'</w:t>
      </w:r>
      <w:r w:rsidRPr="00866DAF">
        <w:rPr>
          <w:sz w:val="18"/>
        </w:rPr>
        <w:t>;</w:t>
      </w:r>
    </w:p>
    <w:p w14:paraId="023B4F0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38527610" w14:textId="77777777" w:rsidR="007851C6" w:rsidRPr="00866DAF" w:rsidRDefault="007851C6">
      <w:pPr>
        <w:pStyle w:val="HTMLPreformatted"/>
        <w:divId w:val="1477987617"/>
        <w:rPr>
          <w:sz w:val="18"/>
        </w:rPr>
      </w:pPr>
      <w:r w:rsidRPr="00866DAF">
        <w:rPr>
          <w:sz w:val="18"/>
        </w:rPr>
        <w:t xml:space="preserve">  IF v_apptEmail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4E880D1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Email = </w:t>
      </w:r>
      <w:r w:rsidRPr="00866DAF">
        <w:rPr>
          <w:rStyle w:val="string1"/>
          <w:sz w:val="18"/>
        </w:rPr>
        <w:t>' (no email registered)'</w:t>
      </w:r>
      <w:r w:rsidRPr="00866DAF">
        <w:rPr>
          <w:sz w:val="18"/>
        </w:rPr>
        <w:t>;</w:t>
      </w:r>
    </w:p>
    <w:p w14:paraId="546B34E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2FDA2E75" w14:textId="77777777" w:rsidR="007851C6" w:rsidRPr="00866DAF" w:rsidRDefault="007851C6">
      <w:pPr>
        <w:pStyle w:val="HTMLPreformatted"/>
        <w:divId w:val="1477987617"/>
        <w:rPr>
          <w:sz w:val="18"/>
        </w:rPr>
      </w:pPr>
    </w:p>
    <w:p w14:paraId="603507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6D6CF6B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0842909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7CB0F7B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2C1B4C85" w14:textId="77777777" w:rsidR="007851C6" w:rsidRPr="00866DAF" w:rsidRDefault="007851C6">
      <w:pPr>
        <w:pStyle w:val="HTMLPreformatted"/>
        <w:divId w:val="1477987617"/>
        <w:rPr>
          <w:sz w:val="18"/>
        </w:rPr>
      </w:pPr>
    </w:p>
    <w:p w14:paraId="2E53508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4D45061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6C0758ED"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w:t>
      </w:r>
      <w:r w:rsidRPr="00866DAF">
        <w:rPr>
          <w:rStyle w:val="keyword1"/>
          <w:sz w:val="18"/>
        </w:rPr>
        <w:t>LIKE</w:t>
      </w:r>
      <w:r w:rsidRPr="00866DAF">
        <w:rPr>
          <w:sz w:val="18"/>
        </w:rPr>
        <w:t xml:space="preserve"> </w:t>
      </w:r>
      <w:r w:rsidRPr="00866DAF">
        <w:rPr>
          <w:rStyle w:val="string1"/>
          <w:sz w:val="18"/>
        </w:rPr>
        <w:t>'change.supervisor.addition'</w:t>
      </w:r>
    </w:p>
    <w:p w14:paraId="70EB5B4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1018C0AE" w14:textId="77777777" w:rsidR="007851C6" w:rsidRPr="00866DAF" w:rsidRDefault="007851C6">
      <w:pPr>
        <w:pStyle w:val="HTMLPreformatted"/>
        <w:divId w:val="1477987617"/>
        <w:rPr>
          <w:sz w:val="18"/>
        </w:rPr>
      </w:pPr>
    </w:p>
    <w:p w14:paraId="20A494A0" w14:textId="77777777" w:rsidR="007851C6" w:rsidRPr="00866DAF" w:rsidRDefault="007851C6">
      <w:pPr>
        <w:pStyle w:val="HTMLPreformatted"/>
        <w:divId w:val="1477987617"/>
        <w:rPr>
          <w:sz w:val="18"/>
        </w:rPr>
      </w:pPr>
      <w:r w:rsidRPr="00866DAF">
        <w:rPr>
          <w:sz w:val="18"/>
        </w:rPr>
        <w:t xml:space="preserve">  IF </w:t>
      </w:r>
      <w:r w:rsidRPr="00866DAF">
        <w:rPr>
          <w:rStyle w:val="keyword1"/>
          <w:sz w:val="18"/>
        </w:rPr>
        <w:t>NEW</w:t>
      </w:r>
      <w:r w:rsidRPr="00866DAF">
        <w:rPr>
          <w:sz w:val="18"/>
        </w:rPr>
        <w:t xml:space="preserve">.PrimarySupervisor = 1 </w:t>
      </w:r>
      <w:r w:rsidRPr="00866DAF">
        <w:rPr>
          <w:rStyle w:val="keyword1"/>
          <w:sz w:val="18"/>
        </w:rPr>
        <w:t>THEN</w:t>
      </w:r>
    </w:p>
    <w:p w14:paraId="64E6878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supervisionRole = </w:t>
      </w:r>
      <w:r w:rsidRPr="00866DAF">
        <w:rPr>
          <w:rStyle w:val="string1"/>
          <w:sz w:val="18"/>
        </w:rPr>
        <w:t>'the primary'</w:t>
      </w:r>
      <w:r w:rsidRPr="00866DAF">
        <w:rPr>
          <w:sz w:val="18"/>
        </w:rPr>
        <w:t>;</w:t>
      </w:r>
    </w:p>
    <w:p w14:paraId="7AEB2CB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2B1FA2C1" w14:textId="77777777" w:rsidR="007851C6" w:rsidRPr="00866DAF" w:rsidRDefault="007851C6">
      <w:pPr>
        <w:pStyle w:val="HTMLPreformatted"/>
        <w:divId w:val="1477987617"/>
        <w:rPr>
          <w:sz w:val="18"/>
        </w:rPr>
      </w:pPr>
    </w:p>
    <w:p w14:paraId="77B38F0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3E82828A"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 have been registered as '</w:t>
      </w:r>
      <w:r w:rsidRPr="00866DAF">
        <w:rPr>
          <w:sz w:val="18"/>
        </w:rPr>
        <w:t>, v_supervisionRole,</w:t>
      </w:r>
    </w:p>
    <w:p w14:paraId="2FD6CC2A"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supervisor for an RHD application from '</w:t>
      </w:r>
      <w:r w:rsidRPr="00866DAF">
        <w:rPr>
          <w:sz w:val="18"/>
        </w:rPr>
        <w:t xml:space="preserve">, v_apptFName, </w:t>
      </w:r>
      <w:r w:rsidRPr="00866DAF">
        <w:rPr>
          <w:rStyle w:val="string1"/>
          <w:sz w:val="18"/>
        </w:rPr>
        <w:t>' '</w:t>
      </w:r>
      <w:r w:rsidRPr="00866DAF">
        <w:rPr>
          <w:sz w:val="18"/>
        </w:rPr>
        <w:t>, v_apptLName,</w:t>
      </w:r>
    </w:p>
    <w:p w14:paraId="5E632D8A"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application ID '</w:t>
      </w:r>
      <w:r w:rsidRPr="00866DAF">
        <w:rPr>
          <w:sz w:val="18"/>
        </w:rPr>
        <w:t xml:space="preserve">, </w:t>
      </w:r>
      <w:r w:rsidRPr="00866DAF">
        <w:rPr>
          <w:rStyle w:val="keyword1"/>
          <w:sz w:val="18"/>
        </w:rPr>
        <w:t>NEW</w:t>
      </w:r>
      <w:r w:rsidRPr="00866DAF">
        <w:rPr>
          <w:sz w:val="18"/>
        </w:rPr>
        <w:t xml:space="preserve">.ApplicationID, </w:t>
      </w:r>
      <w:r w:rsidRPr="00866DAF">
        <w:rPr>
          <w:rStyle w:val="string1"/>
          <w:sz w:val="18"/>
        </w:rPr>
        <w:t>'). This change made by '</w:t>
      </w:r>
      <w:r w:rsidRPr="00866DAF">
        <w:rPr>
          <w:sz w:val="18"/>
        </w:rPr>
        <w:t>,</w:t>
      </w:r>
    </w:p>
    <w:p w14:paraId="1DD6EF83" w14:textId="77777777" w:rsidR="007851C6" w:rsidRPr="00866DAF" w:rsidRDefault="007851C6">
      <w:pPr>
        <w:pStyle w:val="HTMLPreformatted"/>
        <w:divId w:val="1477987617"/>
        <w:rPr>
          <w:sz w:val="18"/>
        </w:rPr>
      </w:pPr>
      <w:r w:rsidRPr="00866DAF">
        <w:rPr>
          <w:sz w:val="18"/>
        </w:rPr>
        <w:t xml:space="preserve">  v_agentFName, </w:t>
      </w:r>
      <w:r w:rsidRPr="00866DAF">
        <w:rPr>
          <w:rStyle w:val="string1"/>
          <w:sz w:val="18"/>
        </w:rPr>
        <w:t>' '</w:t>
      </w:r>
      <w:r w:rsidRPr="00866DAF">
        <w:rPr>
          <w:sz w:val="18"/>
        </w:rPr>
        <w:t xml:space="preserve">, v_agentLName, </w:t>
      </w:r>
      <w:r w:rsidRPr="00866DAF">
        <w:rPr>
          <w:rStyle w:val="string1"/>
          <w:sz w:val="18"/>
        </w:rPr>
        <w:t>'.'</w:t>
      </w:r>
      <w:r w:rsidRPr="00866DAF">
        <w:rPr>
          <w:sz w:val="18"/>
        </w:rPr>
        <w:t>);</w:t>
      </w:r>
    </w:p>
    <w:p w14:paraId="59AF290A" w14:textId="77777777" w:rsidR="007851C6" w:rsidRPr="00866DAF" w:rsidRDefault="007851C6">
      <w:pPr>
        <w:pStyle w:val="HTMLPreformatted"/>
        <w:divId w:val="1477987617"/>
        <w:rPr>
          <w:sz w:val="18"/>
        </w:rPr>
      </w:pPr>
    </w:p>
    <w:p w14:paraId="2FC6442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6431EFC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NEW</w:t>
      </w:r>
      <w:r w:rsidRPr="00866DAF">
        <w:rPr>
          <w:sz w:val="18"/>
        </w:rPr>
        <w:t>.StaffID, v_decisionTypeID, 1, 0);</w:t>
      </w:r>
    </w:p>
    <w:p w14:paraId="6AC95E91"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4A3DCB60" w14:textId="77777777" w:rsidR="007851C6" w:rsidRPr="00866DAF" w:rsidRDefault="007851C6">
      <w:pPr>
        <w:pStyle w:val="HTMLPreformatted"/>
        <w:divId w:val="1477987617"/>
        <w:rPr>
          <w:sz w:val="18"/>
        </w:rPr>
      </w:pPr>
      <w:r w:rsidRPr="00866DAF">
        <w:rPr>
          <w:sz w:val="18"/>
        </w:rPr>
        <w:t>DELIMITER ;</w:t>
      </w:r>
    </w:p>
    <w:p w14:paraId="3FAFEE87" w14:textId="77777777" w:rsidR="007851C6" w:rsidRPr="00866DAF" w:rsidRDefault="007851C6">
      <w:pPr>
        <w:pStyle w:val="HTMLPreformatted"/>
        <w:divId w:val="1477987617"/>
        <w:rPr>
          <w:sz w:val="18"/>
        </w:rPr>
      </w:pPr>
    </w:p>
    <w:p w14:paraId="5B5E83EA" w14:textId="77777777" w:rsidR="007851C6" w:rsidRPr="00866DAF" w:rsidRDefault="007851C6">
      <w:pPr>
        <w:pStyle w:val="HTMLPreformatted"/>
        <w:divId w:val="1477987617"/>
        <w:rPr>
          <w:sz w:val="18"/>
        </w:rPr>
      </w:pPr>
      <w:r w:rsidRPr="00866DAF">
        <w:rPr>
          <w:sz w:val="18"/>
        </w:rPr>
        <w:t>DELIMITER $$</w:t>
      </w:r>
    </w:p>
    <w:p w14:paraId="53F77DCD"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SUPERVISE_AS_AD $$</w:t>
      </w:r>
    </w:p>
    <w:p w14:paraId="58A1FA7C"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SUPERVISE_AS_AD</w:t>
      </w:r>
      <w:r w:rsidRPr="00866DAF">
        <w:rPr>
          <w:sz w:val="18"/>
        </w:rPr>
        <w:t xml:space="preserve"> </w:t>
      </w:r>
      <w:r w:rsidRPr="00866DAF">
        <w:rPr>
          <w:rStyle w:val="keyword1"/>
          <w:sz w:val="18"/>
        </w:rPr>
        <w:t>AFTER</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ON</w:t>
      </w:r>
    </w:p>
    <w:p w14:paraId="59135F28" w14:textId="77777777" w:rsidR="007851C6" w:rsidRPr="00866DAF" w:rsidRDefault="007851C6">
      <w:pPr>
        <w:pStyle w:val="HTMLPreformatted"/>
        <w:divId w:val="1477987617"/>
        <w:rPr>
          <w:sz w:val="18"/>
        </w:rPr>
      </w:pPr>
      <w:r w:rsidRPr="00866DAF">
        <w:rPr>
          <w:sz w:val="18"/>
        </w:rPr>
        <w:t xml:space="preserve">`Supervise </w:t>
      </w:r>
      <w:r w:rsidRPr="00866DAF">
        <w:rPr>
          <w:rStyle w:val="keyword1"/>
          <w:sz w:val="18"/>
        </w:rPr>
        <w:t>as</w:t>
      </w:r>
      <w:r w:rsidRPr="00866DAF">
        <w:rPr>
          <w:sz w:val="18"/>
        </w:rPr>
        <w:t>`</w:t>
      </w:r>
    </w:p>
    <w:p w14:paraId="573661E3"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5C5631EE" w14:textId="77777777" w:rsidR="007851C6" w:rsidRPr="00866DAF" w:rsidRDefault="007851C6">
      <w:pPr>
        <w:pStyle w:val="HTMLPreformatted"/>
        <w:divId w:val="1477987617"/>
        <w:rPr>
          <w:sz w:val="18"/>
        </w:rPr>
      </w:pPr>
      <w:r w:rsidRPr="00866DAF">
        <w:rPr>
          <w:rStyle w:val="keyword1"/>
          <w:sz w:val="18"/>
        </w:rPr>
        <w:t>BEGIN</w:t>
      </w:r>
    </w:p>
    <w:p w14:paraId="71C669F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FName </w:t>
      </w:r>
      <w:r w:rsidRPr="00866DAF">
        <w:rPr>
          <w:rStyle w:val="type1"/>
          <w:sz w:val="18"/>
        </w:rPr>
        <w:t>varchar</w:t>
      </w:r>
      <w:r w:rsidRPr="00866DAF">
        <w:rPr>
          <w:sz w:val="18"/>
        </w:rPr>
        <w:t>(50) ;</w:t>
      </w:r>
    </w:p>
    <w:p w14:paraId="63DB7E1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LName </w:t>
      </w:r>
      <w:r w:rsidRPr="00866DAF">
        <w:rPr>
          <w:rStyle w:val="type1"/>
          <w:sz w:val="18"/>
        </w:rPr>
        <w:t>varchar</w:t>
      </w:r>
      <w:r w:rsidRPr="00866DAF">
        <w:rPr>
          <w:sz w:val="18"/>
        </w:rPr>
        <w:t>(50) ;</w:t>
      </w:r>
    </w:p>
    <w:p w14:paraId="7681516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Email </w:t>
      </w:r>
      <w:r w:rsidRPr="00866DAF">
        <w:rPr>
          <w:rStyle w:val="type1"/>
          <w:sz w:val="18"/>
        </w:rPr>
        <w:t>varchar</w:t>
      </w:r>
      <w:r w:rsidRPr="00866DAF">
        <w:rPr>
          <w:sz w:val="18"/>
        </w:rPr>
        <w:t>(100) ;</w:t>
      </w:r>
    </w:p>
    <w:p w14:paraId="5A1DECA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490DDBD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33B811B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378C52F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supervisionRole </w:t>
      </w:r>
      <w:r w:rsidRPr="00866DAF">
        <w:rPr>
          <w:rStyle w:val="type1"/>
          <w:sz w:val="18"/>
        </w:rPr>
        <w:t>varchar</w:t>
      </w:r>
      <w:r w:rsidRPr="00866DAF">
        <w:rPr>
          <w:sz w:val="18"/>
        </w:rPr>
        <w:t xml:space="preserve">(20) </w:t>
      </w:r>
      <w:r w:rsidRPr="00866DAF">
        <w:rPr>
          <w:rStyle w:val="keyword1"/>
          <w:sz w:val="18"/>
        </w:rPr>
        <w:t>DEFAULT</w:t>
      </w:r>
      <w:r w:rsidRPr="00866DAF">
        <w:rPr>
          <w:sz w:val="18"/>
        </w:rPr>
        <w:t xml:space="preserve"> </w:t>
      </w:r>
      <w:r w:rsidRPr="00866DAF">
        <w:rPr>
          <w:rStyle w:val="string1"/>
          <w:sz w:val="18"/>
        </w:rPr>
        <w:t>'an associate'</w:t>
      </w:r>
      <w:r w:rsidRPr="00866DAF">
        <w:rPr>
          <w:sz w:val="18"/>
        </w:rPr>
        <w:t>;</w:t>
      </w:r>
    </w:p>
    <w:p w14:paraId="1D571A5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3199F17E" w14:textId="77777777" w:rsidR="007851C6" w:rsidRPr="00866DAF" w:rsidRDefault="007851C6">
      <w:pPr>
        <w:pStyle w:val="HTMLPreformatted"/>
        <w:divId w:val="1477987617"/>
        <w:rPr>
          <w:sz w:val="18"/>
        </w:rPr>
      </w:pPr>
    </w:p>
    <w:p w14:paraId="79D2349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Appt.FName, Appt.LName, Appt.Email</w:t>
      </w:r>
    </w:p>
    <w:p w14:paraId="1039033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Application App</w:t>
      </w:r>
    </w:p>
    <w:p w14:paraId="763E086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 </w:t>
      </w:r>
      <w:r w:rsidRPr="00866DAF">
        <w:rPr>
          <w:rStyle w:val="keyword1"/>
          <w:sz w:val="18"/>
        </w:rPr>
        <w:t>ON</w:t>
      </w:r>
      <w:r w:rsidRPr="00866DAF">
        <w:rPr>
          <w:sz w:val="18"/>
        </w:rPr>
        <w:t xml:space="preserve"> (App.ApplicantID = Appt.ApplicantID)</w:t>
      </w:r>
    </w:p>
    <w:p w14:paraId="44D5886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App.ApplicationID = </w:t>
      </w:r>
      <w:r w:rsidRPr="00866DAF">
        <w:rPr>
          <w:rStyle w:val="keyword1"/>
          <w:sz w:val="18"/>
        </w:rPr>
        <w:t>OLD</w:t>
      </w:r>
      <w:r w:rsidRPr="00866DAF">
        <w:rPr>
          <w:sz w:val="18"/>
        </w:rPr>
        <w:t>.ApplicationID</w:t>
      </w:r>
    </w:p>
    <w:p w14:paraId="4EDE8C3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pptFName, v_apptLName, v_apptEmail ;</w:t>
      </w:r>
    </w:p>
    <w:p w14:paraId="4AB70289" w14:textId="77777777" w:rsidR="007851C6" w:rsidRPr="00866DAF" w:rsidRDefault="007851C6">
      <w:pPr>
        <w:pStyle w:val="HTMLPreformatted"/>
        <w:divId w:val="1477987617"/>
        <w:rPr>
          <w:sz w:val="18"/>
        </w:rPr>
      </w:pPr>
    </w:p>
    <w:p w14:paraId="69E91DB4" w14:textId="77777777" w:rsidR="007851C6" w:rsidRPr="00866DAF" w:rsidRDefault="007851C6">
      <w:pPr>
        <w:pStyle w:val="HTMLPreformatted"/>
        <w:divId w:val="1477987617"/>
        <w:rPr>
          <w:sz w:val="18"/>
        </w:rPr>
      </w:pPr>
      <w:r w:rsidRPr="00866DAF">
        <w:rPr>
          <w:sz w:val="18"/>
        </w:rPr>
        <w:t xml:space="preserve">  IF v_apptLName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2F257DB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LName = </w:t>
      </w:r>
      <w:r w:rsidRPr="00866DAF">
        <w:rPr>
          <w:rStyle w:val="string1"/>
          <w:sz w:val="18"/>
        </w:rPr>
        <w:t>' (no lastname registered)'</w:t>
      </w:r>
      <w:r w:rsidRPr="00866DAF">
        <w:rPr>
          <w:sz w:val="18"/>
        </w:rPr>
        <w:t>;</w:t>
      </w:r>
    </w:p>
    <w:p w14:paraId="4C54FB4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73396B52" w14:textId="77777777" w:rsidR="007851C6" w:rsidRPr="00866DAF" w:rsidRDefault="007851C6">
      <w:pPr>
        <w:pStyle w:val="HTMLPreformatted"/>
        <w:divId w:val="1477987617"/>
        <w:rPr>
          <w:sz w:val="18"/>
        </w:rPr>
      </w:pPr>
      <w:r w:rsidRPr="00866DAF">
        <w:rPr>
          <w:sz w:val="18"/>
        </w:rPr>
        <w:t xml:space="preserve">  IF v_apptEmail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7CD72B6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Email = </w:t>
      </w:r>
      <w:r w:rsidRPr="00866DAF">
        <w:rPr>
          <w:rStyle w:val="string1"/>
          <w:sz w:val="18"/>
        </w:rPr>
        <w:t>' (no email registered)'</w:t>
      </w:r>
      <w:r w:rsidRPr="00866DAF">
        <w:rPr>
          <w:sz w:val="18"/>
        </w:rPr>
        <w:t>;</w:t>
      </w:r>
    </w:p>
    <w:p w14:paraId="65A865E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08595EC1" w14:textId="77777777" w:rsidR="007851C6" w:rsidRPr="00866DAF" w:rsidRDefault="007851C6">
      <w:pPr>
        <w:pStyle w:val="HTMLPreformatted"/>
        <w:divId w:val="1477987617"/>
        <w:rPr>
          <w:sz w:val="18"/>
        </w:rPr>
      </w:pPr>
    </w:p>
    <w:p w14:paraId="6794C8C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51E89DF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6400F4B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13B9884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4FAD8CD7" w14:textId="77777777" w:rsidR="007851C6" w:rsidRPr="00866DAF" w:rsidRDefault="007851C6">
      <w:pPr>
        <w:pStyle w:val="HTMLPreformatted"/>
        <w:divId w:val="1477987617"/>
        <w:rPr>
          <w:sz w:val="18"/>
        </w:rPr>
      </w:pPr>
    </w:p>
    <w:p w14:paraId="500102C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51D44AA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584007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w:t>
      </w:r>
      <w:r w:rsidRPr="00866DAF">
        <w:rPr>
          <w:rStyle w:val="keyword1"/>
          <w:sz w:val="18"/>
        </w:rPr>
        <w:t>LIKE</w:t>
      </w:r>
      <w:r w:rsidRPr="00866DAF">
        <w:rPr>
          <w:sz w:val="18"/>
        </w:rPr>
        <w:t xml:space="preserve"> </w:t>
      </w:r>
      <w:r w:rsidRPr="00866DAF">
        <w:rPr>
          <w:rStyle w:val="string1"/>
          <w:sz w:val="18"/>
        </w:rPr>
        <w:t>'change.supervisor.addition'</w:t>
      </w:r>
    </w:p>
    <w:p w14:paraId="2B6C09B3"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6ABCCFD9" w14:textId="77777777" w:rsidR="007851C6" w:rsidRPr="00866DAF" w:rsidRDefault="007851C6">
      <w:pPr>
        <w:pStyle w:val="HTMLPreformatted"/>
        <w:divId w:val="1477987617"/>
        <w:rPr>
          <w:sz w:val="18"/>
        </w:rPr>
      </w:pPr>
    </w:p>
    <w:p w14:paraId="687E9E08" w14:textId="77777777" w:rsidR="007851C6" w:rsidRPr="00866DAF" w:rsidRDefault="007851C6">
      <w:pPr>
        <w:pStyle w:val="HTMLPreformatted"/>
        <w:divId w:val="1477987617"/>
        <w:rPr>
          <w:sz w:val="18"/>
        </w:rPr>
      </w:pPr>
      <w:r w:rsidRPr="00866DAF">
        <w:rPr>
          <w:sz w:val="18"/>
        </w:rPr>
        <w:t xml:space="preserve">  IF </w:t>
      </w:r>
      <w:r w:rsidRPr="00866DAF">
        <w:rPr>
          <w:rStyle w:val="keyword1"/>
          <w:sz w:val="18"/>
        </w:rPr>
        <w:t>OLD</w:t>
      </w:r>
      <w:r w:rsidRPr="00866DAF">
        <w:rPr>
          <w:sz w:val="18"/>
        </w:rPr>
        <w:t xml:space="preserve">.PrimarySupervisor = 1 </w:t>
      </w:r>
      <w:r w:rsidRPr="00866DAF">
        <w:rPr>
          <w:rStyle w:val="keyword1"/>
          <w:sz w:val="18"/>
        </w:rPr>
        <w:t>THEN</w:t>
      </w:r>
    </w:p>
    <w:p w14:paraId="5C818FD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supervisionRole = </w:t>
      </w:r>
      <w:r w:rsidRPr="00866DAF">
        <w:rPr>
          <w:rStyle w:val="string1"/>
          <w:sz w:val="18"/>
        </w:rPr>
        <w:t>'the primary'</w:t>
      </w:r>
      <w:r w:rsidRPr="00866DAF">
        <w:rPr>
          <w:sz w:val="18"/>
        </w:rPr>
        <w:t>;</w:t>
      </w:r>
    </w:p>
    <w:p w14:paraId="717728E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0368256C" w14:textId="77777777" w:rsidR="007851C6" w:rsidRPr="00866DAF" w:rsidRDefault="007851C6">
      <w:pPr>
        <w:pStyle w:val="HTMLPreformatted"/>
        <w:divId w:val="1477987617"/>
        <w:rPr>
          <w:sz w:val="18"/>
        </w:rPr>
      </w:pPr>
    </w:p>
    <w:p w14:paraId="4D70401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665720AC"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 have been deregistered as '</w:t>
      </w:r>
      <w:r w:rsidRPr="00866DAF">
        <w:rPr>
          <w:sz w:val="18"/>
        </w:rPr>
        <w:t>, v_supervisionRole,</w:t>
      </w:r>
    </w:p>
    <w:p w14:paraId="378D456B"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supervisor for an RHD application from '</w:t>
      </w:r>
      <w:r w:rsidRPr="00866DAF">
        <w:rPr>
          <w:sz w:val="18"/>
        </w:rPr>
        <w:t xml:space="preserve">, v_apptFName, </w:t>
      </w:r>
      <w:r w:rsidRPr="00866DAF">
        <w:rPr>
          <w:rStyle w:val="string1"/>
          <w:sz w:val="18"/>
        </w:rPr>
        <w:t>' '</w:t>
      </w:r>
      <w:r w:rsidRPr="00866DAF">
        <w:rPr>
          <w:sz w:val="18"/>
        </w:rPr>
        <w:t>, v_apptLName,</w:t>
      </w:r>
    </w:p>
    <w:p w14:paraId="41ACF908"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application ID '</w:t>
      </w:r>
      <w:r w:rsidRPr="00866DAF">
        <w:rPr>
          <w:sz w:val="18"/>
        </w:rPr>
        <w:t xml:space="preserve">, </w:t>
      </w:r>
      <w:r w:rsidRPr="00866DAF">
        <w:rPr>
          <w:rStyle w:val="keyword1"/>
          <w:sz w:val="18"/>
        </w:rPr>
        <w:t>OLD</w:t>
      </w:r>
      <w:r w:rsidRPr="00866DAF">
        <w:rPr>
          <w:sz w:val="18"/>
        </w:rPr>
        <w:t xml:space="preserve">.ApplicationID, </w:t>
      </w:r>
      <w:r w:rsidRPr="00866DAF">
        <w:rPr>
          <w:rStyle w:val="string1"/>
          <w:sz w:val="18"/>
        </w:rPr>
        <w:t>'). This change made by '</w:t>
      </w:r>
      <w:r w:rsidRPr="00866DAF">
        <w:rPr>
          <w:sz w:val="18"/>
        </w:rPr>
        <w:t>,</w:t>
      </w:r>
    </w:p>
    <w:p w14:paraId="23DA759C" w14:textId="77777777" w:rsidR="007851C6" w:rsidRPr="00866DAF" w:rsidRDefault="007851C6">
      <w:pPr>
        <w:pStyle w:val="HTMLPreformatted"/>
        <w:divId w:val="1477987617"/>
        <w:rPr>
          <w:sz w:val="18"/>
        </w:rPr>
      </w:pPr>
      <w:r w:rsidRPr="00866DAF">
        <w:rPr>
          <w:sz w:val="18"/>
        </w:rPr>
        <w:t xml:space="preserve">  v_agentFName, </w:t>
      </w:r>
      <w:r w:rsidRPr="00866DAF">
        <w:rPr>
          <w:rStyle w:val="string1"/>
          <w:sz w:val="18"/>
        </w:rPr>
        <w:t>' '</w:t>
      </w:r>
      <w:r w:rsidRPr="00866DAF">
        <w:rPr>
          <w:sz w:val="18"/>
        </w:rPr>
        <w:t xml:space="preserve">, v_agentLName, </w:t>
      </w:r>
      <w:r w:rsidRPr="00866DAF">
        <w:rPr>
          <w:rStyle w:val="string1"/>
          <w:sz w:val="18"/>
        </w:rPr>
        <w:t>'.'</w:t>
      </w:r>
      <w:r w:rsidRPr="00866DAF">
        <w:rPr>
          <w:sz w:val="18"/>
        </w:rPr>
        <w:t>);</w:t>
      </w:r>
    </w:p>
    <w:p w14:paraId="0EDEA303" w14:textId="77777777" w:rsidR="007851C6" w:rsidRPr="00866DAF" w:rsidRDefault="007851C6">
      <w:pPr>
        <w:pStyle w:val="HTMLPreformatted"/>
        <w:divId w:val="1477987617"/>
        <w:rPr>
          <w:sz w:val="18"/>
        </w:rPr>
      </w:pPr>
    </w:p>
    <w:p w14:paraId="0E206C8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0CF13B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OLD</w:t>
      </w:r>
      <w:r w:rsidRPr="00866DAF">
        <w:rPr>
          <w:sz w:val="18"/>
        </w:rPr>
        <w:t>.StaffID, v_decisionTypeID, 1, 0);</w:t>
      </w:r>
    </w:p>
    <w:p w14:paraId="1D83CADB"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6409FFFC" w14:textId="77777777" w:rsidR="007851C6" w:rsidRPr="00866DAF" w:rsidRDefault="007851C6">
      <w:pPr>
        <w:pStyle w:val="HTMLPreformatted"/>
        <w:divId w:val="1477987617"/>
        <w:rPr>
          <w:sz w:val="18"/>
        </w:rPr>
      </w:pPr>
      <w:r w:rsidRPr="00866DAF">
        <w:rPr>
          <w:sz w:val="18"/>
        </w:rPr>
        <w:t>DELIMITER ;</w:t>
      </w:r>
    </w:p>
    <w:p w14:paraId="6EAE4AE0" w14:textId="77777777" w:rsidR="007851C6" w:rsidRPr="00866DAF" w:rsidRDefault="007851C6">
      <w:pPr>
        <w:pStyle w:val="HTMLPreformatted"/>
        <w:divId w:val="1477987617"/>
        <w:rPr>
          <w:sz w:val="18"/>
        </w:rPr>
      </w:pPr>
    </w:p>
    <w:p w14:paraId="2F7B5588" w14:textId="77777777" w:rsidR="007851C6" w:rsidRPr="00866DAF" w:rsidRDefault="007851C6">
      <w:pPr>
        <w:pStyle w:val="HTMLPreformatted"/>
        <w:divId w:val="1477987617"/>
        <w:rPr>
          <w:sz w:val="18"/>
        </w:rPr>
      </w:pPr>
    </w:p>
    <w:p w14:paraId="298D1A4D" w14:textId="77777777" w:rsidR="007851C6" w:rsidRPr="00866DAF" w:rsidRDefault="007851C6">
      <w:pPr>
        <w:pStyle w:val="HTMLPreformatted"/>
        <w:divId w:val="1477987617"/>
        <w:rPr>
          <w:rStyle w:val="comment1"/>
          <w:sz w:val="18"/>
        </w:rPr>
      </w:pPr>
      <w:r w:rsidRPr="00866DAF">
        <w:rPr>
          <w:rStyle w:val="comment1"/>
          <w:sz w:val="18"/>
        </w:rPr>
        <w:t>-- -----------------------------------------------------------------------------</w:t>
      </w:r>
    </w:p>
    <w:p w14:paraId="2536B1EC" w14:textId="77777777" w:rsidR="007851C6" w:rsidRPr="00866DAF" w:rsidRDefault="007851C6">
      <w:pPr>
        <w:pStyle w:val="HTMLPreformatted"/>
        <w:divId w:val="1477987617"/>
        <w:rPr>
          <w:rStyle w:val="comment1"/>
          <w:sz w:val="18"/>
        </w:rPr>
      </w:pPr>
      <w:r w:rsidRPr="00866DAF">
        <w:rPr>
          <w:rStyle w:val="comment1"/>
          <w:sz w:val="18"/>
        </w:rPr>
        <w:t>-- Record changes to 'flagging' an application.</w:t>
      </w:r>
    </w:p>
    <w:p w14:paraId="3E547C2F" w14:textId="77777777" w:rsidR="007851C6" w:rsidRPr="00866DAF" w:rsidRDefault="007851C6">
      <w:pPr>
        <w:pStyle w:val="HTMLPreformatted"/>
        <w:divId w:val="1477987617"/>
        <w:rPr>
          <w:rStyle w:val="comment1"/>
          <w:sz w:val="18"/>
        </w:rPr>
      </w:pPr>
      <w:r w:rsidRPr="00866DAF">
        <w:rPr>
          <w:rStyle w:val="comment1"/>
          <w:sz w:val="18"/>
        </w:rPr>
        <w:t>-- Adding a flag</w:t>
      </w:r>
    </w:p>
    <w:p w14:paraId="4A2CDB8F" w14:textId="77777777" w:rsidR="007851C6" w:rsidRPr="00866DAF" w:rsidRDefault="007851C6">
      <w:pPr>
        <w:pStyle w:val="HTMLPreformatted"/>
        <w:divId w:val="1477987617"/>
        <w:rPr>
          <w:sz w:val="18"/>
        </w:rPr>
      </w:pPr>
      <w:r w:rsidRPr="00866DAF">
        <w:rPr>
          <w:sz w:val="18"/>
        </w:rPr>
        <w:t>DELIMITER $$</w:t>
      </w:r>
    </w:p>
    <w:p w14:paraId="35EFD78A"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APPLICATION_AI $$</w:t>
      </w:r>
    </w:p>
    <w:p w14:paraId="4D2C93C3"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APPLICATION_AI</w:t>
      </w:r>
      <w:r w:rsidRPr="00866DAF">
        <w:rPr>
          <w:sz w:val="18"/>
        </w:rPr>
        <w:t xml:space="preserve"> </w:t>
      </w:r>
      <w:r w:rsidRPr="00866DAF">
        <w:rPr>
          <w:rStyle w:val="keyword1"/>
          <w:sz w:val="18"/>
        </w:rPr>
        <w:t>AFTER</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p>
    <w:p w14:paraId="422D7662" w14:textId="77777777" w:rsidR="007851C6" w:rsidRPr="00866DAF" w:rsidRDefault="007851C6">
      <w:pPr>
        <w:pStyle w:val="HTMLPreformatted"/>
        <w:divId w:val="1477987617"/>
        <w:rPr>
          <w:sz w:val="18"/>
        </w:rPr>
      </w:pPr>
      <w:r w:rsidRPr="00866DAF">
        <w:rPr>
          <w:sz w:val="18"/>
        </w:rPr>
        <w:t>`University Staff Member_Application`</w:t>
      </w:r>
    </w:p>
    <w:p w14:paraId="65235F92"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1916594E" w14:textId="77777777" w:rsidR="007851C6" w:rsidRPr="00866DAF" w:rsidRDefault="007851C6">
      <w:pPr>
        <w:pStyle w:val="HTMLPreformatted"/>
        <w:divId w:val="1477987617"/>
        <w:rPr>
          <w:sz w:val="18"/>
        </w:rPr>
      </w:pPr>
      <w:r w:rsidRPr="00866DAF">
        <w:rPr>
          <w:rStyle w:val="keyword1"/>
          <w:sz w:val="18"/>
        </w:rPr>
        <w:t>BEGIN</w:t>
      </w:r>
    </w:p>
    <w:p w14:paraId="096CC31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FName </w:t>
      </w:r>
      <w:r w:rsidRPr="00866DAF">
        <w:rPr>
          <w:rStyle w:val="type1"/>
          <w:sz w:val="18"/>
        </w:rPr>
        <w:t>varchar</w:t>
      </w:r>
      <w:r w:rsidRPr="00866DAF">
        <w:rPr>
          <w:sz w:val="18"/>
        </w:rPr>
        <w:t>(50) ;</w:t>
      </w:r>
    </w:p>
    <w:p w14:paraId="2C84A38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LName </w:t>
      </w:r>
      <w:r w:rsidRPr="00866DAF">
        <w:rPr>
          <w:rStyle w:val="type1"/>
          <w:sz w:val="18"/>
        </w:rPr>
        <w:t>varchar</w:t>
      </w:r>
      <w:r w:rsidRPr="00866DAF">
        <w:rPr>
          <w:sz w:val="18"/>
        </w:rPr>
        <w:t>(50) ;</w:t>
      </w:r>
    </w:p>
    <w:p w14:paraId="7781E33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Email </w:t>
      </w:r>
      <w:r w:rsidRPr="00866DAF">
        <w:rPr>
          <w:rStyle w:val="type1"/>
          <w:sz w:val="18"/>
        </w:rPr>
        <w:t>varchar</w:t>
      </w:r>
      <w:r w:rsidRPr="00866DAF">
        <w:rPr>
          <w:sz w:val="18"/>
        </w:rPr>
        <w:t>(100) ;</w:t>
      </w:r>
    </w:p>
    <w:p w14:paraId="4CF6437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1E86222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50) ;</w:t>
      </w:r>
    </w:p>
    <w:p w14:paraId="1AD87B9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7E0B539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emailUpdates </w:t>
      </w:r>
      <w:r w:rsidRPr="00866DAF">
        <w:rPr>
          <w:rStyle w:val="type1"/>
          <w:sz w:val="18"/>
        </w:rPr>
        <w:t>varchar</w:t>
      </w:r>
      <w:r w:rsidRPr="00866DAF">
        <w:rPr>
          <w:sz w:val="18"/>
        </w:rPr>
        <w:t xml:space="preserve">(100) </w:t>
      </w:r>
      <w:r w:rsidRPr="00866DAF">
        <w:rPr>
          <w:rStyle w:val="keyword1"/>
          <w:sz w:val="18"/>
        </w:rPr>
        <w:t>DEFAULT</w:t>
      </w:r>
      <w:r w:rsidRPr="00866DAF">
        <w:rPr>
          <w:sz w:val="18"/>
        </w:rPr>
        <w:t xml:space="preserve"> </w:t>
      </w:r>
      <w:r w:rsidRPr="00866DAF">
        <w:rPr>
          <w:rStyle w:val="string1"/>
          <w:sz w:val="18"/>
        </w:rPr>
        <w:t>' not'</w:t>
      </w:r>
      <w:r w:rsidRPr="00866DAF">
        <w:rPr>
          <w:sz w:val="18"/>
        </w:rPr>
        <w:t>;</w:t>
      </w:r>
    </w:p>
    <w:p w14:paraId="1393612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180250E9" w14:textId="77777777" w:rsidR="007851C6" w:rsidRPr="00866DAF" w:rsidRDefault="007851C6">
      <w:pPr>
        <w:pStyle w:val="HTMLPreformatted"/>
        <w:divId w:val="1477987617"/>
        <w:rPr>
          <w:sz w:val="18"/>
        </w:rPr>
      </w:pPr>
    </w:p>
    <w:p w14:paraId="2BE6C24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Appt.FName, Appt.LName, Appt.Email</w:t>
      </w:r>
    </w:p>
    <w:p w14:paraId="4EB7EA2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Application App</w:t>
      </w:r>
    </w:p>
    <w:p w14:paraId="009E6AC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 </w:t>
      </w:r>
      <w:r w:rsidRPr="00866DAF">
        <w:rPr>
          <w:rStyle w:val="keyword1"/>
          <w:sz w:val="18"/>
        </w:rPr>
        <w:t>ON</w:t>
      </w:r>
      <w:r w:rsidRPr="00866DAF">
        <w:rPr>
          <w:sz w:val="18"/>
        </w:rPr>
        <w:t xml:space="preserve"> (App.ApplicantID = Appt.ApplicantID)</w:t>
      </w:r>
    </w:p>
    <w:p w14:paraId="587420C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App.ApplicationID = </w:t>
      </w:r>
      <w:r w:rsidRPr="00866DAF">
        <w:rPr>
          <w:rStyle w:val="keyword1"/>
          <w:sz w:val="18"/>
        </w:rPr>
        <w:t>NEW</w:t>
      </w:r>
      <w:r w:rsidRPr="00866DAF">
        <w:rPr>
          <w:sz w:val="18"/>
        </w:rPr>
        <w:t>.ApplicationID</w:t>
      </w:r>
    </w:p>
    <w:p w14:paraId="7A193D4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pptFName, v_apptLName, v_apptEmail ;</w:t>
      </w:r>
    </w:p>
    <w:p w14:paraId="35504500" w14:textId="77777777" w:rsidR="007851C6" w:rsidRPr="00866DAF" w:rsidRDefault="007851C6">
      <w:pPr>
        <w:pStyle w:val="HTMLPreformatted"/>
        <w:divId w:val="1477987617"/>
        <w:rPr>
          <w:sz w:val="18"/>
        </w:rPr>
      </w:pPr>
    </w:p>
    <w:p w14:paraId="6373EF08" w14:textId="77777777" w:rsidR="007851C6" w:rsidRPr="00866DAF" w:rsidRDefault="007851C6">
      <w:pPr>
        <w:pStyle w:val="HTMLPreformatted"/>
        <w:divId w:val="1477987617"/>
        <w:rPr>
          <w:sz w:val="18"/>
        </w:rPr>
      </w:pPr>
      <w:r w:rsidRPr="00866DAF">
        <w:rPr>
          <w:sz w:val="18"/>
        </w:rPr>
        <w:t xml:space="preserve">  IF v_apptLName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71A6048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LName = </w:t>
      </w:r>
      <w:r w:rsidRPr="00866DAF">
        <w:rPr>
          <w:rStyle w:val="string1"/>
          <w:sz w:val="18"/>
        </w:rPr>
        <w:t>' (no lastname registered)'</w:t>
      </w:r>
      <w:r w:rsidRPr="00866DAF">
        <w:rPr>
          <w:sz w:val="18"/>
        </w:rPr>
        <w:t>;</w:t>
      </w:r>
    </w:p>
    <w:p w14:paraId="0908D49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32CF553B" w14:textId="77777777" w:rsidR="007851C6" w:rsidRPr="00866DAF" w:rsidRDefault="007851C6">
      <w:pPr>
        <w:pStyle w:val="HTMLPreformatted"/>
        <w:divId w:val="1477987617"/>
        <w:rPr>
          <w:sz w:val="18"/>
        </w:rPr>
      </w:pPr>
      <w:r w:rsidRPr="00866DAF">
        <w:rPr>
          <w:sz w:val="18"/>
        </w:rPr>
        <w:t xml:space="preserve">  IF v_apptEmail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570585C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Email = </w:t>
      </w:r>
      <w:r w:rsidRPr="00866DAF">
        <w:rPr>
          <w:rStyle w:val="string1"/>
          <w:sz w:val="18"/>
        </w:rPr>
        <w:t>' (no email registered)'</w:t>
      </w:r>
      <w:r w:rsidRPr="00866DAF">
        <w:rPr>
          <w:sz w:val="18"/>
        </w:rPr>
        <w:t>;</w:t>
      </w:r>
    </w:p>
    <w:p w14:paraId="09E94EB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567D0018" w14:textId="77777777" w:rsidR="007851C6" w:rsidRPr="00866DAF" w:rsidRDefault="007851C6">
      <w:pPr>
        <w:pStyle w:val="HTMLPreformatted"/>
        <w:divId w:val="1477987617"/>
        <w:rPr>
          <w:sz w:val="18"/>
        </w:rPr>
      </w:pPr>
    </w:p>
    <w:p w14:paraId="1479751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128E653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7BCE226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2E0BD74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174EF8FE" w14:textId="77777777" w:rsidR="007851C6" w:rsidRPr="00866DAF" w:rsidRDefault="007851C6">
      <w:pPr>
        <w:pStyle w:val="HTMLPreformatted"/>
        <w:divId w:val="1477987617"/>
        <w:rPr>
          <w:sz w:val="18"/>
        </w:rPr>
      </w:pPr>
    </w:p>
    <w:p w14:paraId="4BB2EA3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29CFED7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28D5AB8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w:t>
      </w:r>
      <w:r w:rsidRPr="00866DAF">
        <w:rPr>
          <w:rStyle w:val="keyword1"/>
          <w:sz w:val="18"/>
        </w:rPr>
        <w:t>LIKE</w:t>
      </w:r>
      <w:r w:rsidRPr="00866DAF">
        <w:rPr>
          <w:sz w:val="18"/>
        </w:rPr>
        <w:t xml:space="preserve"> </w:t>
      </w:r>
      <w:r w:rsidRPr="00866DAF">
        <w:rPr>
          <w:rStyle w:val="string1"/>
          <w:sz w:val="18"/>
        </w:rPr>
        <w:t>'change.flag.addition'</w:t>
      </w:r>
    </w:p>
    <w:p w14:paraId="2821FD7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3B0654AA" w14:textId="77777777" w:rsidR="007851C6" w:rsidRPr="00866DAF" w:rsidRDefault="007851C6">
      <w:pPr>
        <w:pStyle w:val="HTMLPreformatted"/>
        <w:divId w:val="1477987617"/>
        <w:rPr>
          <w:sz w:val="18"/>
        </w:rPr>
      </w:pPr>
    </w:p>
    <w:p w14:paraId="7CEAD6B2" w14:textId="77777777" w:rsidR="007851C6" w:rsidRPr="00866DAF" w:rsidRDefault="007851C6">
      <w:pPr>
        <w:pStyle w:val="HTMLPreformatted"/>
        <w:divId w:val="1477987617"/>
        <w:rPr>
          <w:sz w:val="18"/>
        </w:rPr>
      </w:pPr>
      <w:r w:rsidRPr="00866DAF">
        <w:rPr>
          <w:sz w:val="18"/>
        </w:rPr>
        <w:t xml:space="preserve">  IF </w:t>
      </w:r>
      <w:r w:rsidRPr="00866DAF">
        <w:rPr>
          <w:rStyle w:val="keyword1"/>
          <w:sz w:val="18"/>
        </w:rPr>
        <w:t>NEW</w:t>
      </w:r>
      <w:r w:rsidRPr="00866DAF">
        <w:rPr>
          <w:sz w:val="18"/>
        </w:rPr>
        <w:t xml:space="preserve">.ReceiveEmailUpdates = 1 </w:t>
      </w:r>
      <w:r w:rsidRPr="00866DAF">
        <w:rPr>
          <w:rStyle w:val="keyword1"/>
          <w:sz w:val="18"/>
        </w:rPr>
        <w:t>THEN</w:t>
      </w:r>
    </w:p>
    <w:p w14:paraId="583B5BC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emailUpdates = </w:t>
      </w:r>
      <w:r w:rsidRPr="00866DAF">
        <w:rPr>
          <w:rStyle w:val="string1"/>
          <w:sz w:val="18"/>
        </w:rPr>
        <w:t>''</w:t>
      </w:r>
      <w:r w:rsidRPr="00866DAF">
        <w:rPr>
          <w:sz w:val="18"/>
        </w:rPr>
        <w:t>;</w:t>
      </w:r>
    </w:p>
    <w:p w14:paraId="783DD250"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76BA3727" w14:textId="77777777" w:rsidR="007851C6" w:rsidRPr="00866DAF" w:rsidRDefault="007851C6">
      <w:pPr>
        <w:pStyle w:val="HTMLPreformatted"/>
        <w:divId w:val="1477987617"/>
        <w:rPr>
          <w:sz w:val="18"/>
        </w:rPr>
      </w:pPr>
    </w:p>
    <w:p w14:paraId="60E2C92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774CC6D8"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An flag for you on an RHD application from '</w:t>
      </w:r>
      <w:r w:rsidRPr="00866DAF">
        <w:rPr>
          <w:sz w:val="18"/>
        </w:rPr>
        <w:t>,</w:t>
      </w:r>
    </w:p>
    <w:p w14:paraId="57754434" w14:textId="77777777" w:rsidR="007851C6" w:rsidRPr="00866DAF" w:rsidRDefault="007851C6">
      <w:pPr>
        <w:pStyle w:val="HTMLPreformatted"/>
        <w:divId w:val="1477987617"/>
        <w:rPr>
          <w:sz w:val="18"/>
        </w:rPr>
      </w:pPr>
      <w:r w:rsidRPr="00866DAF">
        <w:rPr>
          <w:sz w:val="18"/>
        </w:rPr>
        <w:t xml:space="preserve">  v_apptFName, </w:t>
      </w:r>
      <w:r w:rsidRPr="00866DAF">
        <w:rPr>
          <w:rStyle w:val="string1"/>
          <w:sz w:val="18"/>
        </w:rPr>
        <w:t>' '</w:t>
      </w:r>
      <w:r w:rsidRPr="00866DAF">
        <w:rPr>
          <w:sz w:val="18"/>
        </w:rPr>
        <w:t>, v_apptLName,</w:t>
      </w:r>
    </w:p>
    <w:p w14:paraId="48C662C5"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application ID '</w:t>
      </w:r>
      <w:r w:rsidRPr="00866DAF">
        <w:rPr>
          <w:sz w:val="18"/>
        </w:rPr>
        <w:t xml:space="preserve">, </w:t>
      </w:r>
      <w:r w:rsidRPr="00866DAF">
        <w:rPr>
          <w:rStyle w:val="keyword1"/>
          <w:sz w:val="18"/>
        </w:rPr>
        <w:t>NEW</w:t>
      </w:r>
      <w:r w:rsidRPr="00866DAF">
        <w:rPr>
          <w:sz w:val="18"/>
        </w:rPr>
        <w:t xml:space="preserve">.ApplicationID, </w:t>
      </w:r>
      <w:r w:rsidRPr="00866DAF">
        <w:rPr>
          <w:rStyle w:val="string1"/>
          <w:sz w:val="18"/>
        </w:rPr>
        <w:t>') has been added. '</w:t>
      </w:r>
      <w:r w:rsidRPr="00866DAF">
        <w:rPr>
          <w:sz w:val="18"/>
        </w:rPr>
        <w:t>,</w:t>
      </w:r>
    </w:p>
    <w:p w14:paraId="7DC7FE46"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 are'</w:t>
      </w:r>
      <w:r w:rsidRPr="00866DAF">
        <w:rPr>
          <w:sz w:val="18"/>
        </w:rPr>
        <w:t>, v_emailUpdates,</w:t>
      </w:r>
    </w:p>
    <w:p w14:paraId="7C72B40B"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registered for email updates to this application. '</w:t>
      </w:r>
      <w:r w:rsidRPr="00866DAF">
        <w:rPr>
          <w:sz w:val="18"/>
        </w:rPr>
        <w:t>,</w:t>
      </w:r>
    </w:p>
    <w:p w14:paraId="57720A7F"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This change made by '</w:t>
      </w:r>
      <w:r w:rsidRPr="00866DAF">
        <w:rPr>
          <w:sz w:val="18"/>
        </w:rPr>
        <w:t xml:space="preserve">, v_agentFName, </w:t>
      </w:r>
      <w:r w:rsidRPr="00866DAF">
        <w:rPr>
          <w:rStyle w:val="string1"/>
          <w:sz w:val="18"/>
        </w:rPr>
        <w:t>' '</w:t>
      </w:r>
      <w:r w:rsidRPr="00866DAF">
        <w:rPr>
          <w:sz w:val="18"/>
        </w:rPr>
        <w:t xml:space="preserve">, v_agentLName, </w:t>
      </w:r>
      <w:r w:rsidRPr="00866DAF">
        <w:rPr>
          <w:rStyle w:val="string1"/>
          <w:sz w:val="18"/>
        </w:rPr>
        <w:t>'.'</w:t>
      </w:r>
      <w:r w:rsidRPr="00866DAF">
        <w:rPr>
          <w:sz w:val="18"/>
        </w:rPr>
        <w:t>);</w:t>
      </w:r>
    </w:p>
    <w:p w14:paraId="4D0997C2" w14:textId="77777777" w:rsidR="007851C6" w:rsidRPr="00866DAF" w:rsidRDefault="007851C6">
      <w:pPr>
        <w:pStyle w:val="HTMLPreformatted"/>
        <w:divId w:val="1477987617"/>
        <w:rPr>
          <w:sz w:val="18"/>
        </w:rPr>
      </w:pPr>
    </w:p>
    <w:p w14:paraId="040FBD5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6ADFF14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NEW</w:t>
      </w:r>
      <w:r w:rsidRPr="00866DAF">
        <w:rPr>
          <w:sz w:val="18"/>
        </w:rPr>
        <w:t>.StaffID, v_decisionTypeID, 1, 0);</w:t>
      </w:r>
    </w:p>
    <w:p w14:paraId="2C38D504"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1B50BD38" w14:textId="77777777" w:rsidR="007851C6" w:rsidRPr="00866DAF" w:rsidRDefault="007851C6">
      <w:pPr>
        <w:pStyle w:val="HTMLPreformatted"/>
        <w:divId w:val="1477987617"/>
        <w:rPr>
          <w:sz w:val="18"/>
        </w:rPr>
      </w:pPr>
      <w:r w:rsidRPr="00866DAF">
        <w:rPr>
          <w:sz w:val="18"/>
        </w:rPr>
        <w:t>DELIMITER ;</w:t>
      </w:r>
    </w:p>
    <w:p w14:paraId="0377BAC1" w14:textId="77777777" w:rsidR="007851C6" w:rsidRPr="00866DAF" w:rsidRDefault="007851C6">
      <w:pPr>
        <w:pStyle w:val="HTMLPreformatted"/>
        <w:divId w:val="1477987617"/>
        <w:rPr>
          <w:sz w:val="18"/>
        </w:rPr>
      </w:pPr>
    </w:p>
    <w:p w14:paraId="23443470" w14:textId="77777777" w:rsidR="007851C6" w:rsidRPr="00866DAF" w:rsidRDefault="007851C6">
      <w:pPr>
        <w:pStyle w:val="HTMLPreformatted"/>
        <w:divId w:val="1477987617"/>
        <w:rPr>
          <w:rStyle w:val="comment1"/>
          <w:sz w:val="18"/>
        </w:rPr>
      </w:pPr>
      <w:r w:rsidRPr="00866DAF">
        <w:rPr>
          <w:rStyle w:val="comment1"/>
          <w:sz w:val="18"/>
        </w:rPr>
        <w:t>-- -----------------------------------------------------------------------------</w:t>
      </w:r>
    </w:p>
    <w:p w14:paraId="0A9C7A9E" w14:textId="77777777" w:rsidR="007851C6" w:rsidRPr="00866DAF" w:rsidRDefault="007851C6">
      <w:pPr>
        <w:pStyle w:val="HTMLPreformatted"/>
        <w:divId w:val="1477987617"/>
        <w:rPr>
          <w:rStyle w:val="comment1"/>
          <w:sz w:val="18"/>
        </w:rPr>
      </w:pPr>
      <w:r w:rsidRPr="00866DAF">
        <w:rPr>
          <w:rStyle w:val="comment1"/>
          <w:sz w:val="18"/>
        </w:rPr>
        <w:t>-- Record changes to 'flagging' an application.</w:t>
      </w:r>
    </w:p>
    <w:p w14:paraId="3018AF47" w14:textId="77777777" w:rsidR="007851C6" w:rsidRPr="00866DAF" w:rsidRDefault="007851C6">
      <w:pPr>
        <w:pStyle w:val="HTMLPreformatted"/>
        <w:divId w:val="1477987617"/>
        <w:rPr>
          <w:rStyle w:val="comment1"/>
          <w:sz w:val="18"/>
        </w:rPr>
      </w:pPr>
      <w:r w:rsidRPr="00866DAF">
        <w:rPr>
          <w:rStyle w:val="comment1"/>
          <w:sz w:val="18"/>
        </w:rPr>
        <w:t>-- Removing a flag.</w:t>
      </w:r>
    </w:p>
    <w:p w14:paraId="3E091341" w14:textId="77777777" w:rsidR="007851C6" w:rsidRPr="00866DAF" w:rsidRDefault="007851C6">
      <w:pPr>
        <w:pStyle w:val="HTMLPreformatted"/>
        <w:divId w:val="1477987617"/>
        <w:rPr>
          <w:sz w:val="18"/>
        </w:rPr>
      </w:pPr>
      <w:r w:rsidRPr="00866DAF">
        <w:rPr>
          <w:sz w:val="18"/>
        </w:rPr>
        <w:t>DELIMITER $$</w:t>
      </w:r>
    </w:p>
    <w:p w14:paraId="7D3483FE"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USM_APPLICATION_AD $$</w:t>
      </w:r>
    </w:p>
    <w:p w14:paraId="62B8B03E"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USM_APPLICATION_AD</w:t>
      </w:r>
      <w:r w:rsidRPr="00866DAF">
        <w:rPr>
          <w:sz w:val="18"/>
        </w:rPr>
        <w:t xml:space="preserve"> </w:t>
      </w:r>
      <w:r w:rsidRPr="00866DAF">
        <w:rPr>
          <w:rStyle w:val="keyword1"/>
          <w:sz w:val="18"/>
        </w:rPr>
        <w:t>AFTER</w:t>
      </w:r>
      <w:r w:rsidRPr="00866DAF">
        <w:rPr>
          <w:sz w:val="18"/>
        </w:rPr>
        <w:t xml:space="preserve"> </w:t>
      </w:r>
      <w:r w:rsidRPr="00866DAF">
        <w:rPr>
          <w:rStyle w:val="keyword1"/>
          <w:sz w:val="18"/>
        </w:rPr>
        <w:t>DELETE</w:t>
      </w:r>
      <w:r w:rsidRPr="00866DAF">
        <w:rPr>
          <w:sz w:val="18"/>
        </w:rPr>
        <w:t xml:space="preserve"> </w:t>
      </w:r>
      <w:r w:rsidRPr="00866DAF">
        <w:rPr>
          <w:rStyle w:val="keyword1"/>
          <w:sz w:val="18"/>
        </w:rPr>
        <w:t>ON</w:t>
      </w:r>
    </w:p>
    <w:p w14:paraId="624E15DC" w14:textId="77777777" w:rsidR="007851C6" w:rsidRPr="00866DAF" w:rsidRDefault="007851C6">
      <w:pPr>
        <w:pStyle w:val="HTMLPreformatted"/>
        <w:divId w:val="1477987617"/>
        <w:rPr>
          <w:sz w:val="18"/>
        </w:rPr>
      </w:pPr>
      <w:r w:rsidRPr="00866DAF">
        <w:rPr>
          <w:sz w:val="18"/>
        </w:rPr>
        <w:t>`University Staff Member_Application`</w:t>
      </w:r>
    </w:p>
    <w:p w14:paraId="68A982DE"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4A0E78B5" w14:textId="77777777" w:rsidR="007851C6" w:rsidRPr="00866DAF" w:rsidRDefault="007851C6">
      <w:pPr>
        <w:pStyle w:val="HTMLPreformatted"/>
        <w:divId w:val="1477987617"/>
        <w:rPr>
          <w:sz w:val="18"/>
        </w:rPr>
      </w:pPr>
      <w:r w:rsidRPr="00866DAF">
        <w:rPr>
          <w:rStyle w:val="keyword1"/>
          <w:sz w:val="18"/>
        </w:rPr>
        <w:t>BEGIN</w:t>
      </w:r>
    </w:p>
    <w:p w14:paraId="28398D79"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FName </w:t>
      </w:r>
      <w:r w:rsidRPr="00866DAF">
        <w:rPr>
          <w:rStyle w:val="type1"/>
          <w:sz w:val="18"/>
        </w:rPr>
        <w:t>varchar</w:t>
      </w:r>
      <w:r w:rsidRPr="00866DAF">
        <w:rPr>
          <w:sz w:val="18"/>
        </w:rPr>
        <w:t>(50) ;</w:t>
      </w:r>
    </w:p>
    <w:p w14:paraId="42F52D0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LName </w:t>
      </w:r>
      <w:r w:rsidRPr="00866DAF">
        <w:rPr>
          <w:rStyle w:val="type1"/>
          <w:sz w:val="18"/>
        </w:rPr>
        <w:t>varchar</w:t>
      </w:r>
      <w:r w:rsidRPr="00866DAF">
        <w:rPr>
          <w:sz w:val="18"/>
        </w:rPr>
        <w:t xml:space="preserve">(50) </w:t>
      </w:r>
      <w:r w:rsidRPr="00866DAF">
        <w:rPr>
          <w:rStyle w:val="keyword1"/>
          <w:sz w:val="18"/>
        </w:rPr>
        <w:t>DEFAULT</w:t>
      </w:r>
      <w:r w:rsidRPr="00866DAF">
        <w:rPr>
          <w:sz w:val="18"/>
        </w:rPr>
        <w:t xml:space="preserve"> </w:t>
      </w:r>
      <w:r w:rsidRPr="00866DAF">
        <w:rPr>
          <w:rStyle w:val="string1"/>
          <w:sz w:val="18"/>
        </w:rPr>
        <w:t>' (no lastname registered)'</w:t>
      </w:r>
      <w:r w:rsidRPr="00866DAF">
        <w:rPr>
          <w:sz w:val="18"/>
        </w:rPr>
        <w:t>;</w:t>
      </w:r>
    </w:p>
    <w:p w14:paraId="52CC553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pptEmail </w:t>
      </w:r>
      <w:r w:rsidRPr="00866DAF">
        <w:rPr>
          <w:rStyle w:val="type1"/>
          <w:sz w:val="18"/>
        </w:rPr>
        <w:t>varchar</w:t>
      </w:r>
      <w:r w:rsidRPr="00866DAF">
        <w:rPr>
          <w:sz w:val="18"/>
        </w:rPr>
        <w:t xml:space="preserve">(100) </w:t>
      </w:r>
      <w:r w:rsidRPr="00866DAF">
        <w:rPr>
          <w:rStyle w:val="keyword1"/>
          <w:sz w:val="18"/>
        </w:rPr>
        <w:t>DEFAULT</w:t>
      </w:r>
      <w:r w:rsidRPr="00866DAF">
        <w:rPr>
          <w:sz w:val="18"/>
        </w:rPr>
        <w:t xml:space="preserve"> </w:t>
      </w:r>
      <w:r w:rsidRPr="00866DAF">
        <w:rPr>
          <w:rStyle w:val="string1"/>
          <w:sz w:val="18"/>
        </w:rPr>
        <w:t>' (no email registered)'</w:t>
      </w:r>
      <w:r w:rsidRPr="00866DAF">
        <w:rPr>
          <w:sz w:val="18"/>
        </w:rPr>
        <w:t>;</w:t>
      </w:r>
    </w:p>
    <w:p w14:paraId="03EE986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FName </w:t>
      </w:r>
      <w:r w:rsidRPr="00866DAF">
        <w:rPr>
          <w:rStyle w:val="type1"/>
          <w:sz w:val="18"/>
        </w:rPr>
        <w:t>varchar</w:t>
      </w:r>
      <w:r w:rsidRPr="00866DAF">
        <w:rPr>
          <w:sz w:val="18"/>
        </w:rPr>
        <w:t>(50) ;</w:t>
      </w:r>
    </w:p>
    <w:p w14:paraId="735A0E7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agentLName </w:t>
      </w:r>
      <w:r w:rsidRPr="00866DAF">
        <w:rPr>
          <w:rStyle w:val="type1"/>
          <w:sz w:val="18"/>
        </w:rPr>
        <w:t>varchar</w:t>
      </w:r>
      <w:r w:rsidRPr="00866DAF">
        <w:rPr>
          <w:sz w:val="18"/>
        </w:rPr>
        <w:t xml:space="preserve">(50) </w:t>
      </w:r>
      <w:r w:rsidRPr="00866DAF">
        <w:rPr>
          <w:rStyle w:val="keyword1"/>
          <w:sz w:val="18"/>
        </w:rPr>
        <w:t>DEFAULT</w:t>
      </w:r>
      <w:r w:rsidRPr="00866DAF">
        <w:rPr>
          <w:sz w:val="18"/>
        </w:rPr>
        <w:t xml:space="preserve"> </w:t>
      </w:r>
      <w:r w:rsidRPr="00866DAF">
        <w:rPr>
          <w:rStyle w:val="string1"/>
          <w:sz w:val="18"/>
        </w:rPr>
        <w:t>' (no lastname registered)'</w:t>
      </w:r>
      <w:r w:rsidRPr="00866DAF">
        <w:rPr>
          <w:sz w:val="18"/>
        </w:rPr>
        <w:t>;</w:t>
      </w:r>
    </w:p>
    <w:p w14:paraId="60EAFEDE"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decisionTypeID mediumint(9) ;</w:t>
      </w:r>
    </w:p>
    <w:p w14:paraId="324077A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DECLARE</w:t>
      </w:r>
      <w:r w:rsidRPr="00866DAF">
        <w:rPr>
          <w:sz w:val="18"/>
        </w:rPr>
        <w:t xml:space="preserve"> v_comment </w:t>
      </w:r>
      <w:r w:rsidRPr="00866DAF">
        <w:rPr>
          <w:rStyle w:val="type1"/>
          <w:sz w:val="18"/>
        </w:rPr>
        <w:t>varchar</w:t>
      </w:r>
      <w:r w:rsidRPr="00866DAF">
        <w:rPr>
          <w:sz w:val="18"/>
        </w:rPr>
        <w:t>(1000) ;</w:t>
      </w:r>
    </w:p>
    <w:p w14:paraId="6E3BBFF9" w14:textId="77777777" w:rsidR="007851C6" w:rsidRPr="00866DAF" w:rsidRDefault="007851C6">
      <w:pPr>
        <w:pStyle w:val="HTMLPreformatted"/>
        <w:divId w:val="1477987617"/>
        <w:rPr>
          <w:sz w:val="18"/>
        </w:rPr>
      </w:pPr>
    </w:p>
    <w:p w14:paraId="0540A00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Appt.FName, Appt.LName, Appt.Email</w:t>
      </w:r>
    </w:p>
    <w:p w14:paraId="1B480E07"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Application App</w:t>
      </w:r>
    </w:p>
    <w:p w14:paraId="364EE21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Applicant Appt </w:t>
      </w:r>
      <w:r w:rsidRPr="00866DAF">
        <w:rPr>
          <w:rStyle w:val="keyword1"/>
          <w:sz w:val="18"/>
        </w:rPr>
        <w:t>ON</w:t>
      </w:r>
      <w:r w:rsidRPr="00866DAF">
        <w:rPr>
          <w:sz w:val="18"/>
        </w:rPr>
        <w:t xml:space="preserve"> (App.ApplicantID = Appt.ApplicantID)</w:t>
      </w:r>
    </w:p>
    <w:p w14:paraId="0B441AAC"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App.ApplicationID = </w:t>
      </w:r>
      <w:r w:rsidRPr="00866DAF">
        <w:rPr>
          <w:rStyle w:val="keyword1"/>
          <w:sz w:val="18"/>
        </w:rPr>
        <w:t>OLD</w:t>
      </w:r>
      <w:r w:rsidRPr="00866DAF">
        <w:rPr>
          <w:sz w:val="18"/>
        </w:rPr>
        <w:t>.ApplicationID</w:t>
      </w:r>
    </w:p>
    <w:p w14:paraId="4EBFE03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pptFName, v_apptLName, v_apptEmail ;</w:t>
      </w:r>
    </w:p>
    <w:p w14:paraId="3208C258" w14:textId="77777777" w:rsidR="007851C6" w:rsidRPr="00866DAF" w:rsidRDefault="007851C6">
      <w:pPr>
        <w:pStyle w:val="HTMLPreformatted"/>
        <w:divId w:val="1477987617"/>
        <w:rPr>
          <w:sz w:val="18"/>
        </w:rPr>
      </w:pPr>
    </w:p>
    <w:p w14:paraId="15147E31" w14:textId="77777777" w:rsidR="007851C6" w:rsidRPr="00866DAF" w:rsidRDefault="007851C6">
      <w:pPr>
        <w:pStyle w:val="HTMLPreformatted"/>
        <w:divId w:val="1477987617"/>
        <w:rPr>
          <w:sz w:val="18"/>
        </w:rPr>
      </w:pPr>
      <w:r w:rsidRPr="00866DAF">
        <w:rPr>
          <w:sz w:val="18"/>
        </w:rPr>
        <w:t xml:space="preserve">  IF v_apptLName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4E39D792"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LName = </w:t>
      </w:r>
      <w:r w:rsidRPr="00866DAF">
        <w:rPr>
          <w:rStyle w:val="string1"/>
          <w:sz w:val="18"/>
        </w:rPr>
        <w:t>' (no lastname registered)'</w:t>
      </w:r>
      <w:r w:rsidRPr="00866DAF">
        <w:rPr>
          <w:sz w:val="18"/>
        </w:rPr>
        <w:t>;</w:t>
      </w:r>
    </w:p>
    <w:p w14:paraId="1C0FD79B"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26CF0770" w14:textId="77777777" w:rsidR="007851C6" w:rsidRPr="00866DAF" w:rsidRDefault="007851C6">
      <w:pPr>
        <w:pStyle w:val="HTMLPreformatted"/>
        <w:divId w:val="1477987617"/>
        <w:rPr>
          <w:sz w:val="18"/>
        </w:rPr>
      </w:pPr>
      <w:r w:rsidRPr="00866DAF">
        <w:rPr>
          <w:sz w:val="18"/>
        </w:rPr>
        <w:t xml:space="preserve">  IF v_apptEmail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r w:rsidRPr="00866DAF">
        <w:rPr>
          <w:rStyle w:val="keyword1"/>
          <w:sz w:val="18"/>
        </w:rPr>
        <w:t>THEN</w:t>
      </w:r>
    </w:p>
    <w:p w14:paraId="6F5D1B04"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apptEmail = </w:t>
      </w:r>
      <w:r w:rsidRPr="00866DAF">
        <w:rPr>
          <w:rStyle w:val="string1"/>
          <w:sz w:val="18"/>
        </w:rPr>
        <w:t>' (no email registered)'</w:t>
      </w:r>
      <w:r w:rsidRPr="00866DAF">
        <w:rPr>
          <w:sz w:val="18"/>
        </w:rPr>
        <w:t>;</w:t>
      </w:r>
    </w:p>
    <w:p w14:paraId="61E265A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END</w:t>
      </w:r>
      <w:r w:rsidRPr="00866DAF">
        <w:rPr>
          <w:sz w:val="18"/>
        </w:rPr>
        <w:t xml:space="preserve"> IF;</w:t>
      </w:r>
    </w:p>
    <w:p w14:paraId="4562CBF3" w14:textId="77777777" w:rsidR="007851C6" w:rsidRPr="00866DAF" w:rsidRDefault="007851C6">
      <w:pPr>
        <w:pStyle w:val="HTMLPreformatted"/>
        <w:divId w:val="1477987617"/>
        <w:rPr>
          <w:sz w:val="18"/>
        </w:rPr>
      </w:pPr>
    </w:p>
    <w:p w14:paraId="7A37150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FName, LName</w:t>
      </w:r>
    </w:p>
    <w:p w14:paraId="2E2E68AA"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University Staff Member` </w:t>
      </w:r>
      <w:r w:rsidRPr="00866DAF">
        <w:rPr>
          <w:rStyle w:val="keyword1"/>
          <w:sz w:val="18"/>
        </w:rPr>
        <w:t>AS</w:t>
      </w:r>
      <w:r w:rsidRPr="00866DAF">
        <w:rPr>
          <w:sz w:val="18"/>
        </w:rPr>
        <w:t xml:space="preserve"> USM</w:t>
      </w:r>
    </w:p>
    <w:p w14:paraId="4572015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USM.StaffID = CURRENT_RHD_USER()</w:t>
      </w:r>
    </w:p>
    <w:p w14:paraId="41AB7B85"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agentFName, v_agentLName;</w:t>
      </w:r>
    </w:p>
    <w:p w14:paraId="6AAE6745" w14:textId="77777777" w:rsidR="007851C6" w:rsidRPr="00866DAF" w:rsidRDefault="007851C6">
      <w:pPr>
        <w:pStyle w:val="HTMLPreformatted"/>
        <w:divId w:val="1477987617"/>
        <w:rPr>
          <w:sz w:val="18"/>
        </w:rPr>
      </w:pPr>
    </w:p>
    <w:p w14:paraId="3FBCA69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LECT</w:t>
      </w:r>
      <w:r w:rsidRPr="00866DAF">
        <w:rPr>
          <w:sz w:val="18"/>
        </w:rPr>
        <w:t xml:space="preserve"> DecisionTypeID</w:t>
      </w:r>
    </w:p>
    <w:p w14:paraId="4350F27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FROM</w:t>
      </w:r>
      <w:r w:rsidRPr="00866DAF">
        <w:rPr>
          <w:sz w:val="18"/>
        </w:rPr>
        <w:t xml:space="preserve"> `Decision </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T</w:t>
      </w:r>
    </w:p>
    <w:p w14:paraId="13726466"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WHERE</w:t>
      </w:r>
      <w:r w:rsidRPr="00866DAF">
        <w:rPr>
          <w:sz w:val="18"/>
        </w:rPr>
        <w:t xml:space="preserve"> DT.</w:t>
      </w:r>
      <w:r w:rsidRPr="00866DAF">
        <w:rPr>
          <w:rStyle w:val="keyword1"/>
          <w:sz w:val="18"/>
        </w:rPr>
        <w:t>type</w:t>
      </w:r>
      <w:r w:rsidRPr="00866DAF">
        <w:rPr>
          <w:sz w:val="18"/>
        </w:rPr>
        <w:t xml:space="preserve"> </w:t>
      </w:r>
      <w:r w:rsidRPr="00866DAF">
        <w:rPr>
          <w:rStyle w:val="keyword1"/>
          <w:sz w:val="18"/>
        </w:rPr>
        <w:t>LIKE</w:t>
      </w:r>
      <w:r w:rsidRPr="00866DAF">
        <w:rPr>
          <w:sz w:val="18"/>
        </w:rPr>
        <w:t xml:space="preserve"> </w:t>
      </w:r>
      <w:r w:rsidRPr="00866DAF">
        <w:rPr>
          <w:rStyle w:val="string1"/>
          <w:sz w:val="18"/>
        </w:rPr>
        <w:t>'change.flag.addition'</w:t>
      </w:r>
    </w:p>
    <w:p w14:paraId="26825421"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TO</w:t>
      </w:r>
      <w:r w:rsidRPr="00866DAF">
        <w:rPr>
          <w:sz w:val="18"/>
        </w:rPr>
        <w:t xml:space="preserve"> v_decisionTypeID;</w:t>
      </w:r>
    </w:p>
    <w:p w14:paraId="70E23CDE" w14:textId="77777777" w:rsidR="007851C6" w:rsidRPr="00866DAF" w:rsidRDefault="007851C6">
      <w:pPr>
        <w:pStyle w:val="HTMLPreformatted"/>
        <w:divId w:val="1477987617"/>
        <w:rPr>
          <w:sz w:val="18"/>
        </w:rPr>
      </w:pPr>
    </w:p>
    <w:p w14:paraId="32460A6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SET</w:t>
      </w:r>
      <w:r w:rsidRPr="00866DAF">
        <w:rPr>
          <w:sz w:val="18"/>
        </w:rPr>
        <w:t xml:space="preserve"> v_comment = CONCAT(</w:t>
      </w:r>
    </w:p>
    <w:p w14:paraId="440A1810"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Your flagged interest in an RHD application from '</w:t>
      </w:r>
      <w:r w:rsidRPr="00866DAF">
        <w:rPr>
          <w:sz w:val="18"/>
        </w:rPr>
        <w:t>,</w:t>
      </w:r>
    </w:p>
    <w:p w14:paraId="524A0750" w14:textId="77777777" w:rsidR="007851C6" w:rsidRPr="00866DAF" w:rsidRDefault="007851C6">
      <w:pPr>
        <w:pStyle w:val="HTMLPreformatted"/>
        <w:divId w:val="1477987617"/>
        <w:rPr>
          <w:sz w:val="18"/>
        </w:rPr>
      </w:pPr>
      <w:r w:rsidRPr="00866DAF">
        <w:rPr>
          <w:sz w:val="18"/>
        </w:rPr>
        <w:t xml:space="preserve">  v_apptFName, </w:t>
      </w:r>
      <w:r w:rsidRPr="00866DAF">
        <w:rPr>
          <w:rStyle w:val="string1"/>
          <w:sz w:val="18"/>
        </w:rPr>
        <w:t>' '</w:t>
      </w:r>
      <w:r w:rsidRPr="00866DAF">
        <w:rPr>
          <w:sz w:val="18"/>
        </w:rPr>
        <w:t>, v_apptLName,</w:t>
      </w:r>
    </w:p>
    <w:p w14:paraId="7D07584F"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 (application ID '</w:t>
      </w:r>
      <w:r w:rsidRPr="00866DAF">
        <w:rPr>
          <w:sz w:val="18"/>
        </w:rPr>
        <w:t xml:space="preserve">, </w:t>
      </w:r>
      <w:r w:rsidRPr="00866DAF">
        <w:rPr>
          <w:rStyle w:val="keyword1"/>
          <w:sz w:val="18"/>
        </w:rPr>
        <w:t>OLD</w:t>
      </w:r>
      <w:r w:rsidRPr="00866DAF">
        <w:rPr>
          <w:sz w:val="18"/>
        </w:rPr>
        <w:t xml:space="preserve">.ApplicationID, </w:t>
      </w:r>
      <w:r w:rsidRPr="00866DAF">
        <w:rPr>
          <w:rStyle w:val="string1"/>
          <w:sz w:val="18"/>
        </w:rPr>
        <w:t>') has been removed. '</w:t>
      </w:r>
      <w:r w:rsidRPr="00866DAF">
        <w:rPr>
          <w:sz w:val="18"/>
        </w:rPr>
        <w:t>,</w:t>
      </w:r>
    </w:p>
    <w:p w14:paraId="1DD3BD25" w14:textId="77777777" w:rsidR="007851C6" w:rsidRPr="00866DAF" w:rsidRDefault="007851C6">
      <w:pPr>
        <w:pStyle w:val="HTMLPreformatted"/>
        <w:divId w:val="1477987617"/>
        <w:rPr>
          <w:sz w:val="18"/>
        </w:rPr>
      </w:pPr>
      <w:r w:rsidRPr="00866DAF">
        <w:rPr>
          <w:sz w:val="18"/>
        </w:rPr>
        <w:t xml:space="preserve">  </w:t>
      </w:r>
      <w:r w:rsidRPr="00866DAF">
        <w:rPr>
          <w:rStyle w:val="string1"/>
          <w:sz w:val="18"/>
        </w:rPr>
        <w:t>'This change made by '</w:t>
      </w:r>
      <w:r w:rsidRPr="00866DAF">
        <w:rPr>
          <w:sz w:val="18"/>
        </w:rPr>
        <w:t xml:space="preserve">, v_agentFName, </w:t>
      </w:r>
      <w:r w:rsidRPr="00866DAF">
        <w:rPr>
          <w:rStyle w:val="string1"/>
          <w:sz w:val="18"/>
        </w:rPr>
        <w:t>' '</w:t>
      </w:r>
      <w:r w:rsidRPr="00866DAF">
        <w:rPr>
          <w:sz w:val="18"/>
        </w:rPr>
        <w:t xml:space="preserve">, v_agentLName, </w:t>
      </w:r>
      <w:r w:rsidRPr="00866DAF">
        <w:rPr>
          <w:rStyle w:val="string1"/>
          <w:sz w:val="18"/>
        </w:rPr>
        <w:t>'.'</w:t>
      </w:r>
      <w:r w:rsidRPr="00866DAF">
        <w:rPr>
          <w:sz w:val="18"/>
        </w:rPr>
        <w:t>);</w:t>
      </w:r>
    </w:p>
    <w:p w14:paraId="5F0C043D" w14:textId="77777777" w:rsidR="007851C6" w:rsidRPr="00866DAF" w:rsidRDefault="007851C6">
      <w:pPr>
        <w:pStyle w:val="HTMLPreformatted"/>
        <w:divId w:val="1477987617"/>
        <w:rPr>
          <w:sz w:val="18"/>
        </w:rPr>
      </w:pPr>
    </w:p>
    <w:p w14:paraId="6B0B8328"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w:t>
      </w:r>
      <w:r w:rsidRPr="00866DAF">
        <w:rPr>
          <w:rStyle w:val="type1"/>
          <w:sz w:val="18"/>
        </w:rPr>
        <w:t>Date</w:t>
      </w:r>
      <w:r w:rsidRPr="00866DAF">
        <w:rPr>
          <w:sz w:val="18"/>
        </w:rPr>
        <w:t>, Comment, StaffID, DecisionTypeID, Reportable, Sent)</w:t>
      </w:r>
    </w:p>
    <w:p w14:paraId="33B37E0F" w14:textId="77777777" w:rsidR="007851C6" w:rsidRPr="00866DAF" w:rsidRDefault="007851C6">
      <w:pPr>
        <w:pStyle w:val="HTMLPreformatted"/>
        <w:divId w:val="1477987617"/>
        <w:rPr>
          <w:sz w:val="18"/>
        </w:rPr>
      </w:pPr>
      <w:r w:rsidRPr="00866DAF">
        <w:rPr>
          <w:sz w:val="18"/>
        </w:rPr>
        <w:t xml:space="preserve">  </w:t>
      </w:r>
      <w:r w:rsidRPr="00866DAF">
        <w:rPr>
          <w:rStyle w:val="keyword1"/>
          <w:sz w:val="18"/>
        </w:rPr>
        <w:t>VALUES</w:t>
      </w:r>
      <w:r w:rsidRPr="00866DAF">
        <w:rPr>
          <w:sz w:val="18"/>
        </w:rPr>
        <w:t xml:space="preserve"> (</w:t>
      </w:r>
      <w:r w:rsidRPr="00866DAF">
        <w:rPr>
          <w:rStyle w:val="builtin1"/>
          <w:sz w:val="18"/>
        </w:rPr>
        <w:t>CURRENT_DATE</w:t>
      </w:r>
      <w:r w:rsidRPr="00866DAF">
        <w:rPr>
          <w:sz w:val="18"/>
        </w:rPr>
        <w:t xml:space="preserve">(), v_comment, </w:t>
      </w:r>
      <w:r w:rsidRPr="00866DAF">
        <w:rPr>
          <w:rStyle w:val="keyword1"/>
          <w:sz w:val="18"/>
        </w:rPr>
        <w:t>OLD</w:t>
      </w:r>
      <w:r w:rsidRPr="00866DAF">
        <w:rPr>
          <w:sz w:val="18"/>
        </w:rPr>
        <w:t>.StaffID, v_decisionTypeID, 1, 0);</w:t>
      </w:r>
    </w:p>
    <w:p w14:paraId="07F7C7EA"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47BD13E7" w14:textId="77777777" w:rsidR="007851C6" w:rsidRPr="00866DAF" w:rsidRDefault="007851C6">
      <w:pPr>
        <w:pStyle w:val="HTMLPreformatted"/>
        <w:divId w:val="1477987617"/>
        <w:rPr>
          <w:sz w:val="18"/>
        </w:rPr>
      </w:pPr>
      <w:r w:rsidRPr="00866DAF">
        <w:rPr>
          <w:sz w:val="18"/>
        </w:rPr>
        <w:t>DELIMITER ;</w:t>
      </w:r>
    </w:p>
    <w:p w14:paraId="3BB17217" w14:textId="77777777" w:rsidR="007851C6" w:rsidRPr="00866DAF" w:rsidRDefault="007851C6">
      <w:pPr>
        <w:pStyle w:val="HTMLPreformatted"/>
        <w:divId w:val="1477987617"/>
        <w:rPr>
          <w:sz w:val="18"/>
        </w:rPr>
      </w:pPr>
    </w:p>
    <w:p w14:paraId="2172A8C9" w14:textId="77777777" w:rsidR="007851C6" w:rsidRPr="00866DAF" w:rsidRDefault="007851C6">
      <w:pPr>
        <w:pStyle w:val="HTMLPreformatted"/>
        <w:divId w:val="1477987617"/>
        <w:rPr>
          <w:rStyle w:val="comment1"/>
          <w:sz w:val="18"/>
        </w:rPr>
      </w:pPr>
      <w:r w:rsidRPr="00866DAF">
        <w:rPr>
          <w:rStyle w:val="comment1"/>
          <w:sz w:val="18"/>
        </w:rPr>
        <w:t>-- -----------------------------------------------------------------------------</w:t>
      </w:r>
    </w:p>
    <w:p w14:paraId="46C1E4FC" w14:textId="77777777" w:rsidR="007851C6" w:rsidRPr="00866DAF" w:rsidRDefault="007851C6">
      <w:pPr>
        <w:pStyle w:val="HTMLPreformatted"/>
        <w:divId w:val="1477987617"/>
        <w:rPr>
          <w:rStyle w:val="comment1"/>
          <w:sz w:val="18"/>
        </w:rPr>
      </w:pPr>
      <w:r w:rsidRPr="00866DAF">
        <w:rPr>
          <w:rStyle w:val="comment1"/>
          <w:sz w:val="18"/>
        </w:rPr>
        <w:t>--  Applicant emails are automatically inserted into new Applications</w:t>
      </w:r>
    </w:p>
    <w:p w14:paraId="177A79B5" w14:textId="77777777" w:rsidR="007851C6" w:rsidRPr="00866DAF" w:rsidRDefault="007851C6">
      <w:pPr>
        <w:pStyle w:val="HTMLPreformatted"/>
        <w:divId w:val="1477987617"/>
        <w:rPr>
          <w:sz w:val="18"/>
        </w:rPr>
      </w:pPr>
      <w:r w:rsidRPr="00866DAF">
        <w:rPr>
          <w:sz w:val="18"/>
        </w:rPr>
        <w:t>DELIMITER $$</w:t>
      </w:r>
    </w:p>
    <w:p w14:paraId="509BC648"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TION_EMAIL_INSERT $$</w:t>
      </w:r>
    </w:p>
    <w:p w14:paraId="03129479"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APPLICATION_EMAIL_INSERT</w:t>
      </w:r>
      <w:r w:rsidRPr="00866DAF">
        <w:rPr>
          <w:sz w:val="18"/>
        </w:rPr>
        <w:t xml:space="preserve"> </w:t>
      </w:r>
      <w:r w:rsidRPr="00866DAF">
        <w:rPr>
          <w:rStyle w:val="keyword1"/>
          <w:sz w:val="18"/>
        </w:rPr>
        <w:t>BEFORE</w:t>
      </w:r>
      <w:r w:rsidRPr="00866DAF">
        <w:rPr>
          <w:sz w:val="18"/>
        </w:rPr>
        <w:t xml:space="preserve"> </w:t>
      </w:r>
      <w:r w:rsidRPr="00866DAF">
        <w:rPr>
          <w:rStyle w:val="keyword1"/>
          <w:sz w:val="18"/>
        </w:rPr>
        <w:t>INSERT</w:t>
      </w:r>
      <w:r w:rsidRPr="00866DAF">
        <w:rPr>
          <w:sz w:val="18"/>
        </w:rPr>
        <w:t xml:space="preserve"> </w:t>
      </w:r>
      <w:r w:rsidRPr="00866DAF">
        <w:rPr>
          <w:rStyle w:val="keyword1"/>
          <w:sz w:val="18"/>
        </w:rPr>
        <w:t>ON</w:t>
      </w:r>
      <w:r w:rsidRPr="00866DAF">
        <w:rPr>
          <w:sz w:val="18"/>
        </w:rPr>
        <w:t xml:space="preserve"> `Application`</w:t>
      </w:r>
    </w:p>
    <w:p w14:paraId="7AD6910A"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1487177C" w14:textId="77777777" w:rsidR="007851C6" w:rsidRPr="00866DAF" w:rsidRDefault="007851C6">
      <w:pPr>
        <w:pStyle w:val="HTMLPreformatted"/>
        <w:divId w:val="1477987617"/>
        <w:rPr>
          <w:sz w:val="18"/>
        </w:rPr>
      </w:pPr>
      <w:r w:rsidRPr="00866DAF">
        <w:rPr>
          <w:rStyle w:val="keyword1"/>
          <w:sz w:val="18"/>
        </w:rPr>
        <w:t>BEGIN</w:t>
      </w:r>
    </w:p>
    <w:p w14:paraId="1D9CBB34" w14:textId="77777777" w:rsidR="007851C6" w:rsidRPr="00866DAF" w:rsidRDefault="007851C6">
      <w:pPr>
        <w:pStyle w:val="HTMLPreformatted"/>
        <w:divId w:val="1477987617"/>
        <w:rPr>
          <w:sz w:val="18"/>
        </w:rPr>
      </w:pPr>
      <w:r w:rsidRPr="00866DAF">
        <w:rPr>
          <w:rStyle w:val="keyword1"/>
          <w:sz w:val="18"/>
        </w:rPr>
        <w:t>SET</w:t>
      </w:r>
      <w:r w:rsidRPr="00866DAF">
        <w:rPr>
          <w:sz w:val="18"/>
        </w:rPr>
        <w:t xml:space="preserve"> </w:t>
      </w:r>
      <w:r w:rsidRPr="00866DAF">
        <w:rPr>
          <w:rStyle w:val="keyword1"/>
          <w:sz w:val="18"/>
        </w:rPr>
        <w:t>NEW</w:t>
      </w:r>
      <w:r w:rsidRPr="00866DAF">
        <w:rPr>
          <w:sz w:val="18"/>
        </w:rPr>
        <w:t>.ApplicantEmail=(</w:t>
      </w:r>
      <w:r w:rsidRPr="00866DAF">
        <w:rPr>
          <w:rStyle w:val="keyword1"/>
          <w:sz w:val="18"/>
        </w:rPr>
        <w:t>SELECT</w:t>
      </w:r>
      <w:r w:rsidRPr="00866DAF">
        <w:rPr>
          <w:sz w:val="18"/>
        </w:rPr>
        <w:t xml:space="preserve"> Email </w:t>
      </w:r>
      <w:r w:rsidRPr="00866DAF">
        <w:rPr>
          <w:rStyle w:val="keyword1"/>
          <w:sz w:val="18"/>
        </w:rPr>
        <w:t>FROM</w:t>
      </w:r>
      <w:r w:rsidRPr="00866DAF">
        <w:rPr>
          <w:sz w:val="18"/>
        </w:rPr>
        <w:t xml:space="preserve"> Applicant </w:t>
      </w:r>
      <w:r w:rsidRPr="00866DAF">
        <w:rPr>
          <w:rStyle w:val="keyword1"/>
          <w:sz w:val="18"/>
        </w:rPr>
        <w:t>WHERE</w:t>
      </w:r>
      <w:r w:rsidRPr="00866DAF">
        <w:rPr>
          <w:sz w:val="18"/>
        </w:rPr>
        <w:t xml:space="preserve"> ApplicantID=</w:t>
      </w:r>
      <w:r w:rsidRPr="00866DAF">
        <w:rPr>
          <w:rStyle w:val="keyword1"/>
          <w:sz w:val="18"/>
        </w:rPr>
        <w:t>New</w:t>
      </w:r>
      <w:r w:rsidRPr="00866DAF">
        <w:rPr>
          <w:sz w:val="18"/>
        </w:rPr>
        <w:t>.ApplicantID);</w:t>
      </w:r>
    </w:p>
    <w:p w14:paraId="20C6747D"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786F9488" w14:textId="77777777" w:rsidR="007851C6" w:rsidRPr="00866DAF" w:rsidRDefault="007851C6">
      <w:pPr>
        <w:pStyle w:val="HTMLPreformatted"/>
        <w:divId w:val="1477987617"/>
        <w:rPr>
          <w:sz w:val="18"/>
        </w:rPr>
      </w:pPr>
      <w:r w:rsidRPr="00866DAF">
        <w:rPr>
          <w:sz w:val="18"/>
        </w:rPr>
        <w:t>DELIMITER ;</w:t>
      </w:r>
    </w:p>
    <w:p w14:paraId="6BA21D4A" w14:textId="77777777" w:rsidR="007851C6" w:rsidRPr="00866DAF" w:rsidRDefault="007851C6">
      <w:pPr>
        <w:pStyle w:val="HTMLPreformatted"/>
        <w:divId w:val="1477987617"/>
        <w:rPr>
          <w:sz w:val="18"/>
        </w:rPr>
      </w:pPr>
    </w:p>
    <w:p w14:paraId="454A91B3" w14:textId="77777777" w:rsidR="007851C6" w:rsidRPr="00866DAF" w:rsidRDefault="007851C6">
      <w:pPr>
        <w:pStyle w:val="HTMLPreformatted"/>
        <w:divId w:val="1477987617"/>
        <w:rPr>
          <w:rStyle w:val="comment1"/>
          <w:sz w:val="18"/>
        </w:rPr>
      </w:pPr>
      <w:r w:rsidRPr="00866DAF">
        <w:rPr>
          <w:rStyle w:val="comment1"/>
          <w:sz w:val="18"/>
        </w:rPr>
        <w:t>-- -----------------------------------------------------------------------------</w:t>
      </w:r>
    </w:p>
    <w:p w14:paraId="58C45691" w14:textId="77777777" w:rsidR="007851C6" w:rsidRPr="00866DAF" w:rsidRDefault="007851C6">
      <w:pPr>
        <w:pStyle w:val="HTMLPreformatted"/>
        <w:divId w:val="1477987617"/>
        <w:rPr>
          <w:rStyle w:val="comment1"/>
          <w:sz w:val="18"/>
        </w:rPr>
      </w:pPr>
      <w:r w:rsidRPr="00866DAF">
        <w:rPr>
          <w:rStyle w:val="comment1"/>
          <w:sz w:val="18"/>
        </w:rPr>
        <w:t>--  UPDATE of Applicant emails are automatically updated for all Applications</w:t>
      </w:r>
    </w:p>
    <w:p w14:paraId="7F39F102" w14:textId="77777777" w:rsidR="007851C6" w:rsidRPr="00866DAF" w:rsidRDefault="007851C6">
      <w:pPr>
        <w:pStyle w:val="HTMLPreformatted"/>
        <w:divId w:val="1477987617"/>
        <w:rPr>
          <w:sz w:val="18"/>
        </w:rPr>
      </w:pPr>
      <w:r w:rsidRPr="00866DAF">
        <w:rPr>
          <w:sz w:val="18"/>
        </w:rPr>
        <w:t>DELIMITER $$</w:t>
      </w:r>
    </w:p>
    <w:p w14:paraId="6CDFCEFD" w14:textId="77777777" w:rsidR="007851C6" w:rsidRPr="00866DAF" w:rsidRDefault="007851C6">
      <w:pPr>
        <w:pStyle w:val="HTMLPreformatted"/>
        <w:divId w:val="1477987617"/>
        <w:rPr>
          <w:sz w:val="18"/>
        </w:rPr>
      </w:pPr>
      <w:r w:rsidRPr="00866DAF">
        <w:rPr>
          <w:rStyle w:val="keyword1"/>
          <w:sz w:val="18"/>
        </w:rPr>
        <w:t>DROP</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IF</w:t>
      </w:r>
      <w:r w:rsidRPr="00866DAF">
        <w:rPr>
          <w:sz w:val="18"/>
        </w:rPr>
        <w:t xml:space="preserve"> </w:t>
      </w:r>
      <w:r w:rsidRPr="00866DAF">
        <w:rPr>
          <w:rStyle w:val="keyword1"/>
          <w:sz w:val="18"/>
        </w:rPr>
        <w:t>EXISTS</w:t>
      </w:r>
      <w:r w:rsidRPr="00866DAF">
        <w:rPr>
          <w:sz w:val="18"/>
        </w:rPr>
        <w:t xml:space="preserve"> APPLICANT_EMAIL_UPDATE $$</w:t>
      </w:r>
    </w:p>
    <w:p w14:paraId="6114A416" w14:textId="77777777" w:rsidR="007851C6" w:rsidRPr="00866DAF" w:rsidRDefault="007851C6">
      <w:pPr>
        <w:pStyle w:val="HTMLPreformatted"/>
        <w:divId w:val="1477987617"/>
        <w:rPr>
          <w:sz w:val="18"/>
        </w:rPr>
      </w:pPr>
      <w:r w:rsidRPr="00866DAF">
        <w:rPr>
          <w:rStyle w:val="keyword1"/>
          <w:sz w:val="18"/>
        </w:rPr>
        <w:t>CREATE</w:t>
      </w:r>
      <w:r w:rsidRPr="00866DAF">
        <w:rPr>
          <w:sz w:val="18"/>
        </w:rPr>
        <w:t xml:space="preserve"> </w:t>
      </w:r>
      <w:r w:rsidRPr="00866DAF">
        <w:rPr>
          <w:rStyle w:val="keyword1"/>
          <w:sz w:val="18"/>
        </w:rPr>
        <w:t>TRIGGER</w:t>
      </w:r>
      <w:r w:rsidRPr="00866DAF">
        <w:rPr>
          <w:sz w:val="18"/>
        </w:rPr>
        <w:t xml:space="preserve"> </w:t>
      </w:r>
      <w:r w:rsidRPr="00866DAF">
        <w:rPr>
          <w:rStyle w:val="function-name1"/>
          <w:sz w:val="18"/>
        </w:rPr>
        <w:t>APPLICANT_EMAIL_UPDATE</w:t>
      </w:r>
      <w:r w:rsidRPr="00866DAF">
        <w:rPr>
          <w:sz w:val="18"/>
        </w:rPr>
        <w:t xml:space="preserve"> </w:t>
      </w:r>
      <w:r w:rsidRPr="00866DAF">
        <w:rPr>
          <w:rStyle w:val="keyword1"/>
          <w:sz w:val="18"/>
        </w:rPr>
        <w:t>AFTER</w:t>
      </w:r>
      <w:r w:rsidRPr="00866DAF">
        <w:rPr>
          <w:sz w:val="18"/>
        </w:rPr>
        <w:t xml:space="preserve"> </w:t>
      </w:r>
      <w:r w:rsidRPr="00866DAF">
        <w:rPr>
          <w:rStyle w:val="keyword1"/>
          <w:sz w:val="18"/>
        </w:rPr>
        <w:t>UPDATE</w:t>
      </w:r>
      <w:r w:rsidRPr="00866DAF">
        <w:rPr>
          <w:sz w:val="18"/>
        </w:rPr>
        <w:t xml:space="preserve"> </w:t>
      </w:r>
      <w:r w:rsidRPr="00866DAF">
        <w:rPr>
          <w:rStyle w:val="keyword1"/>
          <w:sz w:val="18"/>
        </w:rPr>
        <w:t>ON</w:t>
      </w:r>
      <w:r w:rsidRPr="00866DAF">
        <w:rPr>
          <w:sz w:val="18"/>
        </w:rPr>
        <w:t xml:space="preserve"> `Applicant`</w:t>
      </w:r>
    </w:p>
    <w:p w14:paraId="6FE7DAA6" w14:textId="77777777" w:rsidR="007851C6" w:rsidRPr="00866DAF" w:rsidRDefault="007851C6">
      <w:pPr>
        <w:pStyle w:val="HTMLPreformatted"/>
        <w:divId w:val="1477987617"/>
        <w:rPr>
          <w:sz w:val="18"/>
        </w:rPr>
      </w:pPr>
      <w:r w:rsidRPr="00866DAF">
        <w:rPr>
          <w:rStyle w:val="keyword1"/>
          <w:sz w:val="18"/>
        </w:rPr>
        <w:t>FOR</w:t>
      </w:r>
      <w:r w:rsidRPr="00866DAF">
        <w:rPr>
          <w:sz w:val="18"/>
        </w:rPr>
        <w:t xml:space="preserve"> </w:t>
      </w:r>
      <w:r w:rsidRPr="00866DAF">
        <w:rPr>
          <w:rStyle w:val="keyword1"/>
          <w:sz w:val="18"/>
        </w:rPr>
        <w:t>EACH</w:t>
      </w:r>
      <w:r w:rsidRPr="00866DAF">
        <w:rPr>
          <w:sz w:val="18"/>
        </w:rPr>
        <w:t xml:space="preserve"> </w:t>
      </w:r>
      <w:r w:rsidRPr="00866DAF">
        <w:rPr>
          <w:rStyle w:val="type1"/>
          <w:sz w:val="18"/>
        </w:rPr>
        <w:t>ROW</w:t>
      </w:r>
    </w:p>
    <w:p w14:paraId="2CBBF968" w14:textId="77777777" w:rsidR="007851C6" w:rsidRPr="00866DAF" w:rsidRDefault="007851C6">
      <w:pPr>
        <w:pStyle w:val="HTMLPreformatted"/>
        <w:divId w:val="1477987617"/>
        <w:rPr>
          <w:sz w:val="18"/>
        </w:rPr>
      </w:pPr>
      <w:r w:rsidRPr="00866DAF">
        <w:rPr>
          <w:rStyle w:val="keyword1"/>
          <w:sz w:val="18"/>
        </w:rPr>
        <w:t>BEGIN</w:t>
      </w:r>
    </w:p>
    <w:p w14:paraId="425BE239" w14:textId="77777777" w:rsidR="007851C6" w:rsidRPr="00866DAF" w:rsidRDefault="007851C6">
      <w:pPr>
        <w:pStyle w:val="HTMLPreformatted"/>
        <w:divId w:val="1477987617"/>
        <w:rPr>
          <w:sz w:val="18"/>
        </w:rPr>
      </w:pPr>
      <w:r w:rsidRPr="00866DAF">
        <w:rPr>
          <w:rStyle w:val="keyword1"/>
          <w:sz w:val="18"/>
        </w:rPr>
        <w:t>UPDATE</w:t>
      </w:r>
      <w:r w:rsidRPr="00866DAF">
        <w:rPr>
          <w:sz w:val="18"/>
        </w:rPr>
        <w:t xml:space="preserve"> `Application` </w:t>
      </w:r>
      <w:r w:rsidRPr="00866DAF">
        <w:rPr>
          <w:rStyle w:val="keyword1"/>
          <w:sz w:val="18"/>
        </w:rPr>
        <w:t>SET</w:t>
      </w:r>
      <w:r w:rsidRPr="00866DAF">
        <w:rPr>
          <w:sz w:val="18"/>
        </w:rPr>
        <w:t xml:space="preserve"> ApplicantEmail=</w:t>
      </w:r>
      <w:r w:rsidRPr="00866DAF">
        <w:rPr>
          <w:rStyle w:val="keyword1"/>
          <w:sz w:val="18"/>
        </w:rPr>
        <w:t>NEW</w:t>
      </w:r>
      <w:r w:rsidRPr="00866DAF">
        <w:rPr>
          <w:sz w:val="18"/>
        </w:rPr>
        <w:t xml:space="preserve">.Email </w:t>
      </w:r>
      <w:r w:rsidRPr="00866DAF">
        <w:rPr>
          <w:rStyle w:val="keyword1"/>
          <w:sz w:val="18"/>
        </w:rPr>
        <w:t>WHERE</w:t>
      </w:r>
      <w:r w:rsidRPr="00866DAF">
        <w:rPr>
          <w:sz w:val="18"/>
        </w:rPr>
        <w:t xml:space="preserve"> Application.ApplicantID=</w:t>
      </w:r>
      <w:r w:rsidRPr="00866DAF">
        <w:rPr>
          <w:rStyle w:val="keyword1"/>
          <w:sz w:val="18"/>
        </w:rPr>
        <w:t>NEW</w:t>
      </w:r>
      <w:r w:rsidRPr="00866DAF">
        <w:rPr>
          <w:sz w:val="18"/>
        </w:rPr>
        <w:t>.ApplicantID ;</w:t>
      </w:r>
    </w:p>
    <w:p w14:paraId="5A027D92" w14:textId="77777777" w:rsidR="007851C6" w:rsidRPr="00866DAF" w:rsidRDefault="007851C6">
      <w:pPr>
        <w:pStyle w:val="HTMLPreformatted"/>
        <w:divId w:val="1477987617"/>
        <w:rPr>
          <w:sz w:val="18"/>
        </w:rPr>
      </w:pPr>
      <w:r w:rsidRPr="00866DAF">
        <w:rPr>
          <w:rStyle w:val="keyword1"/>
          <w:sz w:val="18"/>
        </w:rPr>
        <w:t>END</w:t>
      </w:r>
      <w:r w:rsidRPr="00866DAF">
        <w:rPr>
          <w:sz w:val="18"/>
        </w:rPr>
        <w:t xml:space="preserve"> $$</w:t>
      </w:r>
    </w:p>
    <w:p w14:paraId="2C983437" w14:textId="77777777" w:rsidR="007851C6" w:rsidRPr="00866DAF" w:rsidRDefault="007851C6">
      <w:pPr>
        <w:pStyle w:val="HTMLPreformatted"/>
        <w:divId w:val="1477987617"/>
        <w:rPr>
          <w:sz w:val="18"/>
        </w:rPr>
      </w:pPr>
      <w:r w:rsidRPr="00866DAF">
        <w:rPr>
          <w:sz w:val="18"/>
        </w:rPr>
        <w:t>DELIMITER ;</w:t>
      </w:r>
    </w:p>
    <w:p w14:paraId="6617E437" w14:textId="77777777" w:rsidR="007851C6" w:rsidRPr="00866DAF" w:rsidRDefault="007851C6" w:rsidP="00866DAF">
      <w:pPr>
        <w:rPr>
          <w:lang w:eastAsia="en-AU"/>
        </w:rPr>
      </w:pPr>
    </w:p>
    <w:p w14:paraId="3D9B01B3" w14:textId="77777777" w:rsidR="007851C6" w:rsidRDefault="007851C6">
      <w:pPr>
        <w:rPr>
          <w:rFonts w:ascii="Calibri Light" w:eastAsia="Times New Roman" w:hAnsi="Calibri Light" w:cs="Times New Roman"/>
          <w:b/>
          <w:bCs/>
          <w:kern w:val="32"/>
          <w:sz w:val="32"/>
          <w:szCs w:val="32"/>
          <w:lang w:eastAsia="en-AU"/>
        </w:rPr>
      </w:pPr>
      <w:r>
        <w:rPr>
          <w:lang w:eastAsia="en-AU"/>
        </w:rPr>
        <w:br w:type="page"/>
      </w:r>
    </w:p>
    <w:p w14:paraId="7E9D0332" w14:textId="77777777" w:rsidR="007851C6" w:rsidRDefault="007851C6" w:rsidP="007851C6">
      <w:pPr>
        <w:pStyle w:val="Heading2"/>
        <w:pageBreakBefore/>
        <w:numPr>
          <w:ilvl w:val="1"/>
          <w:numId w:val="6"/>
        </w:numPr>
        <w:spacing w:before="240"/>
      </w:pPr>
      <w:bookmarkStart w:id="52" w:name="_Toc390348438"/>
      <w:bookmarkStart w:id="53" w:name="_Toc390363198"/>
      <w:r>
        <w:t>Create SQL scripts to populate all tables with data</w:t>
      </w:r>
      <w:bookmarkEnd w:id="52"/>
      <w:bookmarkEnd w:id="53"/>
    </w:p>
    <w:p w14:paraId="689086D4" w14:textId="77777777" w:rsidR="007851C6" w:rsidRDefault="007851C6" w:rsidP="007851C6">
      <w:pPr>
        <w:pStyle w:val="Heading3"/>
        <w:keepLines/>
        <w:numPr>
          <w:ilvl w:val="2"/>
          <w:numId w:val="6"/>
        </w:numPr>
        <w:spacing w:before="200" w:after="0" w:line="276" w:lineRule="auto"/>
      </w:pPr>
      <w:bookmarkStart w:id="54" w:name="_Toc390348439"/>
      <w:bookmarkStart w:id="55" w:name="_Toc390363199"/>
      <w:r>
        <w:t>Populate Country relation</w:t>
      </w:r>
      <w:bookmarkEnd w:id="54"/>
      <w:bookmarkEnd w:id="55"/>
    </w:p>
    <w:p w14:paraId="0B9161FD" w14:textId="77777777" w:rsidR="007851C6" w:rsidRPr="00866DAF" w:rsidRDefault="007851C6">
      <w:pPr>
        <w:pStyle w:val="HTMLPreformatted"/>
        <w:divId w:val="585384335"/>
        <w:rPr>
          <w:rStyle w:val="comment1"/>
          <w:sz w:val="18"/>
        </w:rPr>
      </w:pPr>
      <w:r w:rsidRPr="00866DAF">
        <w:rPr>
          <w:rStyle w:val="comment1"/>
          <w:sz w:val="18"/>
        </w:rPr>
        <w:t>-- -----------------------------------------------------------------------------</w:t>
      </w:r>
    </w:p>
    <w:p w14:paraId="6368DAC2" w14:textId="77777777" w:rsidR="007851C6" w:rsidRPr="00866DAF" w:rsidRDefault="007851C6">
      <w:pPr>
        <w:pStyle w:val="HTMLPreformatted"/>
        <w:divId w:val="585384335"/>
        <w:rPr>
          <w:rStyle w:val="comment1"/>
          <w:sz w:val="18"/>
        </w:rPr>
      </w:pPr>
      <w:r w:rsidRPr="00866DAF">
        <w:rPr>
          <w:rStyle w:val="comment1"/>
          <w:sz w:val="18"/>
        </w:rPr>
        <w:t>-- Country</w:t>
      </w:r>
    </w:p>
    <w:p w14:paraId="489D38FD" w14:textId="77777777" w:rsidR="007851C6" w:rsidRPr="00866DAF" w:rsidRDefault="007851C6">
      <w:pPr>
        <w:pStyle w:val="HTMLPreformatted"/>
        <w:divId w:val="585384335"/>
        <w:rPr>
          <w:sz w:val="18"/>
        </w:rPr>
      </w:pPr>
      <w:r w:rsidRPr="00866DAF">
        <w:rPr>
          <w:rStyle w:val="keyword1"/>
          <w:sz w:val="18"/>
        </w:rPr>
        <w:t>SELECT</w:t>
      </w:r>
      <w:r w:rsidRPr="00866DAF">
        <w:rPr>
          <w:sz w:val="18"/>
        </w:rPr>
        <w:t xml:space="preserve"> "Loading populate_country.</w:t>
      </w:r>
      <w:r w:rsidRPr="00866DAF">
        <w:rPr>
          <w:rStyle w:val="keyword1"/>
          <w:sz w:val="18"/>
        </w:rPr>
        <w:t>sql</w:t>
      </w:r>
      <w:r w:rsidRPr="00866DAF">
        <w:rPr>
          <w:sz w:val="18"/>
        </w:rPr>
        <w:t>" ;</w:t>
      </w:r>
    </w:p>
    <w:p w14:paraId="52A02D0F" w14:textId="77777777" w:rsidR="007851C6" w:rsidRPr="00866DAF" w:rsidRDefault="007851C6">
      <w:pPr>
        <w:pStyle w:val="HTMLPreformatted"/>
        <w:divId w:val="585384335"/>
        <w:rPr>
          <w:sz w:val="18"/>
        </w:rPr>
      </w:pPr>
    </w:p>
    <w:p w14:paraId="65ED688C" w14:textId="77777777" w:rsidR="007851C6" w:rsidRPr="00866DAF" w:rsidRDefault="007851C6">
      <w:pPr>
        <w:pStyle w:val="HTMLPreformatted"/>
        <w:divId w:val="58538433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untry (CountryISOCode, </w:t>
      </w:r>
      <w:r w:rsidRPr="00866DAF">
        <w:rPr>
          <w:rStyle w:val="keyword1"/>
          <w:sz w:val="18"/>
        </w:rPr>
        <w:t>Name</w:t>
      </w:r>
      <w:r w:rsidRPr="00866DAF">
        <w:rPr>
          <w:sz w:val="18"/>
        </w:rPr>
        <w:t>)</w:t>
      </w:r>
    </w:p>
    <w:p w14:paraId="5FD0A35E" w14:textId="77777777" w:rsidR="007851C6" w:rsidRPr="00866DAF" w:rsidRDefault="007851C6">
      <w:pPr>
        <w:pStyle w:val="HTMLPreformatted"/>
        <w:divId w:val="585384335"/>
        <w:rPr>
          <w:sz w:val="18"/>
        </w:rPr>
      </w:pPr>
      <w:r w:rsidRPr="00866DAF">
        <w:rPr>
          <w:rStyle w:val="keyword1"/>
          <w:sz w:val="18"/>
        </w:rPr>
        <w:t>VALUES</w:t>
      </w:r>
      <w:r w:rsidRPr="00866DAF">
        <w:rPr>
          <w:sz w:val="18"/>
        </w:rPr>
        <w:t xml:space="preserve"> </w:t>
      </w:r>
    </w:p>
    <w:p w14:paraId="62182530" w14:textId="77777777" w:rsidR="007851C6" w:rsidRPr="00866DAF" w:rsidRDefault="007851C6">
      <w:pPr>
        <w:pStyle w:val="HTMLPreformatted"/>
        <w:divId w:val="585384335"/>
        <w:rPr>
          <w:sz w:val="18"/>
        </w:rPr>
      </w:pPr>
      <w:r w:rsidRPr="00866DAF">
        <w:rPr>
          <w:sz w:val="18"/>
        </w:rPr>
        <w:t>(</w:t>
      </w:r>
      <w:r w:rsidRPr="00866DAF">
        <w:rPr>
          <w:rStyle w:val="string1"/>
          <w:sz w:val="18"/>
        </w:rPr>
        <w:t>'AD'</w:t>
      </w:r>
      <w:r w:rsidRPr="00866DAF">
        <w:rPr>
          <w:sz w:val="18"/>
        </w:rPr>
        <w:t xml:space="preserve">, </w:t>
      </w:r>
      <w:r w:rsidRPr="00866DAF">
        <w:rPr>
          <w:rStyle w:val="string1"/>
          <w:sz w:val="18"/>
        </w:rPr>
        <w:t>'Andorra'</w:t>
      </w:r>
      <w:r w:rsidRPr="00866DAF">
        <w:rPr>
          <w:sz w:val="18"/>
        </w:rPr>
        <w:t>),</w:t>
      </w:r>
    </w:p>
    <w:p w14:paraId="53578CAF" w14:textId="77777777" w:rsidR="007851C6" w:rsidRPr="00866DAF" w:rsidRDefault="007851C6">
      <w:pPr>
        <w:pStyle w:val="HTMLPreformatted"/>
        <w:divId w:val="585384335"/>
        <w:rPr>
          <w:sz w:val="18"/>
        </w:rPr>
      </w:pPr>
      <w:r w:rsidRPr="00866DAF">
        <w:rPr>
          <w:sz w:val="18"/>
        </w:rPr>
        <w:t>(</w:t>
      </w:r>
      <w:r w:rsidRPr="00866DAF">
        <w:rPr>
          <w:rStyle w:val="string1"/>
          <w:sz w:val="18"/>
        </w:rPr>
        <w:t>'AE'</w:t>
      </w:r>
      <w:r w:rsidRPr="00866DAF">
        <w:rPr>
          <w:sz w:val="18"/>
        </w:rPr>
        <w:t xml:space="preserve">, </w:t>
      </w:r>
      <w:r w:rsidRPr="00866DAF">
        <w:rPr>
          <w:rStyle w:val="string1"/>
          <w:sz w:val="18"/>
        </w:rPr>
        <w:t>'United Arab Emirates'</w:t>
      </w:r>
      <w:r w:rsidRPr="00866DAF">
        <w:rPr>
          <w:sz w:val="18"/>
        </w:rPr>
        <w:t>),</w:t>
      </w:r>
    </w:p>
    <w:p w14:paraId="60BD0524" w14:textId="77777777" w:rsidR="007851C6" w:rsidRPr="00866DAF" w:rsidRDefault="007851C6">
      <w:pPr>
        <w:pStyle w:val="HTMLPreformatted"/>
        <w:divId w:val="585384335"/>
        <w:rPr>
          <w:sz w:val="18"/>
        </w:rPr>
      </w:pPr>
      <w:r w:rsidRPr="00866DAF">
        <w:rPr>
          <w:sz w:val="18"/>
        </w:rPr>
        <w:t>(</w:t>
      </w:r>
      <w:r w:rsidRPr="00866DAF">
        <w:rPr>
          <w:rStyle w:val="string1"/>
          <w:sz w:val="18"/>
        </w:rPr>
        <w:t>'AF'</w:t>
      </w:r>
      <w:r w:rsidRPr="00866DAF">
        <w:rPr>
          <w:sz w:val="18"/>
        </w:rPr>
        <w:t xml:space="preserve">, </w:t>
      </w:r>
      <w:r w:rsidRPr="00866DAF">
        <w:rPr>
          <w:rStyle w:val="string1"/>
          <w:sz w:val="18"/>
        </w:rPr>
        <w:t>'Afghanistan'</w:t>
      </w:r>
      <w:r w:rsidRPr="00866DAF">
        <w:rPr>
          <w:sz w:val="18"/>
        </w:rPr>
        <w:t>),</w:t>
      </w:r>
    </w:p>
    <w:p w14:paraId="4E7B21AD" w14:textId="77777777" w:rsidR="007851C6" w:rsidRPr="00866DAF" w:rsidRDefault="007851C6">
      <w:pPr>
        <w:pStyle w:val="HTMLPreformatted"/>
        <w:divId w:val="585384335"/>
        <w:rPr>
          <w:sz w:val="18"/>
        </w:rPr>
      </w:pPr>
      <w:r w:rsidRPr="00866DAF">
        <w:rPr>
          <w:sz w:val="18"/>
        </w:rPr>
        <w:t>(</w:t>
      </w:r>
      <w:r w:rsidRPr="00866DAF">
        <w:rPr>
          <w:rStyle w:val="string1"/>
          <w:sz w:val="18"/>
        </w:rPr>
        <w:t>'AG'</w:t>
      </w:r>
      <w:r w:rsidRPr="00866DAF">
        <w:rPr>
          <w:sz w:val="18"/>
        </w:rPr>
        <w:t xml:space="preserve">, </w:t>
      </w:r>
      <w:r w:rsidRPr="00866DAF">
        <w:rPr>
          <w:rStyle w:val="string1"/>
          <w:sz w:val="18"/>
        </w:rPr>
        <w:t>'Antigua and Barbuda'</w:t>
      </w:r>
      <w:r w:rsidRPr="00866DAF">
        <w:rPr>
          <w:sz w:val="18"/>
        </w:rPr>
        <w:t>),</w:t>
      </w:r>
    </w:p>
    <w:p w14:paraId="64C7BD64" w14:textId="77777777" w:rsidR="007851C6" w:rsidRPr="00866DAF" w:rsidRDefault="007851C6">
      <w:pPr>
        <w:pStyle w:val="HTMLPreformatted"/>
        <w:divId w:val="585384335"/>
        <w:rPr>
          <w:sz w:val="18"/>
        </w:rPr>
      </w:pPr>
      <w:r w:rsidRPr="00866DAF">
        <w:rPr>
          <w:sz w:val="18"/>
        </w:rPr>
        <w:t>(</w:t>
      </w:r>
      <w:r w:rsidRPr="00866DAF">
        <w:rPr>
          <w:rStyle w:val="string1"/>
          <w:sz w:val="18"/>
        </w:rPr>
        <w:t>'AI'</w:t>
      </w:r>
      <w:r w:rsidRPr="00866DAF">
        <w:rPr>
          <w:sz w:val="18"/>
        </w:rPr>
        <w:t xml:space="preserve">, </w:t>
      </w:r>
      <w:r w:rsidRPr="00866DAF">
        <w:rPr>
          <w:rStyle w:val="string1"/>
          <w:sz w:val="18"/>
        </w:rPr>
        <w:t>'Anguilla'</w:t>
      </w:r>
      <w:r w:rsidRPr="00866DAF">
        <w:rPr>
          <w:sz w:val="18"/>
        </w:rPr>
        <w:t>),</w:t>
      </w:r>
    </w:p>
    <w:p w14:paraId="5DB99379" w14:textId="77777777" w:rsidR="007851C6" w:rsidRPr="00866DAF" w:rsidRDefault="007851C6">
      <w:pPr>
        <w:pStyle w:val="HTMLPreformatted"/>
        <w:divId w:val="585384335"/>
        <w:rPr>
          <w:sz w:val="18"/>
        </w:rPr>
      </w:pPr>
      <w:r w:rsidRPr="00866DAF">
        <w:rPr>
          <w:sz w:val="18"/>
        </w:rPr>
        <w:t>(</w:t>
      </w:r>
      <w:r w:rsidRPr="00866DAF">
        <w:rPr>
          <w:rStyle w:val="string1"/>
          <w:sz w:val="18"/>
        </w:rPr>
        <w:t>'AL'</w:t>
      </w:r>
      <w:r w:rsidRPr="00866DAF">
        <w:rPr>
          <w:sz w:val="18"/>
        </w:rPr>
        <w:t xml:space="preserve">, </w:t>
      </w:r>
      <w:r w:rsidRPr="00866DAF">
        <w:rPr>
          <w:rStyle w:val="string1"/>
          <w:sz w:val="18"/>
        </w:rPr>
        <w:t>'Albania'</w:t>
      </w:r>
      <w:r w:rsidRPr="00866DAF">
        <w:rPr>
          <w:sz w:val="18"/>
        </w:rPr>
        <w:t>),</w:t>
      </w:r>
    </w:p>
    <w:p w14:paraId="335B633F" w14:textId="77777777" w:rsidR="007851C6" w:rsidRPr="00866DAF" w:rsidRDefault="007851C6">
      <w:pPr>
        <w:pStyle w:val="HTMLPreformatted"/>
        <w:divId w:val="585384335"/>
        <w:rPr>
          <w:sz w:val="18"/>
        </w:rPr>
      </w:pPr>
      <w:r w:rsidRPr="00866DAF">
        <w:rPr>
          <w:sz w:val="18"/>
        </w:rPr>
        <w:t>(</w:t>
      </w:r>
      <w:r w:rsidRPr="00866DAF">
        <w:rPr>
          <w:rStyle w:val="string1"/>
          <w:sz w:val="18"/>
        </w:rPr>
        <w:t>'AM'</w:t>
      </w:r>
      <w:r w:rsidRPr="00866DAF">
        <w:rPr>
          <w:sz w:val="18"/>
        </w:rPr>
        <w:t xml:space="preserve">, </w:t>
      </w:r>
      <w:r w:rsidRPr="00866DAF">
        <w:rPr>
          <w:rStyle w:val="string1"/>
          <w:sz w:val="18"/>
        </w:rPr>
        <w:t>'Armenia'</w:t>
      </w:r>
      <w:r w:rsidRPr="00866DAF">
        <w:rPr>
          <w:sz w:val="18"/>
        </w:rPr>
        <w:t>),</w:t>
      </w:r>
    </w:p>
    <w:p w14:paraId="53FB3D01" w14:textId="77777777" w:rsidR="007851C6" w:rsidRPr="00866DAF" w:rsidRDefault="007851C6">
      <w:pPr>
        <w:pStyle w:val="HTMLPreformatted"/>
        <w:divId w:val="585384335"/>
        <w:rPr>
          <w:sz w:val="18"/>
        </w:rPr>
      </w:pPr>
      <w:r w:rsidRPr="00866DAF">
        <w:rPr>
          <w:sz w:val="18"/>
        </w:rPr>
        <w:t>(</w:t>
      </w:r>
      <w:r w:rsidRPr="00866DAF">
        <w:rPr>
          <w:rStyle w:val="string1"/>
          <w:sz w:val="18"/>
        </w:rPr>
        <w:t>'AO'</w:t>
      </w:r>
      <w:r w:rsidRPr="00866DAF">
        <w:rPr>
          <w:sz w:val="18"/>
        </w:rPr>
        <w:t xml:space="preserve">, </w:t>
      </w:r>
      <w:r w:rsidRPr="00866DAF">
        <w:rPr>
          <w:rStyle w:val="string1"/>
          <w:sz w:val="18"/>
        </w:rPr>
        <w:t>'Angola'</w:t>
      </w:r>
      <w:r w:rsidRPr="00866DAF">
        <w:rPr>
          <w:sz w:val="18"/>
        </w:rPr>
        <w:t>),</w:t>
      </w:r>
    </w:p>
    <w:p w14:paraId="68603663" w14:textId="77777777" w:rsidR="007851C6" w:rsidRPr="00866DAF" w:rsidRDefault="007851C6">
      <w:pPr>
        <w:pStyle w:val="HTMLPreformatted"/>
        <w:divId w:val="585384335"/>
        <w:rPr>
          <w:sz w:val="18"/>
        </w:rPr>
      </w:pPr>
      <w:r w:rsidRPr="00866DAF">
        <w:rPr>
          <w:sz w:val="18"/>
        </w:rPr>
        <w:t>(</w:t>
      </w:r>
      <w:r w:rsidRPr="00866DAF">
        <w:rPr>
          <w:rStyle w:val="string1"/>
          <w:sz w:val="18"/>
        </w:rPr>
        <w:t>'AQ'</w:t>
      </w:r>
      <w:r w:rsidRPr="00866DAF">
        <w:rPr>
          <w:sz w:val="18"/>
        </w:rPr>
        <w:t xml:space="preserve">, </w:t>
      </w:r>
      <w:r w:rsidRPr="00866DAF">
        <w:rPr>
          <w:rStyle w:val="string1"/>
          <w:sz w:val="18"/>
        </w:rPr>
        <w:t>'Antarctica'</w:t>
      </w:r>
      <w:r w:rsidRPr="00866DAF">
        <w:rPr>
          <w:sz w:val="18"/>
        </w:rPr>
        <w:t>),</w:t>
      </w:r>
    </w:p>
    <w:p w14:paraId="4E136ACD" w14:textId="77777777" w:rsidR="007851C6" w:rsidRPr="00866DAF" w:rsidRDefault="007851C6">
      <w:pPr>
        <w:pStyle w:val="HTMLPreformatted"/>
        <w:divId w:val="585384335"/>
        <w:rPr>
          <w:sz w:val="18"/>
        </w:rPr>
      </w:pPr>
      <w:r w:rsidRPr="00866DAF">
        <w:rPr>
          <w:sz w:val="18"/>
        </w:rPr>
        <w:t>(</w:t>
      </w:r>
      <w:r w:rsidRPr="00866DAF">
        <w:rPr>
          <w:rStyle w:val="string1"/>
          <w:sz w:val="18"/>
        </w:rPr>
        <w:t>'AR'</w:t>
      </w:r>
      <w:r w:rsidRPr="00866DAF">
        <w:rPr>
          <w:sz w:val="18"/>
        </w:rPr>
        <w:t xml:space="preserve">, </w:t>
      </w:r>
      <w:r w:rsidRPr="00866DAF">
        <w:rPr>
          <w:rStyle w:val="string1"/>
          <w:sz w:val="18"/>
        </w:rPr>
        <w:t>'Argentina'</w:t>
      </w:r>
      <w:r w:rsidRPr="00866DAF">
        <w:rPr>
          <w:sz w:val="18"/>
        </w:rPr>
        <w:t>),</w:t>
      </w:r>
    </w:p>
    <w:p w14:paraId="59F51775" w14:textId="77777777" w:rsidR="007851C6" w:rsidRPr="00866DAF" w:rsidRDefault="007851C6">
      <w:pPr>
        <w:pStyle w:val="HTMLPreformatted"/>
        <w:divId w:val="585384335"/>
        <w:rPr>
          <w:sz w:val="18"/>
        </w:rPr>
      </w:pPr>
      <w:r w:rsidRPr="00866DAF">
        <w:rPr>
          <w:sz w:val="18"/>
        </w:rPr>
        <w:t>(</w:t>
      </w:r>
      <w:r w:rsidRPr="00866DAF">
        <w:rPr>
          <w:rStyle w:val="string1"/>
          <w:sz w:val="18"/>
        </w:rPr>
        <w:t>'AS'</w:t>
      </w:r>
      <w:r w:rsidRPr="00866DAF">
        <w:rPr>
          <w:sz w:val="18"/>
        </w:rPr>
        <w:t xml:space="preserve">, </w:t>
      </w:r>
      <w:r w:rsidRPr="00866DAF">
        <w:rPr>
          <w:rStyle w:val="string1"/>
          <w:sz w:val="18"/>
        </w:rPr>
        <w:t>'American Samoa'</w:t>
      </w:r>
      <w:r w:rsidRPr="00866DAF">
        <w:rPr>
          <w:sz w:val="18"/>
        </w:rPr>
        <w:t>),</w:t>
      </w:r>
    </w:p>
    <w:p w14:paraId="2A91CD4E" w14:textId="77777777" w:rsidR="007851C6" w:rsidRPr="00866DAF" w:rsidRDefault="007851C6">
      <w:pPr>
        <w:pStyle w:val="HTMLPreformatted"/>
        <w:divId w:val="585384335"/>
        <w:rPr>
          <w:sz w:val="18"/>
        </w:rPr>
      </w:pPr>
      <w:r w:rsidRPr="00866DAF">
        <w:rPr>
          <w:sz w:val="18"/>
        </w:rPr>
        <w:t>(</w:t>
      </w:r>
      <w:r w:rsidRPr="00866DAF">
        <w:rPr>
          <w:rStyle w:val="string1"/>
          <w:sz w:val="18"/>
        </w:rPr>
        <w:t>'AT'</w:t>
      </w:r>
      <w:r w:rsidRPr="00866DAF">
        <w:rPr>
          <w:sz w:val="18"/>
        </w:rPr>
        <w:t xml:space="preserve">, </w:t>
      </w:r>
      <w:r w:rsidRPr="00866DAF">
        <w:rPr>
          <w:rStyle w:val="string1"/>
          <w:sz w:val="18"/>
        </w:rPr>
        <w:t>'Austria'</w:t>
      </w:r>
      <w:r w:rsidRPr="00866DAF">
        <w:rPr>
          <w:sz w:val="18"/>
        </w:rPr>
        <w:t>),</w:t>
      </w:r>
    </w:p>
    <w:p w14:paraId="367DEF18" w14:textId="77777777" w:rsidR="007851C6" w:rsidRPr="00866DAF" w:rsidRDefault="007851C6">
      <w:pPr>
        <w:pStyle w:val="HTMLPreformatted"/>
        <w:divId w:val="585384335"/>
        <w:rPr>
          <w:sz w:val="18"/>
        </w:rPr>
      </w:pPr>
      <w:r w:rsidRPr="00866DAF">
        <w:rPr>
          <w:sz w:val="18"/>
        </w:rPr>
        <w:t>(</w:t>
      </w:r>
      <w:r w:rsidRPr="00866DAF">
        <w:rPr>
          <w:rStyle w:val="string1"/>
          <w:sz w:val="18"/>
        </w:rPr>
        <w:t>'AU'</w:t>
      </w:r>
      <w:r w:rsidRPr="00866DAF">
        <w:rPr>
          <w:sz w:val="18"/>
        </w:rPr>
        <w:t xml:space="preserve">, </w:t>
      </w:r>
      <w:r w:rsidRPr="00866DAF">
        <w:rPr>
          <w:rStyle w:val="string1"/>
          <w:sz w:val="18"/>
        </w:rPr>
        <w:t>'Australia'</w:t>
      </w:r>
      <w:r w:rsidRPr="00866DAF">
        <w:rPr>
          <w:sz w:val="18"/>
        </w:rPr>
        <w:t>),</w:t>
      </w:r>
    </w:p>
    <w:p w14:paraId="184A49AE" w14:textId="77777777" w:rsidR="007851C6" w:rsidRPr="00866DAF" w:rsidRDefault="007851C6">
      <w:pPr>
        <w:pStyle w:val="HTMLPreformatted"/>
        <w:divId w:val="585384335"/>
        <w:rPr>
          <w:sz w:val="18"/>
        </w:rPr>
      </w:pPr>
      <w:r w:rsidRPr="00866DAF">
        <w:rPr>
          <w:sz w:val="18"/>
        </w:rPr>
        <w:t>(</w:t>
      </w:r>
      <w:r w:rsidRPr="00866DAF">
        <w:rPr>
          <w:rStyle w:val="string1"/>
          <w:sz w:val="18"/>
        </w:rPr>
        <w:t>'AW'</w:t>
      </w:r>
      <w:r w:rsidRPr="00866DAF">
        <w:rPr>
          <w:sz w:val="18"/>
        </w:rPr>
        <w:t xml:space="preserve">, </w:t>
      </w:r>
      <w:r w:rsidRPr="00866DAF">
        <w:rPr>
          <w:rStyle w:val="string1"/>
          <w:sz w:val="18"/>
        </w:rPr>
        <w:t>'Aruba'</w:t>
      </w:r>
      <w:r w:rsidRPr="00866DAF">
        <w:rPr>
          <w:sz w:val="18"/>
        </w:rPr>
        <w:t>),</w:t>
      </w:r>
    </w:p>
    <w:p w14:paraId="74F96981" w14:textId="77777777" w:rsidR="007851C6" w:rsidRPr="00866DAF" w:rsidRDefault="007851C6">
      <w:pPr>
        <w:pStyle w:val="HTMLPreformatted"/>
        <w:divId w:val="585384335"/>
        <w:rPr>
          <w:sz w:val="18"/>
        </w:rPr>
      </w:pPr>
      <w:r w:rsidRPr="00866DAF">
        <w:rPr>
          <w:sz w:val="18"/>
        </w:rPr>
        <w:t>(</w:t>
      </w:r>
      <w:r w:rsidRPr="00866DAF">
        <w:rPr>
          <w:rStyle w:val="string1"/>
          <w:sz w:val="18"/>
        </w:rPr>
        <w:t>'AX'</w:t>
      </w:r>
      <w:r w:rsidRPr="00866DAF">
        <w:rPr>
          <w:sz w:val="18"/>
        </w:rPr>
        <w:t xml:space="preserve">, </w:t>
      </w:r>
      <w:r w:rsidRPr="00866DAF">
        <w:rPr>
          <w:rStyle w:val="string1"/>
          <w:sz w:val="18"/>
        </w:rPr>
        <w:t>'Åland Islands'</w:t>
      </w:r>
      <w:r w:rsidRPr="00866DAF">
        <w:rPr>
          <w:sz w:val="18"/>
        </w:rPr>
        <w:t>),</w:t>
      </w:r>
    </w:p>
    <w:p w14:paraId="1F517D24" w14:textId="77777777" w:rsidR="007851C6" w:rsidRPr="00866DAF" w:rsidRDefault="007851C6">
      <w:pPr>
        <w:pStyle w:val="HTMLPreformatted"/>
        <w:divId w:val="585384335"/>
        <w:rPr>
          <w:sz w:val="18"/>
        </w:rPr>
      </w:pPr>
      <w:r w:rsidRPr="00866DAF">
        <w:rPr>
          <w:sz w:val="18"/>
        </w:rPr>
        <w:t>(</w:t>
      </w:r>
      <w:r w:rsidRPr="00866DAF">
        <w:rPr>
          <w:rStyle w:val="string1"/>
          <w:sz w:val="18"/>
        </w:rPr>
        <w:t>'AZ'</w:t>
      </w:r>
      <w:r w:rsidRPr="00866DAF">
        <w:rPr>
          <w:sz w:val="18"/>
        </w:rPr>
        <w:t xml:space="preserve">, </w:t>
      </w:r>
      <w:r w:rsidRPr="00866DAF">
        <w:rPr>
          <w:rStyle w:val="string1"/>
          <w:sz w:val="18"/>
        </w:rPr>
        <w:t>'Azerbaijan'</w:t>
      </w:r>
      <w:r w:rsidRPr="00866DAF">
        <w:rPr>
          <w:sz w:val="18"/>
        </w:rPr>
        <w:t>),</w:t>
      </w:r>
    </w:p>
    <w:p w14:paraId="143A8A8C" w14:textId="77777777" w:rsidR="007851C6" w:rsidRPr="00866DAF" w:rsidRDefault="007851C6">
      <w:pPr>
        <w:pStyle w:val="HTMLPreformatted"/>
        <w:divId w:val="585384335"/>
        <w:rPr>
          <w:sz w:val="18"/>
        </w:rPr>
      </w:pPr>
      <w:r w:rsidRPr="00866DAF">
        <w:rPr>
          <w:sz w:val="18"/>
        </w:rPr>
        <w:t>(</w:t>
      </w:r>
      <w:r w:rsidRPr="00866DAF">
        <w:rPr>
          <w:rStyle w:val="string1"/>
          <w:sz w:val="18"/>
        </w:rPr>
        <w:t>'BA'</w:t>
      </w:r>
      <w:r w:rsidRPr="00866DAF">
        <w:rPr>
          <w:sz w:val="18"/>
        </w:rPr>
        <w:t xml:space="preserve">, </w:t>
      </w:r>
      <w:r w:rsidRPr="00866DAF">
        <w:rPr>
          <w:rStyle w:val="string1"/>
          <w:sz w:val="18"/>
        </w:rPr>
        <w:t>'Bosnia and Herzegovina'</w:t>
      </w:r>
      <w:r w:rsidRPr="00866DAF">
        <w:rPr>
          <w:sz w:val="18"/>
        </w:rPr>
        <w:t>),</w:t>
      </w:r>
    </w:p>
    <w:p w14:paraId="24E1E6BE" w14:textId="77777777" w:rsidR="007851C6" w:rsidRPr="00866DAF" w:rsidRDefault="007851C6">
      <w:pPr>
        <w:pStyle w:val="HTMLPreformatted"/>
        <w:divId w:val="585384335"/>
        <w:rPr>
          <w:sz w:val="18"/>
        </w:rPr>
      </w:pPr>
      <w:r w:rsidRPr="00866DAF">
        <w:rPr>
          <w:sz w:val="18"/>
        </w:rPr>
        <w:t>(</w:t>
      </w:r>
      <w:r w:rsidRPr="00866DAF">
        <w:rPr>
          <w:rStyle w:val="string1"/>
          <w:sz w:val="18"/>
        </w:rPr>
        <w:t>'BB'</w:t>
      </w:r>
      <w:r w:rsidRPr="00866DAF">
        <w:rPr>
          <w:sz w:val="18"/>
        </w:rPr>
        <w:t xml:space="preserve">, </w:t>
      </w:r>
      <w:r w:rsidRPr="00866DAF">
        <w:rPr>
          <w:rStyle w:val="string1"/>
          <w:sz w:val="18"/>
        </w:rPr>
        <w:t>'Barbados'</w:t>
      </w:r>
      <w:r w:rsidRPr="00866DAF">
        <w:rPr>
          <w:sz w:val="18"/>
        </w:rPr>
        <w:t>),</w:t>
      </w:r>
    </w:p>
    <w:p w14:paraId="095DBE40" w14:textId="77777777" w:rsidR="007851C6" w:rsidRPr="00866DAF" w:rsidRDefault="007851C6">
      <w:pPr>
        <w:pStyle w:val="HTMLPreformatted"/>
        <w:divId w:val="585384335"/>
        <w:rPr>
          <w:sz w:val="18"/>
        </w:rPr>
      </w:pPr>
      <w:r w:rsidRPr="00866DAF">
        <w:rPr>
          <w:sz w:val="18"/>
        </w:rPr>
        <w:t>(</w:t>
      </w:r>
      <w:r w:rsidRPr="00866DAF">
        <w:rPr>
          <w:rStyle w:val="string1"/>
          <w:sz w:val="18"/>
        </w:rPr>
        <w:t>'BD'</w:t>
      </w:r>
      <w:r w:rsidRPr="00866DAF">
        <w:rPr>
          <w:sz w:val="18"/>
        </w:rPr>
        <w:t xml:space="preserve">, </w:t>
      </w:r>
      <w:r w:rsidRPr="00866DAF">
        <w:rPr>
          <w:rStyle w:val="string1"/>
          <w:sz w:val="18"/>
        </w:rPr>
        <w:t>'Bangladesh'</w:t>
      </w:r>
      <w:r w:rsidRPr="00866DAF">
        <w:rPr>
          <w:sz w:val="18"/>
        </w:rPr>
        <w:t>),</w:t>
      </w:r>
    </w:p>
    <w:p w14:paraId="6C584BB4" w14:textId="77777777" w:rsidR="007851C6" w:rsidRPr="00866DAF" w:rsidRDefault="007851C6">
      <w:pPr>
        <w:pStyle w:val="HTMLPreformatted"/>
        <w:divId w:val="585384335"/>
        <w:rPr>
          <w:sz w:val="18"/>
        </w:rPr>
      </w:pPr>
      <w:r w:rsidRPr="00866DAF">
        <w:rPr>
          <w:sz w:val="18"/>
        </w:rPr>
        <w:t>(</w:t>
      </w:r>
      <w:r w:rsidRPr="00866DAF">
        <w:rPr>
          <w:rStyle w:val="string1"/>
          <w:sz w:val="18"/>
        </w:rPr>
        <w:t>'BE'</w:t>
      </w:r>
      <w:r w:rsidRPr="00866DAF">
        <w:rPr>
          <w:sz w:val="18"/>
        </w:rPr>
        <w:t xml:space="preserve">, </w:t>
      </w:r>
      <w:r w:rsidRPr="00866DAF">
        <w:rPr>
          <w:rStyle w:val="string1"/>
          <w:sz w:val="18"/>
        </w:rPr>
        <w:t>'Belgium'</w:t>
      </w:r>
      <w:r w:rsidRPr="00866DAF">
        <w:rPr>
          <w:sz w:val="18"/>
        </w:rPr>
        <w:t>),</w:t>
      </w:r>
    </w:p>
    <w:p w14:paraId="125D29E9" w14:textId="77777777" w:rsidR="007851C6" w:rsidRPr="00866DAF" w:rsidRDefault="007851C6">
      <w:pPr>
        <w:pStyle w:val="HTMLPreformatted"/>
        <w:divId w:val="585384335"/>
        <w:rPr>
          <w:sz w:val="18"/>
        </w:rPr>
      </w:pPr>
      <w:r w:rsidRPr="00866DAF">
        <w:rPr>
          <w:sz w:val="18"/>
        </w:rPr>
        <w:t>(</w:t>
      </w:r>
      <w:r w:rsidRPr="00866DAF">
        <w:rPr>
          <w:rStyle w:val="string1"/>
          <w:sz w:val="18"/>
        </w:rPr>
        <w:t>'BF'</w:t>
      </w:r>
      <w:r w:rsidRPr="00866DAF">
        <w:rPr>
          <w:sz w:val="18"/>
        </w:rPr>
        <w:t xml:space="preserve">, </w:t>
      </w:r>
      <w:r w:rsidRPr="00866DAF">
        <w:rPr>
          <w:rStyle w:val="string1"/>
          <w:sz w:val="18"/>
        </w:rPr>
        <w:t>'Burkina Faso'</w:t>
      </w:r>
      <w:r w:rsidRPr="00866DAF">
        <w:rPr>
          <w:sz w:val="18"/>
        </w:rPr>
        <w:t>),</w:t>
      </w:r>
    </w:p>
    <w:p w14:paraId="1B1D8A51" w14:textId="77777777" w:rsidR="007851C6" w:rsidRPr="00866DAF" w:rsidRDefault="007851C6">
      <w:pPr>
        <w:pStyle w:val="HTMLPreformatted"/>
        <w:divId w:val="585384335"/>
        <w:rPr>
          <w:sz w:val="18"/>
        </w:rPr>
      </w:pPr>
      <w:r w:rsidRPr="00866DAF">
        <w:rPr>
          <w:sz w:val="18"/>
        </w:rPr>
        <w:t>(</w:t>
      </w:r>
      <w:r w:rsidRPr="00866DAF">
        <w:rPr>
          <w:rStyle w:val="string1"/>
          <w:sz w:val="18"/>
        </w:rPr>
        <w:t>'BG'</w:t>
      </w:r>
      <w:r w:rsidRPr="00866DAF">
        <w:rPr>
          <w:sz w:val="18"/>
        </w:rPr>
        <w:t xml:space="preserve">, </w:t>
      </w:r>
      <w:r w:rsidRPr="00866DAF">
        <w:rPr>
          <w:rStyle w:val="string1"/>
          <w:sz w:val="18"/>
        </w:rPr>
        <w:t>'Bulgaria'</w:t>
      </w:r>
      <w:r w:rsidRPr="00866DAF">
        <w:rPr>
          <w:sz w:val="18"/>
        </w:rPr>
        <w:t>),</w:t>
      </w:r>
    </w:p>
    <w:p w14:paraId="57500184" w14:textId="77777777" w:rsidR="007851C6" w:rsidRPr="00866DAF" w:rsidRDefault="007851C6">
      <w:pPr>
        <w:pStyle w:val="HTMLPreformatted"/>
        <w:divId w:val="585384335"/>
        <w:rPr>
          <w:sz w:val="18"/>
        </w:rPr>
      </w:pPr>
      <w:r w:rsidRPr="00866DAF">
        <w:rPr>
          <w:sz w:val="18"/>
        </w:rPr>
        <w:t>(</w:t>
      </w:r>
      <w:r w:rsidRPr="00866DAF">
        <w:rPr>
          <w:rStyle w:val="string1"/>
          <w:sz w:val="18"/>
        </w:rPr>
        <w:t>'BH'</w:t>
      </w:r>
      <w:r w:rsidRPr="00866DAF">
        <w:rPr>
          <w:sz w:val="18"/>
        </w:rPr>
        <w:t xml:space="preserve">, </w:t>
      </w:r>
      <w:r w:rsidRPr="00866DAF">
        <w:rPr>
          <w:rStyle w:val="string1"/>
          <w:sz w:val="18"/>
        </w:rPr>
        <w:t>'Bahrain'</w:t>
      </w:r>
      <w:r w:rsidRPr="00866DAF">
        <w:rPr>
          <w:sz w:val="18"/>
        </w:rPr>
        <w:t>),</w:t>
      </w:r>
    </w:p>
    <w:p w14:paraId="335718B8" w14:textId="77777777" w:rsidR="007851C6" w:rsidRPr="00866DAF" w:rsidRDefault="007851C6">
      <w:pPr>
        <w:pStyle w:val="HTMLPreformatted"/>
        <w:divId w:val="585384335"/>
        <w:rPr>
          <w:sz w:val="18"/>
        </w:rPr>
      </w:pPr>
      <w:r w:rsidRPr="00866DAF">
        <w:rPr>
          <w:sz w:val="18"/>
        </w:rPr>
        <w:t>(</w:t>
      </w:r>
      <w:r w:rsidRPr="00866DAF">
        <w:rPr>
          <w:rStyle w:val="string1"/>
          <w:sz w:val="18"/>
        </w:rPr>
        <w:t>'BI'</w:t>
      </w:r>
      <w:r w:rsidRPr="00866DAF">
        <w:rPr>
          <w:sz w:val="18"/>
        </w:rPr>
        <w:t xml:space="preserve">, </w:t>
      </w:r>
      <w:r w:rsidRPr="00866DAF">
        <w:rPr>
          <w:rStyle w:val="string1"/>
          <w:sz w:val="18"/>
        </w:rPr>
        <w:t>'Burundi'</w:t>
      </w:r>
      <w:r w:rsidRPr="00866DAF">
        <w:rPr>
          <w:sz w:val="18"/>
        </w:rPr>
        <w:t>),</w:t>
      </w:r>
    </w:p>
    <w:p w14:paraId="2F5C16AC" w14:textId="77777777" w:rsidR="007851C6" w:rsidRPr="00866DAF" w:rsidRDefault="007851C6">
      <w:pPr>
        <w:pStyle w:val="HTMLPreformatted"/>
        <w:divId w:val="585384335"/>
        <w:rPr>
          <w:sz w:val="18"/>
        </w:rPr>
      </w:pPr>
      <w:r w:rsidRPr="00866DAF">
        <w:rPr>
          <w:sz w:val="18"/>
        </w:rPr>
        <w:t>(</w:t>
      </w:r>
      <w:r w:rsidRPr="00866DAF">
        <w:rPr>
          <w:rStyle w:val="string1"/>
          <w:sz w:val="18"/>
        </w:rPr>
        <w:t>'BJ'</w:t>
      </w:r>
      <w:r w:rsidRPr="00866DAF">
        <w:rPr>
          <w:sz w:val="18"/>
        </w:rPr>
        <w:t xml:space="preserve">, </w:t>
      </w:r>
      <w:r w:rsidRPr="00866DAF">
        <w:rPr>
          <w:rStyle w:val="string1"/>
          <w:sz w:val="18"/>
        </w:rPr>
        <w:t>'Benin'</w:t>
      </w:r>
      <w:r w:rsidRPr="00866DAF">
        <w:rPr>
          <w:sz w:val="18"/>
        </w:rPr>
        <w:t>),</w:t>
      </w:r>
    </w:p>
    <w:p w14:paraId="7ADE976D" w14:textId="77777777" w:rsidR="007851C6" w:rsidRPr="00866DAF" w:rsidRDefault="007851C6">
      <w:pPr>
        <w:pStyle w:val="HTMLPreformatted"/>
        <w:divId w:val="585384335"/>
        <w:rPr>
          <w:sz w:val="18"/>
        </w:rPr>
      </w:pPr>
      <w:r w:rsidRPr="00866DAF">
        <w:rPr>
          <w:sz w:val="18"/>
        </w:rPr>
        <w:t>(</w:t>
      </w:r>
      <w:r w:rsidRPr="00866DAF">
        <w:rPr>
          <w:rStyle w:val="string1"/>
          <w:sz w:val="18"/>
        </w:rPr>
        <w:t>'BL'</w:t>
      </w:r>
      <w:r w:rsidRPr="00866DAF">
        <w:rPr>
          <w:sz w:val="18"/>
        </w:rPr>
        <w:t xml:space="preserve">, </w:t>
      </w:r>
      <w:r w:rsidRPr="00866DAF">
        <w:rPr>
          <w:rStyle w:val="string1"/>
          <w:sz w:val="18"/>
        </w:rPr>
        <w:t>'Saint Barthélemy'</w:t>
      </w:r>
      <w:r w:rsidRPr="00866DAF">
        <w:rPr>
          <w:sz w:val="18"/>
        </w:rPr>
        <w:t>),</w:t>
      </w:r>
    </w:p>
    <w:p w14:paraId="486433B9" w14:textId="77777777" w:rsidR="007851C6" w:rsidRPr="00866DAF" w:rsidRDefault="007851C6">
      <w:pPr>
        <w:pStyle w:val="HTMLPreformatted"/>
        <w:divId w:val="585384335"/>
        <w:rPr>
          <w:sz w:val="18"/>
        </w:rPr>
      </w:pPr>
      <w:r w:rsidRPr="00866DAF">
        <w:rPr>
          <w:sz w:val="18"/>
        </w:rPr>
        <w:t>(</w:t>
      </w:r>
      <w:r w:rsidRPr="00866DAF">
        <w:rPr>
          <w:rStyle w:val="string1"/>
          <w:sz w:val="18"/>
        </w:rPr>
        <w:t>'BM'</w:t>
      </w:r>
      <w:r w:rsidRPr="00866DAF">
        <w:rPr>
          <w:sz w:val="18"/>
        </w:rPr>
        <w:t xml:space="preserve">, </w:t>
      </w:r>
      <w:r w:rsidRPr="00866DAF">
        <w:rPr>
          <w:rStyle w:val="string1"/>
          <w:sz w:val="18"/>
        </w:rPr>
        <w:t>'Bermuda'</w:t>
      </w:r>
      <w:r w:rsidRPr="00866DAF">
        <w:rPr>
          <w:sz w:val="18"/>
        </w:rPr>
        <w:t>),</w:t>
      </w:r>
    </w:p>
    <w:p w14:paraId="4721151A" w14:textId="77777777" w:rsidR="007851C6" w:rsidRPr="00866DAF" w:rsidRDefault="007851C6">
      <w:pPr>
        <w:pStyle w:val="HTMLPreformatted"/>
        <w:divId w:val="585384335"/>
        <w:rPr>
          <w:sz w:val="18"/>
        </w:rPr>
      </w:pPr>
      <w:r w:rsidRPr="00866DAF">
        <w:rPr>
          <w:sz w:val="18"/>
        </w:rPr>
        <w:t>(</w:t>
      </w:r>
      <w:r w:rsidRPr="00866DAF">
        <w:rPr>
          <w:rStyle w:val="string1"/>
          <w:sz w:val="18"/>
        </w:rPr>
        <w:t>'BN'</w:t>
      </w:r>
      <w:r w:rsidRPr="00866DAF">
        <w:rPr>
          <w:sz w:val="18"/>
        </w:rPr>
        <w:t xml:space="preserve">, </w:t>
      </w:r>
      <w:r w:rsidRPr="00866DAF">
        <w:rPr>
          <w:rStyle w:val="string1"/>
          <w:sz w:val="18"/>
        </w:rPr>
        <w:t>'Brunei Darussalam'</w:t>
      </w:r>
      <w:r w:rsidRPr="00866DAF">
        <w:rPr>
          <w:sz w:val="18"/>
        </w:rPr>
        <w:t>),</w:t>
      </w:r>
    </w:p>
    <w:p w14:paraId="5B335891" w14:textId="77777777" w:rsidR="007851C6" w:rsidRPr="00866DAF" w:rsidRDefault="007851C6">
      <w:pPr>
        <w:pStyle w:val="HTMLPreformatted"/>
        <w:divId w:val="585384335"/>
        <w:rPr>
          <w:sz w:val="18"/>
        </w:rPr>
      </w:pPr>
      <w:r w:rsidRPr="00866DAF">
        <w:rPr>
          <w:sz w:val="18"/>
        </w:rPr>
        <w:t>(</w:t>
      </w:r>
      <w:r w:rsidRPr="00866DAF">
        <w:rPr>
          <w:rStyle w:val="string1"/>
          <w:sz w:val="18"/>
        </w:rPr>
        <w:t>'BO'</w:t>
      </w:r>
      <w:r w:rsidRPr="00866DAF">
        <w:rPr>
          <w:sz w:val="18"/>
        </w:rPr>
        <w:t xml:space="preserve">, </w:t>
      </w:r>
      <w:r w:rsidRPr="00866DAF">
        <w:rPr>
          <w:rStyle w:val="string1"/>
          <w:sz w:val="18"/>
        </w:rPr>
        <w:t>'Bolivia, Plurinational State of'</w:t>
      </w:r>
      <w:r w:rsidRPr="00866DAF">
        <w:rPr>
          <w:sz w:val="18"/>
        </w:rPr>
        <w:t>),</w:t>
      </w:r>
    </w:p>
    <w:p w14:paraId="5BD98F83" w14:textId="77777777" w:rsidR="007851C6" w:rsidRPr="00866DAF" w:rsidRDefault="007851C6">
      <w:pPr>
        <w:pStyle w:val="HTMLPreformatted"/>
        <w:divId w:val="585384335"/>
        <w:rPr>
          <w:sz w:val="18"/>
        </w:rPr>
      </w:pPr>
      <w:r w:rsidRPr="00866DAF">
        <w:rPr>
          <w:sz w:val="18"/>
        </w:rPr>
        <w:t>(</w:t>
      </w:r>
      <w:r w:rsidRPr="00866DAF">
        <w:rPr>
          <w:rStyle w:val="string1"/>
          <w:sz w:val="18"/>
        </w:rPr>
        <w:t>'BQ'</w:t>
      </w:r>
      <w:r w:rsidRPr="00866DAF">
        <w:rPr>
          <w:sz w:val="18"/>
        </w:rPr>
        <w:t xml:space="preserve">, </w:t>
      </w:r>
      <w:r w:rsidRPr="00866DAF">
        <w:rPr>
          <w:rStyle w:val="string1"/>
          <w:sz w:val="18"/>
        </w:rPr>
        <w:t>'Bonaire, Sint Eustatius and Saba'</w:t>
      </w:r>
      <w:r w:rsidRPr="00866DAF">
        <w:rPr>
          <w:sz w:val="18"/>
        </w:rPr>
        <w:t>),</w:t>
      </w:r>
    </w:p>
    <w:p w14:paraId="44637074" w14:textId="77777777" w:rsidR="007851C6" w:rsidRPr="00866DAF" w:rsidRDefault="007851C6">
      <w:pPr>
        <w:pStyle w:val="HTMLPreformatted"/>
        <w:divId w:val="585384335"/>
        <w:rPr>
          <w:sz w:val="18"/>
        </w:rPr>
      </w:pPr>
      <w:r w:rsidRPr="00866DAF">
        <w:rPr>
          <w:sz w:val="18"/>
        </w:rPr>
        <w:t>(</w:t>
      </w:r>
      <w:r w:rsidRPr="00866DAF">
        <w:rPr>
          <w:rStyle w:val="string1"/>
          <w:sz w:val="18"/>
        </w:rPr>
        <w:t>'BR'</w:t>
      </w:r>
      <w:r w:rsidRPr="00866DAF">
        <w:rPr>
          <w:sz w:val="18"/>
        </w:rPr>
        <w:t xml:space="preserve">, </w:t>
      </w:r>
      <w:r w:rsidRPr="00866DAF">
        <w:rPr>
          <w:rStyle w:val="string1"/>
          <w:sz w:val="18"/>
        </w:rPr>
        <w:t>'Brazil'</w:t>
      </w:r>
      <w:r w:rsidRPr="00866DAF">
        <w:rPr>
          <w:sz w:val="18"/>
        </w:rPr>
        <w:t>),</w:t>
      </w:r>
    </w:p>
    <w:p w14:paraId="35DDE024" w14:textId="77777777" w:rsidR="007851C6" w:rsidRPr="00866DAF" w:rsidRDefault="007851C6">
      <w:pPr>
        <w:pStyle w:val="HTMLPreformatted"/>
        <w:divId w:val="585384335"/>
        <w:rPr>
          <w:sz w:val="18"/>
        </w:rPr>
      </w:pPr>
      <w:r w:rsidRPr="00866DAF">
        <w:rPr>
          <w:sz w:val="18"/>
        </w:rPr>
        <w:t>(</w:t>
      </w:r>
      <w:r w:rsidRPr="00866DAF">
        <w:rPr>
          <w:rStyle w:val="string1"/>
          <w:sz w:val="18"/>
        </w:rPr>
        <w:t>'BS'</w:t>
      </w:r>
      <w:r w:rsidRPr="00866DAF">
        <w:rPr>
          <w:sz w:val="18"/>
        </w:rPr>
        <w:t xml:space="preserve">, </w:t>
      </w:r>
      <w:r w:rsidRPr="00866DAF">
        <w:rPr>
          <w:rStyle w:val="string1"/>
          <w:sz w:val="18"/>
        </w:rPr>
        <w:t>'Bahamas'</w:t>
      </w:r>
      <w:r w:rsidRPr="00866DAF">
        <w:rPr>
          <w:sz w:val="18"/>
        </w:rPr>
        <w:t>),</w:t>
      </w:r>
    </w:p>
    <w:p w14:paraId="1BECA24B" w14:textId="77777777" w:rsidR="007851C6" w:rsidRPr="00866DAF" w:rsidRDefault="007851C6">
      <w:pPr>
        <w:pStyle w:val="HTMLPreformatted"/>
        <w:divId w:val="585384335"/>
        <w:rPr>
          <w:sz w:val="18"/>
        </w:rPr>
      </w:pPr>
      <w:r w:rsidRPr="00866DAF">
        <w:rPr>
          <w:sz w:val="18"/>
        </w:rPr>
        <w:t>(</w:t>
      </w:r>
      <w:r w:rsidRPr="00866DAF">
        <w:rPr>
          <w:rStyle w:val="string1"/>
          <w:sz w:val="18"/>
        </w:rPr>
        <w:t>'BT'</w:t>
      </w:r>
      <w:r w:rsidRPr="00866DAF">
        <w:rPr>
          <w:sz w:val="18"/>
        </w:rPr>
        <w:t xml:space="preserve">, </w:t>
      </w:r>
      <w:r w:rsidRPr="00866DAF">
        <w:rPr>
          <w:rStyle w:val="string1"/>
          <w:sz w:val="18"/>
        </w:rPr>
        <w:t>'Bhutan'</w:t>
      </w:r>
      <w:r w:rsidRPr="00866DAF">
        <w:rPr>
          <w:sz w:val="18"/>
        </w:rPr>
        <w:t>),</w:t>
      </w:r>
    </w:p>
    <w:p w14:paraId="601AC939" w14:textId="77777777" w:rsidR="007851C6" w:rsidRPr="00866DAF" w:rsidRDefault="007851C6">
      <w:pPr>
        <w:pStyle w:val="HTMLPreformatted"/>
        <w:divId w:val="585384335"/>
        <w:rPr>
          <w:sz w:val="18"/>
        </w:rPr>
      </w:pPr>
      <w:r w:rsidRPr="00866DAF">
        <w:rPr>
          <w:sz w:val="18"/>
        </w:rPr>
        <w:t>(</w:t>
      </w:r>
      <w:r w:rsidRPr="00866DAF">
        <w:rPr>
          <w:rStyle w:val="string1"/>
          <w:sz w:val="18"/>
        </w:rPr>
        <w:t>'BV'</w:t>
      </w:r>
      <w:r w:rsidRPr="00866DAF">
        <w:rPr>
          <w:sz w:val="18"/>
        </w:rPr>
        <w:t xml:space="preserve">, </w:t>
      </w:r>
      <w:r w:rsidRPr="00866DAF">
        <w:rPr>
          <w:rStyle w:val="string1"/>
          <w:sz w:val="18"/>
        </w:rPr>
        <w:t>'Bouvet Island'</w:t>
      </w:r>
      <w:r w:rsidRPr="00866DAF">
        <w:rPr>
          <w:sz w:val="18"/>
        </w:rPr>
        <w:t>),</w:t>
      </w:r>
    </w:p>
    <w:p w14:paraId="7EA66F76" w14:textId="77777777" w:rsidR="007851C6" w:rsidRPr="00866DAF" w:rsidRDefault="007851C6">
      <w:pPr>
        <w:pStyle w:val="HTMLPreformatted"/>
        <w:divId w:val="585384335"/>
        <w:rPr>
          <w:sz w:val="18"/>
        </w:rPr>
      </w:pPr>
      <w:r w:rsidRPr="00866DAF">
        <w:rPr>
          <w:sz w:val="18"/>
        </w:rPr>
        <w:t>(</w:t>
      </w:r>
      <w:r w:rsidRPr="00866DAF">
        <w:rPr>
          <w:rStyle w:val="string1"/>
          <w:sz w:val="18"/>
        </w:rPr>
        <w:t>'BW'</w:t>
      </w:r>
      <w:r w:rsidRPr="00866DAF">
        <w:rPr>
          <w:sz w:val="18"/>
        </w:rPr>
        <w:t xml:space="preserve">, </w:t>
      </w:r>
      <w:r w:rsidRPr="00866DAF">
        <w:rPr>
          <w:rStyle w:val="string1"/>
          <w:sz w:val="18"/>
        </w:rPr>
        <w:t>'Botswana'</w:t>
      </w:r>
      <w:r w:rsidRPr="00866DAF">
        <w:rPr>
          <w:sz w:val="18"/>
        </w:rPr>
        <w:t>),</w:t>
      </w:r>
    </w:p>
    <w:p w14:paraId="520F0750" w14:textId="77777777" w:rsidR="007851C6" w:rsidRPr="00866DAF" w:rsidRDefault="007851C6">
      <w:pPr>
        <w:pStyle w:val="HTMLPreformatted"/>
        <w:divId w:val="585384335"/>
        <w:rPr>
          <w:sz w:val="18"/>
        </w:rPr>
      </w:pPr>
      <w:r w:rsidRPr="00866DAF">
        <w:rPr>
          <w:sz w:val="18"/>
        </w:rPr>
        <w:t>(</w:t>
      </w:r>
      <w:r w:rsidRPr="00866DAF">
        <w:rPr>
          <w:rStyle w:val="string1"/>
          <w:sz w:val="18"/>
        </w:rPr>
        <w:t>'BY'</w:t>
      </w:r>
      <w:r w:rsidRPr="00866DAF">
        <w:rPr>
          <w:sz w:val="18"/>
        </w:rPr>
        <w:t xml:space="preserve">, </w:t>
      </w:r>
      <w:r w:rsidRPr="00866DAF">
        <w:rPr>
          <w:rStyle w:val="string1"/>
          <w:sz w:val="18"/>
        </w:rPr>
        <w:t>'Belarus'</w:t>
      </w:r>
      <w:r w:rsidRPr="00866DAF">
        <w:rPr>
          <w:sz w:val="18"/>
        </w:rPr>
        <w:t>),</w:t>
      </w:r>
    </w:p>
    <w:p w14:paraId="2598753C" w14:textId="77777777" w:rsidR="007851C6" w:rsidRPr="00866DAF" w:rsidRDefault="007851C6">
      <w:pPr>
        <w:pStyle w:val="HTMLPreformatted"/>
        <w:divId w:val="585384335"/>
        <w:rPr>
          <w:sz w:val="18"/>
        </w:rPr>
      </w:pPr>
      <w:r w:rsidRPr="00866DAF">
        <w:rPr>
          <w:sz w:val="18"/>
        </w:rPr>
        <w:t>(</w:t>
      </w:r>
      <w:r w:rsidRPr="00866DAF">
        <w:rPr>
          <w:rStyle w:val="string1"/>
          <w:sz w:val="18"/>
        </w:rPr>
        <w:t>'BZ'</w:t>
      </w:r>
      <w:r w:rsidRPr="00866DAF">
        <w:rPr>
          <w:sz w:val="18"/>
        </w:rPr>
        <w:t xml:space="preserve">, </w:t>
      </w:r>
      <w:r w:rsidRPr="00866DAF">
        <w:rPr>
          <w:rStyle w:val="string1"/>
          <w:sz w:val="18"/>
        </w:rPr>
        <w:t>'Belize'</w:t>
      </w:r>
      <w:r w:rsidRPr="00866DAF">
        <w:rPr>
          <w:sz w:val="18"/>
        </w:rPr>
        <w:t>),</w:t>
      </w:r>
    </w:p>
    <w:p w14:paraId="64D64B39" w14:textId="77777777" w:rsidR="007851C6" w:rsidRPr="00866DAF" w:rsidRDefault="007851C6">
      <w:pPr>
        <w:pStyle w:val="HTMLPreformatted"/>
        <w:divId w:val="585384335"/>
        <w:rPr>
          <w:sz w:val="18"/>
        </w:rPr>
      </w:pPr>
      <w:r w:rsidRPr="00866DAF">
        <w:rPr>
          <w:sz w:val="18"/>
        </w:rPr>
        <w:t>(</w:t>
      </w:r>
      <w:r w:rsidRPr="00866DAF">
        <w:rPr>
          <w:rStyle w:val="string1"/>
          <w:sz w:val="18"/>
        </w:rPr>
        <w:t>'CA'</w:t>
      </w:r>
      <w:r w:rsidRPr="00866DAF">
        <w:rPr>
          <w:sz w:val="18"/>
        </w:rPr>
        <w:t xml:space="preserve">, </w:t>
      </w:r>
      <w:r w:rsidRPr="00866DAF">
        <w:rPr>
          <w:rStyle w:val="string1"/>
          <w:sz w:val="18"/>
        </w:rPr>
        <w:t>'Canada'</w:t>
      </w:r>
      <w:r w:rsidRPr="00866DAF">
        <w:rPr>
          <w:sz w:val="18"/>
        </w:rPr>
        <w:t>),</w:t>
      </w:r>
    </w:p>
    <w:p w14:paraId="0C10AE0A" w14:textId="77777777" w:rsidR="007851C6" w:rsidRPr="00866DAF" w:rsidRDefault="007851C6">
      <w:pPr>
        <w:pStyle w:val="HTMLPreformatted"/>
        <w:divId w:val="585384335"/>
        <w:rPr>
          <w:sz w:val="18"/>
        </w:rPr>
      </w:pPr>
      <w:r w:rsidRPr="00866DAF">
        <w:rPr>
          <w:sz w:val="18"/>
        </w:rPr>
        <w:t>(</w:t>
      </w:r>
      <w:r w:rsidRPr="00866DAF">
        <w:rPr>
          <w:rStyle w:val="string1"/>
          <w:sz w:val="18"/>
        </w:rPr>
        <w:t>'CC'</w:t>
      </w:r>
      <w:r w:rsidRPr="00866DAF">
        <w:rPr>
          <w:sz w:val="18"/>
        </w:rPr>
        <w:t xml:space="preserve">, </w:t>
      </w:r>
      <w:r w:rsidRPr="00866DAF">
        <w:rPr>
          <w:rStyle w:val="string1"/>
          <w:sz w:val="18"/>
        </w:rPr>
        <w:t>'Cocos (Keeling) Islands'</w:t>
      </w:r>
      <w:r w:rsidRPr="00866DAF">
        <w:rPr>
          <w:sz w:val="18"/>
        </w:rPr>
        <w:t>),</w:t>
      </w:r>
    </w:p>
    <w:p w14:paraId="76F1716C" w14:textId="77777777" w:rsidR="007851C6" w:rsidRPr="00866DAF" w:rsidRDefault="007851C6">
      <w:pPr>
        <w:pStyle w:val="HTMLPreformatted"/>
        <w:divId w:val="585384335"/>
        <w:rPr>
          <w:sz w:val="18"/>
        </w:rPr>
      </w:pPr>
      <w:r w:rsidRPr="00866DAF">
        <w:rPr>
          <w:sz w:val="18"/>
        </w:rPr>
        <w:t>(</w:t>
      </w:r>
      <w:r w:rsidRPr="00866DAF">
        <w:rPr>
          <w:rStyle w:val="string1"/>
          <w:sz w:val="18"/>
        </w:rPr>
        <w:t>'CD'</w:t>
      </w:r>
      <w:r w:rsidRPr="00866DAF">
        <w:rPr>
          <w:sz w:val="18"/>
        </w:rPr>
        <w:t xml:space="preserve">, </w:t>
      </w:r>
      <w:r w:rsidRPr="00866DAF">
        <w:rPr>
          <w:rStyle w:val="string1"/>
          <w:sz w:val="18"/>
        </w:rPr>
        <w:t>'Congo, the Democratic Republic of the'</w:t>
      </w:r>
      <w:r w:rsidRPr="00866DAF">
        <w:rPr>
          <w:sz w:val="18"/>
        </w:rPr>
        <w:t>),</w:t>
      </w:r>
    </w:p>
    <w:p w14:paraId="27993A7E" w14:textId="77777777" w:rsidR="007851C6" w:rsidRPr="00866DAF" w:rsidRDefault="007851C6">
      <w:pPr>
        <w:pStyle w:val="HTMLPreformatted"/>
        <w:divId w:val="585384335"/>
        <w:rPr>
          <w:sz w:val="18"/>
        </w:rPr>
      </w:pPr>
      <w:r w:rsidRPr="00866DAF">
        <w:rPr>
          <w:sz w:val="18"/>
        </w:rPr>
        <w:t>(</w:t>
      </w:r>
      <w:r w:rsidRPr="00866DAF">
        <w:rPr>
          <w:rStyle w:val="string1"/>
          <w:sz w:val="18"/>
        </w:rPr>
        <w:t>'CF'</w:t>
      </w:r>
      <w:r w:rsidRPr="00866DAF">
        <w:rPr>
          <w:sz w:val="18"/>
        </w:rPr>
        <w:t xml:space="preserve">, </w:t>
      </w:r>
      <w:r w:rsidRPr="00866DAF">
        <w:rPr>
          <w:rStyle w:val="string1"/>
          <w:sz w:val="18"/>
        </w:rPr>
        <w:t>'Central African Republic'</w:t>
      </w:r>
      <w:r w:rsidRPr="00866DAF">
        <w:rPr>
          <w:sz w:val="18"/>
        </w:rPr>
        <w:t>),</w:t>
      </w:r>
    </w:p>
    <w:p w14:paraId="3C65A9CC" w14:textId="77777777" w:rsidR="007851C6" w:rsidRPr="00866DAF" w:rsidRDefault="007851C6">
      <w:pPr>
        <w:pStyle w:val="HTMLPreformatted"/>
        <w:divId w:val="585384335"/>
        <w:rPr>
          <w:sz w:val="18"/>
        </w:rPr>
      </w:pPr>
      <w:r w:rsidRPr="00866DAF">
        <w:rPr>
          <w:sz w:val="18"/>
        </w:rPr>
        <w:t>(</w:t>
      </w:r>
      <w:r w:rsidRPr="00866DAF">
        <w:rPr>
          <w:rStyle w:val="string1"/>
          <w:sz w:val="18"/>
        </w:rPr>
        <w:t>'CG'</w:t>
      </w:r>
      <w:r w:rsidRPr="00866DAF">
        <w:rPr>
          <w:sz w:val="18"/>
        </w:rPr>
        <w:t xml:space="preserve">, </w:t>
      </w:r>
      <w:r w:rsidRPr="00866DAF">
        <w:rPr>
          <w:rStyle w:val="string1"/>
          <w:sz w:val="18"/>
        </w:rPr>
        <w:t>'Congo'</w:t>
      </w:r>
      <w:r w:rsidRPr="00866DAF">
        <w:rPr>
          <w:sz w:val="18"/>
        </w:rPr>
        <w:t>),</w:t>
      </w:r>
    </w:p>
    <w:p w14:paraId="232FCF87" w14:textId="77777777" w:rsidR="007851C6" w:rsidRPr="00866DAF" w:rsidRDefault="007851C6">
      <w:pPr>
        <w:pStyle w:val="HTMLPreformatted"/>
        <w:divId w:val="585384335"/>
        <w:rPr>
          <w:sz w:val="18"/>
        </w:rPr>
      </w:pPr>
      <w:r w:rsidRPr="00866DAF">
        <w:rPr>
          <w:sz w:val="18"/>
        </w:rPr>
        <w:t>(</w:t>
      </w:r>
      <w:r w:rsidRPr="00866DAF">
        <w:rPr>
          <w:rStyle w:val="string1"/>
          <w:sz w:val="18"/>
        </w:rPr>
        <w:t>'CH'</w:t>
      </w:r>
      <w:r w:rsidRPr="00866DAF">
        <w:rPr>
          <w:sz w:val="18"/>
        </w:rPr>
        <w:t xml:space="preserve">, </w:t>
      </w:r>
      <w:r w:rsidRPr="00866DAF">
        <w:rPr>
          <w:rStyle w:val="string1"/>
          <w:sz w:val="18"/>
        </w:rPr>
        <w:t>'Switzerland'</w:t>
      </w:r>
      <w:r w:rsidRPr="00866DAF">
        <w:rPr>
          <w:sz w:val="18"/>
        </w:rPr>
        <w:t>),</w:t>
      </w:r>
    </w:p>
    <w:p w14:paraId="7C392E67" w14:textId="77777777" w:rsidR="007851C6" w:rsidRPr="00866DAF" w:rsidRDefault="007851C6">
      <w:pPr>
        <w:pStyle w:val="HTMLPreformatted"/>
        <w:divId w:val="585384335"/>
        <w:rPr>
          <w:sz w:val="18"/>
        </w:rPr>
      </w:pPr>
      <w:r w:rsidRPr="00866DAF">
        <w:rPr>
          <w:sz w:val="18"/>
        </w:rPr>
        <w:t>(</w:t>
      </w:r>
      <w:r w:rsidRPr="00866DAF">
        <w:rPr>
          <w:rStyle w:val="string1"/>
          <w:sz w:val="18"/>
        </w:rPr>
        <w:t>'CI'</w:t>
      </w:r>
      <w:r w:rsidRPr="00866DAF">
        <w:rPr>
          <w:sz w:val="18"/>
        </w:rPr>
        <w:t xml:space="preserve">, </w:t>
      </w:r>
      <w:r w:rsidRPr="00866DAF">
        <w:rPr>
          <w:rStyle w:val="string1"/>
          <w:sz w:val="18"/>
        </w:rPr>
        <w:t>'Côte d''Ivoire'</w:t>
      </w:r>
      <w:r w:rsidRPr="00866DAF">
        <w:rPr>
          <w:sz w:val="18"/>
        </w:rPr>
        <w:t>),</w:t>
      </w:r>
    </w:p>
    <w:p w14:paraId="38B626BF" w14:textId="77777777" w:rsidR="007851C6" w:rsidRPr="00866DAF" w:rsidRDefault="007851C6">
      <w:pPr>
        <w:pStyle w:val="HTMLPreformatted"/>
        <w:divId w:val="585384335"/>
        <w:rPr>
          <w:sz w:val="18"/>
        </w:rPr>
      </w:pPr>
      <w:r w:rsidRPr="00866DAF">
        <w:rPr>
          <w:sz w:val="18"/>
        </w:rPr>
        <w:t>(</w:t>
      </w:r>
      <w:r w:rsidRPr="00866DAF">
        <w:rPr>
          <w:rStyle w:val="string1"/>
          <w:sz w:val="18"/>
        </w:rPr>
        <w:t>'CK'</w:t>
      </w:r>
      <w:r w:rsidRPr="00866DAF">
        <w:rPr>
          <w:sz w:val="18"/>
        </w:rPr>
        <w:t xml:space="preserve">, </w:t>
      </w:r>
      <w:r w:rsidRPr="00866DAF">
        <w:rPr>
          <w:rStyle w:val="string1"/>
          <w:sz w:val="18"/>
        </w:rPr>
        <w:t>'Cook Islands'</w:t>
      </w:r>
      <w:r w:rsidRPr="00866DAF">
        <w:rPr>
          <w:sz w:val="18"/>
        </w:rPr>
        <w:t>),</w:t>
      </w:r>
    </w:p>
    <w:p w14:paraId="3EF9347E" w14:textId="77777777" w:rsidR="007851C6" w:rsidRPr="00866DAF" w:rsidRDefault="007851C6">
      <w:pPr>
        <w:pStyle w:val="HTMLPreformatted"/>
        <w:divId w:val="585384335"/>
        <w:rPr>
          <w:sz w:val="18"/>
        </w:rPr>
      </w:pPr>
      <w:r w:rsidRPr="00866DAF">
        <w:rPr>
          <w:sz w:val="18"/>
        </w:rPr>
        <w:t>(</w:t>
      </w:r>
      <w:r w:rsidRPr="00866DAF">
        <w:rPr>
          <w:rStyle w:val="string1"/>
          <w:sz w:val="18"/>
        </w:rPr>
        <w:t>'CL'</w:t>
      </w:r>
      <w:r w:rsidRPr="00866DAF">
        <w:rPr>
          <w:sz w:val="18"/>
        </w:rPr>
        <w:t xml:space="preserve">, </w:t>
      </w:r>
      <w:r w:rsidRPr="00866DAF">
        <w:rPr>
          <w:rStyle w:val="string1"/>
          <w:sz w:val="18"/>
        </w:rPr>
        <w:t>'Chile'</w:t>
      </w:r>
      <w:r w:rsidRPr="00866DAF">
        <w:rPr>
          <w:sz w:val="18"/>
        </w:rPr>
        <w:t>),</w:t>
      </w:r>
    </w:p>
    <w:p w14:paraId="795FAE12" w14:textId="77777777" w:rsidR="007851C6" w:rsidRPr="00866DAF" w:rsidRDefault="007851C6">
      <w:pPr>
        <w:pStyle w:val="HTMLPreformatted"/>
        <w:divId w:val="585384335"/>
        <w:rPr>
          <w:sz w:val="18"/>
        </w:rPr>
      </w:pPr>
      <w:r w:rsidRPr="00866DAF">
        <w:rPr>
          <w:sz w:val="18"/>
        </w:rPr>
        <w:t>(</w:t>
      </w:r>
      <w:r w:rsidRPr="00866DAF">
        <w:rPr>
          <w:rStyle w:val="string1"/>
          <w:sz w:val="18"/>
        </w:rPr>
        <w:t>'CM'</w:t>
      </w:r>
      <w:r w:rsidRPr="00866DAF">
        <w:rPr>
          <w:sz w:val="18"/>
        </w:rPr>
        <w:t xml:space="preserve">, </w:t>
      </w:r>
      <w:r w:rsidRPr="00866DAF">
        <w:rPr>
          <w:rStyle w:val="string1"/>
          <w:sz w:val="18"/>
        </w:rPr>
        <w:t>'Cameroon'</w:t>
      </w:r>
      <w:r w:rsidRPr="00866DAF">
        <w:rPr>
          <w:sz w:val="18"/>
        </w:rPr>
        <w:t>),</w:t>
      </w:r>
    </w:p>
    <w:p w14:paraId="66A5E2BF" w14:textId="77777777" w:rsidR="007851C6" w:rsidRPr="00866DAF" w:rsidRDefault="007851C6">
      <w:pPr>
        <w:pStyle w:val="HTMLPreformatted"/>
        <w:divId w:val="585384335"/>
        <w:rPr>
          <w:sz w:val="18"/>
        </w:rPr>
      </w:pPr>
      <w:r w:rsidRPr="00866DAF">
        <w:rPr>
          <w:sz w:val="18"/>
        </w:rPr>
        <w:t>(</w:t>
      </w:r>
      <w:r w:rsidRPr="00866DAF">
        <w:rPr>
          <w:rStyle w:val="string1"/>
          <w:sz w:val="18"/>
        </w:rPr>
        <w:t>'CN'</w:t>
      </w:r>
      <w:r w:rsidRPr="00866DAF">
        <w:rPr>
          <w:sz w:val="18"/>
        </w:rPr>
        <w:t xml:space="preserve">, </w:t>
      </w:r>
      <w:r w:rsidRPr="00866DAF">
        <w:rPr>
          <w:rStyle w:val="string1"/>
          <w:sz w:val="18"/>
        </w:rPr>
        <w:t>'China'</w:t>
      </w:r>
      <w:r w:rsidRPr="00866DAF">
        <w:rPr>
          <w:sz w:val="18"/>
        </w:rPr>
        <w:t>),</w:t>
      </w:r>
    </w:p>
    <w:p w14:paraId="04F89D1F" w14:textId="77777777" w:rsidR="007851C6" w:rsidRPr="00866DAF" w:rsidRDefault="007851C6">
      <w:pPr>
        <w:pStyle w:val="HTMLPreformatted"/>
        <w:divId w:val="585384335"/>
        <w:rPr>
          <w:sz w:val="18"/>
        </w:rPr>
      </w:pPr>
      <w:r w:rsidRPr="00866DAF">
        <w:rPr>
          <w:sz w:val="18"/>
        </w:rPr>
        <w:t>(</w:t>
      </w:r>
      <w:r w:rsidRPr="00866DAF">
        <w:rPr>
          <w:rStyle w:val="string1"/>
          <w:sz w:val="18"/>
        </w:rPr>
        <w:t>'CO'</w:t>
      </w:r>
      <w:r w:rsidRPr="00866DAF">
        <w:rPr>
          <w:sz w:val="18"/>
        </w:rPr>
        <w:t xml:space="preserve">, </w:t>
      </w:r>
      <w:r w:rsidRPr="00866DAF">
        <w:rPr>
          <w:rStyle w:val="string1"/>
          <w:sz w:val="18"/>
        </w:rPr>
        <w:t>'Colombia'</w:t>
      </w:r>
      <w:r w:rsidRPr="00866DAF">
        <w:rPr>
          <w:sz w:val="18"/>
        </w:rPr>
        <w:t>),</w:t>
      </w:r>
    </w:p>
    <w:p w14:paraId="50B058AC" w14:textId="77777777" w:rsidR="007851C6" w:rsidRPr="00866DAF" w:rsidRDefault="007851C6">
      <w:pPr>
        <w:pStyle w:val="HTMLPreformatted"/>
        <w:divId w:val="585384335"/>
        <w:rPr>
          <w:sz w:val="18"/>
        </w:rPr>
      </w:pPr>
      <w:r w:rsidRPr="00866DAF">
        <w:rPr>
          <w:sz w:val="18"/>
        </w:rPr>
        <w:t>(</w:t>
      </w:r>
      <w:r w:rsidRPr="00866DAF">
        <w:rPr>
          <w:rStyle w:val="string1"/>
          <w:sz w:val="18"/>
        </w:rPr>
        <w:t>'CR'</w:t>
      </w:r>
      <w:r w:rsidRPr="00866DAF">
        <w:rPr>
          <w:sz w:val="18"/>
        </w:rPr>
        <w:t xml:space="preserve">, </w:t>
      </w:r>
      <w:r w:rsidRPr="00866DAF">
        <w:rPr>
          <w:rStyle w:val="string1"/>
          <w:sz w:val="18"/>
        </w:rPr>
        <w:t>'Costa Rica'</w:t>
      </w:r>
      <w:r w:rsidRPr="00866DAF">
        <w:rPr>
          <w:sz w:val="18"/>
        </w:rPr>
        <w:t>),</w:t>
      </w:r>
    </w:p>
    <w:p w14:paraId="184690FC" w14:textId="77777777" w:rsidR="007851C6" w:rsidRPr="00866DAF" w:rsidRDefault="007851C6">
      <w:pPr>
        <w:pStyle w:val="HTMLPreformatted"/>
        <w:divId w:val="585384335"/>
        <w:rPr>
          <w:sz w:val="18"/>
        </w:rPr>
      </w:pPr>
      <w:r w:rsidRPr="00866DAF">
        <w:rPr>
          <w:sz w:val="18"/>
        </w:rPr>
        <w:t>(</w:t>
      </w:r>
      <w:r w:rsidRPr="00866DAF">
        <w:rPr>
          <w:rStyle w:val="string1"/>
          <w:sz w:val="18"/>
        </w:rPr>
        <w:t>'CU'</w:t>
      </w:r>
      <w:r w:rsidRPr="00866DAF">
        <w:rPr>
          <w:sz w:val="18"/>
        </w:rPr>
        <w:t xml:space="preserve">, </w:t>
      </w:r>
      <w:r w:rsidRPr="00866DAF">
        <w:rPr>
          <w:rStyle w:val="string1"/>
          <w:sz w:val="18"/>
        </w:rPr>
        <w:t>'Cuba'</w:t>
      </w:r>
      <w:r w:rsidRPr="00866DAF">
        <w:rPr>
          <w:sz w:val="18"/>
        </w:rPr>
        <w:t>),</w:t>
      </w:r>
    </w:p>
    <w:p w14:paraId="6634C67F" w14:textId="77777777" w:rsidR="007851C6" w:rsidRPr="00866DAF" w:rsidRDefault="007851C6">
      <w:pPr>
        <w:pStyle w:val="HTMLPreformatted"/>
        <w:divId w:val="585384335"/>
        <w:rPr>
          <w:sz w:val="18"/>
        </w:rPr>
      </w:pPr>
      <w:r w:rsidRPr="00866DAF">
        <w:rPr>
          <w:sz w:val="18"/>
        </w:rPr>
        <w:t>(</w:t>
      </w:r>
      <w:r w:rsidRPr="00866DAF">
        <w:rPr>
          <w:rStyle w:val="string1"/>
          <w:sz w:val="18"/>
        </w:rPr>
        <w:t>'CV'</w:t>
      </w:r>
      <w:r w:rsidRPr="00866DAF">
        <w:rPr>
          <w:sz w:val="18"/>
        </w:rPr>
        <w:t xml:space="preserve">, </w:t>
      </w:r>
      <w:r w:rsidRPr="00866DAF">
        <w:rPr>
          <w:rStyle w:val="string1"/>
          <w:sz w:val="18"/>
        </w:rPr>
        <w:t>'Cabo Verde'</w:t>
      </w:r>
      <w:r w:rsidRPr="00866DAF">
        <w:rPr>
          <w:sz w:val="18"/>
        </w:rPr>
        <w:t>),</w:t>
      </w:r>
    </w:p>
    <w:p w14:paraId="11AFE3C3" w14:textId="77777777" w:rsidR="007851C6" w:rsidRPr="00866DAF" w:rsidRDefault="007851C6">
      <w:pPr>
        <w:pStyle w:val="HTMLPreformatted"/>
        <w:divId w:val="585384335"/>
        <w:rPr>
          <w:sz w:val="18"/>
        </w:rPr>
      </w:pPr>
      <w:r w:rsidRPr="00866DAF">
        <w:rPr>
          <w:sz w:val="18"/>
        </w:rPr>
        <w:t>(</w:t>
      </w:r>
      <w:r w:rsidRPr="00866DAF">
        <w:rPr>
          <w:rStyle w:val="string1"/>
          <w:sz w:val="18"/>
        </w:rPr>
        <w:t>'CW'</w:t>
      </w:r>
      <w:r w:rsidRPr="00866DAF">
        <w:rPr>
          <w:sz w:val="18"/>
        </w:rPr>
        <w:t xml:space="preserve">, </w:t>
      </w:r>
      <w:r w:rsidRPr="00866DAF">
        <w:rPr>
          <w:rStyle w:val="string1"/>
          <w:sz w:val="18"/>
        </w:rPr>
        <w:t>'Curaçao'</w:t>
      </w:r>
      <w:r w:rsidRPr="00866DAF">
        <w:rPr>
          <w:sz w:val="18"/>
        </w:rPr>
        <w:t>),</w:t>
      </w:r>
    </w:p>
    <w:p w14:paraId="23C1595A" w14:textId="77777777" w:rsidR="007851C6" w:rsidRPr="00866DAF" w:rsidRDefault="007851C6">
      <w:pPr>
        <w:pStyle w:val="HTMLPreformatted"/>
        <w:divId w:val="585384335"/>
        <w:rPr>
          <w:sz w:val="18"/>
        </w:rPr>
      </w:pPr>
      <w:r w:rsidRPr="00866DAF">
        <w:rPr>
          <w:sz w:val="18"/>
        </w:rPr>
        <w:t>(</w:t>
      </w:r>
      <w:r w:rsidRPr="00866DAF">
        <w:rPr>
          <w:rStyle w:val="string1"/>
          <w:sz w:val="18"/>
        </w:rPr>
        <w:t>'CX'</w:t>
      </w:r>
      <w:r w:rsidRPr="00866DAF">
        <w:rPr>
          <w:sz w:val="18"/>
        </w:rPr>
        <w:t xml:space="preserve">, </w:t>
      </w:r>
      <w:r w:rsidRPr="00866DAF">
        <w:rPr>
          <w:rStyle w:val="string1"/>
          <w:sz w:val="18"/>
        </w:rPr>
        <w:t>'Christmas Island'</w:t>
      </w:r>
      <w:r w:rsidRPr="00866DAF">
        <w:rPr>
          <w:sz w:val="18"/>
        </w:rPr>
        <w:t>),</w:t>
      </w:r>
    </w:p>
    <w:p w14:paraId="4B8D9D4C" w14:textId="77777777" w:rsidR="007851C6" w:rsidRPr="00866DAF" w:rsidRDefault="007851C6">
      <w:pPr>
        <w:pStyle w:val="HTMLPreformatted"/>
        <w:divId w:val="585384335"/>
        <w:rPr>
          <w:sz w:val="18"/>
        </w:rPr>
      </w:pPr>
      <w:r w:rsidRPr="00866DAF">
        <w:rPr>
          <w:sz w:val="18"/>
        </w:rPr>
        <w:t>(</w:t>
      </w:r>
      <w:r w:rsidRPr="00866DAF">
        <w:rPr>
          <w:rStyle w:val="string1"/>
          <w:sz w:val="18"/>
        </w:rPr>
        <w:t>'CY'</w:t>
      </w:r>
      <w:r w:rsidRPr="00866DAF">
        <w:rPr>
          <w:sz w:val="18"/>
        </w:rPr>
        <w:t xml:space="preserve">, </w:t>
      </w:r>
      <w:r w:rsidRPr="00866DAF">
        <w:rPr>
          <w:rStyle w:val="string1"/>
          <w:sz w:val="18"/>
        </w:rPr>
        <w:t>'Cyprus'</w:t>
      </w:r>
      <w:r w:rsidRPr="00866DAF">
        <w:rPr>
          <w:sz w:val="18"/>
        </w:rPr>
        <w:t>),</w:t>
      </w:r>
    </w:p>
    <w:p w14:paraId="12D85104" w14:textId="77777777" w:rsidR="007851C6" w:rsidRPr="00866DAF" w:rsidRDefault="007851C6">
      <w:pPr>
        <w:pStyle w:val="HTMLPreformatted"/>
        <w:divId w:val="585384335"/>
        <w:rPr>
          <w:sz w:val="18"/>
        </w:rPr>
      </w:pPr>
      <w:r w:rsidRPr="00866DAF">
        <w:rPr>
          <w:sz w:val="18"/>
        </w:rPr>
        <w:t>(</w:t>
      </w:r>
      <w:r w:rsidRPr="00866DAF">
        <w:rPr>
          <w:rStyle w:val="string1"/>
          <w:sz w:val="18"/>
        </w:rPr>
        <w:t>'CZ'</w:t>
      </w:r>
      <w:r w:rsidRPr="00866DAF">
        <w:rPr>
          <w:sz w:val="18"/>
        </w:rPr>
        <w:t xml:space="preserve">, </w:t>
      </w:r>
      <w:r w:rsidRPr="00866DAF">
        <w:rPr>
          <w:rStyle w:val="string1"/>
          <w:sz w:val="18"/>
        </w:rPr>
        <w:t>'Czech Republic'</w:t>
      </w:r>
      <w:r w:rsidRPr="00866DAF">
        <w:rPr>
          <w:sz w:val="18"/>
        </w:rPr>
        <w:t>),</w:t>
      </w:r>
    </w:p>
    <w:p w14:paraId="0FA8C938" w14:textId="77777777" w:rsidR="007851C6" w:rsidRPr="00866DAF" w:rsidRDefault="007851C6">
      <w:pPr>
        <w:pStyle w:val="HTMLPreformatted"/>
        <w:divId w:val="585384335"/>
        <w:rPr>
          <w:sz w:val="18"/>
        </w:rPr>
      </w:pPr>
      <w:r w:rsidRPr="00866DAF">
        <w:rPr>
          <w:sz w:val="18"/>
        </w:rPr>
        <w:t>(</w:t>
      </w:r>
      <w:r w:rsidRPr="00866DAF">
        <w:rPr>
          <w:rStyle w:val="string1"/>
          <w:sz w:val="18"/>
        </w:rPr>
        <w:t>'DE'</w:t>
      </w:r>
      <w:r w:rsidRPr="00866DAF">
        <w:rPr>
          <w:sz w:val="18"/>
        </w:rPr>
        <w:t xml:space="preserve">, </w:t>
      </w:r>
      <w:r w:rsidRPr="00866DAF">
        <w:rPr>
          <w:rStyle w:val="string1"/>
          <w:sz w:val="18"/>
        </w:rPr>
        <w:t>'Germany'</w:t>
      </w:r>
      <w:r w:rsidRPr="00866DAF">
        <w:rPr>
          <w:sz w:val="18"/>
        </w:rPr>
        <w:t>),</w:t>
      </w:r>
    </w:p>
    <w:p w14:paraId="593C16C0" w14:textId="77777777" w:rsidR="007851C6" w:rsidRPr="00866DAF" w:rsidRDefault="007851C6">
      <w:pPr>
        <w:pStyle w:val="HTMLPreformatted"/>
        <w:divId w:val="585384335"/>
        <w:rPr>
          <w:sz w:val="18"/>
        </w:rPr>
      </w:pPr>
      <w:r w:rsidRPr="00866DAF">
        <w:rPr>
          <w:sz w:val="18"/>
        </w:rPr>
        <w:t>(</w:t>
      </w:r>
      <w:r w:rsidRPr="00866DAF">
        <w:rPr>
          <w:rStyle w:val="string1"/>
          <w:sz w:val="18"/>
        </w:rPr>
        <w:t>'DJ'</w:t>
      </w:r>
      <w:r w:rsidRPr="00866DAF">
        <w:rPr>
          <w:sz w:val="18"/>
        </w:rPr>
        <w:t xml:space="preserve">, </w:t>
      </w:r>
      <w:r w:rsidRPr="00866DAF">
        <w:rPr>
          <w:rStyle w:val="string1"/>
          <w:sz w:val="18"/>
        </w:rPr>
        <w:t>'Djibouti'</w:t>
      </w:r>
      <w:r w:rsidRPr="00866DAF">
        <w:rPr>
          <w:sz w:val="18"/>
        </w:rPr>
        <w:t>),</w:t>
      </w:r>
    </w:p>
    <w:p w14:paraId="7141A06F" w14:textId="77777777" w:rsidR="007851C6" w:rsidRPr="00866DAF" w:rsidRDefault="007851C6">
      <w:pPr>
        <w:pStyle w:val="HTMLPreformatted"/>
        <w:divId w:val="585384335"/>
        <w:rPr>
          <w:sz w:val="18"/>
        </w:rPr>
      </w:pPr>
      <w:r w:rsidRPr="00866DAF">
        <w:rPr>
          <w:sz w:val="18"/>
        </w:rPr>
        <w:t>(</w:t>
      </w:r>
      <w:r w:rsidRPr="00866DAF">
        <w:rPr>
          <w:rStyle w:val="string1"/>
          <w:sz w:val="18"/>
        </w:rPr>
        <w:t>'DK'</w:t>
      </w:r>
      <w:r w:rsidRPr="00866DAF">
        <w:rPr>
          <w:sz w:val="18"/>
        </w:rPr>
        <w:t xml:space="preserve">, </w:t>
      </w:r>
      <w:r w:rsidRPr="00866DAF">
        <w:rPr>
          <w:rStyle w:val="string1"/>
          <w:sz w:val="18"/>
        </w:rPr>
        <w:t>'Denmark'</w:t>
      </w:r>
      <w:r w:rsidRPr="00866DAF">
        <w:rPr>
          <w:sz w:val="18"/>
        </w:rPr>
        <w:t>),</w:t>
      </w:r>
    </w:p>
    <w:p w14:paraId="7DB4B69C" w14:textId="77777777" w:rsidR="007851C6" w:rsidRPr="00866DAF" w:rsidRDefault="007851C6">
      <w:pPr>
        <w:pStyle w:val="HTMLPreformatted"/>
        <w:divId w:val="585384335"/>
        <w:rPr>
          <w:sz w:val="18"/>
        </w:rPr>
      </w:pPr>
      <w:r w:rsidRPr="00866DAF">
        <w:rPr>
          <w:sz w:val="18"/>
        </w:rPr>
        <w:t>(</w:t>
      </w:r>
      <w:r w:rsidRPr="00866DAF">
        <w:rPr>
          <w:rStyle w:val="string1"/>
          <w:sz w:val="18"/>
        </w:rPr>
        <w:t>'DM'</w:t>
      </w:r>
      <w:r w:rsidRPr="00866DAF">
        <w:rPr>
          <w:sz w:val="18"/>
        </w:rPr>
        <w:t xml:space="preserve">, </w:t>
      </w:r>
      <w:r w:rsidRPr="00866DAF">
        <w:rPr>
          <w:rStyle w:val="string1"/>
          <w:sz w:val="18"/>
        </w:rPr>
        <w:t>'Dominica'</w:t>
      </w:r>
      <w:r w:rsidRPr="00866DAF">
        <w:rPr>
          <w:sz w:val="18"/>
        </w:rPr>
        <w:t>),</w:t>
      </w:r>
    </w:p>
    <w:p w14:paraId="18CE7B48" w14:textId="77777777" w:rsidR="007851C6" w:rsidRPr="00866DAF" w:rsidRDefault="007851C6">
      <w:pPr>
        <w:pStyle w:val="HTMLPreformatted"/>
        <w:divId w:val="585384335"/>
        <w:rPr>
          <w:sz w:val="18"/>
        </w:rPr>
      </w:pPr>
      <w:r w:rsidRPr="00866DAF">
        <w:rPr>
          <w:sz w:val="18"/>
        </w:rPr>
        <w:t>(</w:t>
      </w:r>
      <w:r w:rsidRPr="00866DAF">
        <w:rPr>
          <w:rStyle w:val="string1"/>
          <w:sz w:val="18"/>
        </w:rPr>
        <w:t>'DO'</w:t>
      </w:r>
      <w:r w:rsidRPr="00866DAF">
        <w:rPr>
          <w:sz w:val="18"/>
        </w:rPr>
        <w:t xml:space="preserve">, </w:t>
      </w:r>
      <w:r w:rsidRPr="00866DAF">
        <w:rPr>
          <w:rStyle w:val="string1"/>
          <w:sz w:val="18"/>
        </w:rPr>
        <w:t>'Dominican Republic'</w:t>
      </w:r>
      <w:r w:rsidRPr="00866DAF">
        <w:rPr>
          <w:sz w:val="18"/>
        </w:rPr>
        <w:t>),</w:t>
      </w:r>
    </w:p>
    <w:p w14:paraId="445C2F54" w14:textId="77777777" w:rsidR="007851C6" w:rsidRPr="00866DAF" w:rsidRDefault="007851C6">
      <w:pPr>
        <w:pStyle w:val="HTMLPreformatted"/>
        <w:divId w:val="585384335"/>
        <w:rPr>
          <w:sz w:val="18"/>
        </w:rPr>
      </w:pPr>
      <w:r w:rsidRPr="00866DAF">
        <w:rPr>
          <w:sz w:val="18"/>
        </w:rPr>
        <w:t>(</w:t>
      </w:r>
      <w:r w:rsidRPr="00866DAF">
        <w:rPr>
          <w:rStyle w:val="string1"/>
          <w:sz w:val="18"/>
        </w:rPr>
        <w:t>'DZ'</w:t>
      </w:r>
      <w:r w:rsidRPr="00866DAF">
        <w:rPr>
          <w:sz w:val="18"/>
        </w:rPr>
        <w:t xml:space="preserve">, </w:t>
      </w:r>
      <w:r w:rsidRPr="00866DAF">
        <w:rPr>
          <w:rStyle w:val="string1"/>
          <w:sz w:val="18"/>
        </w:rPr>
        <w:t>'Algeria'</w:t>
      </w:r>
      <w:r w:rsidRPr="00866DAF">
        <w:rPr>
          <w:sz w:val="18"/>
        </w:rPr>
        <w:t>),</w:t>
      </w:r>
    </w:p>
    <w:p w14:paraId="1F908FDF" w14:textId="77777777" w:rsidR="007851C6" w:rsidRPr="00866DAF" w:rsidRDefault="007851C6">
      <w:pPr>
        <w:pStyle w:val="HTMLPreformatted"/>
        <w:divId w:val="585384335"/>
        <w:rPr>
          <w:sz w:val="18"/>
        </w:rPr>
      </w:pPr>
      <w:r w:rsidRPr="00866DAF">
        <w:rPr>
          <w:sz w:val="18"/>
        </w:rPr>
        <w:t>(</w:t>
      </w:r>
      <w:r w:rsidRPr="00866DAF">
        <w:rPr>
          <w:rStyle w:val="string1"/>
          <w:sz w:val="18"/>
        </w:rPr>
        <w:t>'EC'</w:t>
      </w:r>
      <w:r w:rsidRPr="00866DAF">
        <w:rPr>
          <w:sz w:val="18"/>
        </w:rPr>
        <w:t xml:space="preserve">, </w:t>
      </w:r>
      <w:r w:rsidRPr="00866DAF">
        <w:rPr>
          <w:rStyle w:val="string1"/>
          <w:sz w:val="18"/>
        </w:rPr>
        <w:t>'Ecuador'</w:t>
      </w:r>
      <w:r w:rsidRPr="00866DAF">
        <w:rPr>
          <w:sz w:val="18"/>
        </w:rPr>
        <w:t>),</w:t>
      </w:r>
    </w:p>
    <w:p w14:paraId="07EC1623" w14:textId="77777777" w:rsidR="007851C6" w:rsidRPr="00866DAF" w:rsidRDefault="007851C6">
      <w:pPr>
        <w:pStyle w:val="HTMLPreformatted"/>
        <w:divId w:val="585384335"/>
        <w:rPr>
          <w:sz w:val="18"/>
        </w:rPr>
      </w:pPr>
      <w:r w:rsidRPr="00866DAF">
        <w:rPr>
          <w:sz w:val="18"/>
        </w:rPr>
        <w:t>(</w:t>
      </w:r>
      <w:r w:rsidRPr="00866DAF">
        <w:rPr>
          <w:rStyle w:val="string1"/>
          <w:sz w:val="18"/>
        </w:rPr>
        <w:t>'EE'</w:t>
      </w:r>
      <w:r w:rsidRPr="00866DAF">
        <w:rPr>
          <w:sz w:val="18"/>
        </w:rPr>
        <w:t xml:space="preserve">, </w:t>
      </w:r>
      <w:r w:rsidRPr="00866DAF">
        <w:rPr>
          <w:rStyle w:val="string1"/>
          <w:sz w:val="18"/>
        </w:rPr>
        <w:t>'Estonia'</w:t>
      </w:r>
      <w:r w:rsidRPr="00866DAF">
        <w:rPr>
          <w:sz w:val="18"/>
        </w:rPr>
        <w:t>),</w:t>
      </w:r>
    </w:p>
    <w:p w14:paraId="0719F211" w14:textId="77777777" w:rsidR="007851C6" w:rsidRPr="00866DAF" w:rsidRDefault="007851C6">
      <w:pPr>
        <w:pStyle w:val="HTMLPreformatted"/>
        <w:divId w:val="585384335"/>
        <w:rPr>
          <w:sz w:val="18"/>
        </w:rPr>
      </w:pPr>
      <w:r w:rsidRPr="00866DAF">
        <w:rPr>
          <w:sz w:val="18"/>
        </w:rPr>
        <w:t>(</w:t>
      </w:r>
      <w:r w:rsidRPr="00866DAF">
        <w:rPr>
          <w:rStyle w:val="string1"/>
          <w:sz w:val="18"/>
        </w:rPr>
        <w:t>'EG'</w:t>
      </w:r>
      <w:r w:rsidRPr="00866DAF">
        <w:rPr>
          <w:sz w:val="18"/>
        </w:rPr>
        <w:t xml:space="preserve">, </w:t>
      </w:r>
      <w:r w:rsidRPr="00866DAF">
        <w:rPr>
          <w:rStyle w:val="string1"/>
          <w:sz w:val="18"/>
        </w:rPr>
        <w:t>'Egypt'</w:t>
      </w:r>
      <w:r w:rsidRPr="00866DAF">
        <w:rPr>
          <w:sz w:val="18"/>
        </w:rPr>
        <w:t>),</w:t>
      </w:r>
    </w:p>
    <w:p w14:paraId="0968363E" w14:textId="77777777" w:rsidR="007851C6" w:rsidRPr="00866DAF" w:rsidRDefault="007851C6">
      <w:pPr>
        <w:pStyle w:val="HTMLPreformatted"/>
        <w:divId w:val="585384335"/>
        <w:rPr>
          <w:sz w:val="18"/>
        </w:rPr>
      </w:pPr>
      <w:r w:rsidRPr="00866DAF">
        <w:rPr>
          <w:sz w:val="18"/>
        </w:rPr>
        <w:t>(</w:t>
      </w:r>
      <w:r w:rsidRPr="00866DAF">
        <w:rPr>
          <w:rStyle w:val="string1"/>
          <w:sz w:val="18"/>
        </w:rPr>
        <w:t>'EH'</w:t>
      </w:r>
      <w:r w:rsidRPr="00866DAF">
        <w:rPr>
          <w:sz w:val="18"/>
        </w:rPr>
        <w:t xml:space="preserve">, </w:t>
      </w:r>
      <w:r w:rsidRPr="00866DAF">
        <w:rPr>
          <w:rStyle w:val="string1"/>
          <w:sz w:val="18"/>
        </w:rPr>
        <w:t>'Western Sahara'</w:t>
      </w:r>
      <w:r w:rsidRPr="00866DAF">
        <w:rPr>
          <w:sz w:val="18"/>
        </w:rPr>
        <w:t>),</w:t>
      </w:r>
    </w:p>
    <w:p w14:paraId="7DF5A79C" w14:textId="77777777" w:rsidR="007851C6" w:rsidRPr="00866DAF" w:rsidRDefault="007851C6">
      <w:pPr>
        <w:pStyle w:val="HTMLPreformatted"/>
        <w:divId w:val="585384335"/>
        <w:rPr>
          <w:sz w:val="18"/>
        </w:rPr>
      </w:pPr>
      <w:r w:rsidRPr="00866DAF">
        <w:rPr>
          <w:sz w:val="18"/>
        </w:rPr>
        <w:t>(</w:t>
      </w:r>
      <w:r w:rsidRPr="00866DAF">
        <w:rPr>
          <w:rStyle w:val="string1"/>
          <w:sz w:val="18"/>
        </w:rPr>
        <w:t>'ER'</w:t>
      </w:r>
      <w:r w:rsidRPr="00866DAF">
        <w:rPr>
          <w:sz w:val="18"/>
        </w:rPr>
        <w:t xml:space="preserve">, </w:t>
      </w:r>
      <w:r w:rsidRPr="00866DAF">
        <w:rPr>
          <w:rStyle w:val="string1"/>
          <w:sz w:val="18"/>
        </w:rPr>
        <w:t>'Eritrea'</w:t>
      </w:r>
      <w:r w:rsidRPr="00866DAF">
        <w:rPr>
          <w:sz w:val="18"/>
        </w:rPr>
        <w:t>),</w:t>
      </w:r>
    </w:p>
    <w:p w14:paraId="542C09A0" w14:textId="77777777" w:rsidR="007851C6" w:rsidRPr="00866DAF" w:rsidRDefault="007851C6">
      <w:pPr>
        <w:pStyle w:val="HTMLPreformatted"/>
        <w:divId w:val="585384335"/>
        <w:rPr>
          <w:sz w:val="18"/>
        </w:rPr>
      </w:pPr>
      <w:r w:rsidRPr="00866DAF">
        <w:rPr>
          <w:sz w:val="18"/>
        </w:rPr>
        <w:t>(</w:t>
      </w:r>
      <w:r w:rsidRPr="00866DAF">
        <w:rPr>
          <w:rStyle w:val="string1"/>
          <w:sz w:val="18"/>
        </w:rPr>
        <w:t>'ES'</w:t>
      </w:r>
      <w:r w:rsidRPr="00866DAF">
        <w:rPr>
          <w:sz w:val="18"/>
        </w:rPr>
        <w:t xml:space="preserve">, </w:t>
      </w:r>
      <w:r w:rsidRPr="00866DAF">
        <w:rPr>
          <w:rStyle w:val="string1"/>
          <w:sz w:val="18"/>
        </w:rPr>
        <w:t>'Spain'</w:t>
      </w:r>
      <w:r w:rsidRPr="00866DAF">
        <w:rPr>
          <w:sz w:val="18"/>
        </w:rPr>
        <w:t>),</w:t>
      </w:r>
    </w:p>
    <w:p w14:paraId="387A2601" w14:textId="77777777" w:rsidR="007851C6" w:rsidRPr="00866DAF" w:rsidRDefault="007851C6">
      <w:pPr>
        <w:pStyle w:val="HTMLPreformatted"/>
        <w:divId w:val="585384335"/>
        <w:rPr>
          <w:sz w:val="18"/>
        </w:rPr>
      </w:pPr>
      <w:r w:rsidRPr="00866DAF">
        <w:rPr>
          <w:sz w:val="18"/>
        </w:rPr>
        <w:t>(</w:t>
      </w:r>
      <w:r w:rsidRPr="00866DAF">
        <w:rPr>
          <w:rStyle w:val="string1"/>
          <w:sz w:val="18"/>
        </w:rPr>
        <w:t>'ET'</w:t>
      </w:r>
      <w:r w:rsidRPr="00866DAF">
        <w:rPr>
          <w:sz w:val="18"/>
        </w:rPr>
        <w:t xml:space="preserve">, </w:t>
      </w:r>
      <w:r w:rsidRPr="00866DAF">
        <w:rPr>
          <w:rStyle w:val="string1"/>
          <w:sz w:val="18"/>
        </w:rPr>
        <w:t>'Ethiopia'</w:t>
      </w:r>
      <w:r w:rsidRPr="00866DAF">
        <w:rPr>
          <w:sz w:val="18"/>
        </w:rPr>
        <w:t>),</w:t>
      </w:r>
    </w:p>
    <w:p w14:paraId="4110B6E6" w14:textId="77777777" w:rsidR="007851C6" w:rsidRPr="00866DAF" w:rsidRDefault="007851C6">
      <w:pPr>
        <w:pStyle w:val="HTMLPreformatted"/>
        <w:divId w:val="585384335"/>
        <w:rPr>
          <w:sz w:val="18"/>
        </w:rPr>
      </w:pPr>
      <w:r w:rsidRPr="00866DAF">
        <w:rPr>
          <w:sz w:val="18"/>
        </w:rPr>
        <w:t>(</w:t>
      </w:r>
      <w:r w:rsidRPr="00866DAF">
        <w:rPr>
          <w:rStyle w:val="string1"/>
          <w:sz w:val="18"/>
        </w:rPr>
        <w:t>'FI'</w:t>
      </w:r>
      <w:r w:rsidRPr="00866DAF">
        <w:rPr>
          <w:sz w:val="18"/>
        </w:rPr>
        <w:t xml:space="preserve">, </w:t>
      </w:r>
      <w:r w:rsidRPr="00866DAF">
        <w:rPr>
          <w:rStyle w:val="string1"/>
          <w:sz w:val="18"/>
        </w:rPr>
        <w:t>'Finland'</w:t>
      </w:r>
      <w:r w:rsidRPr="00866DAF">
        <w:rPr>
          <w:sz w:val="18"/>
        </w:rPr>
        <w:t>),</w:t>
      </w:r>
    </w:p>
    <w:p w14:paraId="39457AC9" w14:textId="77777777" w:rsidR="007851C6" w:rsidRPr="00866DAF" w:rsidRDefault="007851C6">
      <w:pPr>
        <w:pStyle w:val="HTMLPreformatted"/>
        <w:divId w:val="585384335"/>
        <w:rPr>
          <w:sz w:val="18"/>
        </w:rPr>
      </w:pPr>
      <w:r w:rsidRPr="00866DAF">
        <w:rPr>
          <w:sz w:val="18"/>
        </w:rPr>
        <w:t>(</w:t>
      </w:r>
      <w:r w:rsidRPr="00866DAF">
        <w:rPr>
          <w:rStyle w:val="string1"/>
          <w:sz w:val="18"/>
        </w:rPr>
        <w:t>'FJ'</w:t>
      </w:r>
      <w:r w:rsidRPr="00866DAF">
        <w:rPr>
          <w:sz w:val="18"/>
        </w:rPr>
        <w:t xml:space="preserve">, </w:t>
      </w:r>
      <w:r w:rsidRPr="00866DAF">
        <w:rPr>
          <w:rStyle w:val="string1"/>
          <w:sz w:val="18"/>
        </w:rPr>
        <w:t>'Fiji'</w:t>
      </w:r>
      <w:r w:rsidRPr="00866DAF">
        <w:rPr>
          <w:sz w:val="18"/>
        </w:rPr>
        <w:t>),</w:t>
      </w:r>
    </w:p>
    <w:p w14:paraId="398433B5" w14:textId="77777777" w:rsidR="007851C6" w:rsidRPr="00866DAF" w:rsidRDefault="007851C6">
      <w:pPr>
        <w:pStyle w:val="HTMLPreformatted"/>
        <w:divId w:val="585384335"/>
        <w:rPr>
          <w:sz w:val="18"/>
        </w:rPr>
      </w:pPr>
      <w:r w:rsidRPr="00866DAF">
        <w:rPr>
          <w:sz w:val="18"/>
        </w:rPr>
        <w:t>(</w:t>
      </w:r>
      <w:r w:rsidRPr="00866DAF">
        <w:rPr>
          <w:rStyle w:val="string1"/>
          <w:sz w:val="18"/>
        </w:rPr>
        <w:t>'FK'</w:t>
      </w:r>
      <w:r w:rsidRPr="00866DAF">
        <w:rPr>
          <w:sz w:val="18"/>
        </w:rPr>
        <w:t xml:space="preserve">, </w:t>
      </w:r>
      <w:r w:rsidRPr="00866DAF">
        <w:rPr>
          <w:rStyle w:val="string1"/>
          <w:sz w:val="18"/>
        </w:rPr>
        <w:t>'Falkland Islands (Malvinas)'</w:t>
      </w:r>
      <w:r w:rsidRPr="00866DAF">
        <w:rPr>
          <w:sz w:val="18"/>
        </w:rPr>
        <w:t>),</w:t>
      </w:r>
    </w:p>
    <w:p w14:paraId="1FC0738F" w14:textId="77777777" w:rsidR="007851C6" w:rsidRPr="00866DAF" w:rsidRDefault="007851C6">
      <w:pPr>
        <w:pStyle w:val="HTMLPreformatted"/>
        <w:divId w:val="585384335"/>
        <w:rPr>
          <w:sz w:val="18"/>
        </w:rPr>
      </w:pPr>
      <w:r w:rsidRPr="00866DAF">
        <w:rPr>
          <w:sz w:val="18"/>
        </w:rPr>
        <w:t>(</w:t>
      </w:r>
      <w:r w:rsidRPr="00866DAF">
        <w:rPr>
          <w:rStyle w:val="string1"/>
          <w:sz w:val="18"/>
        </w:rPr>
        <w:t>'FM'</w:t>
      </w:r>
      <w:r w:rsidRPr="00866DAF">
        <w:rPr>
          <w:sz w:val="18"/>
        </w:rPr>
        <w:t xml:space="preserve">, </w:t>
      </w:r>
      <w:r w:rsidRPr="00866DAF">
        <w:rPr>
          <w:rStyle w:val="string1"/>
          <w:sz w:val="18"/>
        </w:rPr>
        <w:t>'Micronesia, Federated States of'</w:t>
      </w:r>
      <w:r w:rsidRPr="00866DAF">
        <w:rPr>
          <w:sz w:val="18"/>
        </w:rPr>
        <w:t>),</w:t>
      </w:r>
    </w:p>
    <w:p w14:paraId="351DEF65" w14:textId="77777777" w:rsidR="007851C6" w:rsidRPr="00866DAF" w:rsidRDefault="007851C6">
      <w:pPr>
        <w:pStyle w:val="HTMLPreformatted"/>
        <w:divId w:val="585384335"/>
        <w:rPr>
          <w:sz w:val="18"/>
        </w:rPr>
      </w:pPr>
      <w:r w:rsidRPr="00866DAF">
        <w:rPr>
          <w:sz w:val="18"/>
        </w:rPr>
        <w:t>(</w:t>
      </w:r>
      <w:r w:rsidRPr="00866DAF">
        <w:rPr>
          <w:rStyle w:val="string1"/>
          <w:sz w:val="18"/>
        </w:rPr>
        <w:t>'FO'</w:t>
      </w:r>
      <w:r w:rsidRPr="00866DAF">
        <w:rPr>
          <w:sz w:val="18"/>
        </w:rPr>
        <w:t xml:space="preserve">, </w:t>
      </w:r>
      <w:r w:rsidRPr="00866DAF">
        <w:rPr>
          <w:rStyle w:val="string1"/>
          <w:sz w:val="18"/>
        </w:rPr>
        <w:t>'Faroe Islands'</w:t>
      </w:r>
      <w:r w:rsidRPr="00866DAF">
        <w:rPr>
          <w:sz w:val="18"/>
        </w:rPr>
        <w:t>),</w:t>
      </w:r>
    </w:p>
    <w:p w14:paraId="5875C33E" w14:textId="77777777" w:rsidR="007851C6" w:rsidRPr="00866DAF" w:rsidRDefault="007851C6">
      <w:pPr>
        <w:pStyle w:val="HTMLPreformatted"/>
        <w:divId w:val="585384335"/>
        <w:rPr>
          <w:sz w:val="18"/>
        </w:rPr>
      </w:pPr>
      <w:r w:rsidRPr="00866DAF">
        <w:rPr>
          <w:sz w:val="18"/>
        </w:rPr>
        <w:t>(</w:t>
      </w:r>
      <w:r w:rsidRPr="00866DAF">
        <w:rPr>
          <w:rStyle w:val="string1"/>
          <w:sz w:val="18"/>
        </w:rPr>
        <w:t>'FR'</w:t>
      </w:r>
      <w:r w:rsidRPr="00866DAF">
        <w:rPr>
          <w:sz w:val="18"/>
        </w:rPr>
        <w:t xml:space="preserve">, </w:t>
      </w:r>
      <w:r w:rsidRPr="00866DAF">
        <w:rPr>
          <w:rStyle w:val="string1"/>
          <w:sz w:val="18"/>
        </w:rPr>
        <w:t>'France'</w:t>
      </w:r>
      <w:r w:rsidRPr="00866DAF">
        <w:rPr>
          <w:sz w:val="18"/>
        </w:rPr>
        <w:t>),</w:t>
      </w:r>
    </w:p>
    <w:p w14:paraId="38CFFB4A" w14:textId="77777777" w:rsidR="007851C6" w:rsidRPr="00866DAF" w:rsidRDefault="007851C6">
      <w:pPr>
        <w:pStyle w:val="HTMLPreformatted"/>
        <w:divId w:val="585384335"/>
        <w:rPr>
          <w:sz w:val="18"/>
        </w:rPr>
      </w:pPr>
      <w:r w:rsidRPr="00866DAF">
        <w:rPr>
          <w:sz w:val="18"/>
        </w:rPr>
        <w:t>(</w:t>
      </w:r>
      <w:r w:rsidRPr="00866DAF">
        <w:rPr>
          <w:rStyle w:val="string1"/>
          <w:sz w:val="18"/>
        </w:rPr>
        <w:t>'GA'</w:t>
      </w:r>
      <w:r w:rsidRPr="00866DAF">
        <w:rPr>
          <w:sz w:val="18"/>
        </w:rPr>
        <w:t xml:space="preserve">, </w:t>
      </w:r>
      <w:r w:rsidRPr="00866DAF">
        <w:rPr>
          <w:rStyle w:val="string1"/>
          <w:sz w:val="18"/>
        </w:rPr>
        <w:t>'Gabon'</w:t>
      </w:r>
      <w:r w:rsidRPr="00866DAF">
        <w:rPr>
          <w:sz w:val="18"/>
        </w:rPr>
        <w:t>),</w:t>
      </w:r>
    </w:p>
    <w:p w14:paraId="1DE81097" w14:textId="77777777" w:rsidR="007851C6" w:rsidRPr="00866DAF" w:rsidRDefault="007851C6">
      <w:pPr>
        <w:pStyle w:val="HTMLPreformatted"/>
        <w:divId w:val="585384335"/>
        <w:rPr>
          <w:sz w:val="18"/>
        </w:rPr>
      </w:pPr>
      <w:r w:rsidRPr="00866DAF">
        <w:rPr>
          <w:sz w:val="18"/>
        </w:rPr>
        <w:t>(</w:t>
      </w:r>
      <w:r w:rsidRPr="00866DAF">
        <w:rPr>
          <w:rStyle w:val="string1"/>
          <w:sz w:val="18"/>
        </w:rPr>
        <w:t>'GB'</w:t>
      </w:r>
      <w:r w:rsidRPr="00866DAF">
        <w:rPr>
          <w:sz w:val="18"/>
        </w:rPr>
        <w:t xml:space="preserve">, </w:t>
      </w:r>
      <w:r w:rsidRPr="00866DAF">
        <w:rPr>
          <w:rStyle w:val="string1"/>
          <w:sz w:val="18"/>
        </w:rPr>
        <w:t>'United Kingdom'</w:t>
      </w:r>
      <w:r w:rsidRPr="00866DAF">
        <w:rPr>
          <w:sz w:val="18"/>
        </w:rPr>
        <w:t>),</w:t>
      </w:r>
    </w:p>
    <w:p w14:paraId="6AD12800" w14:textId="77777777" w:rsidR="007851C6" w:rsidRPr="00866DAF" w:rsidRDefault="007851C6">
      <w:pPr>
        <w:pStyle w:val="HTMLPreformatted"/>
        <w:divId w:val="585384335"/>
        <w:rPr>
          <w:sz w:val="18"/>
        </w:rPr>
      </w:pPr>
      <w:r w:rsidRPr="00866DAF">
        <w:rPr>
          <w:sz w:val="18"/>
        </w:rPr>
        <w:t>(</w:t>
      </w:r>
      <w:r w:rsidRPr="00866DAF">
        <w:rPr>
          <w:rStyle w:val="string1"/>
          <w:sz w:val="18"/>
        </w:rPr>
        <w:t>'GD'</w:t>
      </w:r>
      <w:r w:rsidRPr="00866DAF">
        <w:rPr>
          <w:sz w:val="18"/>
        </w:rPr>
        <w:t xml:space="preserve">, </w:t>
      </w:r>
      <w:r w:rsidRPr="00866DAF">
        <w:rPr>
          <w:rStyle w:val="string1"/>
          <w:sz w:val="18"/>
        </w:rPr>
        <w:t>'Grenada'</w:t>
      </w:r>
      <w:r w:rsidRPr="00866DAF">
        <w:rPr>
          <w:sz w:val="18"/>
        </w:rPr>
        <w:t>),</w:t>
      </w:r>
    </w:p>
    <w:p w14:paraId="74F87C36" w14:textId="77777777" w:rsidR="007851C6" w:rsidRPr="00866DAF" w:rsidRDefault="007851C6">
      <w:pPr>
        <w:pStyle w:val="HTMLPreformatted"/>
        <w:divId w:val="585384335"/>
        <w:rPr>
          <w:sz w:val="18"/>
        </w:rPr>
      </w:pPr>
      <w:r w:rsidRPr="00866DAF">
        <w:rPr>
          <w:sz w:val="18"/>
        </w:rPr>
        <w:t>(</w:t>
      </w:r>
      <w:r w:rsidRPr="00866DAF">
        <w:rPr>
          <w:rStyle w:val="string1"/>
          <w:sz w:val="18"/>
        </w:rPr>
        <w:t>'GE'</w:t>
      </w:r>
      <w:r w:rsidRPr="00866DAF">
        <w:rPr>
          <w:sz w:val="18"/>
        </w:rPr>
        <w:t xml:space="preserve">, </w:t>
      </w:r>
      <w:r w:rsidRPr="00866DAF">
        <w:rPr>
          <w:rStyle w:val="string1"/>
          <w:sz w:val="18"/>
        </w:rPr>
        <w:t>'Georgia'</w:t>
      </w:r>
      <w:r w:rsidRPr="00866DAF">
        <w:rPr>
          <w:sz w:val="18"/>
        </w:rPr>
        <w:t>),</w:t>
      </w:r>
    </w:p>
    <w:p w14:paraId="7BC21954" w14:textId="77777777" w:rsidR="007851C6" w:rsidRPr="00866DAF" w:rsidRDefault="007851C6">
      <w:pPr>
        <w:pStyle w:val="HTMLPreformatted"/>
        <w:divId w:val="585384335"/>
        <w:rPr>
          <w:sz w:val="18"/>
        </w:rPr>
      </w:pPr>
      <w:r w:rsidRPr="00866DAF">
        <w:rPr>
          <w:sz w:val="18"/>
        </w:rPr>
        <w:t>(</w:t>
      </w:r>
      <w:r w:rsidRPr="00866DAF">
        <w:rPr>
          <w:rStyle w:val="string1"/>
          <w:sz w:val="18"/>
        </w:rPr>
        <w:t>'GF'</w:t>
      </w:r>
      <w:r w:rsidRPr="00866DAF">
        <w:rPr>
          <w:sz w:val="18"/>
        </w:rPr>
        <w:t xml:space="preserve">, </w:t>
      </w:r>
      <w:r w:rsidRPr="00866DAF">
        <w:rPr>
          <w:rStyle w:val="string1"/>
          <w:sz w:val="18"/>
        </w:rPr>
        <w:t>'French Guiana'</w:t>
      </w:r>
      <w:r w:rsidRPr="00866DAF">
        <w:rPr>
          <w:sz w:val="18"/>
        </w:rPr>
        <w:t>),</w:t>
      </w:r>
    </w:p>
    <w:p w14:paraId="60529324" w14:textId="77777777" w:rsidR="007851C6" w:rsidRPr="00866DAF" w:rsidRDefault="007851C6">
      <w:pPr>
        <w:pStyle w:val="HTMLPreformatted"/>
        <w:divId w:val="585384335"/>
        <w:rPr>
          <w:sz w:val="18"/>
        </w:rPr>
      </w:pPr>
      <w:r w:rsidRPr="00866DAF">
        <w:rPr>
          <w:sz w:val="18"/>
        </w:rPr>
        <w:t>(</w:t>
      </w:r>
      <w:r w:rsidRPr="00866DAF">
        <w:rPr>
          <w:rStyle w:val="string1"/>
          <w:sz w:val="18"/>
        </w:rPr>
        <w:t>'GG'</w:t>
      </w:r>
      <w:r w:rsidRPr="00866DAF">
        <w:rPr>
          <w:sz w:val="18"/>
        </w:rPr>
        <w:t xml:space="preserve">, </w:t>
      </w:r>
      <w:r w:rsidRPr="00866DAF">
        <w:rPr>
          <w:rStyle w:val="string1"/>
          <w:sz w:val="18"/>
        </w:rPr>
        <w:t>'Guernsey'</w:t>
      </w:r>
      <w:r w:rsidRPr="00866DAF">
        <w:rPr>
          <w:sz w:val="18"/>
        </w:rPr>
        <w:t>),</w:t>
      </w:r>
    </w:p>
    <w:p w14:paraId="5AE3AE02" w14:textId="77777777" w:rsidR="007851C6" w:rsidRPr="00866DAF" w:rsidRDefault="007851C6">
      <w:pPr>
        <w:pStyle w:val="HTMLPreformatted"/>
        <w:divId w:val="585384335"/>
        <w:rPr>
          <w:sz w:val="18"/>
        </w:rPr>
      </w:pPr>
      <w:r w:rsidRPr="00866DAF">
        <w:rPr>
          <w:sz w:val="18"/>
        </w:rPr>
        <w:t>(</w:t>
      </w:r>
      <w:r w:rsidRPr="00866DAF">
        <w:rPr>
          <w:rStyle w:val="string1"/>
          <w:sz w:val="18"/>
        </w:rPr>
        <w:t>'GH'</w:t>
      </w:r>
      <w:r w:rsidRPr="00866DAF">
        <w:rPr>
          <w:sz w:val="18"/>
        </w:rPr>
        <w:t xml:space="preserve">, </w:t>
      </w:r>
      <w:r w:rsidRPr="00866DAF">
        <w:rPr>
          <w:rStyle w:val="string1"/>
          <w:sz w:val="18"/>
        </w:rPr>
        <w:t>'Ghana'</w:t>
      </w:r>
      <w:r w:rsidRPr="00866DAF">
        <w:rPr>
          <w:sz w:val="18"/>
        </w:rPr>
        <w:t>),</w:t>
      </w:r>
    </w:p>
    <w:p w14:paraId="6B976C13" w14:textId="77777777" w:rsidR="007851C6" w:rsidRPr="00866DAF" w:rsidRDefault="007851C6">
      <w:pPr>
        <w:pStyle w:val="HTMLPreformatted"/>
        <w:divId w:val="585384335"/>
        <w:rPr>
          <w:sz w:val="18"/>
        </w:rPr>
      </w:pPr>
      <w:r w:rsidRPr="00866DAF">
        <w:rPr>
          <w:sz w:val="18"/>
        </w:rPr>
        <w:t>(</w:t>
      </w:r>
      <w:r w:rsidRPr="00866DAF">
        <w:rPr>
          <w:rStyle w:val="string1"/>
          <w:sz w:val="18"/>
        </w:rPr>
        <w:t>'GI'</w:t>
      </w:r>
      <w:r w:rsidRPr="00866DAF">
        <w:rPr>
          <w:sz w:val="18"/>
        </w:rPr>
        <w:t xml:space="preserve">, </w:t>
      </w:r>
      <w:r w:rsidRPr="00866DAF">
        <w:rPr>
          <w:rStyle w:val="string1"/>
          <w:sz w:val="18"/>
        </w:rPr>
        <w:t>'Gibraltar'</w:t>
      </w:r>
      <w:r w:rsidRPr="00866DAF">
        <w:rPr>
          <w:sz w:val="18"/>
        </w:rPr>
        <w:t>),</w:t>
      </w:r>
    </w:p>
    <w:p w14:paraId="2B19FD94" w14:textId="77777777" w:rsidR="007851C6" w:rsidRPr="00866DAF" w:rsidRDefault="007851C6">
      <w:pPr>
        <w:pStyle w:val="HTMLPreformatted"/>
        <w:divId w:val="585384335"/>
        <w:rPr>
          <w:sz w:val="18"/>
        </w:rPr>
      </w:pPr>
      <w:r w:rsidRPr="00866DAF">
        <w:rPr>
          <w:sz w:val="18"/>
        </w:rPr>
        <w:t>(</w:t>
      </w:r>
      <w:r w:rsidRPr="00866DAF">
        <w:rPr>
          <w:rStyle w:val="string1"/>
          <w:sz w:val="18"/>
        </w:rPr>
        <w:t>'GL'</w:t>
      </w:r>
      <w:r w:rsidRPr="00866DAF">
        <w:rPr>
          <w:sz w:val="18"/>
        </w:rPr>
        <w:t xml:space="preserve">, </w:t>
      </w:r>
      <w:r w:rsidRPr="00866DAF">
        <w:rPr>
          <w:rStyle w:val="string1"/>
          <w:sz w:val="18"/>
        </w:rPr>
        <w:t>'Greenland'</w:t>
      </w:r>
      <w:r w:rsidRPr="00866DAF">
        <w:rPr>
          <w:sz w:val="18"/>
        </w:rPr>
        <w:t>),</w:t>
      </w:r>
    </w:p>
    <w:p w14:paraId="1F21E72A" w14:textId="77777777" w:rsidR="007851C6" w:rsidRPr="00866DAF" w:rsidRDefault="007851C6">
      <w:pPr>
        <w:pStyle w:val="HTMLPreformatted"/>
        <w:divId w:val="585384335"/>
        <w:rPr>
          <w:sz w:val="18"/>
        </w:rPr>
      </w:pPr>
      <w:r w:rsidRPr="00866DAF">
        <w:rPr>
          <w:sz w:val="18"/>
        </w:rPr>
        <w:t>(</w:t>
      </w:r>
      <w:r w:rsidRPr="00866DAF">
        <w:rPr>
          <w:rStyle w:val="string1"/>
          <w:sz w:val="18"/>
        </w:rPr>
        <w:t>'GM'</w:t>
      </w:r>
      <w:r w:rsidRPr="00866DAF">
        <w:rPr>
          <w:sz w:val="18"/>
        </w:rPr>
        <w:t xml:space="preserve">, </w:t>
      </w:r>
      <w:r w:rsidRPr="00866DAF">
        <w:rPr>
          <w:rStyle w:val="string1"/>
          <w:sz w:val="18"/>
        </w:rPr>
        <w:t>'Gambia'</w:t>
      </w:r>
      <w:r w:rsidRPr="00866DAF">
        <w:rPr>
          <w:sz w:val="18"/>
        </w:rPr>
        <w:t>),</w:t>
      </w:r>
    </w:p>
    <w:p w14:paraId="72AE0C46" w14:textId="77777777" w:rsidR="007851C6" w:rsidRPr="00866DAF" w:rsidRDefault="007851C6">
      <w:pPr>
        <w:pStyle w:val="HTMLPreformatted"/>
        <w:divId w:val="585384335"/>
        <w:rPr>
          <w:sz w:val="18"/>
        </w:rPr>
      </w:pPr>
      <w:r w:rsidRPr="00866DAF">
        <w:rPr>
          <w:sz w:val="18"/>
        </w:rPr>
        <w:t>(</w:t>
      </w:r>
      <w:r w:rsidRPr="00866DAF">
        <w:rPr>
          <w:rStyle w:val="string1"/>
          <w:sz w:val="18"/>
        </w:rPr>
        <w:t>'GN'</w:t>
      </w:r>
      <w:r w:rsidRPr="00866DAF">
        <w:rPr>
          <w:sz w:val="18"/>
        </w:rPr>
        <w:t xml:space="preserve">, </w:t>
      </w:r>
      <w:r w:rsidRPr="00866DAF">
        <w:rPr>
          <w:rStyle w:val="string1"/>
          <w:sz w:val="18"/>
        </w:rPr>
        <w:t>'Guinea'</w:t>
      </w:r>
      <w:r w:rsidRPr="00866DAF">
        <w:rPr>
          <w:sz w:val="18"/>
        </w:rPr>
        <w:t>),</w:t>
      </w:r>
    </w:p>
    <w:p w14:paraId="1A19C75A" w14:textId="77777777" w:rsidR="007851C6" w:rsidRPr="00866DAF" w:rsidRDefault="007851C6">
      <w:pPr>
        <w:pStyle w:val="HTMLPreformatted"/>
        <w:divId w:val="585384335"/>
        <w:rPr>
          <w:sz w:val="18"/>
        </w:rPr>
      </w:pPr>
      <w:r w:rsidRPr="00866DAF">
        <w:rPr>
          <w:sz w:val="18"/>
        </w:rPr>
        <w:t>(</w:t>
      </w:r>
      <w:r w:rsidRPr="00866DAF">
        <w:rPr>
          <w:rStyle w:val="string1"/>
          <w:sz w:val="18"/>
        </w:rPr>
        <w:t>'GP'</w:t>
      </w:r>
      <w:r w:rsidRPr="00866DAF">
        <w:rPr>
          <w:sz w:val="18"/>
        </w:rPr>
        <w:t xml:space="preserve">, </w:t>
      </w:r>
      <w:r w:rsidRPr="00866DAF">
        <w:rPr>
          <w:rStyle w:val="string1"/>
          <w:sz w:val="18"/>
        </w:rPr>
        <w:t>'Guadeloupe'</w:t>
      </w:r>
      <w:r w:rsidRPr="00866DAF">
        <w:rPr>
          <w:sz w:val="18"/>
        </w:rPr>
        <w:t>),</w:t>
      </w:r>
    </w:p>
    <w:p w14:paraId="6A018D27" w14:textId="77777777" w:rsidR="007851C6" w:rsidRPr="00866DAF" w:rsidRDefault="007851C6">
      <w:pPr>
        <w:pStyle w:val="HTMLPreformatted"/>
        <w:divId w:val="585384335"/>
        <w:rPr>
          <w:sz w:val="18"/>
        </w:rPr>
      </w:pPr>
      <w:r w:rsidRPr="00866DAF">
        <w:rPr>
          <w:sz w:val="18"/>
        </w:rPr>
        <w:t>(</w:t>
      </w:r>
      <w:r w:rsidRPr="00866DAF">
        <w:rPr>
          <w:rStyle w:val="string1"/>
          <w:sz w:val="18"/>
        </w:rPr>
        <w:t>'GQ'</w:t>
      </w:r>
      <w:r w:rsidRPr="00866DAF">
        <w:rPr>
          <w:sz w:val="18"/>
        </w:rPr>
        <w:t xml:space="preserve">, </w:t>
      </w:r>
      <w:r w:rsidRPr="00866DAF">
        <w:rPr>
          <w:rStyle w:val="string1"/>
          <w:sz w:val="18"/>
        </w:rPr>
        <w:t>'Equatorial Guinea'</w:t>
      </w:r>
      <w:r w:rsidRPr="00866DAF">
        <w:rPr>
          <w:sz w:val="18"/>
        </w:rPr>
        <w:t>),</w:t>
      </w:r>
    </w:p>
    <w:p w14:paraId="5890F99E" w14:textId="77777777" w:rsidR="007851C6" w:rsidRPr="00866DAF" w:rsidRDefault="007851C6">
      <w:pPr>
        <w:pStyle w:val="HTMLPreformatted"/>
        <w:divId w:val="585384335"/>
        <w:rPr>
          <w:sz w:val="18"/>
        </w:rPr>
      </w:pPr>
      <w:r w:rsidRPr="00866DAF">
        <w:rPr>
          <w:sz w:val="18"/>
        </w:rPr>
        <w:t>(</w:t>
      </w:r>
      <w:r w:rsidRPr="00866DAF">
        <w:rPr>
          <w:rStyle w:val="string1"/>
          <w:sz w:val="18"/>
        </w:rPr>
        <w:t>'GR'</w:t>
      </w:r>
      <w:r w:rsidRPr="00866DAF">
        <w:rPr>
          <w:sz w:val="18"/>
        </w:rPr>
        <w:t xml:space="preserve">, </w:t>
      </w:r>
      <w:r w:rsidRPr="00866DAF">
        <w:rPr>
          <w:rStyle w:val="string1"/>
          <w:sz w:val="18"/>
        </w:rPr>
        <w:t>'Greece'</w:t>
      </w:r>
      <w:r w:rsidRPr="00866DAF">
        <w:rPr>
          <w:sz w:val="18"/>
        </w:rPr>
        <w:t>),</w:t>
      </w:r>
    </w:p>
    <w:p w14:paraId="4CC5042E" w14:textId="77777777" w:rsidR="007851C6" w:rsidRPr="00866DAF" w:rsidRDefault="007851C6">
      <w:pPr>
        <w:pStyle w:val="HTMLPreformatted"/>
        <w:divId w:val="585384335"/>
        <w:rPr>
          <w:sz w:val="18"/>
        </w:rPr>
      </w:pPr>
      <w:r w:rsidRPr="00866DAF">
        <w:rPr>
          <w:sz w:val="18"/>
        </w:rPr>
        <w:t>(</w:t>
      </w:r>
      <w:r w:rsidRPr="00866DAF">
        <w:rPr>
          <w:rStyle w:val="string1"/>
          <w:sz w:val="18"/>
        </w:rPr>
        <w:t>'GS'</w:t>
      </w:r>
      <w:r w:rsidRPr="00866DAF">
        <w:rPr>
          <w:sz w:val="18"/>
        </w:rPr>
        <w:t xml:space="preserve">, </w:t>
      </w:r>
      <w:r w:rsidRPr="00866DAF">
        <w:rPr>
          <w:rStyle w:val="string1"/>
          <w:sz w:val="18"/>
        </w:rPr>
        <w:t>'South Georgia and the South Sandwich Islands'</w:t>
      </w:r>
      <w:r w:rsidRPr="00866DAF">
        <w:rPr>
          <w:sz w:val="18"/>
        </w:rPr>
        <w:t>),</w:t>
      </w:r>
    </w:p>
    <w:p w14:paraId="3D3E3420" w14:textId="77777777" w:rsidR="007851C6" w:rsidRPr="00866DAF" w:rsidRDefault="007851C6">
      <w:pPr>
        <w:pStyle w:val="HTMLPreformatted"/>
        <w:divId w:val="585384335"/>
        <w:rPr>
          <w:sz w:val="18"/>
        </w:rPr>
      </w:pPr>
      <w:r w:rsidRPr="00866DAF">
        <w:rPr>
          <w:sz w:val="18"/>
        </w:rPr>
        <w:t>(</w:t>
      </w:r>
      <w:r w:rsidRPr="00866DAF">
        <w:rPr>
          <w:rStyle w:val="string1"/>
          <w:sz w:val="18"/>
        </w:rPr>
        <w:t>'GT'</w:t>
      </w:r>
      <w:r w:rsidRPr="00866DAF">
        <w:rPr>
          <w:sz w:val="18"/>
        </w:rPr>
        <w:t xml:space="preserve">, </w:t>
      </w:r>
      <w:r w:rsidRPr="00866DAF">
        <w:rPr>
          <w:rStyle w:val="string1"/>
          <w:sz w:val="18"/>
        </w:rPr>
        <w:t>'Guatemala'</w:t>
      </w:r>
      <w:r w:rsidRPr="00866DAF">
        <w:rPr>
          <w:sz w:val="18"/>
        </w:rPr>
        <w:t>),</w:t>
      </w:r>
    </w:p>
    <w:p w14:paraId="16627A2E" w14:textId="77777777" w:rsidR="007851C6" w:rsidRPr="00866DAF" w:rsidRDefault="007851C6">
      <w:pPr>
        <w:pStyle w:val="HTMLPreformatted"/>
        <w:divId w:val="585384335"/>
        <w:rPr>
          <w:sz w:val="18"/>
        </w:rPr>
      </w:pPr>
      <w:r w:rsidRPr="00866DAF">
        <w:rPr>
          <w:sz w:val="18"/>
        </w:rPr>
        <w:t>(</w:t>
      </w:r>
      <w:r w:rsidRPr="00866DAF">
        <w:rPr>
          <w:rStyle w:val="string1"/>
          <w:sz w:val="18"/>
        </w:rPr>
        <w:t>'GU'</w:t>
      </w:r>
      <w:r w:rsidRPr="00866DAF">
        <w:rPr>
          <w:sz w:val="18"/>
        </w:rPr>
        <w:t xml:space="preserve">, </w:t>
      </w:r>
      <w:r w:rsidRPr="00866DAF">
        <w:rPr>
          <w:rStyle w:val="string1"/>
          <w:sz w:val="18"/>
        </w:rPr>
        <w:t>'Guam'</w:t>
      </w:r>
      <w:r w:rsidRPr="00866DAF">
        <w:rPr>
          <w:sz w:val="18"/>
        </w:rPr>
        <w:t>),</w:t>
      </w:r>
    </w:p>
    <w:p w14:paraId="5AF60649" w14:textId="77777777" w:rsidR="007851C6" w:rsidRPr="00866DAF" w:rsidRDefault="007851C6">
      <w:pPr>
        <w:pStyle w:val="HTMLPreformatted"/>
        <w:divId w:val="585384335"/>
        <w:rPr>
          <w:sz w:val="18"/>
        </w:rPr>
      </w:pPr>
      <w:r w:rsidRPr="00866DAF">
        <w:rPr>
          <w:sz w:val="18"/>
        </w:rPr>
        <w:t>(</w:t>
      </w:r>
      <w:r w:rsidRPr="00866DAF">
        <w:rPr>
          <w:rStyle w:val="string1"/>
          <w:sz w:val="18"/>
        </w:rPr>
        <w:t>'GW'</w:t>
      </w:r>
      <w:r w:rsidRPr="00866DAF">
        <w:rPr>
          <w:sz w:val="18"/>
        </w:rPr>
        <w:t xml:space="preserve">, </w:t>
      </w:r>
      <w:r w:rsidRPr="00866DAF">
        <w:rPr>
          <w:rStyle w:val="string1"/>
          <w:sz w:val="18"/>
        </w:rPr>
        <w:t>'Guinea-Bissau'</w:t>
      </w:r>
      <w:r w:rsidRPr="00866DAF">
        <w:rPr>
          <w:sz w:val="18"/>
        </w:rPr>
        <w:t>),</w:t>
      </w:r>
    </w:p>
    <w:p w14:paraId="2B5BF49D" w14:textId="77777777" w:rsidR="007851C6" w:rsidRPr="00866DAF" w:rsidRDefault="007851C6">
      <w:pPr>
        <w:pStyle w:val="HTMLPreformatted"/>
        <w:divId w:val="585384335"/>
        <w:rPr>
          <w:sz w:val="18"/>
        </w:rPr>
      </w:pPr>
      <w:r w:rsidRPr="00866DAF">
        <w:rPr>
          <w:sz w:val="18"/>
        </w:rPr>
        <w:t>(</w:t>
      </w:r>
      <w:r w:rsidRPr="00866DAF">
        <w:rPr>
          <w:rStyle w:val="string1"/>
          <w:sz w:val="18"/>
        </w:rPr>
        <w:t>'GY'</w:t>
      </w:r>
      <w:r w:rsidRPr="00866DAF">
        <w:rPr>
          <w:sz w:val="18"/>
        </w:rPr>
        <w:t xml:space="preserve">, </w:t>
      </w:r>
      <w:r w:rsidRPr="00866DAF">
        <w:rPr>
          <w:rStyle w:val="string1"/>
          <w:sz w:val="18"/>
        </w:rPr>
        <w:t>'Guyana'</w:t>
      </w:r>
      <w:r w:rsidRPr="00866DAF">
        <w:rPr>
          <w:sz w:val="18"/>
        </w:rPr>
        <w:t>),</w:t>
      </w:r>
    </w:p>
    <w:p w14:paraId="01C3F990" w14:textId="77777777" w:rsidR="007851C6" w:rsidRPr="00866DAF" w:rsidRDefault="007851C6">
      <w:pPr>
        <w:pStyle w:val="HTMLPreformatted"/>
        <w:divId w:val="585384335"/>
        <w:rPr>
          <w:sz w:val="18"/>
        </w:rPr>
      </w:pPr>
      <w:r w:rsidRPr="00866DAF">
        <w:rPr>
          <w:sz w:val="18"/>
        </w:rPr>
        <w:t>(</w:t>
      </w:r>
      <w:r w:rsidRPr="00866DAF">
        <w:rPr>
          <w:rStyle w:val="string1"/>
          <w:sz w:val="18"/>
        </w:rPr>
        <w:t>'HK'</w:t>
      </w:r>
      <w:r w:rsidRPr="00866DAF">
        <w:rPr>
          <w:sz w:val="18"/>
        </w:rPr>
        <w:t xml:space="preserve">, </w:t>
      </w:r>
      <w:r w:rsidRPr="00866DAF">
        <w:rPr>
          <w:rStyle w:val="string1"/>
          <w:sz w:val="18"/>
        </w:rPr>
        <w:t>'Hong Kong'</w:t>
      </w:r>
      <w:r w:rsidRPr="00866DAF">
        <w:rPr>
          <w:sz w:val="18"/>
        </w:rPr>
        <w:t>),</w:t>
      </w:r>
    </w:p>
    <w:p w14:paraId="5649CA93" w14:textId="77777777" w:rsidR="007851C6" w:rsidRPr="00866DAF" w:rsidRDefault="007851C6">
      <w:pPr>
        <w:pStyle w:val="HTMLPreformatted"/>
        <w:divId w:val="585384335"/>
        <w:rPr>
          <w:sz w:val="18"/>
        </w:rPr>
      </w:pPr>
      <w:r w:rsidRPr="00866DAF">
        <w:rPr>
          <w:sz w:val="18"/>
        </w:rPr>
        <w:t>(</w:t>
      </w:r>
      <w:r w:rsidRPr="00866DAF">
        <w:rPr>
          <w:rStyle w:val="string1"/>
          <w:sz w:val="18"/>
        </w:rPr>
        <w:t>'HM'</w:t>
      </w:r>
      <w:r w:rsidRPr="00866DAF">
        <w:rPr>
          <w:sz w:val="18"/>
        </w:rPr>
        <w:t xml:space="preserve">, </w:t>
      </w:r>
      <w:r w:rsidRPr="00866DAF">
        <w:rPr>
          <w:rStyle w:val="string1"/>
          <w:sz w:val="18"/>
        </w:rPr>
        <w:t>'Heard Island and McDonald Islands'</w:t>
      </w:r>
      <w:r w:rsidRPr="00866DAF">
        <w:rPr>
          <w:sz w:val="18"/>
        </w:rPr>
        <w:t>),</w:t>
      </w:r>
    </w:p>
    <w:p w14:paraId="67ED4B42" w14:textId="77777777" w:rsidR="007851C6" w:rsidRPr="00866DAF" w:rsidRDefault="007851C6">
      <w:pPr>
        <w:pStyle w:val="HTMLPreformatted"/>
        <w:divId w:val="585384335"/>
        <w:rPr>
          <w:sz w:val="18"/>
        </w:rPr>
      </w:pPr>
      <w:r w:rsidRPr="00866DAF">
        <w:rPr>
          <w:sz w:val="18"/>
        </w:rPr>
        <w:t>(</w:t>
      </w:r>
      <w:r w:rsidRPr="00866DAF">
        <w:rPr>
          <w:rStyle w:val="string1"/>
          <w:sz w:val="18"/>
        </w:rPr>
        <w:t>'HN'</w:t>
      </w:r>
      <w:r w:rsidRPr="00866DAF">
        <w:rPr>
          <w:sz w:val="18"/>
        </w:rPr>
        <w:t xml:space="preserve">, </w:t>
      </w:r>
      <w:r w:rsidRPr="00866DAF">
        <w:rPr>
          <w:rStyle w:val="string1"/>
          <w:sz w:val="18"/>
        </w:rPr>
        <w:t>'Honduras'</w:t>
      </w:r>
      <w:r w:rsidRPr="00866DAF">
        <w:rPr>
          <w:sz w:val="18"/>
        </w:rPr>
        <w:t>),</w:t>
      </w:r>
    </w:p>
    <w:p w14:paraId="156D1C5D" w14:textId="77777777" w:rsidR="007851C6" w:rsidRPr="00866DAF" w:rsidRDefault="007851C6">
      <w:pPr>
        <w:pStyle w:val="HTMLPreformatted"/>
        <w:divId w:val="585384335"/>
        <w:rPr>
          <w:sz w:val="18"/>
        </w:rPr>
      </w:pPr>
      <w:r w:rsidRPr="00866DAF">
        <w:rPr>
          <w:sz w:val="18"/>
        </w:rPr>
        <w:t>(</w:t>
      </w:r>
      <w:r w:rsidRPr="00866DAF">
        <w:rPr>
          <w:rStyle w:val="string1"/>
          <w:sz w:val="18"/>
        </w:rPr>
        <w:t>'HR'</w:t>
      </w:r>
      <w:r w:rsidRPr="00866DAF">
        <w:rPr>
          <w:sz w:val="18"/>
        </w:rPr>
        <w:t xml:space="preserve">, </w:t>
      </w:r>
      <w:r w:rsidRPr="00866DAF">
        <w:rPr>
          <w:rStyle w:val="string1"/>
          <w:sz w:val="18"/>
        </w:rPr>
        <w:t>'Croatia'</w:t>
      </w:r>
      <w:r w:rsidRPr="00866DAF">
        <w:rPr>
          <w:sz w:val="18"/>
        </w:rPr>
        <w:t>),</w:t>
      </w:r>
    </w:p>
    <w:p w14:paraId="15E5D928" w14:textId="77777777" w:rsidR="007851C6" w:rsidRPr="00866DAF" w:rsidRDefault="007851C6">
      <w:pPr>
        <w:pStyle w:val="HTMLPreformatted"/>
        <w:divId w:val="585384335"/>
        <w:rPr>
          <w:sz w:val="18"/>
        </w:rPr>
      </w:pPr>
      <w:r w:rsidRPr="00866DAF">
        <w:rPr>
          <w:sz w:val="18"/>
        </w:rPr>
        <w:t>(</w:t>
      </w:r>
      <w:r w:rsidRPr="00866DAF">
        <w:rPr>
          <w:rStyle w:val="string1"/>
          <w:sz w:val="18"/>
        </w:rPr>
        <w:t>'HT'</w:t>
      </w:r>
      <w:r w:rsidRPr="00866DAF">
        <w:rPr>
          <w:sz w:val="18"/>
        </w:rPr>
        <w:t xml:space="preserve">, </w:t>
      </w:r>
      <w:r w:rsidRPr="00866DAF">
        <w:rPr>
          <w:rStyle w:val="string1"/>
          <w:sz w:val="18"/>
        </w:rPr>
        <w:t>'Haiti'</w:t>
      </w:r>
      <w:r w:rsidRPr="00866DAF">
        <w:rPr>
          <w:sz w:val="18"/>
        </w:rPr>
        <w:t>),</w:t>
      </w:r>
    </w:p>
    <w:p w14:paraId="2DC87DF1" w14:textId="77777777" w:rsidR="007851C6" w:rsidRPr="00866DAF" w:rsidRDefault="007851C6">
      <w:pPr>
        <w:pStyle w:val="HTMLPreformatted"/>
        <w:divId w:val="585384335"/>
        <w:rPr>
          <w:sz w:val="18"/>
        </w:rPr>
      </w:pPr>
      <w:r w:rsidRPr="00866DAF">
        <w:rPr>
          <w:sz w:val="18"/>
        </w:rPr>
        <w:t>(</w:t>
      </w:r>
      <w:r w:rsidRPr="00866DAF">
        <w:rPr>
          <w:rStyle w:val="string1"/>
          <w:sz w:val="18"/>
        </w:rPr>
        <w:t>'HU'</w:t>
      </w:r>
      <w:r w:rsidRPr="00866DAF">
        <w:rPr>
          <w:sz w:val="18"/>
        </w:rPr>
        <w:t xml:space="preserve">, </w:t>
      </w:r>
      <w:r w:rsidRPr="00866DAF">
        <w:rPr>
          <w:rStyle w:val="string1"/>
          <w:sz w:val="18"/>
        </w:rPr>
        <w:t>'Hungary'</w:t>
      </w:r>
      <w:r w:rsidRPr="00866DAF">
        <w:rPr>
          <w:sz w:val="18"/>
        </w:rPr>
        <w:t>),</w:t>
      </w:r>
    </w:p>
    <w:p w14:paraId="7F94590B" w14:textId="77777777" w:rsidR="007851C6" w:rsidRPr="00866DAF" w:rsidRDefault="007851C6">
      <w:pPr>
        <w:pStyle w:val="HTMLPreformatted"/>
        <w:divId w:val="585384335"/>
        <w:rPr>
          <w:sz w:val="18"/>
        </w:rPr>
      </w:pPr>
      <w:r w:rsidRPr="00866DAF">
        <w:rPr>
          <w:sz w:val="18"/>
        </w:rPr>
        <w:t>(</w:t>
      </w:r>
      <w:r w:rsidRPr="00866DAF">
        <w:rPr>
          <w:rStyle w:val="string1"/>
          <w:sz w:val="18"/>
        </w:rPr>
        <w:t>'ID'</w:t>
      </w:r>
      <w:r w:rsidRPr="00866DAF">
        <w:rPr>
          <w:sz w:val="18"/>
        </w:rPr>
        <w:t xml:space="preserve">, </w:t>
      </w:r>
      <w:r w:rsidRPr="00866DAF">
        <w:rPr>
          <w:rStyle w:val="string1"/>
          <w:sz w:val="18"/>
        </w:rPr>
        <w:t>'Indonesia'</w:t>
      </w:r>
      <w:r w:rsidRPr="00866DAF">
        <w:rPr>
          <w:sz w:val="18"/>
        </w:rPr>
        <w:t>),</w:t>
      </w:r>
    </w:p>
    <w:p w14:paraId="7928FAAC" w14:textId="77777777" w:rsidR="007851C6" w:rsidRPr="00866DAF" w:rsidRDefault="007851C6">
      <w:pPr>
        <w:pStyle w:val="HTMLPreformatted"/>
        <w:divId w:val="585384335"/>
        <w:rPr>
          <w:sz w:val="18"/>
        </w:rPr>
      </w:pPr>
      <w:r w:rsidRPr="00866DAF">
        <w:rPr>
          <w:sz w:val="18"/>
        </w:rPr>
        <w:t>(</w:t>
      </w:r>
      <w:r w:rsidRPr="00866DAF">
        <w:rPr>
          <w:rStyle w:val="string1"/>
          <w:sz w:val="18"/>
        </w:rPr>
        <w:t>'IE'</w:t>
      </w:r>
      <w:r w:rsidRPr="00866DAF">
        <w:rPr>
          <w:sz w:val="18"/>
        </w:rPr>
        <w:t xml:space="preserve">, </w:t>
      </w:r>
      <w:r w:rsidRPr="00866DAF">
        <w:rPr>
          <w:rStyle w:val="string1"/>
          <w:sz w:val="18"/>
        </w:rPr>
        <w:t>'Ireland'</w:t>
      </w:r>
      <w:r w:rsidRPr="00866DAF">
        <w:rPr>
          <w:sz w:val="18"/>
        </w:rPr>
        <w:t>),</w:t>
      </w:r>
    </w:p>
    <w:p w14:paraId="3425861B" w14:textId="77777777" w:rsidR="007851C6" w:rsidRPr="00866DAF" w:rsidRDefault="007851C6">
      <w:pPr>
        <w:pStyle w:val="HTMLPreformatted"/>
        <w:divId w:val="585384335"/>
        <w:rPr>
          <w:sz w:val="18"/>
        </w:rPr>
      </w:pPr>
      <w:r w:rsidRPr="00866DAF">
        <w:rPr>
          <w:sz w:val="18"/>
        </w:rPr>
        <w:t>(</w:t>
      </w:r>
      <w:r w:rsidRPr="00866DAF">
        <w:rPr>
          <w:rStyle w:val="string1"/>
          <w:sz w:val="18"/>
        </w:rPr>
        <w:t>'IL'</w:t>
      </w:r>
      <w:r w:rsidRPr="00866DAF">
        <w:rPr>
          <w:sz w:val="18"/>
        </w:rPr>
        <w:t xml:space="preserve">, </w:t>
      </w:r>
      <w:r w:rsidRPr="00866DAF">
        <w:rPr>
          <w:rStyle w:val="string1"/>
          <w:sz w:val="18"/>
        </w:rPr>
        <w:t>'Israel'</w:t>
      </w:r>
      <w:r w:rsidRPr="00866DAF">
        <w:rPr>
          <w:sz w:val="18"/>
        </w:rPr>
        <w:t>),</w:t>
      </w:r>
    </w:p>
    <w:p w14:paraId="1E9689C2" w14:textId="77777777" w:rsidR="007851C6" w:rsidRPr="00866DAF" w:rsidRDefault="007851C6">
      <w:pPr>
        <w:pStyle w:val="HTMLPreformatted"/>
        <w:divId w:val="585384335"/>
        <w:rPr>
          <w:sz w:val="18"/>
        </w:rPr>
      </w:pPr>
      <w:r w:rsidRPr="00866DAF">
        <w:rPr>
          <w:sz w:val="18"/>
        </w:rPr>
        <w:t>(</w:t>
      </w:r>
      <w:r w:rsidRPr="00866DAF">
        <w:rPr>
          <w:rStyle w:val="string1"/>
          <w:sz w:val="18"/>
        </w:rPr>
        <w:t>'IM'</w:t>
      </w:r>
      <w:r w:rsidRPr="00866DAF">
        <w:rPr>
          <w:sz w:val="18"/>
        </w:rPr>
        <w:t xml:space="preserve">, </w:t>
      </w:r>
      <w:r w:rsidRPr="00866DAF">
        <w:rPr>
          <w:rStyle w:val="string1"/>
          <w:sz w:val="18"/>
        </w:rPr>
        <w:t>'Isle of Man'</w:t>
      </w:r>
      <w:r w:rsidRPr="00866DAF">
        <w:rPr>
          <w:sz w:val="18"/>
        </w:rPr>
        <w:t>),</w:t>
      </w:r>
    </w:p>
    <w:p w14:paraId="102FAA0D" w14:textId="77777777" w:rsidR="007851C6" w:rsidRPr="00866DAF" w:rsidRDefault="007851C6">
      <w:pPr>
        <w:pStyle w:val="HTMLPreformatted"/>
        <w:divId w:val="585384335"/>
        <w:rPr>
          <w:sz w:val="18"/>
        </w:rPr>
      </w:pPr>
      <w:r w:rsidRPr="00866DAF">
        <w:rPr>
          <w:sz w:val="18"/>
        </w:rPr>
        <w:t>(</w:t>
      </w:r>
      <w:r w:rsidRPr="00866DAF">
        <w:rPr>
          <w:rStyle w:val="string1"/>
          <w:sz w:val="18"/>
        </w:rPr>
        <w:t>'IN'</w:t>
      </w:r>
      <w:r w:rsidRPr="00866DAF">
        <w:rPr>
          <w:sz w:val="18"/>
        </w:rPr>
        <w:t xml:space="preserve">, </w:t>
      </w:r>
      <w:r w:rsidRPr="00866DAF">
        <w:rPr>
          <w:rStyle w:val="string1"/>
          <w:sz w:val="18"/>
        </w:rPr>
        <w:t>'India'</w:t>
      </w:r>
      <w:r w:rsidRPr="00866DAF">
        <w:rPr>
          <w:sz w:val="18"/>
        </w:rPr>
        <w:t>),</w:t>
      </w:r>
    </w:p>
    <w:p w14:paraId="0F9B6EA5" w14:textId="77777777" w:rsidR="007851C6" w:rsidRPr="00866DAF" w:rsidRDefault="007851C6">
      <w:pPr>
        <w:pStyle w:val="HTMLPreformatted"/>
        <w:divId w:val="585384335"/>
        <w:rPr>
          <w:sz w:val="18"/>
        </w:rPr>
      </w:pPr>
      <w:r w:rsidRPr="00866DAF">
        <w:rPr>
          <w:sz w:val="18"/>
        </w:rPr>
        <w:t>(</w:t>
      </w:r>
      <w:r w:rsidRPr="00866DAF">
        <w:rPr>
          <w:rStyle w:val="string1"/>
          <w:sz w:val="18"/>
        </w:rPr>
        <w:t>'IO'</w:t>
      </w:r>
      <w:r w:rsidRPr="00866DAF">
        <w:rPr>
          <w:sz w:val="18"/>
        </w:rPr>
        <w:t xml:space="preserve">, </w:t>
      </w:r>
      <w:r w:rsidRPr="00866DAF">
        <w:rPr>
          <w:rStyle w:val="string1"/>
          <w:sz w:val="18"/>
        </w:rPr>
        <w:t>'British Indian Ocean Territory'</w:t>
      </w:r>
      <w:r w:rsidRPr="00866DAF">
        <w:rPr>
          <w:sz w:val="18"/>
        </w:rPr>
        <w:t>),</w:t>
      </w:r>
    </w:p>
    <w:p w14:paraId="58F07313" w14:textId="77777777" w:rsidR="007851C6" w:rsidRPr="00866DAF" w:rsidRDefault="007851C6">
      <w:pPr>
        <w:pStyle w:val="HTMLPreformatted"/>
        <w:divId w:val="585384335"/>
        <w:rPr>
          <w:sz w:val="18"/>
        </w:rPr>
      </w:pPr>
      <w:r w:rsidRPr="00866DAF">
        <w:rPr>
          <w:sz w:val="18"/>
        </w:rPr>
        <w:t>(</w:t>
      </w:r>
      <w:r w:rsidRPr="00866DAF">
        <w:rPr>
          <w:rStyle w:val="string1"/>
          <w:sz w:val="18"/>
        </w:rPr>
        <w:t>'IQ'</w:t>
      </w:r>
      <w:r w:rsidRPr="00866DAF">
        <w:rPr>
          <w:sz w:val="18"/>
        </w:rPr>
        <w:t xml:space="preserve">, </w:t>
      </w:r>
      <w:r w:rsidRPr="00866DAF">
        <w:rPr>
          <w:rStyle w:val="string1"/>
          <w:sz w:val="18"/>
        </w:rPr>
        <w:t>'Iraq'</w:t>
      </w:r>
      <w:r w:rsidRPr="00866DAF">
        <w:rPr>
          <w:sz w:val="18"/>
        </w:rPr>
        <w:t>),</w:t>
      </w:r>
    </w:p>
    <w:p w14:paraId="1B7B9684" w14:textId="77777777" w:rsidR="007851C6" w:rsidRPr="00866DAF" w:rsidRDefault="007851C6">
      <w:pPr>
        <w:pStyle w:val="HTMLPreformatted"/>
        <w:divId w:val="585384335"/>
        <w:rPr>
          <w:sz w:val="18"/>
        </w:rPr>
      </w:pPr>
      <w:r w:rsidRPr="00866DAF">
        <w:rPr>
          <w:sz w:val="18"/>
        </w:rPr>
        <w:t>(</w:t>
      </w:r>
      <w:r w:rsidRPr="00866DAF">
        <w:rPr>
          <w:rStyle w:val="string1"/>
          <w:sz w:val="18"/>
        </w:rPr>
        <w:t>'IR'</w:t>
      </w:r>
      <w:r w:rsidRPr="00866DAF">
        <w:rPr>
          <w:sz w:val="18"/>
        </w:rPr>
        <w:t xml:space="preserve">, </w:t>
      </w:r>
      <w:r w:rsidRPr="00866DAF">
        <w:rPr>
          <w:rStyle w:val="string1"/>
          <w:sz w:val="18"/>
        </w:rPr>
        <w:t>'Iran, Islamic Republic of'</w:t>
      </w:r>
      <w:r w:rsidRPr="00866DAF">
        <w:rPr>
          <w:sz w:val="18"/>
        </w:rPr>
        <w:t>),</w:t>
      </w:r>
    </w:p>
    <w:p w14:paraId="6F4A0E08" w14:textId="77777777" w:rsidR="007851C6" w:rsidRPr="00866DAF" w:rsidRDefault="007851C6">
      <w:pPr>
        <w:pStyle w:val="HTMLPreformatted"/>
        <w:divId w:val="585384335"/>
        <w:rPr>
          <w:sz w:val="18"/>
        </w:rPr>
      </w:pPr>
      <w:r w:rsidRPr="00866DAF">
        <w:rPr>
          <w:sz w:val="18"/>
        </w:rPr>
        <w:t>(</w:t>
      </w:r>
      <w:r w:rsidRPr="00866DAF">
        <w:rPr>
          <w:rStyle w:val="string1"/>
          <w:sz w:val="18"/>
        </w:rPr>
        <w:t>'IS'</w:t>
      </w:r>
      <w:r w:rsidRPr="00866DAF">
        <w:rPr>
          <w:sz w:val="18"/>
        </w:rPr>
        <w:t xml:space="preserve">, </w:t>
      </w:r>
      <w:r w:rsidRPr="00866DAF">
        <w:rPr>
          <w:rStyle w:val="string1"/>
          <w:sz w:val="18"/>
        </w:rPr>
        <w:t>'Iceland'</w:t>
      </w:r>
      <w:r w:rsidRPr="00866DAF">
        <w:rPr>
          <w:sz w:val="18"/>
        </w:rPr>
        <w:t>),</w:t>
      </w:r>
    </w:p>
    <w:p w14:paraId="07093F12" w14:textId="77777777" w:rsidR="007851C6" w:rsidRPr="00866DAF" w:rsidRDefault="007851C6">
      <w:pPr>
        <w:pStyle w:val="HTMLPreformatted"/>
        <w:divId w:val="585384335"/>
        <w:rPr>
          <w:sz w:val="18"/>
        </w:rPr>
      </w:pPr>
      <w:r w:rsidRPr="00866DAF">
        <w:rPr>
          <w:sz w:val="18"/>
        </w:rPr>
        <w:t>(</w:t>
      </w:r>
      <w:r w:rsidRPr="00866DAF">
        <w:rPr>
          <w:rStyle w:val="string1"/>
          <w:sz w:val="18"/>
        </w:rPr>
        <w:t>'IT'</w:t>
      </w:r>
      <w:r w:rsidRPr="00866DAF">
        <w:rPr>
          <w:sz w:val="18"/>
        </w:rPr>
        <w:t xml:space="preserve">, </w:t>
      </w:r>
      <w:r w:rsidRPr="00866DAF">
        <w:rPr>
          <w:rStyle w:val="string1"/>
          <w:sz w:val="18"/>
        </w:rPr>
        <w:t>'Italy'</w:t>
      </w:r>
      <w:r w:rsidRPr="00866DAF">
        <w:rPr>
          <w:sz w:val="18"/>
        </w:rPr>
        <w:t>),</w:t>
      </w:r>
    </w:p>
    <w:p w14:paraId="08C55A41" w14:textId="77777777" w:rsidR="007851C6" w:rsidRPr="00866DAF" w:rsidRDefault="007851C6">
      <w:pPr>
        <w:pStyle w:val="HTMLPreformatted"/>
        <w:divId w:val="585384335"/>
        <w:rPr>
          <w:sz w:val="18"/>
        </w:rPr>
      </w:pPr>
      <w:r w:rsidRPr="00866DAF">
        <w:rPr>
          <w:sz w:val="18"/>
        </w:rPr>
        <w:t>(</w:t>
      </w:r>
      <w:r w:rsidRPr="00866DAF">
        <w:rPr>
          <w:rStyle w:val="string1"/>
          <w:sz w:val="18"/>
        </w:rPr>
        <w:t>'JE'</w:t>
      </w:r>
      <w:r w:rsidRPr="00866DAF">
        <w:rPr>
          <w:sz w:val="18"/>
        </w:rPr>
        <w:t xml:space="preserve">, </w:t>
      </w:r>
      <w:r w:rsidRPr="00866DAF">
        <w:rPr>
          <w:rStyle w:val="string1"/>
          <w:sz w:val="18"/>
        </w:rPr>
        <w:t>'Jersey'</w:t>
      </w:r>
      <w:r w:rsidRPr="00866DAF">
        <w:rPr>
          <w:sz w:val="18"/>
        </w:rPr>
        <w:t>),</w:t>
      </w:r>
    </w:p>
    <w:p w14:paraId="16241262" w14:textId="77777777" w:rsidR="007851C6" w:rsidRPr="00866DAF" w:rsidRDefault="007851C6">
      <w:pPr>
        <w:pStyle w:val="HTMLPreformatted"/>
        <w:divId w:val="585384335"/>
        <w:rPr>
          <w:sz w:val="18"/>
        </w:rPr>
      </w:pPr>
      <w:r w:rsidRPr="00866DAF">
        <w:rPr>
          <w:sz w:val="18"/>
        </w:rPr>
        <w:t>(</w:t>
      </w:r>
      <w:r w:rsidRPr="00866DAF">
        <w:rPr>
          <w:rStyle w:val="string1"/>
          <w:sz w:val="18"/>
        </w:rPr>
        <w:t>'JM'</w:t>
      </w:r>
      <w:r w:rsidRPr="00866DAF">
        <w:rPr>
          <w:sz w:val="18"/>
        </w:rPr>
        <w:t xml:space="preserve">, </w:t>
      </w:r>
      <w:r w:rsidRPr="00866DAF">
        <w:rPr>
          <w:rStyle w:val="string1"/>
          <w:sz w:val="18"/>
        </w:rPr>
        <w:t>'Jamaica'</w:t>
      </w:r>
      <w:r w:rsidRPr="00866DAF">
        <w:rPr>
          <w:sz w:val="18"/>
        </w:rPr>
        <w:t>),</w:t>
      </w:r>
    </w:p>
    <w:p w14:paraId="00E1F7DF" w14:textId="77777777" w:rsidR="007851C6" w:rsidRPr="00866DAF" w:rsidRDefault="007851C6">
      <w:pPr>
        <w:pStyle w:val="HTMLPreformatted"/>
        <w:divId w:val="585384335"/>
        <w:rPr>
          <w:sz w:val="18"/>
        </w:rPr>
      </w:pPr>
      <w:r w:rsidRPr="00866DAF">
        <w:rPr>
          <w:sz w:val="18"/>
        </w:rPr>
        <w:t>(</w:t>
      </w:r>
      <w:r w:rsidRPr="00866DAF">
        <w:rPr>
          <w:rStyle w:val="string1"/>
          <w:sz w:val="18"/>
        </w:rPr>
        <w:t>'JO'</w:t>
      </w:r>
      <w:r w:rsidRPr="00866DAF">
        <w:rPr>
          <w:sz w:val="18"/>
        </w:rPr>
        <w:t xml:space="preserve">, </w:t>
      </w:r>
      <w:r w:rsidRPr="00866DAF">
        <w:rPr>
          <w:rStyle w:val="string1"/>
          <w:sz w:val="18"/>
        </w:rPr>
        <w:t>'Jordan'</w:t>
      </w:r>
      <w:r w:rsidRPr="00866DAF">
        <w:rPr>
          <w:sz w:val="18"/>
        </w:rPr>
        <w:t>),</w:t>
      </w:r>
    </w:p>
    <w:p w14:paraId="77EED750" w14:textId="77777777" w:rsidR="007851C6" w:rsidRPr="00866DAF" w:rsidRDefault="007851C6">
      <w:pPr>
        <w:pStyle w:val="HTMLPreformatted"/>
        <w:divId w:val="585384335"/>
        <w:rPr>
          <w:sz w:val="18"/>
        </w:rPr>
      </w:pPr>
      <w:r w:rsidRPr="00866DAF">
        <w:rPr>
          <w:sz w:val="18"/>
        </w:rPr>
        <w:t>(</w:t>
      </w:r>
      <w:r w:rsidRPr="00866DAF">
        <w:rPr>
          <w:rStyle w:val="string1"/>
          <w:sz w:val="18"/>
        </w:rPr>
        <w:t>'JP'</w:t>
      </w:r>
      <w:r w:rsidRPr="00866DAF">
        <w:rPr>
          <w:sz w:val="18"/>
        </w:rPr>
        <w:t xml:space="preserve">, </w:t>
      </w:r>
      <w:r w:rsidRPr="00866DAF">
        <w:rPr>
          <w:rStyle w:val="string1"/>
          <w:sz w:val="18"/>
        </w:rPr>
        <w:t>'Japan'</w:t>
      </w:r>
      <w:r w:rsidRPr="00866DAF">
        <w:rPr>
          <w:sz w:val="18"/>
        </w:rPr>
        <w:t>),</w:t>
      </w:r>
    </w:p>
    <w:p w14:paraId="20C705D6" w14:textId="77777777" w:rsidR="007851C6" w:rsidRPr="00866DAF" w:rsidRDefault="007851C6">
      <w:pPr>
        <w:pStyle w:val="HTMLPreformatted"/>
        <w:divId w:val="585384335"/>
        <w:rPr>
          <w:sz w:val="18"/>
        </w:rPr>
      </w:pPr>
      <w:r w:rsidRPr="00866DAF">
        <w:rPr>
          <w:sz w:val="18"/>
        </w:rPr>
        <w:t>(</w:t>
      </w:r>
      <w:r w:rsidRPr="00866DAF">
        <w:rPr>
          <w:rStyle w:val="string1"/>
          <w:sz w:val="18"/>
        </w:rPr>
        <w:t>'KE'</w:t>
      </w:r>
      <w:r w:rsidRPr="00866DAF">
        <w:rPr>
          <w:sz w:val="18"/>
        </w:rPr>
        <w:t xml:space="preserve">, </w:t>
      </w:r>
      <w:r w:rsidRPr="00866DAF">
        <w:rPr>
          <w:rStyle w:val="string1"/>
          <w:sz w:val="18"/>
        </w:rPr>
        <w:t>'Kenya'</w:t>
      </w:r>
      <w:r w:rsidRPr="00866DAF">
        <w:rPr>
          <w:sz w:val="18"/>
        </w:rPr>
        <w:t>),</w:t>
      </w:r>
    </w:p>
    <w:p w14:paraId="0E37A5A8" w14:textId="77777777" w:rsidR="007851C6" w:rsidRPr="00866DAF" w:rsidRDefault="007851C6">
      <w:pPr>
        <w:pStyle w:val="HTMLPreformatted"/>
        <w:divId w:val="585384335"/>
        <w:rPr>
          <w:sz w:val="18"/>
        </w:rPr>
      </w:pPr>
      <w:r w:rsidRPr="00866DAF">
        <w:rPr>
          <w:sz w:val="18"/>
        </w:rPr>
        <w:t>(</w:t>
      </w:r>
      <w:r w:rsidRPr="00866DAF">
        <w:rPr>
          <w:rStyle w:val="string1"/>
          <w:sz w:val="18"/>
        </w:rPr>
        <w:t>'KG'</w:t>
      </w:r>
      <w:r w:rsidRPr="00866DAF">
        <w:rPr>
          <w:sz w:val="18"/>
        </w:rPr>
        <w:t xml:space="preserve">, </w:t>
      </w:r>
      <w:r w:rsidRPr="00866DAF">
        <w:rPr>
          <w:rStyle w:val="string1"/>
          <w:sz w:val="18"/>
        </w:rPr>
        <w:t>'Kyrgyzstan'</w:t>
      </w:r>
      <w:r w:rsidRPr="00866DAF">
        <w:rPr>
          <w:sz w:val="18"/>
        </w:rPr>
        <w:t>),</w:t>
      </w:r>
    </w:p>
    <w:p w14:paraId="07DAD961" w14:textId="77777777" w:rsidR="007851C6" w:rsidRPr="00866DAF" w:rsidRDefault="007851C6">
      <w:pPr>
        <w:pStyle w:val="HTMLPreformatted"/>
        <w:divId w:val="585384335"/>
        <w:rPr>
          <w:sz w:val="18"/>
        </w:rPr>
      </w:pPr>
      <w:r w:rsidRPr="00866DAF">
        <w:rPr>
          <w:sz w:val="18"/>
        </w:rPr>
        <w:t>(</w:t>
      </w:r>
      <w:r w:rsidRPr="00866DAF">
        <w:rPr>
          <w:rStyle w:val="string1"/>
          <w:sz w:val="18"/>
        </w:rPr>
        <w:t>'KH'</w:t>
      </w:r>
      <w:r w:rsidRPr="00866DAF">
        <w:rPr>
          <w:sz w:val="18"/>
        </w:rPr>
        <w:t xml:space="preserve">, </w:t>
      </w:r>
      <w:r w:rsidRPr="00866DAF">
        <w:rPr>
          <w:rStyle w:val="string1"/>
          <w:sz w:val="18"/>
        </w:rPr>
        <w:t>'Cambodia'</w:t>
      </w:r>
      <w:r w:rsidRPr="00866DAF">
        <w:rPr>
          <w:sz w:val="18"/>
        </w:rPr>
        <w:t>),</w:t>
      </w:r>
    </w:p>
    <w:p w14:paraId="71D20C51" w14:textId="77777777" w:rsidR="007851C6" w:rsidRPr="00866DAF" w:rsidRDefault="007851C6">
      <w:pPr>
        <w:pStyle w:val="HTMLPreformatted"/>
        <w:divId w:val="585384335"/>
        <w:rPr>
          <w:sz w:val="18"/>
        </w:rPr>
      </w:pPr>
      <w:r w:rsidRPr="00866DAF">
        <w:rPr>
          <w:sz w:val="18"/>
        </w:rPr>
        <w:t>(</w:t>
      </w:r>
      <w:r w:rsidRPr="00866DAF">
        <w:rPr>
          <w:rStyle w:val="string1"/>
          <w:sz w:val="18"/>
        </w:rPr>
        <w:t>'KI'</w:t>
      </w:r>
      <w:r w:rsidRPr="00866DAF">
        <w:rPr>
          <w:sz w:val="18"/>
        </w:rPr>
        <w:t xml:space="preserve">, </w:t>
      </w:r>
      <w:r w:rsidRPr="00866DAF">
        <w:rPr>
          <w:rStyle w:val="string1"/>
          <w:sz w:val="18"/>
        </w:rPr>
        <w:t>'Kiribati'</w:t>
      </w:r>
      <w:r w:rsidRPr="00866DAF">
        <w:rPr>
          <w:sz w:val="18"/>
        </w:rPr>
        <w:t>),</w:t>
      </w:r>
    </w:p>
    <w:p w14:paraId="222F7477" w14:textId="77777777" w:rsidR="007851C6" w:rsidRPr="00866DAF" w:rsidRDefault="007851C6">
      <w:pPr>
        <w:pStyle w:val="HTMLPreformatted"/>
        <w:divId w:val="585384335"/>
        <w:rPr>
          <w:sz w:val="18"/>
        </w:rPr>
      </w:pPr>
      <w:r w:rsidRPr="00866DAF">
        <w:rPr>
          <w:sz w:val="18"/>
        </w:rPr>
        <w:t>(</w:t>
      </w:r>
      <w:r w:rsidRPr="00866DAF">
        <w:rPr>
          <w:rStyle w:val="string1"/>
          <w:sz w:val="18"/>
        </w:rPr>
        <w:t>'KM'</w:t>
      </w:r>
      <w:r w:rsidRPr="00866DAF">
        <w:rPr>
          <w:sz w:val="18"/>
        </w:rPr>
        <w:t xml:space="preserve">, </w:t>
      </w:r>
      <w:r w:rsidRPr="00866DAF">
        <w:rPr>
          <w:rStyle w:val="string1"/>
          <w:sz w:val="18"/>
        </w:rPr>
        <w:t>'Comoros'</w:t>
      </w:r>
      <w:r w:rsidRPr="00866DAF">
        <w:rPr>
          <w:sz w:val="18"/>
        </w:rPr>
        <w:t>),</w:t>
      </w:r>
    </w:p>
    <w:p w14:paraId="1193C86F" w14:textId="77777777" w:rsidR="007851C6" w:rsidRPr="00866DAF" w:rsidRDefault="007851C6">
      <w:pPr>
        <w:pStyle w:val="HTMLPreformatted"/>
        <w:divId w:val="585384335"/>
        <w:rPr>
          <w:sz w:val="18"/>
        </w:rPr>
      </w:pPr>
      <w:r w:rsidRPr="00866DAF">
        <w:rPr>
          <w:sz w:val="18"/>
        </w:rPr>
        <w:t>(</w:t>
      </w:r>
      <w:r w:rsidRPr="00866DAF">
        <w:rPr>
          <w:rStyle w:val="string1"/>
          <w:sz w:val="18"/>
        </w:rPr>
        <w:t>'KN'</w:t>
      </w:r>
      <w:r w:rsidRPr="00866DAF">
        <w:rPr>
          <w:sz w:val="18"/>
        </w:rPr>
        <w:t xml:space="preserve">, </w:t>
      </w:r>
      <w:r w:rsidRPr="00866DAF">
        <w:rPr>
          <w:rStyle w:val="string1"/>
          <w:sz w:val="18"/>
        </w:rPr>
        <w:t>'Saint Kitts and Nevis'</w:t>
      </w:r>
      <w:r w:rsidRPr="00866DAF">
        <w:rPr>
          <w:sz w:val="18"/>
        </w:rPr>
        <w:t>),</w:t>
      </w:r>
    </w:p>
    <w:p w14:paraId="6D7CFD93" w14:textId="77777777" w:rsidR="007851C6" w:rsidRPr="00866DAF" w:rsidRDefault="007851C6">
      <w:pPr>
        <w:pStyle w:val="HTMLPreformatted"/>
        <w:divId w:val="585384335"/>
        <w:rPr>
          <w:sz w:val="18"/>
        </w:rPr>
      </w:pPr>
      <w:r w:rsidRPr="00866DAF">
        <w:rPr>
          <w:sz w:val="18"/>
        </w:rPr>
        <w:t>(</w:t>
      </w:r>
      <w:r w:rsidRPr="00866DAF">
        <w:rPr>
          <w:rStyle w:val="string1"/>
          <w:sz w:val="18"/>
        </w:rPr>
        <w:t>'KP'</w:t>
      </w:r>
      <w:r w:rsidRPr="00866DAF">
        <w:rPr>
          <w:sz w:val="18"/>
        </w:rPr>
        <w:t xml:space="preserve">, </w:t>
      </w:r>
      <w:r w:rsidRPr="00866DAF">
        <w:rPr>
          <w:rStyle w:val="string1"/>
          <w:sz w:val="18"/>
        </w:rPr>
        <w:t>'Korea, Democratic People''s Republic of'</w:t>
      </w:r>
      <w:r w:rsidRPr="00866DAF">
        <w:rPr>
          <w:sz w:val="18"/>
        </w:rPr>
        <w:t>),</w:t>
      </w:r>
    </w:p>
    <w:p w14:paraId="6F18D388" w14:textId="77777777" w:rsidR="007851C6" w:rsidRPr="00866DAF" w:rsidRDefault="007851C6">
      <w:pPr>
        <w:pStyle w:val="HTMLPreformatted"/>
        <w:divId w:val="585384335"/>
        <w:rPr>
          <w:sz w:val="18"/>
        </w:rPr>
      </w:pPr>
      <w:r w:rsidRPr="00866DAF">
        <w:rPr>
          <w:sz w:val="18"/>
        </w:rPr>
        <w:t>(</w:t>
      </w:r>
      <w:r w:rsidRPr="00866DAF">
        <w:rPr>
          <w:rStyle w:val="string1"/>
          <w:sz w:val="18"/>
        </w:rPr>
        <w:t>'KR'</w:t>
      </w:r>
      <w:r w:rsidRPr="00866DAF">
        <w:rPr>
          <w:sz w:val="18"/>
        </w:rPr>
        <w:t xml:space="preserve">, </w:t>
      </w:r>
      <w:r w:rsidRPr="00866DAF">
        <w:rPr>
          <w:rStyle w:val="string1"/>
          <w:sz w:val="18"/>
        </w:rPr>
        <w:t>'Korea, Republic of'</w:t>
      </w:r>
      <w:r w:rsidRPr="00866DAF">
        <w:rPr>
          <w:sz w:val="18"/>
        </w:rPr>
        <w:t>),</w:t>
      </w:r>
    </w:p>
    <w:p w14:paraId="2677EE3C" w14:textId="77777777" w:rsidR="007851C6" w:rsidRPr="00866DAF" w:rsidRDefault="007851C6">
      <w:pPr>
        <w:pStyle w:val="HTMLPreformatted"/>
        <w:divId w:val="585384335"/>
        <w:rPr>
          <w:sz w:val="18"/>
        </w:rPr>
      </w:pPr>
      <w:r w:rsidRPr="00866DAF">
        <w:rPr>
          <w:sz w:val="18"/>
        </w:rPr>
        <w:t>(</w:t>
      </w:r>
      <w:r w:rsidRPr="00866DAF">
        <w:rPr>
          <w:rStyle w:val="string1"/>
          <w:sz w:val="18"/>
        </w:rPr>
        <w:t>'KW'</w:t>
      </w:r>
      <w:r w:rsidRPr="00866DAF">
        <w:rPr>
          <w:sz w:val="18"/>
        </w:rPr>
        <w:t xml:space="preserve">, </w:t>
      </w:r>
      <w:r w:rsidRPr="00866DAF">
        <w:rPr>
          <w:rStyle w:val="string1"/>
          <w:sz w:val="18"/>
        </w:rPr>
        <w:t>'Kuwait'</w:t>
      </w:r>
      <w:r w:rsidRPr="00866DAF">
        <w:rPr>
          <w:sz w:val="18"/>
        </w:rPr>
        <w:t>),</w:t>
      </w:r>
    </w:p>
    <w:p w14:paraId="61FB47F1" w14:textId="77777777" w:rsidR="007851C6" w:rsidRPr="00866DAF" w:rsidRDefault="007851C6">
      <w:pPr>
        <w:pStyle w:val="HTMLPreformatted"/>
        <w:divId w:val="585384335"/>
        <w:rPr>
          <w:sz w:val="18"/>
        </w:rPr>
      </w:pPr>
      <w:r w:rsidRPr="00866DAF">
        <w:rPr>
          <w:sz w:val="18"/>
        </w:rPr>
        <w:t>(</w:t>
      </w:r>
      <w:r w:rsidRPr="00866DAF">
        <w:rPr>
          <w:rStyle w:val="string1"/>
          <w:sz w:val="18"/>
        </w:rPr>
        <w:t>'KY'</w:t>
      </w:r>
      <w:r w:rsidRPr="00866DAF">
        <w:rPr>
          <w:sz w:val="18"/>
        </w:rPr>
        <w:t xml:space="preserve">, </w:t>
      </w:r>
      <w:r w:rsidRPr="00866DAF">
        <w:rPr>
          <w:rStyle w:val="string1"/>
          <w:sz w:val="18"/>
        </w:rPr>
        <w:t>'Cayman Islands'</w:t>
      </w:r>
      <w:r w:rsidRPr="00866DAF">
        <w:rPr>
          <w:sz w:val="18"/>
        </w:rPr>
        <w:t>),</w:t>
      </w:r>
    </w:p>
    <w:p w14:paraId="0003C1B8" w14:textId="77777777" w:rsidR="007851C6" w:rsidRPr="00866DAF" w:rsidRDefault="007851C6">
      <w:pPr>
        <w:pStyle w:val="HTMLPreformatted"/>
        <w:divId w:val="585384335"/>
        <w:rPr>
          <w:sz w:val="18"/>
        </w:rPr>
      </w:pPr>
      <w:r w:rsidRPr="00866DAF">
        <w:rPr>
          <w:sz w:val="18"/>
        </w:rPr>
        <w:t>(</w:t>
      </w:r>
      <w:r w:rsidRPr="00866DAF">
        <w:rPr>
          <w:rStyle w:val="string1"/>
          <w:sz w:val="18"/>
        </w:rPr>
        <w:t>'KZ'</w:t>
      </w:r>
      <w:r w:rsidRPr="00866DAF">
        <w:rPr>
          <w:sz w:val="18"/>
        </w:rPr>
        <w:t xml:space="preserve">, </w:t>
      </w:r>
      <w:r w:rsidRPr="00866DAF">
        <w:rPr>
          <w:rStyle w:val="string1"/>
          <w:sz w:val="18"/>
        </w:rPr>
        <w:t>'Kazakhstan'</w:t>
      </w:r>
      <w:r w:rsidRPr="00866DAF">
        <w:rPr>
          <w:sz w:val="18"/>
        </w:rPr>
        <w:t>),</w:t>
      </w:r>
    </w:p>
    <w:p w14:paraId="2B2B692A" w14:textId="77777777" w:rsidR="007851C6" w:rsidRPr="00866DAF" w:rsidRDefault="007851C6">
      <w:pPr>
        <w:pStyle w:val="HTMLPreformatted"/>
        <w:divId w:val="585384335"/>
        <w:rPr>
          <w:sz w:val="18"/>
        </w:rPr>
      </w:pPr>
      <w:r w:rsidRPr="00866DAF">
        <w:rPr>
          <w:sz w:val="18"/>
        </w:rPr>
        <w:t>(</w:t>
      </w:r>
      <w:r w:rsidRPr="00866DAF">
        <w:rPr>
          <w:rStyle w:val="string1"/>
          <w:sz w:val="18"/>
        </w:rPr>
        <w:t>'LA'</w:t>
      </w:r>
      <w:r w:rsidRPr="00866DAF">
        <w:rPr>
          <w:sz w:val="18"/>
        </w:rPr>
        <w:t xml:space="preserve">, </w:t>
      </w:r>
      <w:r w:rsidRPr="00866DAF">
        <w:rPr>
          <w:rStyle w:val="string1"/>
          <w:sz w:val="18"/>
        </w:rPr>
        <w:t>'Lao People''s Democratic Republic'</w:t>
      </w:r>
      <w:r w:rsidRPr="00866DAF">
        <w:rPr>
          <w:sz w:val="18"/>
        </w:rPr>
        <w:t>),</w:t>
      </w:r>
    </w:p>
    <w:p w14:paraId="3B6E4860" w14:textId="77777777" w:rsidR="007851C6" w:rsidRPr="00866DAF" w:rsidRDefault="007851C6">
      <w:pPr>
        <w:pStyle w:val="HTMLPreformatted"/>
        <w:divId w:val="585384335"/>
        <w:rPr>
          <w:sz w:val="18"/>
        </w:rPr>
      </w:pPr>
      <w:r w:rsidRPr="00866DAF">
        <w:rPr>
          <w:sz w:val="18"/>
        </w:rPr>
        <w:t>(</w:t>
      </w:r>
      <w:r w:rsidRPr="00866DAF">
        <w:rPr>
          <w:rStyle w:val="string1"/>
          <w:sz w:val="18"/>
        </w:rPr>
        <w:t>'LB'</w:t>
      </w:r>
      <w:r w:rsidRPr="00866DAF">
        <w:rPr>
          <w:sz w:val="18"/>
        </w:rPr>
        <w:t xml:space="preserve">, </w:t>
      </w:r>
      <w:r w:rsidRPr="00866DAF">
        <w:rPr>
          <w:rStyle w:val="string1"/>
          <w:sz w:val="18"/>
        </w:rPr>
        <w:t>'Lebanon'</w:t>
      </w:r>
      <w:r w:rsidRPr="00866DAF">
        <w:rPr>
          <w:sz w:val="18"/>
        </w:rPr>
        <w:t>),</w:t>
      </w:r>
    </w:p>
    <w:p w14:paraId="10DB638E" w14:textId="77777777" w:rsidR="007851C6" w:rsidRPr="00866DAF" w:rsidRDefault="007851C6">
      <w:pPr>
        <w:pStyle w:val="HTMLPreformatted"/>
        <w:divId w:val="585384335"/>
        <w:rPr>
          <w:sz w:val="18"/>
        </w:rPr>
      </w:pPr>
      <w:r w:rsidRPr="00866DAF">
        <w:rPr>
          <w:sz w:val="18"/>
        </w:rPr>
        <w:t>(</w:t>
      </w:r>
      <w:r w:rsidRPr="00866DAF">
        <w:rPr>
          <w:rStyle w:val="string1"/>
          <w:sz w:val="18"/>
        </w:rPr>
        <w:t>'LC'</w:t>
      </w:r>
      <w:r w:rsidRPr="00866DAF">
        <w:rPr>
          <w:sz w:val="18"/>
        </w:rPr>
        <w:t xml:space="preserve">, </w:t>
      </w:r>
      <w:r w:rsidRPr="00866DAF">
        <w:rPr>
          <w:rStyle w:val="string1"/>
          <w:sz w:val="18"/>
        </w:rPr>
        <w:t>'Saint Lucia'</w:t>
      </w:r>
      <w:r w:rsidRPr="00866DAF">
        <w:rPr>
          <w:sz w:val="18"/>
        </w:rPr>
        <w:t>),</w:t>
      </w:r>
    </w:p>
    <w:p w14:paraId="4B870432" w14:textId="77777777" w:rsidR="007851C6" w:rsidRPr="00866DAF" w:rsidRDefault="007851C6">
      <w:pPr>
        <w:pStyle w:val="HTMLPreformatted"/>
        <w:divId w:val="585384335"/>
        <w:rPr>
          <w:sz w:val="18"/>
        </w:rPr>
      </w:pPr>
      <w:r w:rsidRPr="00866DAF">
        <w:rPr>
          <w:sz w:val="18"/>
        </w:rPr>
        <w:t>(</w:t>
      </w:r>
      <w:r w:rsidRPr="00866DAF">
        <w:rPr>
          <w:rStyle w:val="string1"/>
          <w:sz w:val="18"/>
        </w:rPr>
        <w:t>'LI'</w:t>
      </w:r>
      <w:r w:rsidRPr="00866DAF">
        <w:rPr>
          <w:sz w:val="18"/>
        </w:rPr>
        <w:t xml:space="preserve">, </w:t>
      </w:r>
      <w:r w:rsidRPr="00866DAF">
        <w:rPr>
          <w:rStyle w:val="string1"/>
          <w:sz w:val="18"/>
        </w:rPr>
        <w:t>'Liechtenstein'</w:t>
      </w:r>
      <w:r w:rsidRPr="00866DAF">
        <w:rPr>
          <w:sz w:val="18"/>
        </w:rPr>
        <w:t>),</w:t>
      </w:r>
    </w:p>
    <w:p w14:paraId="15B8C231" w14:textId="77777777" w:rsidR="007851C6" w:rsidRPr="00866DAF" w:rsidRDefault="007851C6">
      <w:pPr>
        <w:pStyle w:val="HTMLPreformatted"/>
        <w:divId w:val="585384335"/>
        <w:rPr>
          <w:sz w:val="18"/>
        </w:rPr>
      </w:pPr>
      <w:r w:rsidRPr="00866DAF">
        <w:rPr>
          <w:sz w:val="18"/>
        </w:rPr>
        <w:t>(</w:t>
      </w:r>
      <w:r w:rsidRPr="00866DAF">
        <w:rPr>
          <w:rStyle w:val="string1"/>
          <w:sz w:val="18"/>
        </w:rPr>
        <w:t>'LK'</w:t>
      </w:r>
      <w:r w:rsidRPr="00866DAF">
        <w:rPr>
          <w:sz w:val="18"/>
        </w:rPr>
        <w:t xml:space="preserve">, </w:t>
      </w:r>
      <w:r w:rsidRPr="00866DAF">
        <w:rPr>
          <w:rStyle w:val="string1"/>
          <w:sz w:val="18"/>
        </w:rPr>
        <w:t>'Sri Lanka'</w:t>
      </w:r>
      <w:r w:rsidRPr="00866DAF">
        <w:rPr>
          <w:sz w:val="18"/>
        </w:rPr>
        <w:t>),</w:t>
      </w:r>
    </w:p>
    <w:p w14:paraId="6BFE84F9" w14:textId="77777777" w:rsidR="007851C6" w:rsidRPr="00866DAF" w:rsidRDefault="007851C6">
      <w:pPr>
        <w:pStyle w:val="HTMLPreformatted"/>
        <w:divId w:val="585384335"/>
        <w:rPr>
          <w:sz w:val="18"/>
        </w:rPr>
      </w:pPr>
      <w:r w:rsidRPr="00866DAF">
        <w:rPr>
          <w:sz w:val="18"/>
        </w:rPr>
        <w:t>(</w:t>
      </w:r>
      <w:r w:rsidRPr="00866DAF">
        <w:rPr>
          <w:rStyle w:val="string1"/>
          <w:sz w:val="18"/>
        </w:rPr>
        <w:t>'LR'</w:t>
      </w:r>
      <w:r w:rsidRPr="00866DAF">
        <w:rPr>
          <w:sz w:val="18"/>
        </w:rPr>
        <w:t xml:space="preserve">, </w:t>
      </w:r>
      <w:r w:rsidRPr="00866DAF">
        <w:rPr>
          <w:rStyle w:val="string1"/>
          <w:sz w:val="18"/>
        </w:rPr>
        <w:t>'Liberia'</w:t>
      </w:r>
      <w:r w:rsidRPr="00866DAF">
        <w:rPr>
          <w:sz w:val="18"/>
        </w:rPr>
        <w:t>),</w:t>
      </w:r>
    </w:p>
    <w:p w14:paraId="1E4046FC" w14:textId="77777777" w:rsidR="007851C6" w:rsidRPr="00866DAF" w:rsidRDefault="007851C6">
      <w:pPr>
        <w:pStyle w:val="HTMLPreformatted"/>
        <w:divId w:val="585384335"/>
        <w:rPr>
          <w:sz w:val="18"/>
        </w:rPr>
      </w:pPr>
      <w:r w:rsidRPr="00866DAF">
        <w:rPr>
          <w:sz w:val="18"/>
        </w:rPr>
        <w:t>(</w:t>
      </w:r>
      <w:r w:rsidRPr="00866DAF">
        <w:rPr>
          <w:rStyle w:val="string1"/>
          <w:sz w:val="18"/>
        </w:rPr>
        <w:t>'LS'</w:t>
      </w:r>
      <w:r w:rsidRPr="00866DAF">
        <w:rPr>
          <w:sz w:val="18"/>
        </w:rPr>
        <w:t xml:space="preserve">, </w:t>
      </w:r>
      <w:r w:rsidRPr="00866DAF">
        <w:rPr>
          <w:rStyle w:val="string1"/>
          <w:sz w:val="18"/>
        </w:rPr>
        <w:t>'Lesotho'</w:t>
      </w:r>
      <w:r w:rsidRPr="00866DAF">
        <w:rPr>
          <w:sz w:val="18"/>
        </w:rPr>
        <w:t>),</w:t>
      </w:r>
    </w:p>
    <w:p w14:paraId="22EFF50F" w14:textId="77777777" w:rsidR="007851C6" w:rsidRPr="00866DAF" w:rsidRDefault="007851C6">
      <w:pPr>
        <w:pStyle w:val="HTMLPreformatted"/>
        <w:divId w:val="585384335"/>
        <w:rPr>
          <w:sz w:val="18"/>
        </w:rPr>
      </w:pPr>
      <w:r w:rsidRPr="00866DAF">
        <w:rPr>
          <w:sz w:val="18"/>
        </w:rPr>
        <w:t>(</w:t>
      </w:r>
      <w:r w:rsidRPr="00866DAF">
        <w:rPr>
          <w:rStyle w:val="string1"/>
          <w:sz w:val="18"/>
        </w:rPr>
        <w:t>'LT'</w:t>
      </w:r>
      <w:r w:rsidRPr="00866DAF">
        <w:rPr>
          <w:sz w:val="18"/>
        </w:rPr>
        <w:t xml:space="preserve">, </w:t>
      </w:r>
      <w:r w:rsidRPr="00866DAF">
        <w:rPr>
          <w:rStyle w:val="string1"/>
          <w:sz w:val="18"/>
        </w:rPr>
        <w:t>'Lithuania'</w:t>
      </w:r>
      <w:r w:rsidRPr="00866DAF">
        <w:rPr>
          <w:sz w:val="18"/>
        </w:rPr>
        <w:t>),</w:t>
      </w:r>
    </w:p>
    <w:p w14:paraId="6A990D2C" w14:textId="77777777" w:rsidR="007851C6" w:rsidRPr="00866DAF" w:rsidRDefault="007851C6">
      <w:pPr>
        <w:pStyle w:val="HTMLPreformatted"/>
        <w:divId w:val="585384335"/>
        <w:rPr>
          <w:sz w:val="18"/>
        </w:rPr>
      </w:pPr>
      <w:r w:rsidRPr="00866DAF">
        <w:rPr>
          <w:sz w:val="18"/>
        </w:rPr>
        <w:t>(</w:t>
      </w:r>
      <w:r w:rsidRPr="00866DAF">
        <w:rPr>
          <w:rStyle w:val="string1"/>
          <w:sz w:val="18"/>
        </w:rPr>
        <w:t>'LU'</w:t>
      </w:r>
      <w:r w:rsidRPr="00866DAF">
        <w:rPr>
          <w:sz w:val="18"/>
        </w:rPr>
        <w:t xml:space="preserve">, </w:t>
      </w:r>
      <w:r w:rsidRPr="00866DAF">
        <w:rPr>
          <w:rStyle w:val="string1"/>
          <w:sz w:val="18"/>
        </w:rPr>
        <w:t>'Luxembourg'</w:t>
      </w:r>
      <w:r w:rsidRPr="00866DAF">
        <w:rPr>
          <w:sz w:val="18"/>
        </w:rPr>
        <w:t>),</w:t>
      </w:r>
    </w:p>
    <w:p w14:paraId="0C9B5131" w14:textId="77777777" w:rsidR="007851C6" w:rsidRPr="00866DAF" w:rsidRDefault="007851C6">
      <w:pPr>
        <w:pStyle w:val="HTMLPreformatted"/>
        <w:divId w:val="585384335"/>
        <w:rPr>
          <w:sz w:val="18"/>
        </w:rPr>
      </w:pPr>
      <w:r w:rsidRPr="00866DAF">
        <w:rPr>
          <w:sz w:val="18"/>
        </w:rPr>
        <w:t>(</w:t>
      </w:r>
      <w:r w:rsidRPr="00866DAF">
        <w:rPr>
          <w:rStyle w:val="string1"/>
          <w:sz w:val="18"/>
        </w:rPr>
        <w:t>'LV'</w:t>
      </w:r>
      <w:r w:rsidRPr="00866DAF">
        <w:rPr>
          <w:sz w:val="18"/>
        </w:rPr>
        <w:t xml:space="preserve">, </w:t>
      </w:r>
      <w:r w:rsidRPr="00866DAF">
        <w:rPr>
          <w:rStyle w:val="string1"/>
          <w:sz w:val="18"/>
        </w:rPr>
        <w:t>'Latvia'</w:t>
      </w:r>
      <w:r w:rsidRPr="00866DAF">
        <w:rPr>
          <w:sz w:val="18"/>
        </w:rPr>
        <w:t>),</w:t>
      </w:r>
    </w:p>
    <w:p w14:paraId="3D86701C" w14:textId="77777777" w:rsidR="007851C6" w:rsidRPr="00866DAF" w:rsidRDefault="007851C6">
      <w:pPr>
        <w:pStyle w:val="HTMLPreformatted"/>
        <w:divId w:val="585384335"/>
        <w:rPr>
          <w:sz w:val="18"/>
        </w:rPr>
      </w:pPr>
      <w:r w:rsidRPr="00866DAF">
        <w:rPr>
          <w:sz w:val="18"/>
        </w:rPr>
        <w:t>(</w:t>
      </w:r>
      <w:r w:rsidRPr="00866DAF">
        <w:rPr>
          <w:rStyle w:val="string1"/>
          <w:sz w:val="18"/>
        </w:rPr>
        <w:t>'LY'</w:t>
      </w:r>
      <w:r w:rsidRPr="00866DAF">
        <w:rPr>
          <w:sz w:val="18"/>
        </w:rPr>
        <w:t xml:space="preserve">, </w:t>
      </w:r>
      <w:r w:rsidRPr="00866DAF">
        <w:rPr>
          <w:rStyle w:val="string1"/>
          <w:sz w:val="18"/>
        </w:rPr>
        <w:t>'Libya'</w:t>
      </w:r>
      <w:r w:rsidRPr="00866DAF">
        <w:rPr>
          <w:sz w:val="18"/>
        </w:rPr>
        <w:t>),</w:t>
      </w:r>
    </w:p>
    <w:p w14:paraId="6987BB8F" w14:textId="77777777" w:rsidR="007851C6" w:rsidRPr="00866DAF" w:rsidRDefault="007851C6">
      <w:pPr>
        <w:pStyle w:val="HTMLPreformatted"/>
        <w:divId w:val="585384335"/>
        <w:rPr>
          <w:sz w:val="18"/>
        </w:rPr>
      </w:pPr>
      <w:r w:rsidRPr="00866DAF">
        <w:rPr>
          <w:sz w:val="18"/>
        </w:rPr>
        <w:t>(</w:t>
      </w:r>
      <w:r w:rsidRPr="00866DAF">
        <w:rPr>
          <w:rStyle w:val="string1"/>
          <w:sz w:val="18"/>
        </w:rPr>
        <w:t>'MA'</w:t>
      </w:r>
      <w:r w:rsidRPr="00866DAF">
        <w:rPr>
          <w:sz w:val="18"/>
        </w:rPr>
        <w:t xml:space="preserve">, </w:t>
      </w:r>
      <w:r w:rsidRPr="00866DAF">
        <w:rPr>
          <w:rStyle w:val="string1"/>
          <w:sz w:val="18"/>
        </w:rPr>
        <w:t>'Morocco'</w:t>
      </w:r>
      <w:r w:rsidRPr="00866DAF">
        <w:rPr>
          <w:sz w:val="18"/>
        </w:rPr>
        <w:t>),</w:t>
      </w:r>
    </w:p>
    <w:p w14:paraId="1733518A" w14:textId="77777777" w:rsidR="007851C6" w:rsidRPr="00866DAF" w:rsidRDefault="007851C6">
      <w:pPr>
        <w:pStyle w:val="HTMLPreformatted"/>
        <w:divId w:val="585384335"/>
        <w:rPr>
          <w:sz w:val="18"/>
        </w:rPr>
      </w:pPr>
      <w:r w:rsidRPr="00866DAF">
        <w:rPr>
          <w:sz w:val="18"/>
        </w:rPr>
        <w:t>(</w:t>
      </w:r>
      <w:r w:rsidRPr="00866DAF">
        <w:rPr>
          <w:rStyle w:val="string1"/>
          <w:sz w:val="18"/>
        </w:rPr>
        <w:t>'MC'</w:t>
      </w:r>
      <w:r w:rsidRPr="00866DAF">
        <w:rPr>
          <w:sz w:val="18"/>
        </w:rPr>
        <w:t xml:space="preserve">, </w:t>
      </w:r>
      <w:r w:rsidRPr="00866DAF">
        <w:rPr>
          <w:rStyle w:val="string1"/>
          <w:sz w:val="18"/>
        </w:rPr>
        <w:t>'Monaco'</w:t>
      </w:r>
      <w:r w:rsidRPr="00866DAF">
        <w:rPr>
          <w:sz w:val="18"/>
        </w:rPr>
        <w:t>),</w:t>
      </w:r>
    </w:p>
    <w:p w14:paraId="26CBE6E3" w14:textId="77777777" w:rsidR="007851C6" w:rsidRPr="00866DAF" w:rsidRDefault="007851C6">
      <w:pPr>
        <w:pStyle w:val="HTMLPreformatted"/>
        <w:divId w:val="585384335"/>
        <w:rPr>
          <w:sz w:val="18"/>
        </w:rPr>
      </w:pPr>
      <w:r w:rsidRPr="00866DAF">
        <w:rPr>
          <w:sz w:val="18"/>
        </w:rPr>
        <w:t>(</w:t>
      </w:r>
      <w:r w:rsidRPr="00866DAF">
        <w:rPr>
          <w:rStyle w:val="string1"/>
          <w:sz w:val="18"/>
        </w:rPr>
        <w:t>'MD'</w:t>
      </w:r>
      <w:r w:rsidRPr="00866DAF">
        <w:rPr>
          <w:sz w:val="18"/>
        </w:rPr>
        <w:t xml:space="preserve">, </w:t>
      </w:r>
      <w:r w:rsidRPr="00866DAF">
        <w:rPr>
          <w:rStyle w:val="string1"/>
          <w:sz w:val="18"/>
        </w:rPr>
        <w:t>'Moldova, Republic of'</w:t>
      </w:r>
      <w:r w:rsidRPr="00866DAF">
        <w:rPr>
          <w:sz w:val="18"/>
        </w:rPr>
        <w:t>),</w:t>
      </w:r>
    </w:p>
    <w:p w14:paraId="77655E70" w14:textId="77777777" w:rsidR="007851C6" w:rsidRPr="00866DAF" w:rsidRDefault="007851C6">
      <w:pPr>
        <w:pStyle w:val="HTMLPreformatted"/>
        <w:divId w:val="585384335"/>
        <w:rPr>
          <w:sz w:val="18"/>
        </w:rPr>
      </w:pPr>
      <w:r w:rsidRPr="00866DAF">
        <w:rPr>
          <w:sz w:val="18"/>
        </w:rPr>
        <w:t>(</w:t>
      </w:r>
      <w:r w:rsidRPr="00866DAF">
        <w:rPr>
          <w:rStyle w:val="string1"/>
          <w:sz w:val="18"/>
        </w:rPr>
        <w:t>'ME'</w:t>
      </w:r>
      <w:r w:rsidRPr="00866DAF">
        <w:rPr>
          <w:sz w:val="18"/>
        </w:rPr>
        <w:t xml:space="preserve">, </w:t>
      </w:r>
      <w:r w:rsidRPr="00866DAF">
        <w:rPr>
          <w:rStyle w:val="string1"/>
          <w:sz w:val="18"/>
        </w:rPr>
        <w:t>'Montenegro'</w:t>
      </w:r>
      <w:r w:rsidRPr="00866DAF">
        <w:rPr>
          <w:sz w:val="18"/>
        </w:rPr>
        <w:t>),</w:t>
      </w:r>
    </w:p>
    <w:p w14:paraId="06E4F5F0" w14:textId="77777777" w:rsidR="007851C6" w:rsidRPr="00866DAF" w:rsidRDefault="007851C6">
      <w:pPr>
        <w:pStyle w:val="HTMLPreformatted"/>
        <w:divId w:val="585384335"/>
        <w:rPr>
          <w:sz w:val="18"/>
        </w:rPr>
      </w:pPr>
      <w:r w:rsidRPr="00866DAF">
        <w:rPr>
          <w:sz w:val="18"/>
        </w:rPr>
        <w:t>(</w:t>
      </w:r>
      <w:r w:rsidRPr="00866DAF">
        <w:rPr>
          <w:rStyle w:val="string1"/>
          <w:sz w:val="18"/>
        </w:rPr>
        <w:t>'MF'</w:t>
      </w:r>
      <w:r w:rsidRPr="00866DAF">
        <w:rPr>
          <w:sz w:val="18"/>
        </w:rPr>
        <w:t xml:space="preserve">, </w:t>
      </w:r>
      <w:r w:rsidRPr="00866DAF">
        <w:rPr>
          <w:rStyle w:val="string1"/>
          <w:sz w:val="18"/>
        </w:rPr>
        <w:t>'Saint Martin (French part)'</w:t>
      </w:r>
      <w:r w:rsidRPr="00866DAF">
        <w:rPr>
          <w:sz w:val="18"/>
        </w:rPr>
        <w:t>),</w:t>
      </w:r>
    </w:p>
    <w:p w14:paraId="18BBA66C" w14:textId="77777777" w:rsidR="007851C6" w:rsidRPr="00866DAF" w:rsidRDefault="007851C6">
      <w:pPr>
        <w:pStyle w:val="HTMLPreformatted"/>
        <w:divId w:val="585384335"/>
        <w:rPr>
          <w:sz w:val="18"/>
        </w:rPr>
      </w:pPr>
      <w:r w:rsidRPr="00866DAF">
        <w:rPr>
          <w:sz w:val="18"/>
        </w:rPr>
        <w:t>(</w:t>
      </w:r>
      <w:r w:rsidRPr="00866DAF">
        <w:rPr>
          <w:rStyle w:val="string1"/>
          <w:sz w:val="18"/>
        </w:rPr>
        <w:t>'MG'</w:t>
      </w:r>
      <w:r w:rsidRPr="00866DAF">
        <w:rPr>
          <w:sz w:val="18"/>
        </w:rPr>
        <w:t xml:space="preserve">, </w:t>
      </w:r>
      <w:r w:rsidRPr="00866DAF">
        <w:rPr>
          <w:rStyle w:val="string1"/>
          <w:sz w:val="18"/>
        </w:rPr>
        <w:t>'Madagascar'</w:t>
      </w:r>
      <w:r w:rsidRPr="00866DAF">
        <w:rPr>
          <w:sz w:val="18"/>
        </w:rPr>
        <w:t>),</w:t>
      </w:r>
    </w:p>
    <w:p w14:paraId="71EC337B" w14:textId="77777777" w:rsidR="007851C6" w:rsidRPr="00866DAF" w:rsidRDefault="007851C6">
      <w:pPr>
        <w:pStyle w:val="HTMLPreformatted"/>
        <w:divId w:val="585384335"/>
        <w:rPr>
          <w:sz w:val="18"/>
        </w:rPr>
      </w:pPr>
      <w:r w:rsidRPr="00866DAF">
        <w:rPr>
          <w:sz w:val="18"/>
        </w:rPr>
        <w:t>(</w:t>
      </w:r>
      <w:r w:rsidRPr="00866DAF">
        <w:rPr>
          <w:rStyle w:val="string1"/>
          <w:sz w:val="18"/>
        </w:rPr>
        <w:t>'MH'</w:t>
      </w:r>
      <w:r w:rsidRPr="00866DAF">
        <w:rPr>
          <w:sz w:val="18"/>
        </w:rPr>
        <w:t xml:space="preserve">, </w:t>
      </w:r>
      <w:r w:rsidRPr="00866DAF">
        <w:rPr>
          <w:rStyle w:val="string1"/>
          <w:sz w:val="18"/>
        </w:rPr>
        <w:t>'Marshall Islands'</w:t>
      </w:r>
      <w:r w:rsidRPr="00866DAF">
        <w:rPr>
          <w:sz w:val="18"/>
        </w:rPr>
        <w:t>),</w:t>
      </w:r>
    </w:p>
    <w:p w14:paraId="0D7FE302" w14:textId="77777777" w:rsidR="007851C6" w:rsidRPr="00866DAF" w:rsidRDefault="007851C6">
      <w:pPr>
        <w:pStyle w:val="HTMLPreformatted"/>
        <w:divId w:val="585384335"/>
        <w:rPr>
          <w:sz w:val="18"/>
        </w:rPr>
      </w:pPr>
      <w:r w:rsidRPr="00866DAF">
        <w:rPr>
          <w:sz w:val="18"/>
        </w:rPr>
        <w:t>(</w:t>
      </w:r>
      <w:r w:rsidRPr="00866DAF">
        <w:rPr>
          <w:rStyle w:val="string1"/>
          <w:sz w:val="18"/>
        </w:rPr>
        <w:t>'MK'</w:t>
      </w:r>
      <w:r w:rsidRPr="00866DAF">
        <w:rPr>
          <w:sz w:val="18"/>
        </w:rPr>
        <w:t xml:space="preserve">, </w:t>
      </w:r>
      <w:r w:rsidRPr="00866DAF">
        <w:rPr>
          <w:rStyle w:val="string1"/>
          <w:sz w:val="18"/>
        </w:rPr>
        <w:t>'Macedonia, the former Yugoslav Republic of'</w:t>
      </w:r>
      <w:r w:rsidRPr="00866DAF">
        <w:rPr>
          <w:sz w:val="18"/>
        </w:rPr>
        <w:t>),</w:t>
      </w:r>
    </w:p>
    <w:p w14:paraId="7E3477CC" w14:textId="77777777" w:rsidR="007851C6" w:rsidRPr="00866DAF" w:rsidRDefault="007851C6">
      <w:pPr>
        <w:pStyle w:val="HTMLPreformatted"/>
        <w:divId w:val="585384335"/>
        <w:rPr>
          <w:sz w:val="18"/>
        </w:rPr>
      </w:pPr>
      <w:r w:rsidRPr="00866DAF">
        <w:rPr>
          <w:sz w:val="18"/>
        </w:rPr>
        <w:t>(</w:t>
      </w:r>
      <w:r w:rsidRPr="00866DAF">
        <w:rPr>
          <w:rStyle w:val="string1"/>
          <w:sz w:val="18"/>
        </w:rPr>
        <w:t>'ML'</w:t>
      </w:r>
      <w:r w:rsidRPr="00866DAF">
        <w:rPr>
          <w:sz w:val="18"/>
        </w:rPr>
        <w:t xml:space="preserve">, </w:t>
      </w:r>
      <w:r w:rsidRPr="00866DAF">
        <w:rPr>
          <w:rStyle w:val="string1"/>
          <w:sz w:val="18"/>
        </w:rPr>
        <w:t>'Mali'</w:t>
      </w:r>
      <w:r w:rsidRPr="00866DAF">
        <w:rPr>
          <w:sz w:val="18"/>
        </w:rPr>
        <w:t>),</w:t>
      </w:r>
    </w:p>
    <w:p w14:paraId="3DE4D687" w14:textId="77777777" w:rsidR="007851C6" w:rsidRPr="00866DAF" w:rsidRDefault="007851C6">
      <w:pPr>
        <w:pStyle w:val="HTMLPreformatted"/>
        <w:divId w:val="585384335"/>
        <w:rPr>
          <w:sz w:val="18"/>
        </w:rPr>
      </w:pPr>
      <w:r w:rsidRPr="00866DAF">
        <w:rPr>
          <w:sz w:val="18"/>
        </w:rPr>
        <w:t>(</w:t>
      </w:r>
      <w:r w:rsidRPr="00866DAF">
        <w:rPr>
          <w:rStyle w:val="string1"/>
          <w:sz w:val="18"/>
        </w:rPr>
        <w:t>'MM'</w:t>
      </w:r>
      <w:r w:rsidRPr="00866DAF">
        <w:rPr>
          <w:sz w:val="18"/>
        </w:rPr>
        <w:t xml:space="preserve">, </w:t>
      </w:r>
      <w:r w:rsidRPr="00866DAF">
        <w:rPr>
          <w:rStyle w:val="string1"/>
          <w:sz w:val="18"/>
        </w:rPr>
        <w:t>'Myanmar'</w:t>
      </w:r>
      <w:r w:rsidRPr="00866DAF">
        <w:rPr>
          <w:sz w:val="18"/>
        </w:rPr>
        <w:t>),</w:t>
      </w:r>
    </w:p>
    <w:p w14:paraId="0F06D7D5" w14:textId="77777777" w:rsidR="007851C6" w:rsidRPr="00866DAF" w:rsidRDefault="007851C6">
      <w:pPr>
        <w:pStyle w:val="HTMLPreformatted"/>
        <w:divId w:val="585384335"/>
        <w:rPr>
          <w:sz w:val="18"/>
        </w:rPr>
      </w:pPr>
      <w:r w:rsidRPr="00866DAF">
        <w:rPr>
          <w:sz w:val="18"/>
        </w:rPr>
        <w:t>(</w:t>
      </w:r>
      <w:r w:rsidRPr="00866DAF">
        <w:rPr>
          <w:rStyle w:val="string1"/>
          <w:sz w:val="18"/>
        </w:rPr>
        <w:t>'MN'</w:t>
      </w:r>
      <w:r w:rsidRPr="00866DAF">
        <w:rPr>
          <w:sz w:val="18"/>
        </w:rPr>
        <w:t xml:space="preserve">, </w:t>
      </w:r>
      <w:r w:rsidRPr="00866DAF">
        <w:rPr>
          <w:rStyle w:val="string1"/>
          <w:sz w:val="18"/>
        </w:rPr>
        <w:t>'Mongolia'</w:t>
      </w:r>
      <w:r w:rsidRPr="00866DAF">
        <w:rPr>
          <w:sz w:val="18"/>
        </w:rPr>
        <w:t>),</w:t>
      </w:r>
    </w:p>
    <w:p w14:paraId="1492B13E" w14:textId="77777777" w:rsidR="007851C6" w:rsidRPr="00866DAF" w:rsidRDefault="007851C6">
      <w:pPr>
        <w:pStyle w:val="HTMLPreformatted"/>
        <w:divId w:val="585384335"/>
        <w:rPr>
          <w:sz w:val="18"/>
        </w:rPr>
      </w:pPr>
      <w:r w:rsidRPr="00866DAF">
        <w:rPr>
          <w:sz w:val="18"/>
        </w:rPr>
        <w:t>(</w:t>
      </w:r>
      <w:r w:rsidRPr="00866DAF">
        <w:rPr>
          <w:rStyle w:val="string1"/>
          <w:sz w:val="18"/>
        </w:rPr>
        <w:t>'MO'</w:t>
      </w:r>
      <w:r w:rsidRPr="00866DAF">
        <w:rPr>
          <w:sz w:val="18"/>
        </w:rPr>
        <w:t xml:space="preserve">, </w:t>
      </w:r>
      <w:r w:rsidRPr="00866DAF">
        <w:rPr>
          <w:rStyle w:val="string1"/>
          <w:sz w:val="18"/>
        </w:rPr>
        <w:t>'Macao'</w:t>
      </w:r>
      <w:r w:rsidRPr="00866DAF">
        <w:rPr>
          <w:sz w:val="18"/>
        </w:rPr>
        <w:t>),</w:t>
      </w:r>
    </w:p>
    <w:p w14:paraId="5AA6471A" w14:textId="77777777" w:rsidR="007851C6" w:rsidRPr="00866DAF" w:rsidRDefault="007851C6">
      <w:pPr>
        <w:pStyle w:val="HTMLPreformatted"/>
        <w:divId w:val="585384335"/>
        <w:rPr>
          <w:sz w:val="18"/>
        </w:rPr>
      </w:pPr>
      <w:r w:rsidRPr="00866DAF">
        <w:rPr>
          <w:sz w:val="18"/>
        </w:rPr>
        <w:t>(</w:t>
      </w:r>
      <w:r w:rsidRPr="00866DAF">
        <w:rPr>
          <w:rStyle w:val="string1"/>
          <w:sz w:val="18"/>
        </w:rPr>
        <w:t>'MP'</w:t>
      </w:r>
      <w:r w:rsidRPr="00866DAF">
        <w:rPr>
          <w:sz w:val="18"/>
        </w:rPr>
        <w:t xml:space="preserve">, </w:t>
      </w:r>
      <w:r w:rsidRPr="00866DAF">
        <w:rPr>
          <w:rStyle w:val="string1"/>
          <w:sz w:val="18"/>
        </w:rPr>
        <w:t>'Northern Mariana Islands'</w:t>
      </w:r>
      <w:r w:rsidRPr="00866DAF">
        <w:rPr>
          <w:sz w:val="18"/>
        </w:rPr>
        <w:t>),</w:t>
      </w:r>
    </w:p>
    <w:p w14:paraId="38029766" w14:textId="77777777" w:rsidR="007851C6" w:rsidRPr="00866DAF" w:rsidRDefault="007851C6">
      <w:pPr>
        <w:pStyle w:val="HTMLPreformatted"/>
        <w:divId w:val="585384335"/>
        <w:rPr>
          <w:sz w:val="18"/>
        </w:rPr>
      </w:pPr>
      <w:r w:rsidRPr="00866DAF">
        <w:rPr>
          <w:sz w:val="18"/>
        </w:rPr>
        <w:t>(</w:t>
      </w:r>
      <w:r w:rsidRPr="00866DAF">
        <w:rPr>
          <w:rStyle w:val="string1"/>
          <w:sz w:val="18"/>
        </w:rPr>
        <w:t>'MQ'</w:t>
      </w:r>
      <w:r w:rsidRPr="00866DAF">
        <w:rPr>
          <w:sz w:val="18"/>
        </w:rPr>
        <w:t xml:space="preserve">, </w:t>
      </w:r>
      <w:r w:rsidRPr="00866DAF">
        <w:rPr>
          <w:rStyle w:val="string1"/>
          <w:sz w:val="18"/>
        </w:rPr>
        <w:t>'Martinique'</w:t>
      </w:r>
      <w:r w:rsidRPr="00866DAF">
        <w:rPr>
          <w:sz w:val="18"/>
        </w:rPr>
        <w:t>),</w:t>
      </w:r>
    </w:p>
    <w:p w14:paraId="5676ED8F" w14:textId="77777777" w:rsidR="007851C6" w:rsidRPr="00866DAF" w:rsidRDefault="007851C6">
      <w:pPr>
        <w:pStyle w:val="HTMLPreformatted"/>
        <w:divId w:val="585384335"/>
        <w:rPr>
          <w:sz w:val="18"/>
        </w:rPr>
      </w:pPr>
      <w:r w:rsidRPr="00866DAF">
        <w:rPr>
          <w:sz w:val="18"/>
        </w:rPr>
        <w:t>(</w:t>
      </w:r>
      <w:r w:rsidRPr="00866DAF">
        <w:rPr>
          <w:rStyle w:val="string1"/>
          <w:sz w:val="18"/>
        </w:rPr>
        <w:t>'MR'</w:t>
      </w:r>
      <w:r w:rsidRPr="00866DAF">
        <w:rPr>
          <w:sz w:val="18"/>
        </w:rPr>
        <w:t xml:space="preserve">, </w:t>
      </w:r>
      <w:r w:rsidRPr="00866DAF">
        <w:rPr>
          <w:rStyle w:val="string1"/>
          <w:sz w:val="18"/>
        </w:rPr>
        <w:t>'Mauritania'</w:t>
      </w:r>
      <w:r w:rsidRPr="00866DAF">
        <w:rPr>
          <w:sz w:val="18"/>
        </w:rPr>
        <w:t>),</w:t>
      </w:r>
    </w:p>
    <w:p w14:paraId="2B84680F" w14:textId="77777777" w:rsidR="007851C6" w:rsidRPr="00866DAF" w:rsidRDefault="007851C6">
      <w:pPr>
        <w:pStyle w:val="HTMLPreformatted"/>
        <w:divId w:val="585384335"/>
        <w:rPr>
          <w:sz w:val="18"/>
        </w:rPr>
      </w:pPr>
      <w:r w:rsidRPr="00866DAF">
        <w:rPr>
          <w:sz w:val="18"/>
        </w:rPr>
        <w:t>(</w:t>
      </w:r>
      <w:r w:rsidRPr="00866DAF">
        <w:rPr>
          <w:rStyle w:val="string1"/>
          <w:sz w:val="18"/>
        </w:rPr>
        <w:t>'MS'</w:t>
      </w:r>
      <w:r w:rsidRPr="00866DAF">
        <w:rPr>
          <w:sz w:val="18"/>
        </w:rPr>
        <w:t xml:space="preserve">, </w:t>
      </w:r>
      <w:r w:rsidRPr="00866DAF">
        <w:rPr>
          <w:rStyle w:val="string1"/>
          <w:sz w:val="18"/>
        </w:rPr>
        <w:t>'Montserrat'</w:t>
      </w:r>
      <w:r w:rsidRPr="00866DAF">
        <w:rPr>
          <w:sz w:val="18"/>
        </w:rPr>
        <w:t>),</w:t>
      </w:r>
    </w:p>
    <w:p w14:paraId="1198CA83" w14:textId="77777777" w:rsidR="007851C6" w:rsidRPr="00866DAF" w:rsidRDefault="007851C6">
      <w:pPr>
        <w:pStyle w:val="HTMLPreformatted"/>
        <w:divId w:val="585384335"/>
        <w:rPr>
          <w:sz w:val="18"/>
        </w:rPr>
      </w:pPr>
      <w:r w:rsidRPr="00866DAF">
        <w:rPr>
          <w:sz w:val="18"/>
        </w:rPr>
        <w:t>(</w:t>
      </w:r>
      <w:r w:rsidRPr="00866DAF">
        <w:rPr>
          <w:rStyle w:val="string1"/>
          <w:sz w:val="18"/>
        </w:rPr>
        <w:t>'MT'</w:t>
      </w:r>
      <w:r w:rsidRPr="00866DAF">
        <w:rPr>
          <w:sz w:val="18"/>
        </w:rPr>
        <w:t xml:space="preserve">, </w:t>
      </w:r>
      <w:r w:rsidRPr="00866DAF">
        <w:rPr>
          <w:rStyle w:val="string1"/>
          <w:sz w:val="18"/>
        </w:rPr>
        <w:t>'Malta'</w:t>
      </w:r>
      <w:r w:rsidRPr="00866DAF">
        <w:rPr>
          <w:sz w:val="18"/>
        </w:rPr>
        <w:t>),</w:t>
      </w:r>
    </w:p>
    <w:p w14:paraId="2D9DCCDF" w14:textId="77777777" w:rsidR="007851C6" w:rsidRPr="00866DAF" w:rsidRDefault="007851C6">
      <w:pPr>
        <w:pStyle w:val="HTMLPreformatted"/>
        <w:divId w:val="585384335"/>
        <w:rPr>
          <w:sz w:val="18"/>
        </w:rPr>
      </w:pPr>
      <w:r w:rsidRPr="00866DAF">
        <w:rPr>
          <w:sz w:val="18"/>
        </w:rPr>
        <w:t>(</w:t>
      </w:r>
      <w:r w:rsidRPr="00866DAF">
        <w:rPr>
          <w:rStyle w:val="string1"/>
          <w:sz w:val="18"/>
        </w:rPr>
        <w:t>'MU'</w:t>
      </w:r>
      <w:r w:rsidRPr="00866DAF">
        <w:rPr>
          <w:sz w:val="18"/>
        </w:rPr>
        <w:t xml:space="preserve">, </w:t>
      </w:r>
      <w:r w:rsidRPr="00866DAF">
        <w:rPr>
          <w:rStyle w:val="string1"/>
          <w:sz w:val="18"/>
        </w:rPr>
        <w:t>'Mauritius'</w:t>
      </w:r>
      <w:r w:rsidRPr="00866DAF">
        <w:rPr>
          <w:sz w:val="18"/>
        </w:rPr>
        <w:t>),</w:t>
      </w:r>
    </w:p>
    <w:p w14:paraId="19C95337" w14:textId="77777777" w:rsidR="007851C6" w:rsidRPr="00866DAF" w:rsidRDefault="007851C6">
      <w:pPr>
        <w:pStyle w:val="HTMLPreformatted"/>
        <w:divId w:val="585384335"/>
        <w:rPr>
          <w:sz w:val="18"/>
        </w:rPr>
      </w:pPr>
      <w:r w:rsidRPr="00866DAF">
        <w:rPr>
          <w:sz w:val="18"/>
        </w:rPr>
        <w:t>(</w:t>
      </w:r>
      <w:r w:rsidRPr="00866DAF">
        <w:rPr>
          <w:rStyle w:val="string1"/>
          <w:sz w:val="18"/>
        </w:rPr>
        <w:t>'MV'</w:t>
      </w:r>
      <w:r w:rsidRPr="00866DAF">
        <w:rPr>
          <w:sz w:val="18"/>
        </w:rPr>
        <w:t xml:space="preserve">, </w:t>
      </w:r>
      <w:r w:rsidRPr="00866DAF">
        <w:rPr>
          <w:rStyle w:val="string1"/>
          <w:sz w:val="18"/>
        </w:rPr>
        <w:t>'Maldives'</w:t>
      </w:r>
      <w:r w:rsidRPr="00866DAF">
        <w:rPr>
          <w:sz w:val="18"/>
        </w:rPr>
        <w:t>),</w:t>
      </w:r>
    </w:p>
    <w:p w14:paraId="5B8A3467" w14:textId="77777777" w:rsidR="007851C6" w:rsidRPr="00866DAF" w:rsidRDefault="007851C6">
      <w:pPr>
        <w:pStyle w:val="HTMLPreformatted"/>
        <w:divId w:val="585384335"/>
        <w:rPr>
          <w:sz w:val="18"/>
        </w:rPr>
      </w:pPr>
      <w:r w:rsidRPr="00866DAF">
        <w:rPr>
          <w:sz w:val="18"/>
        </w:rPr>
        <w:t>(</w:t>
      </w:r>
      <w:r w:rsidRPr="00866DAF">
        <w:rPr>
          <w:rStyle w:val="string1"/>
          <w:sz w:val="18"/>
        </w:rPr>
        <w:t>'MW'</w:t>
      </w:r>
      <w:r w:rsidRPr="00866DAF">
        <w:rPr>
          <w:sz w:val="18"/>
        </w:rPr>
        <w:t xml:space="preserve">, </w:t>
      </w:r>
      <w:r w:rsidRPr="00866DAF">
        <w:rPr>
          <w:rStyle w:val="string1"/>
          <w:sz w:val="18"/>
        </w:rPr>
        <w:t>'Malawi'</w:t>
      </w:r>
      <w:r w:rsidRPr="00866DAF">
        <w:rPr>
          <w:sz w:val="18"/>
        </w:rPr>
        <w:t>),</w:t>
      </w:r>
    </w:p>
    <w:p w14:paraId="600941F0" w14:textId="77777777" w:rsidR="007851C6" w:rsidRPr="00866DAF" w:rsidRDefault="007851C6">
      <w:pPr>
        <w:pStyle w:val="HTMLPreformatted"/>
        <w:divId w:val="585384335"/>
        <w:rPr>
          <w:sz w:val="18"/>
        </w:rPr>
      </w:pPr>
      <w:r w:rsidRPr="00866DAF">
        <w:rPr>
          <w:sz w:val="18"/>
        </w:rPr>
        <w:t>(</w:t>
      </w:r>
      <w:r w:rsidRPr="00866DAF">
        <w:rPr>
          <w:rStyle w:val="string1"/>
          <w:sz w:val="18"/>
        </w:rPr>
        <w:t>'MX'</w:t>
      </w:r>
      <w:r w:rsidRPr="00866DAF">
        <w:rPr>
          <w:sz w:val="18"/>
        </w:rPr>
        <w:t xml:space="preserve">, </w:t>
      </w:r>
      <w:r w:rsidRPr="00866DAF">
        <w:rPr>
          <w:rStyle w:val="string1"/>
          <w:sz w:val="18"/>
        </w:rPr>
        <w:t>'Mexico'</w:t>
      </w:r>
      <w:r w:rsidRPr="00866DAF">
        <w:rPr>
          <w:sz w:val="18"/>
        </w:rPr>
        <w:t>),</w:t>
      </w:r>
    </w:p>
    <w:p w14:paraId="5E336AF4" w14:textId="77777777" w:rsidR="007851C6" w:rsidRPr="00866DAF" w:rsidRDefault="007851C6">
      <w:pPr>
        <w:pStyle w:val="HTMLPreformatted"/>
        <w:divId w:val="585384335"/>
        <w:rPr>
          <w:sz w:val="18"/>
        </w:rPr>
      </w:pPr>
      <w:r w:rsidRPr="00866DAF">
        <w:rPr>
          <w:sz w:val="18"/>
        </w:rPr>
        <w:t>(</w:t>
      </w:r>
      <w:r w:rsidRPr="00866DAF">
        <w:rPr>
          <w:rStyle w:val="string1"/>
          <w:sz w:val="18"/>
        </w:rPr>
        <w:t>'MY'</w:t>
      </w:r>
      <w:r w:rsidRPr="00866DAF">
        <w:rPr>
          <w:sz w:val="18"/>
        </w:rPr>
        <w:t xml:space="preserve">, </w:t>
      </w:r>
      <w:r w:rsidRPr="00866DAF">
        <w:rPr>
          <w:rStyle w:val="string1"/>
          <w:sz w:val="18"/>
        </w:rPr>
        <w:t>'Malaysia'</w:t>
      </w:r>
      <w:r w:rsidRPr="00866DAF">
        <w:rPr>
          <w:sz w:val="18"/>
        </w:rPr>
        <w:t>),</w:t>
      </w:r>
    </w:p>
    <w:p w14:paraId="759AF984" w14:textId="77777777" w:rsidR="007851C6" w:rsidRPr="00866DAF" w:rsidRDefault="007851C6">
      <w:pPr>
        <w:pStyle w:val="HTMLPreformatted"/>
        <w:divId w:val="585384335"/>
        <w:rPr>
          <w:sz w:val="18"/>
        </w:rPr>
      </w:pPr>
      <w:r w:rsidRPr="00866DAF">
        <w:rPr>
          <w:sz w:val="18"/>
        </w:rPr>
        <w:t>(</w:t>
      </w:r>
      <w:r w:rsidRPr="00866DAF">
        <w:rPr>
          <w:rStyle w:val="string1"/>
          <w:sz w:val="18"/>
        </w:rPr>
        <w:t>'MZ'</w:t>
      </w:r>
      <w:r w:rsidRPr="00866DAF">
        <w:rPr>
          <w:sz w:val="18"/>
        </w:rPr>
        <w:t xml:space="preserve">, </w:t>
      </w:r>
      <w:r w:rsidRPr="00866DAF">
        <w:rPr>
          <w:rStyle w:val="string1"/>
          <w:sz w:val="18"/>
        </w:rPr>
        <w:t>'Mozambique'</w:t>
      </w:r>
      <w:r w:rsidRPr="00866DAF">
        <w:rPr>
          <w:sz w:val="18"/>
        </w:rPr>
        <w:t>),</w:t>
      </w:r>
    </w:p>
    <w:p w14:paraId="556325DA" w14:textId="77777777" w:rsidR="007851C6" w:rsidRPr="00866DAF" w:rsidRDefault="007851C6">
      <w:pPr>
        <w:pStyle w:val="HTMLPreformatted"/>
        <w:divId w:val="585384335"/>
        <w:rPr>
          <w:sz w:val="18"/>
        </w:rPr>
      </w:pPr>
      <w:r w:rsidRPr="00866DAF">
        <w:rPr>
          <w:sz w:val="18"/>
        </w:rPr>
        <w:t>(</w:t>
      </w:r>
      <w:r w:rsidRPr="00866DAF">
        <w:rPr>
          <w:rStyle w:val="string1"/>
          <w:sz w:val="18"/>
        </w:rPr>
        <w:t>'NA'</w:t>
      </w:r>
      <w:r w:rsidRPr="00866DAF">
        <w:rPr>
          <w:sz w:val="18"/>
        </w:rPr>
        <w:t xml:space="preserve">, </w:t>
      </w:r>
      <w:r w:rsidRPr="00866DAF">
        <w:rPr>
          <w:rStyle w:val="string1"/>
          <w:sz w:val="18"/>
        </w:rPr>
        <w:t>'Namibia'</w:t>
      </w:r>
      <w:r w:rsidRPr="00866DAF">
        <w:rPr>
          <w:sz w:val="18"/>
        </w:rPr>
        <w:t>),</w:t>
      </w:r>
    </w:p>
    <w:p w14:paraId="57B0016C" w14:textId="77777777" w:rsidR="007851C6" w:rsidRPr="00866DAF" w:rsidRDefault="007851C6">
      <w:pPr>
        <w:pStyle w:val="HTMLPreformatted"/>
        <w:divId w:val="585384335"/>
        <w:rPr>
          <w:sz w:val="18"/>
        </w:rPr>
      </w:pPr>
      <w:r w:rsidRPr="00866DAF">
        <w:rPr>
          <w:sz w:val="18"/>
        </w:rPr>
        <w:t>(</w:t>
      </w:r>
      <w:r w:rsidRPr="00866DAF">
        <w:rPr>
          <w:rStyle w:val="string1"/>
          <w:sz w:val="18"/>
        </w:rPr>
        <w:t>'NC'</w:t>
      </w:r>
      <w:r w:rsidRPr="00866DAF">
        <w:rPr>
          <w:sz w:val="18"/>
        </w:rPr>
        <w:t xml:space="preserve">, </w:t>
      </w:r>
      <w:r w:rsidRPr="00866DAF">
        <w:rPr>
          <w:rStyle w:val="string1"/>
          <w:sz w:val="18"/>
        </w:rPr>
        <w:t>'New Caledonia'</w:t>
      </w:r>
      <w:r w:rsidRPr="00866DAF">
        <w:rPr>
          <w:sz w:val="18"/>
        </w:rPr>
        <w:t>),</w:t>
      </w:r>
    </w:p>
    <w:p w14:paraId="16337549" w14:textId="77777777" w:rsidR="007851C6" w:rsidRPr="00866DAF" w:rsidRDefault="007851C6">
      <w:pPr>
        <w:pStyle w:val="HTMLPreformatted"/>
        <w:divId w:val="585384335"/>
        <w:rPr>
          <w:sz w:val="18"/>
        </w:rPr>
      </w:pPr>
      <w:r w:rsidRPr="00866DAF">
        <w:rPr>
          <w:sz w:val="18"/>
        </w:rPr>
        <w:t>(</w:t>
      </w:r>
      <w:r w:rsidRPr="00866DAF">
        <w:rPr>
          <w:rStyle w:val="string1"/>
          <w:sz w:val="18"/>
        </w:rPr>
        <w:t>'NE'</w:t>
      </w:r>
      <w:r w:rsidRPr="00866DAF">
        <w:rPr>
          <w:sz w:val="18"/>
        </w:rPr>
        <w:t xml:space="preserve">, </w:t>
      </w:r>
      <w:r w:rsidRPr="00866DAF">
        <w:rPr>
          <w:rStyle w:val="string1"/>
          <w:sz w:val="18"/>
        </w:rPr>
        <w:t>'Niger'</w:t>
      </w:r>
      <w:r w:rsidRPr="00866DAF">
        <w:rPr>
          <w:sz w:val="18"/>
        </w:rPr>
        <w:t>),</w:t>
      </w:r>
    </w:p>
    <w:p w14:paraId="4F273E52" w14:textId="77777777" w:rsidR="007851C6" w:rsidRPr="00866DAF" w:rsidRDefault="007851C6">
      <w:pPr>
        <w:pStyle w:val="HTMLPreformatted"/>
        <w:divId w:val="585384335"/>
        <w:rPr>
          <w:sz w:val="18"/>
        </w:rPr>
      </w:pPr>
      <w:r w:rsidRPr="00866DAF">
        <w:rPr>
          <w:sz w:val="18"/>
        </w:rPr>
        <w:t>(</w:t>
      </w:r>
      <w:r w:rsidRPr="00866DAF">
        <w:rPr>
          <w:rStyle w:val="string1"/>
          <w:sz w:val="18"/>
        </w:rPr>
        <w:t>'NF'</w:t>
      </w:r>
      <w:r w:rsidRPr="00866DAF">
        <w:rPr>
          <w:sz w:val="18"/>
        </w:rPr>
        <w:t xml:space="preserve">, </w:t>
      </w:r>
      <w:r w:rsidRPr="00866DAF">
        <w:rPr>
          <w:rStyle w:val="string1"/>
          <w:sz w:val="18"/>
        </w:rPr>
        <w:t>'Norfolk Island'</w:t>
      </w:r>
      <w:r w:rsidRPr="00866DAF">
        <w:rPr>
          <w:sz w:val="18"/>
        </w:rPr>
        <w:t>),</w:t>
      </w:r>
    </w:p>
    <w:p w14:paraId="2F8EB099" w14:textId="77777777" w:rsidR="007851C6" w:rsidRPr="00866DAF" w:rsidRDefault="007851C6">
      <w:pPr>
        <w:pStyle w:val="HTMLPreformatted"/>
        <w:divId w:val="585384335"/>
        <w:rPr>
          <w:sz w:val="18"/>
        </w:rPr>
      </w:pPr>
      <w:r w:rsidRPr="00866DAF">
        <w:rPr>
          <w:sz w:val="18"/>
        </w:rPr>
        <w:t>(</w:t>
      </w:r>
      <w:r w:rsidRPr="00866DAF">
        <w:rPr>
          <w:rStyle w:val="string1"/>
          <w:sz w:val="18"/>
        </w:rPr>
        <w:t>'NG'</w:t>
      </w:r>
      <w:r w:rsidRPr="00866DAF">
        <w:rPr>
          <w:sz w:val="18"/>
        </w:rPr>
        <w:t xml:space="preserve">, </w:t>
      </w:r>
      <w:r w:rsidRPr="00866DAF">
        <w:rPr>
          <w:rStyle w:val="string1"/>
          <w:sz w:val="18"/>
        </w:rPr>
        <w:t>'Nigeria'</w:t>
      </w:r>
      <w:r w:rsidRPr="00866DAF">
        <w:rPr>
          <w:sz w:val="18"/>
        </w:rPr>
        <w:t>),</w:t>
      </w:r>
    </w:p>
    <w:p w14:paraId="1019AB23" w14:textId="77777777" w:rsidR="007851C6" w:rsidRPr="00866DAF" w:rsidRDefault="007851C6">
      <w:pPr>
        <w:pStyle w:val="HTMLPreformatted"/>
        <w:divId w:val="585384335"/>
        <w:rPr>
          <w:sz w:val="18"/>
        </w:rPr>
      </w:pPr>
      <w:r w:rsidRPr="00866DAF">
        <w:rPr>
          <w:sz w:val="18"/>
        </w:rPr>
        <w:t>(</w:t>
      </w:r>
      <w:r w:rsidRPr="00866DAF">
        <w:rPr>
          <w:rStyle w:val="string1"/>
          <w:sz w:val="18"/>
        </w:rPr>
        <w:t>'NI'</w:t>
      </w:r>
      <w:r w:rsidRPr="00866DAF">
        <w:rPr>
          <w:sz w:val="18"/>
        </w:rPr>
        <w:t xml:space="preserve">, </w:t>
      </w:r>
      <w:r w:rsidRPr="00866DAF">
        <w:rPr>
          <w:rStyle w:val="string1"/>
          <w:sz w:val="18"/>
        </w:rPr>
        <w:t>'Nicaragua'</w:t>
      </w:r>
      <w:r w:rsidRPr="00866DAF">
        <w:rPr>
          <w:sz w:val="18"/>
        </w:rPr>
        <w:t>),</w:t>
      </w:r>
    </w:p>
    <w:p w14:paraId="43C7111E" w14:textId="77777777" w:rsidR="007851C6" w:rsidRPr="00866DAF" w:rsidRDefault="007851C6">
      <w:pPr>
        <w:pStyle w:val="HTMLPreformatted"/>
        <w:divId w:val="585384335"/>
        <w:rPr>
          <w:sz w:val="18"/>
        </w:rPr>
      </w:pPr>
      <w:r w:rsidRPr="00866DAF">
        <w:rPr>
          <w:sz w:val="18"/>
        </w:rPr>
        <w:t>(</w:t>
      </w:r>
      <w:r w:rsidRPr="00866DAF">
        <w:rPr>
          <w:rStyle w:val="string1"/>
          <w:sz w:val="18"/>
        </w:rPr>
        <w:t>'NL'</w:t>
      </w:r>
      <w:r w:rsidRPr="00866DAF">
        <w:rPr>
          <w:sz w:val="18"/>
        </w:rPr>
        <w:t xml:space="preserve">, </w:t>
      </w:r>
      <w:r w:rsidRPr="00866DAF">
        <w:rPr>
          <w:rStyle w:val="string1"/>
          <w:sz w:val="18"/>
        </w:rPr>
        <w:t>'Netherlands'</w:t>
      </w:r>
      <w:r w:rsidRPr="00866DAF">
        <w:rPr>
          <w:sz w:val="18"/>
        </w:rPr>
        <w:t>),</w:t>
      </w:r>
    </w:p>
    <w:p w14:paraId="46E8769A" w14:textId="77777777" w:rsidR="007851C6" w:rsidRPr="00866DAF" w:rsidRDefault="007851C6">
      <w:pPr>
        <w:pStyle w:val="HTMLPreformatted"/>
        <w:divId w:val="585384335"/>
        <w:rPr>
          <w:sz w:val="18"/>
        </w:rPr>
      </w:pPr>
      <w:r w:rsidRPr="00866DAF">
        <w:rPr>
          <w:sz w:val="18"/>
        </w:rPr>
        <w:t>(</w:t>
      </w:r>
      <w:r w:rsidRPr="00866DAF">
        <w:rPr>
          <w:rStyle w:val="string1"/>
          <w:sz w:val="18"/>
        </w:rPr>
        <w:t>'NO'</w:t>
      </w:r>
      <w:r w:rsidRPr="00866DAF">
        <w:rPr>
          <w:sz w:val="18"/>
        </w:rPr>
        <w:t xml:space="preserve">, </w:t>
      </w:r>
      <w:r w:rsidRPr="00866DAF">
        <w:rPr>
          <w:rStyle w:val="string1"/>
          <w:sz w:val="18"/>
        </w:rPr>
        <w:t>'Norway'</w:t>
      </w:r>
      <w:r w:rsidRPr="00866DAF">
        <w:rPr>
          <w:sz w:val="18"/>
        </w:rPr>
        <w:t>),</w:t>
      </w:r>
    </w:p>
    <w:p w14:paraId="5F1ACF74" w14:textId="77777777" w:rsidR="007851C6" w:rsidRPr="00866DAF" w:rsidRDefault="007851C6">
      <w:pPr>
        <w:pStyle w:val="HTMLPreformatted"/>
        <w:divId w:val="585384335"/>
        <w:rPr>
          <w:sz w:val="18"/>
        </w:rPr>
      </w:pPr>
      <w:r w:rsidRPr="00866DAF">
        <w:rPr>
          <w:sz w:val="18"/>
        </w:rPr>
        <w:t>(</w:t>
      </w:r>
      <w:r w:rsidRPr="00866DAF">
        <w:rPr>
          <w:rStyle w:val="string1"/>
          <w:sz w:val="18"/>
        </w:rPr>
        <w:t>'NP'</w:t>
      </w:r>
      <w:r w:rsidRPr="00866DAF">
        <w:rPr>
          <w:sz w:val="18"/>
        </w:rPr>
        <w:t xml:space="preserve">, </w:t>
      </w:r>
      <w:r w:rsidRPr="00866DAF">
        <w:rPr>
          <w:rStyle w:val="string1"/>
          <w:sz w:val="18"/>
        </w:rPr>
        <w:t>'Nepal'</w:t>
      </w:r>
      <w:r w:rsidRPr="00866DAF">
        <w:rPr>
          <w:sz w:val="18"/>
        </w:rPr>
        <w:t>),</w:t>
      </w:r>
    </w:p>
    <w:p w14:paraId="2295895B" w14:textId="77777777" w:rsidR="007851C6" w:rsidRPr="00866DAF" w:rsidRDefault="007851C6">
      <w:pPr>
        <w:pStyle w:val="HTMLPreformatted"/>
        <w:divId w:val="585384335"/>
        <w:rPr>
          <w:sz w:val="18"/>
        </w:rPr>
      </w:pPr>
      <w:r w:rsidRPr="00866DAF">
        <w:rPr>
          <w:sz w:val="18"/>
        </w:rPr>
        <w:t>(</w:t>
      </w:r>
      <w:r w:rsidRPr="00866DAF">
        <w:rPr>
          <w:rStyle w:val="string1"/>
          <w:sz w:val="18"/>
        </w:rPr>
        <w:t>'NR'</w:t>
      </w:r>
      <w:r w:rsidRPr="00866DAF">
        <w:rPr>
          <w:sz w:val="18"/>
        </w:rPr>
        <w:t xml:space="preserve">, </w:t>
      </w:r>
      <w:r w:rsidRPr="00866DAF">
        <w:rPr>
          <w:rStyle w:val="string1"/>
          <w:sz w:val="18"/>
        </w:rPr>
        <w:t>'Nauru'</w:t>
      </w:r>
      <w:r w:rsidRPr="00866DAF">
        <w:rPr>
          <w:sz w:val="18"/>
        </w:rPr>
        <w:t>),</w:t>
      </w:r>
    </w:p>
    <w:p w14:paraId="5DC33755" w14:textId="77777777" w:rsidR="007851C6" w:rsidRPr="00866DAF" w:rsidRDefault="007851C6">
      <w:pPr>
        <w:pStyle w:val="HTMLPreformatted"/>
        <w:divId w:val="585384335"/>
        <w:rPr>
          <w:sz w:val="18"/>
        </w:rPr>
      </w:pPr>
      <w:r w:rsidRPr="00866DAF">
        <w:rPr>
          <w:sz w:val="18"/>
        </w:rPr>
        <w:t>(</w:t>
      </w:r>
      <w:r w:rsidRPr="00866DAF">
        <w:rPr>
          <w:rStyle w:val="string1"/>
          <w:sz w:val="18"/>
        </w:rPr>
        <w:t>'NU'</w:t>
      </w:r>
      <w:r w:rsidRPr="00866DAF">
        <w:rPr>
          <w:sz w:val="18"/>
        </w:rPr>
        <w:t xml:space="preserve">, </w:t>
      </w:r>
      <w:r w:rsidRPr="00866DAF">
        <w:rPr>
          <w:rStyle w:val="string1"/>
          <w:sz w:val="18"/>
        </w:rPr>
        <w:t>'Niue'</w:t>
      </w:r>
      <w:r w:rsidRPr="00866DAF">
        <w:rPr>
          <w:sz w:val="18"/>
        </w:rPr>
        <w:t>),</w:t>
      </w:r>
    </w:p>
    <w:p w14:paraId="252E9877" w14:textId="77777777" w:rsidR="007851C6" w:rsidRPr="00866DAF" w:rsidRDefault="007851C6">
      <w:pPr>
        <w:pStyle w:val="HTMLPreformatted"/>
        <w:divId w:val="585384335"/>
        <w:rPr>
          <w:sz w:val="18"/>
        </w:rPr>
      </w:pPr>
      <w:r w:rsidRPr="00866DAF">
        <w:rPr>
          <w:sz w:val="18"/>
        </w:rPr>
        <w:t>(</w:t>
      </w:r>
      <w:r w:rsidRPr="00866DAF">
        <w:rPr>
          <w:rStyle w:val="string1"/>
          <w:sz w:val="18"/>
        </w:rPr>
        <w:t>'NZ'</w:t>
      </w:r>
      <w:r w:rsidRPr="00866DAF">
        <w:rPr>
          <w:sz w:val="18"/>
        </w:rPr>
        <w:t xml:space="preserve">, </w:t>
      </w:r>
      <w:r w:rsidRPr="00866DAF">
        <w:rPr>
          <w:rStyle w:val="string1"/>
          <w:sz w:val="18"/>
        </w:rPr>
        <w:t>'New Zealand'</w:t>
      </w:r>
      <w:r w:rsidRPr="00866DAF">
        <w:rPr>
          <w:sz w:val="18"/>
        </w:rPr>
        <w:t>),</w:t>
      </w:r>
    </w:p>
    <w:p w14:paraId="079BC5E1" w14:textId="77777777" w:rsidR="007851C6" w:rsidRPr="00866DAF" w:rsidRDefault="007851C6">
      <w:pPr>
        <w:pStyle w:val="HTMLPreformatted"/>
        <w:divId w:val="585384335"/>
        <w:rPr>
          <w:sz w:val="18"/>
        </w:rPr>
      </w:pPr>
      <w:r w:rsidRPr="00866DAF">
        <w:rPr>
          <w:sz w:val="18"/>
        </w:rPr>
        <w:t>(</w:t>
      </w:r>
      <w:r w:rsidRPr="00866DAF">
        <w:rPr>
          <w:rStyle w:val="string1"/>
          <w:sz w:val="18"/>
        </w:rPr>
        <w:t>'OM'</w:t>
      </w:r>
      <w:r w:rsidRPr="00866DAF">
        <w:rPr>
          <w:sz w:val="18"/>
        </w:rPr>
        <w:t xml:space="preserve">, </w:t>
      </w:r>
      <w:r w:rsidRPr="00866DAF">
        <w:rPr>
          <w:rStyle w:val="string1"/>
          <w:sz w:val="18"/>
        </w:rPr>
        <w:t>'Oman'</w:t>
      </w:r>
      <w:r w:rsidRPr="00866DAF">
        <w:rPr>
          <w:sz w:val="18"/>
        </w:rPr>
        <w:t>),</w:t>
      </w:r>
    </w:p>
    <w:p w14:paraId="7E030880" w14:textId="77777777" w:rsidR="007851C6" w:rsidRPr="00866DAF" w:rsidRDefault="007851C6">
      <w:pPr>
        <w:pStyle w:val="HTMLPreformatted"/>
        <w:divId w:val="585384335"/>
        <w:rPr>
          <w:sz w:val="18"/>
        </w:rPr>
      </w:pPr>
      <w:r w:rsidRPr="00866DAF">
        <w:rPr>
          <w:sz w:val="18"/>
        </w:rPr>
        <w:t>(</w:t>
      </w:r>
      <w:r w:rsidRPr="00866DAF">
        <w:rPr>
          <w:rStyle w:val="string1"/>
          <w:sz w:val="18"/>
        </w:rPr>
        <w:t>'PA'</w:t>
      </w:r>
      <w:r w:rsidRPr="00866DAF">
        <w:rPr>
          <w:sz w:val="18"/>
        </w:rPr>
        <w:t xml:space="preserve">, </w:t>
      </w:r>
      <w:r w:rsidRPr="00866DAF">
        <w:rPr>
          <w:rStyle w:val="string1"/>
          <w:sz w:val="18"/>
        </w:rPr>
        <w:t>'Panama'</w:t>
      </w:r>
      <w:r w:rsidRPr="00866DAF">
        <w:rPr>
          <w:sz w:val="18"/>
        </w:rPr>
        <w:t>),</w:t>
      </w:r>
    </w:p>
    <w:p w14:paraId="556A0671" w14:textId="77777777" w:rsidR="007851C6" w:rsidRPr="00866DAF" w:rsidRDefault="007851C6">
      <w:pPr>
        <w:pStyle w:val="HTMLPreformatted"/>
        <w:divId w:val="585384335"/>
        <w:rPr>
          <w:sz w:val="18"/>
        </w:rPr>
      </w:pPr>
      <w:r w:rsidRPr="00866DAF">
        <w:rPr>
          <w:sz w:val="18"/>
        </w:rPr>
        <w:t>(</w:t>
      </w:r>
      <w:r w:rsidRPr="00866DAF">
        <w:rPr>
          <w:rStyle w:val="string1"/>
          <w:sz w:val="18"/>
        </w:rPr>
        <w:t>'PE'</w:t>
      </w:r>
      <w:r w:rsidRPr="00866DAF">
        <w:rPr>
          <w:sz w:val="18"/>
        </w:rPr>
        <w:t xml:space="preserve">, </w:t>
      </w:r>
      <w:r w:rsidRPr="00866DAF">
        <w:rPr>
          <w:rStyle w:val="string1"/>
          <w:sz w:val="18"/>
        </w:rPr>
        <w:t>'Peru'</w:t>
      </w:r>
      <w:r w:rsidRPr="00866DAF">
        <w:rPr>
          <w:sz w:val="18"/>
        </w:rPr>
        <w:t>),</w:t>
      </w:r>
    </w:p>
    <w:p w14:paraId="5F860520" w14:textId="77777777" w:rsidR="007851C6" w:rsidRPr="00866DAF" w:rsidRDefault="007851C6">
      <w:pPr>
        <w:pStyle w:val="HTMLPreformatted"/>
        <w:divId w:val="585384335"/>
        <w:rPr>
          <w:sz w:val="18"/>
        </w:rPr>
      </w:pPr>
      <w:r w:rsidRPr="00866DAF">
        <w:rPr>
          <w:sz w:val="18"/>
        </w:rPr>
        <w:t>(</w:t>
      </w:r>
      <w:r w:rsidRPr="00866DAF">
        <w:rPr>
          <w:rStyle w:val="string1"/>
          <w:sz w:val="18"/>
        </w:rPr>
        <w:t>'PF'</w:t>
      </w:r>
      <w:r w:rsidRPr="00866DAF">
        <w:rPr>
          <w:sz w:val="18"/>
        </w:rPr>
        <w:t xml:space="preserve">, </w:t>
      </w:r>
      <w:r w:rsidRPr="00866DAF">
        <w:rPr>
          <w:rStyle w:val="string1"/>
          <w:sz w:val="18"/>
        </w:rPr>
        <w:t>'French Polynesia'</w:t>
      </w:r>
      <w:r w:rsidRPr="00866DAF">
        <w:rPr>
          <w:sz w:val="18"/>
        </w:rPr>
        <w:t>),</w:t>
      </w:r>
    </w:p>
    <w:p w14:paraId="337F81EE" w14:textId="77777777" w:rsidR="007851C6" w:rsidRPr="00866DAF" w:rsidRDefault="007851C6">
      <w:pPr>
        <w:pStyle w:val="HTMLPreformatted"/>
        <w:divId w:val="585384335"/>
        <w:rPr>
          <w:sz w:val="18"/>
        </w:rPr>
      </w:pPr>
      <w:r w:rsidRPr="00866DAF">
        <w:rPr>
          <w:sz w:val="18"/>
        </w:rPr>
        <w:t>(</w:t>
      </w:r>
      <w:r w:rsidRPr="00866DAF">
        <w:rPr>
          <w:rStyle w:val="string1"/>
          <w:sz w:val="18"/>
        </w:rPr>
        <w:t>'PG'</w:t>
      </w:r>
      <w:r w:rsidRPr="00866DAF">
        <w:rPr>
          <w:sz w:val="18"/>
        </w:rPr>
        <w:t xml:space="preserve">, </w:t>
      </w:r>
      <w:r w:rsidRPr="00866DAF">
        <w:rPr>
          <w:rStyle w:val="string1"/>
          <w:sz w:val="18"/>
        </w:rPr>
        <w:t>'Papua New Guinea'</w:t>
      </w:r>
      <w:r w:rsidRPr="00866DAF">
        <w:rPr>
          <w:sz w:val="18"/>
        </w:rPr>
        <w:t>),</w:t>
      </w:r>
    </w:p>
    <w:p w14:paraId="3DA8511E" w14:textId="77777777" w:rsidR="007851C6" w:rsidRPr="00866DAF" w:rsidRDefault="007851C6">
      <w:pPr>
        <w:pStyle w:val="HTMLPreformatted"/>
        <w:divId w:val="585384335"/>
        <w:rPr>
          <w:sz w:val="18"/>
        </w:rPr>
      </w:pPr>
      <w:r w:rsidRPr="00866DAF">
        <w:rPr>
          <w:sz w:val="18"/>
        </w:rPr>
        <w:t>(</w:t>
      </w:r>
      <w:r w:rsidRPr="00866DAF">
        <w:rPr>
          <w:rStyle w:val="string1"/>
          <w:sz w:val="18"/>
        </w:rPr>
        <w:t>'PH'</w:t>
      </w:r>
      <w:r w:rsidRPr="00866DAF">
        <w:rPr>
          <w:sz w:val="18"/>
        </w:rPr>
        <w:t xml:space="preserve">, </w:t>
      </w:r>
      <w:r w:rsidRPr="00866DAF">
        <w:rPr>
          <w:rStyle w:val="string1"/>
          <w:sz w:val="18"/>
        </w:rPr>
        <w:t>'Philippines'</w:t>
      </w:r>
      <w:r w:rsidRPr="00866DAF">
        <w:rPr>
          <w:sz w:val="18"/>
        </w:rPr>
        <w:t>),</w:t>
      </w:r>
    </w:p>
    <w:p w14:paraId="7D3CB493" w14:textId="77777777" w:rsidR="007851C6" w:rsidRPr="00866DAF" w:rsidRDefault="007851C6">
      <w:pPr>
        <w:pStyle w:val="HTMLPreformatted"/>
        <w:divId w:val="585384335"/>
        <w:rPr>
          <w:sz w:val="18"/>
        </w:rPr>
      </w:pPr>
      <w:r w:rsidRPr="00866DAF">
        <w:rPr>
          <w:sz w:val="18"/>
        </w:rPr>
        <w:t>(</w:t>
      </w:r>
      <w:r w:rsidRPr="00866DAF">
        <w:rPr>
          <w:rStyle w:val="string1"/>
          <w:sz w:val="18"/>
        </w:rPr>
        <w:t>'PK'</w:t>
      </w:r>
      <w:r w:rsidRPr="00866DAF">
        <w:rPr>
          <w:sz w:val="18"/>
        </w:rPr>
        <w:t xml:space="preserve">, </w:t>
      </w:r>
      <w:r w:rsidRPr="00866DAF">
        <w:rPr>
          <w:rStyle w:val="string1"/>
          <w:sz w:val="18"/>
        </w:rPr>
        <w:t>'Pakistan'</w:t>
      </w:r>
      <w:r w:rsidRPr="00866DAF">
        <w:rPr>
          <w:sz w:val="18"/>
        </w:rPr>
        <w:t>),</w:t>
      </w:r>
    </w:p>
    <w:p w14:paraId="1CE872F3" w14:textId="77777777" w:rsidR="007851C6" w:rsidRPr="00866DAF" w:rsidRDefault="007851C6">
      <w:pPr>
        <w:pStyle w:val="HTMLPreformatted"/>
        <w:divId w:val="585384335"/>
        <w:rPr>
          <w:sz w:val="18"/>
        </w:rPr>
      </w:pPr>
      <w:r w:rsidRPr="00866DAF">
        <w:rPr>
          <w:sz w:val="18"/>
        </w:rPr>
        <w:t>(</w:t>
      </w:r>
      <w:r w:rsidRPr="00866DAF">
        <w:rPr>
          <w:rStyle w:val="string1"/>
          <w:sz w:val="18"/>
        </w:rPr>
        <w:t>'PL'</w:t>
      </w:r>
      <w:r w:rsidRPr="00866DAF">
        <w:rPr>
          <w:sz w:val="18"/>
        </w:rPr>
        <w:t xml:space="preserve">, </w:t>
      </w:r>
      <w:r w:rsidRPr="00866DAF">
        <w:rPr>
          <w:rStyle w:val="string1"/>
          <w:sz w:val="18"/>
        </w:rPr>
        <w:t>'Poland'</w:t>
      </w:r>
      <w:r w:rsidRPr="00866DAF">
        <w:rPr>
          <w:sz w:val="18"/>
        </w:rPr>
        <w:t>),</w:t>
      </w:r>
    </w:p>
    <w:p w14:paraId="1C8E9E62" w14:textId="77777777" w:rsidR="007851C6" w:rsidRPr="00866DAF" w:rsidRDefault="007851C6">
      <w:pPr>
        <w:pStyle w:val="HTMLPreformatted"/>
        <w:divId w:val="585384335"/>
        <w:rPr>
          <w:sz w:val="18"/>
        </w:rPr>
      </w:pPr>
      <w:r w:rsidRPr="00866DAF">
        <w:rPr>
          <w:sz w:val="18"/>
        </w:rPr>
        <w:t>(</w:t>
      </w:r>
      <w:r w:rsidRPr="00866DAF">
        <w:rPr>
          <w:rStyle w:val="string1"/>
          <w:sz w:val="18"/>
        </w:rPr>
        <w:t>'PM'</w:t>
      </w:r>
      <w:r w:rsidRPr="00866DAF">
        <w:rPr>
          <w:sz w:val="18"/>
        </w:rPr>
        <w:t xml:space="preserve">, </w:t>
      </w:r>
      <w:r w:rsidRPr="00866DAF">
        <w:rPr>
          <w:rStyle w:val="string1"/>
          <w:sz w:val="18"/>
        </w:rPr>
        <w:t>'Saint Pierre and Miquelon'</w:t>
      </w:r>
      <w:r w:rsidRPr="00866DAF">
        <w:rPr>
          <w:sz w:val="18"/>
        </w:rPr>
        <w:t>),</w:t>
      </w:r>
    </w:p>
    <w:p w14:paraId="265EE1BB" w14:textId="77777777" w:rsidR="007851C6" w:rsidRPr="00866DAF" w:rsidRDefault="007851C6">
      <w:pPr>
        <w:pStyle w:val="HTMLPreformatted"/>
        <w:divId w:val="585384335"/>
        <w:rPr>
          <w:sz w:val="18"/>
        </w:rPr>
      </w:pPr>
      <w:r w:rsidRPr="00866DAF">
        <w:rPr>
          <w:sz w:val="18"/>
        </w:rPr>
        <w:t>(</w:t>
      </w:r>
      <w:r w:rsidRPr="00866DAF">
        <w:rPr>
          <w:rStyle w:val="string1"/>
          <w:sz w:val="18"/>
        </w:rPr>
        <w:t>'PN'</w:t>
      </w:r>
      <w:r w:rsidRPr="00866DAF">
        <w:rPr>
          <w:sz w:val="18"/>
        </w:rPr>
        <w:t xml:space="preserve">, </w:t>
      </w:r>
      <w:r w:rsidRPr="00866DAF">
        <w:rPr>
          <w:rStyle w:val="string1"/>
          <w:sz w:val="18"/>
        </w:rPr>
        <w:t>'Pitcairn'</w:t>
      </w:r>
      <w:r w:rsidRPr="00866DAF">
        <w:rPr>
          <w:sz w:val="18"/>
        </w:rPr>
        <w:t>),</w:t>
      </w:r>
    </w:p>
    <w:p w14:paraId="21068B64" w14:textId="77777777" w:rsidR="007851C6" w:rsidRPr="00866DAF" w:rsidRDefault="007851C6">
      <w:pPr>
        <w:pStyle w:val="HTMLPreformatted"/>
        <w:divId w:val="585384335"/>
        <w:rPr>
          <w:sz w:val="18"/>
        </w:rPr>
      </w:pPr>
      <w:r w:rsidRPr="00866DAF">
        <w:rPr>
          <w:sz w:val="18"/>
        </w:rPr>
        <w:t>(</w:t>
      </w:r>
      <w:r w:rsidRPr="00866DAF">
        <w:rPr>
          <w:rStyle w:val="string1"/>
          <w:sz w:val="18"/>
        </w:rPr>
        <w:t>'PR'</w:t>
      </w:r>
      <w:r w:rsidRPr="00866DAF">
        <w:rPr>
          <w:sz w:val="18"/>
        </w:rPr>
        <w:t xml:space="preserve">, </w:t>
      </w:r>
      <w:r w:rsidRPr="00866DAF">
        <w:rPr>
          <w:rStyle w:val="string1"/>
          <w:sz w:val="18"/>
        </w:rPr>
        <w:t>'Puerto Rico'</w:t>
      </w:r>
      <w:r w:rsidRPr="00866DAF">
        <w:rPr>
          <w:sz w:val="18"/>
        </w:rPr>
        <w:t>),</w:t>
      </w:r>
    </w:p>
    <w:p w14:paraId="131E479C" w14:textId="77777777" w:rsidR="007851C6" w:rsidRPr="00866DAF" w:rsidRDefault="007851C6">
      <w:pPr>
        <w:pStyle w:val="HTMLPreformatted"/>
        <w:divId w:val="585384335"/>
        <w:rPr>
          <w:sz w:val="18"/>
        </w:rPr>
      </w:pPr>
      <w:r w:rsidRPr="00866DAF">
        <w:rPr>
          <w:sz w:val="18"/>
        </w:rPr>
        <w:t>(</w:t>
      </w:r>
      <w:r w:rsidRPr="00866DAF">
        <w:rPr>
          <w:rStyle w:val="string1"/>
          <w:sz w:val="18"/>
        </w:rPr>
        <w:t>'PS'</w:t>
      </w:r>
      <w:r w:rsidRPr="00866DAF">
        <w:rPr>
          <w:sz w:val="18"/>
        </w:rPr>
        <w:t xml:space="preserve">, </w:t>
      </w:r>
      <w:r w:rsidRPr="00866DAF">
        <w:rPr>
          <w:rStyle w:val="string1"/>
          <w:sz w:val="18"/>
        </w:rPr>
        <w:t>'Palestine, State of'</w:t>
      </w:r>
      <w:r w:rsidRPr="00866DAF">
        <w:rPr>
          <w:sz w:val="18"/>
        </w:rPr>
        <w:t>),</w:t>
      </w:r>
    </w:p>
    <w:p w14:paraId="0BADDBB4" w14:textId="77777777" w:rsidR="007851C6" w:rsidRPr="00866DAF" w:rsidRDefault="007851C6">
      <w:pPr>
        <w:pStyle w:val="HTMLPreformatted"/>
        <w:divId w:val="585384335"/>
        <w:rPr>
          <w:sz w:val="18"/>
        </w:rPr>
      </w:pPr>
      <w:r w:rsidRPr="00866DAF">
        <w:rPr>
          <w:sz w:val="18"/>
        </w:rPr>
        <w:t>(</w:t>
      </w:r>
      <w:r w:rsidRPr="00866DAF">
        <w:rPr>
          <w:rStyle w:val="string1"/>
          <w:sz w:val="18"/>
        </w:rPr>
        <w:t>'PT'</w:t>
      </w:r>
      <w:r w:rsidRPr="00866DAF">
        <w:rPr>
          <w:sz w:val="18"/>
        </w:rPr>
        <w:t xml:space="preserve">, </w:t>
      </w:r>
      <w:r w:rsidRPr="00866DAF">
        <w:rPr>
          <w:rStyle w:val="string1"/>
          <w:sz w:val="18"/>
        </w:rPr>
        <w:t>'Portugal'</w:t>
      </w:r>
      <w:r w:rsidRPr="00866DAF">
        <w:rPr>
          <w:sz w:val="18"/>
        </w:rPr>
        <w:t>),</w:t>
      </w:r>
    </w:p>
    <w:p w14:paraId="27D24C6D" w14:textId="77777777" w:rsidR="007851C6" w:rsidRPr="00866DAF" w:rsidRDefault="007851C6">
      <w:pPr>
        <w:pStyle w:val="HTMLPreformatted"/>
        <w:divId w:val="585384335"/>
        <w:rPr>
          <w:sz w:val="18"/>
        </w:rPr>
      </w:pPr>
      <w:r w:rsidRPr="00866DAF">
        <w:rPr>
          <w:sz w:val="18"/>
        </w:rPr>
        <w:t>(</w:t>
      </w:r>
      <w:r w:rsidRPr="00866DAF">
        <w:rPr>
          <w:rStyle w:val="string1"/>
          <w:sz w:val="18"/>
        </w:rPr>
        <w:t>'PW'</w:t>
      </w:r>
      <w:r w:rsidRPr="00866DAF">
        <w:rPr>
          <w:sz w:val="18"/>
        </w:rPr>
        <w:t xml:space="preserve">, </w:t>
      </w:r>
      <w:r w:rsidRPr="00866DAF">
        <w:rPr>
          <w:rStyle w:val="string1"/>
          <w:sz w:val="18"/>
        </w:rPr>
        <w:t>'Palau'</w:t>
      </w:r>
      <w:r w:rsidRPr="00866DAF">
        <w:rPr>
          <w:sz w:val="18"/>
        </w:rPr>
        <w:t>),</w:t>
      </w:r>
    </w:p>
    <w:p w14:paraId="49CAC8BD" w14:textId="77777777" w:rsidR="007851C6" w:rsidRPr="00866DAF" w:rsidRDefault="007851C6">
      <w:pPr>
        <w:pStyle w:val="HTMLPreformatted"/>
        <w:divId w:val="585384335"/>
        <w:rPr>
          <w:sz w:val="18"/>
        </w:rPr>
      </w:pPr>
      <w:r w:rsidRPr="00866DAF">
        <w:rPr>
          <w:sz w:val="18"/>
        </w:rPr>
        <w:t>(</w:t>
      </w:r>
      <w:r w:rsidRPr="00866DAF">
        <w:rPr>
          <w:rStyle w:val="string1"/>
          <w:sz w:val="18"/>
        </w:rPr>
        <w:t>'PY'</w:t>
      </w:r>
      <w:r w:rsidRPr="00866DAF">
        <w:rPr>
          <w:sz w:val="18"/>
        </w:rPr>
        <w:t xml:space="preserve">, </w:t>
      </w:r>
      <w:r w:rsidRPr="00866DAF">
        <w:rPr>
          <w:rStyle w:val="string1"/>
          <w:sz w:val="18"/>
        </w:rPr>
        <w:t>'Paraguay'</w:t>
      </w:r>
      <w:r w:rsidRPr="00866DAF">
        <w:rPr>
          <w:sz w:val="18"/>
        </w:rPr>
        <w:t>),</w:t>
      </w:r>
    </w:p>
    <w:p w14:paraId="0383DE05" w14:textId="77777777" w:rsidR="007851C6" w:rsidRPr="00866DAF" w:rsidRDefault="007851C6">
      <w:pPr>
        <w:pStyle w:val="HTMLPreformatted"/>
        <w:divId w:val="585384335"/>
        <w:rPr>
          <w:sz w:val="18"/>
        </w:rPr>
      </w:pPr>
      <w:r w:rsidRPr="00866DAF">
        <w:rPr>
          <w:sz w:val="18"/>
        </w:rPr>
        <w:t>(</w:t>
      </w:r>
      <w:r w:rsidRPr="00866DAF">
        <w:rPr>
          <w:rStyle w:val="string1"/>
          <w:sz w:val="18"/>
        </w:rPr>
        <w:t>'QA'</w:t>
      </w:r>
      <w:r w:rsidRPr="00866DAF">
        <w:rPr>
          <w:sz w:val="18"/>
        </w:rPr>
        <w:t xml:space="preserve">, </w:t>
      </w:r>
      <w:r w:rsidRPr="00866DAF">
        <w:rPr>
          <w:rStyle w:val="string1"/>
          <w:sz w:val="18"/>
        </w:rPr>
        <w:t>'Qatar'</w:t>
      </w:r>
      <w:r w:rsidRPr="00866DAF">
        <w:rPr>
          <w:sz w:val="18"/>
        </w:rPr>
        <w:t>),</w:t>
      </w:r>
    </w:p>
    <w:p w14:paraId="74E913BF" w14:textId="77777777" w:rsidR="007851C6" w:rsidRPr="00866DAF" w:rsidRDefault="007851C6">
      <w:pPr>
        <w:pStyle w:val="HTMLPreformatted"/>
        <w:divId w:val="585384335"/>
        <w:rPr>
          <w:sz w:val="18"/>
        </w:rPr>
      </w:pPr>
      <w:r w:rsidRPr="00866DAF">
        <w:rPr>
          <w:sz w:val="18"/>
        </w:rPr>
        <w:t>(</w:t>
      </w:r>
      <w:r w:rsidRPr="00866DAF">
        <w:rPr>
          <w:rStyle w:val="string1"/>
          <w:sz w:val="18"/>
        </w:rPr>
        <w:t>'RE'</w:t>
      </w:r>
      <w:r w:rsidRPr="00866DAF">
        <w:rPr>
          <w:sz w:val="18"/>
        </w:rPr>
        <w:t xml:space="preserve">, </w:t>
      </w:r>
      <w:r w:rsidRPr="00866DAF">
        <w:rPr>
          <w:rStyle w:val="string1"/>
          <w:sz w:val="18"/>
        </w:rPr>
        <w:t>'Réunion'</w:t>
      </w:r>
      <w:r w:rsidRPr="00866DAF">
        <w:rPr>
          <w:sz w:val="18"/>
        </w:rPr>
        <w:t>),</w:t>
      </w:r>
    </w:p>
    <w:p w14:paraId="2CA76D7D" w14:textId="77777777" w:rsidR="007851C6" w:rsidRPr="00866DAF" w:rsidRDefault="007851C6">
      <w:pPr>
        <w:pStyle w:val="HTMLPreformatted"/>
        <w:divId w:val="585384335"/>
        <w:rPr>
          <w:sz w:val="18"/>
        </w:rPr>
      </w:pPr>
      <w:r w:rsidRPr="00866DAF">
        <w:rPr>
          <w:sz w:val="18"/>
        </w:rPr>
        <w:t>(</w:t>
      </w:r>
      <w:r w:rsidRPr="00866DAF">
        <w:rPr>
          <w:rStyle w:val="string1"/>
          <w:sz w:val="18"/>
        </w:rPr>
        <w:t>'RO'</w:t>
      </w:r>
      <w:r w:rsidRPr="00866DAF">
        <w:rPr>
          <w:sz w:val="18"/>
        </w:rPr>
        <w:t xml:space="preserve">, </w:t>
      </w:r>
      <w:r w:rsidRPr="00866DAF">
        <w:rPr>
          <w:rStyle w:val="string1"/>
          <w:sz w:val="18"/>
        </w:rPr>
        <w:t>'Romania'</w:t>
      </w:r>
      <w:r w:rsidRPr="00866DAF">
        <w:rPr>
          <w:sz w:val="18"/>
        </w:rPr>
        <w:t>),</w:t>
      </w:r>
    </w:p>
    <w:p w14:paraId="2E202BDA" w14:textId="77777777" w:rsidR="007851C6" w:rsidRPr="00866DAF" w:rsidRDefault="007851C6">
      <w:pPr>
        <w:pStyle w:val="HTMLPreformatted"/>
        <w:divId w:val="585384335"/>
        <w:rPr>
          <w:sz w:val="18"/>
        </w:rPr>
      </w:pPr>
      <w:r w:rsidRPr="00866DAF">
        <w:rPr>
          <w:sz w:val="18"/>
        </w:rPr>
        <w:t>(</w:t>
      </w:r>
      <w:r w:rsidRPr="00866DAF">
        <w:rPr>
          <w:rStyle w:val="string1"/>
          <w:sz w:val="18"/>
        </w:rPr>
        <w:t>'RS'</w:t>
      </w:r>
      <w:r w:rsidRPr="00866DAF">
        <w:rPr>
          <w:sz w:val="18"/>
        </w:rPr>
        <w:t xml:space="preserve">, </w:t>
      </w:r>
      <w:r w:rsidRPr="00866DAF">
        <w:rPr>
          <w:rStyle w:val="string1"/>
          <w:sz w:val="18"/>
        </w:rPr>
        <w:t>'Serbia'</w:t>
      </w:r>
      <w:r w:rsidRPr="00866DAF">
        <w:rPr>
          <w:sz w:val="18"/>
        </w:rPr>
        <w:t>),</w:t>
      </w:r>
    </w:p>
    <w:p w14:paraId="233F2310" w14:textId="77777777" w:rsidR="007851C6" w:rsidRPr="00866DAF" w:rsidRDefault="007851C6">
      <w:pPr>
        <w:pStyle w:val="HTMLPreformatted"/>
        <w:divId w:val="585384335"/>
        <w:rPr>
          <w:sz w:val="18"/>
        </w:rPr>
      </w:pPr>
      <w:r w:rsidRPr="00866DAF">
        <w:rPr>
          <w:sz w:val="18"/>
        </w:rPr>
        <w:t>(</w:t>
      </w:r>
      <w:r w:rsidRPr="00866DAF">
        <w:rPr>
          <w:rStyle w:val="string1"/>
          <w:sz w:val="18"/>
        </w:rPr>
        <w:t>'RU'</w:t>
      </w:r>
      <w:r w:rsidRPr="00866DAF">
        <w:rPr>
          <w:sz w:val="18"/>
        </w:rPr>
        <w:t xml:space="preserve">, </w:t>
      </w:r>
      <w:r w:rsidRPr="00866DAF">
        <w:rPr>
          <w:rStyle w:val="string1"/>
          <w:sz w:val="18"/>
        </w:rPr>
        <w:t>'Russian Federation'</w:t>
      </w:r>
      <w:r w:rsidRPr="00866DAF">
        <w:rPr>
          <w:sz w:val="18"/>
        </w:rPr>
        <w:t>),</w:t>
      </w:r>
    </w:p>
    <w:p w14:paraId="4830E09F" w14:textId="77777777" w:rsidR="007851C6" w:rsidRPr="00866DAF" w:rsidRDefault="007851C6">
      <w:pPr>
        <w:pStyle w:val="HTMLPreformatted"/>
        <w:divId w:val="585384335"/>
        <w:rPr>
          <w:sz w:val="18"/>
        </w:rPr>
      </w:pPr>
      <w:r w:rsidRPr="00866DAF">
        <w:rPr>
          <w:sz w:val="18"/>
        </w:rPr>
        <w:t>(</w:t>
      </w:r>
      <w:r w:rsidRPr="00866DAF">
        <w:rPr>
          <w:rStyle w:val="string1"/>
          <w:sz w:val="18"/>
        </w:rPr>
        <w:t>'RW'</w:t>
      </w:r>
      <w:r w:rsidRPr="00866DAF">
        <w:rPr>
          <w:sz w:val="18"/>
        </w:rPr>
        <w:t xml:space="preserve">, </w:t>
      </w:r>
      <w:r w:rsidRPr="00866DAF">
        <w:rPr>
          <w:rStyle w:val="string1"/>
          <w:sz w:val="18"/>
        </w:rPr>
        <w:t>'Rwanda'</w:t>
      </w:r>
      <w:r w:rsidRPr="00866DAF">
        <w:rPr>
          <w:sz w:val="18"/>
        </w:rPr>
        <w:t>),</w:t>
      </w:r>
    </w:p>
    <w:p w14:paraId="16261C5D" w14:textId="77777777" w:rsidR="007851C6" w:rsidRPr="00866DAF" w:rsidRDefault="007851C6">
      <w:pPr>
        <w:pStyle w:val="HTMLPreformatted"/>
        <w:divId w:val="585384335"/>
        <w:rPr>
          <w:sz w:val="18"/>
        </w:rPr>
      </w:pPr>
      <w:r w:rsidRPr="00866DAF">
        <w:rPr>
          <w:sz w:val="18"/>
        </w:rPr>
        <w:t>(</w:t>
      </w:r>
      <w:r w:rsidRPr="00866DAF">
        <w:rPr>
          <w:rStyle w:val="string1"/>
          <w:sz w:val="18"/>
        </w:rPr>
        <w:t>'SA'</w:t>
      </w:r>
      <w:r w:rsidRPr="00866DAF">
        <w:rPr>
          <w:sz w:val="18"/>
        </w:rPr>
        <w:t xml:space="preserve">, </w:t>
      </w:r>
      <w:r w:rsidRPr="00866DAF">
        <w:rPr>
          <w:rStyle w:val="string1"/>
          <w:sz w:val="18"/>
        </w:rPr>
        <w:t>'Saudi Arabia'</w:t>
      </w:r>
      <w:r w:rsidRPr="00866DAF">
        <w:rPr>
          <w:sz w:val="18"/>
        </w:rPr>
        <w:t>),</w:t>
      </w:r>
    </w:p>
    <w:p w14:paraId="4F1AE524" w14:textId="77777777" w:rsidR="007851C6" w:rsidRPr="00866DAF" w:rsidRDefault="007851C6">
      <w:pPr>
        <w:pStyle w:val="HTMLPreformatted"/>
        <w:divId w:val="585384335"/>
        <w:rPr>
          <w:sz w:val="18"/>
        </w:rPr>
      </w:pPr>
      <w:r w:rsidRPr="00866DAF">
        <w:rPr>
          <w:sz w:val="18"/>
        </w:rPr>
        <w:t>(</w:t>
      </w:r>
      <w:r w:rsidRPr="00866DAF">
        <w:rPr>
          <w:rStyle w:val="string1"/>
          <w:sz w:val="18"/>
        </w:rPr>
        <w:t>'SB'</w:t>
      </w:r>
      <w:r w:rsidRPr="00866DAF">
        <w:rPr>
          <w:sz w:val="18"/>
        </w:rPr>
        <w:t xml:space="preserve">, </w:t>
      </w:r>
      <w:r w:rsidRPr="00866DAF">
        <w:rPr>
          <w:rStyle w:val="string1"/>
          <w:sz w:val="18"/>
        </w:rPr>
        <w:t>'Solomon Islands'</w:t>
      </w:r>
      <w:r w:rsidRPr="00866DAF">
        <w:rPr>
          <w:sz w:val="18"/>
        </w:rPr>
        <w:t>),</w:t>
      </w:r>
    </w:p>
    <w:p w14:paraId="55D5693F" w14:textId="77777777" w:rsidR="007851C6" w:rsidRPr="00866DAF" w:rsidRDefault="007851C6">
      <w:pPr>
        <w:pStyle w:val="HTMLPreformatted"/>
        <w:divId w:val="585384335"/>
        <w:rPr>
          <w:sz w:val="18"/>
        </w:rPr>
      </w:pPr>
      <w:r w:rsidRPr="00866DAF">
        <w:rPr>
          <w:sz w:val="18"/>
        </w:rPr>
        <w:t>(</w:t>
      </w:r>
      <w:r w:rsidRPr="00866DAF">
        <w:rPr>
          <w:rStyle w:val="string1"/>
          <w:sz w:val="18"/>
        </w:rPr>
        <w:t>'SC'</w:t>
      </w:r>
      <w:r w:rsidRPr="00866DAF">
        <w:rPr>
          <w:sz w:val="18"/>
        </w:rPr>
        <w:t xml:space="preserve">, </w:t>
      </w:r>
      <w:r w:rsidRPr="00866DAF">
        <w:rPr>
          <w:rStyle w:val="string1"/>
          <w:sz w:val="18"/>
        </w:rPr>
        <w:t>'Seychelles'</w:t>
      </w:r>
      <w:r w:rsidRPr="00866DAF">
        <w:rPr>
          <w:sz w:val="18"/>
        </w:rPr>
        <w:t>),</w:t>
      </w:r>
    </w:p>
    <w:p w14:paraId="7733878D" w14:textId="77777777" w:rsidR="007851C6" w:rsidRPr="00866DAF" w:rsidRDefault="007851C6">
      <w:pPr>
        <w:pStyle w:val="HTMLPreformatted"/>
        <w:divId w:val="585384335"/>
        <w:rPr>
          <w:sz w:val="18"/>
        </w:rPr>
      </w:pPr>
      <w:r w:rsidRPr="00866DAF">
        <w:rPr>
          <w:sz w:val="18"/>
        </w:rPr>
        <w:t>(</w:t>
      </w:r>
      <w:r w:rsidRPr="00866DAF">
        <w:rPr>
          <w:rStyle w:val="string1"/>
          <w:sz w:val="18"/>
        </w:rPr>
        <w:t>'SD'</w:t>
      </w:r>
      <w:r w:rsidRPr="00866DAF">
        <w:rPr>
          <w:sz w:val="18"/>
        </w:rPr>
        <w:t xml:space="preserve">, </w:t>
      </w:r>
      <w:r w:rsidRPr="00866DAF">
        <w:rPr>
          <w:rStyle w:val="string1"/>
          <w:sz w:val="18"/>
        </w:rPr>
        <w:t>'Sudan'</w:t>
      </w:r>
      <w:r w:rsidRPr="00866DAF">
        <w:rPr>
          <w:sz w:val="18"/>
        </w:rPr>
        <w:t>),</w:t>
      </w:r>
    </w:p>
    <w:p w14:paraId="0EE41B1F" w14:textId="77777777" w:rsidR="007851C6" w:rsidRPr="00866DAF" w:rsidRDefault="007851C6">
      <w:pPr>
        <w:pStyle w:val="HTMLPreformatted"/>
        <w:divId w:val="585384335"/>
        <w:rPr>
          <w:sz w:val="18"/>
        </w:rPr>
      </w:pPr>
      <w:r w:rsidRPr="00866DAF">
        <w:rPr>
          <w:sz w:val="18"/>
        </w:rPr>
        <w:t>(</w:t>
      </w:r>
      <w:r w:rsidRPr="00866DAF">
        <w:rPr>
          <w:rStyle w:val="string1"/>
          <w:sz w:val="18"/>
        </w:rPr>
        <w:t>'SE'</w:t>
      </w:r>
      <w:r w:rsidRPr="00866DAF">
        <w:rPr>
          <w:sz w:val="18"/>
        </w:rPr>
        <w:t xml:space="preserve">, </w:t>
      </w:r>
      <w:r w:rsidRPr="00866DAF">
        <w:rPr>
          <w:rStyle w:val="string1"/>
          <w:sz w:val="18"/>
        </w:rPr>
        <w:t>'Sweden'</w:t>
      </w:r>
      <w:r w:rsidRPr="00866DAF">
        <w:rPr>
          <w:sz w:val="18"/>
        </w:rPr>
        <w:t>),</w:t>
      </w:r>
    </w:p>
    <w:p w14:paraId="5FF12124" w14:textId="77777777" w:rsidR="007851C6" w:rsidRPr="00866DAF" w:rsidRDefault="007851C6">
      <w:pPr>
        <w:pStyle w:val="HTMLPreformatted"/>
        <w:divId w:val="585384335"/>
        <w:rPr>
          <w:sz w:val="18"/>
        </w:rPr>
      </w:pPr>
      <w:r w:rsidRPr="00866DAF">
        <w:rPr>
          <w:sz w:val="18"/>
        </w:rPr>
        <w:t>(</w:t>
      </w:r>
      <w:r w:rsidRPr="00866DAF">
        <w:rPr>
          <w:rStyle w:val="string1"/>
          <w:sz w:val="18"/>
        </w:rPr>
        <w:t>'SG'</w:t>
      </w:r>
      <w:r w:rsidRPr="00866DAF">
        <w:rPr>
          <w:sz w:val="18"/>
        </w:rPr>
        <w:t xml:space="preserve">, </w:t>
      </w:r>
      <w:r w:rsidRPr="00866DAF">
        <w:rPr>
          <w:rStyle w:val="string1"/>
          <w:sz w:val="18"/>
        </w:rPr>
        <w:t>'Singapore'</w:t>
      </w:r>
      <w:r w:rsidRPr="00866DAF">
        <w:rPr>
          <w:sz w:val="18"/>
        </w:rPr>
        <w:t>),</w:t>
      </w:r>
    </w:p>
    <w:p w14:paraId="40915AB7" w14:textId="77777777" w:rsidR="007851C6" w:rsidRPr="00866DAF" w:rsidRDefault="007851C6">
      <w:pPr>
        <w:pStyle w:val="HTMLPreformatted"/>
        <w:divId w:val="585384335"/>
        <w:rPr>
          <w:sz w:val="18"/>
        </w:rPr>
      </w:pPr>
      <w:r w:rsidRPr="00866DAF">
        <w:rPr>
          <w:sz w:val="18"/>
        </w:rPr>
        <w:t>(</w:t>
      </w:r>
      <w:r w:rsidRPr="00866DAF">
        <w:rPr>
          <w:rStyle w:val="string1"/>
          <w:sz w:val="18"/>
        </w:rPr>
        <w:t>'SH'</w:t>
      </w:r>
      <w:r w:rsidRPr="00866DAF">
        <w:rPr>
          <w:sz w:val="18"/>
        </w:rPr>
        <w:t xml:space="preserve">, </w:t>
      </w:r>
      <w:r w:rsidRPr="00866DAF">
        <w:rPr>
          <w:rStyle w:val="string1"/>
          <w:sz w:val="18"/>
        </w:rPr>
        <w:t>'Saint Helena, Ascension and Tristan da Cunha'</w:t>
      </w:r>
      <w:r w:rsidRPr="00866DAF">
        <w:rPr>
          <w:sz w:val="18"/>
        </w:rPr>
        <w:t>),</w:t>
      </w:r>
    </w:p>
    <w:p w14:paraId="2351E2E4" w14:textId="77777777" w:rsidR="007851C6" w:rsidRPr="00866DAF" w:rsidRDefault="007851C6">
      <w:pPr>
        <w:pStyle w:val="HTMLPreformatted"/>
        <w:divId w:val="585384335"/>
        <w:rPr>
          <w:sz w:val="18"/>
        </w:rPr>
      </w:pPr>
      <w:r w:rsidRPr="00866DAF">
        <w:rPr>
          <w:sz w:val="18"/>
        </w:rPr>
        <w:t>(</w:t>
      </w:r>
      <w:r w:rsidRPr="00866DAF">
        <w:rPr>
          <w:rStyle w:val="string1"/>
          <w:sz w:val="18"/>
        </w:rPr>
        <w:t>'SI'</w:t>
      </w:r>
      <w:r w:rsidRPr="00866DAF">
        <w:rPr>
          <w:sz w:val="18"/>
        </w:rPr>
        <w:t xml:space="preserve">, </w:t>
      </w:r>
      <w:r w:rsidRPr="00866DAF">
        <w:rPr>
          <w:rStyle w:val="string1"/>
          <w:sz w:val="18"/>
        </w:rPr>
        <w:t>'Slovenia'</w:t>
      </w:r>
      <w:r w:rsidRPr="00866DAF">
        <w:rPr>
          <w:sz w:val="18"/>
        </w:rPr>
        <w:t>),</w:t>
      </w:r>
    </w:p>
    <w:p w14:paraId="177A1873" w14:textId="77777777" w:rsidR="007851C6" w:rsidRPr="00866DAF" w:rsidRDefault="007851C6">
      <w:pPr>
        <w:pStyle w:val="HTMLPreformatted"/>
        <w:divId w:val="585384335"/>
        <w:rPr>
          <w:sz w:val="18"/>
        </w:rPr>
      </w:pPr>
      <w:r w:rsidRPr="00866DAF">
        <w:rPr>
          <w:sz w:val="18"/>
        </w:rPr>
        <w:t>(</w:t>
      </w:r>
      <w:r w:rsidRPr="00866DAF">
        <w:rPr>
          <w:rStyle w:val="string1"/>
          <w:sz w:val="18"/>
        </w:rPr>
        <w:t>'SJ'</w:t>
      </w:r>
      <w:r w:rsidRPr="00866DAF">
        <w:rPr>
          <w:sz w:val="18"/>
        </w:rPr>
        <w:t xml:space="preserve">, </w:t>
      </w:r>
      <w:r w:rsidRPr="00866DAF">
        <w:rPr>
          <w:rStyle w:val="string1"/>
          <w:sz w:val="18"/>
        </w:rPr>
        <w:t>'Svalbard and Jan Mayen'</w:t>
      </w:r>
      <w:r w:rsidRPr="00866DAF">
        <w:rPr>
          <w:sz w:val="18"/>
        </w:rPr>
        <w:t>),</w:t>
      </w:r>
    </w:p>
    <w:p w14:paraId="4208C287" w14:textId="77777777" w:rsidR="007851C6" w:rsidRPr="00866DAF" w:rsidRDefault="007851C6">
      <w:pPr>
        <w:pStyle w:val="HTMLPreformatted"/>
        <w:divId w:val="585384335"/>
        <w:rPr>
          <w:sz w:val="18"/>
        </w:rPr>
      </w:pPr>
      <w:r w:rsidRPr="00866DAF">
        <w:rPr>
          <w:sz w:val="18"/>
        </w:rPr>
        <w:t>(</w:t>
      </w:r>
      <w:r w:rsidRPr="00866DAF">
        <w:rPr>
          <w:rStyle w:val="string1"/>
          <w:sz w:val="18"/>
        </w:rPr>
        <w:t>'SK'</w:t>
      </w:r>
      <w:r w:rsidRPr="00866DAF">
        <w:rPr>
          <w:sz w:val="18"/>
        </w:rPr>
        <w:t xml:space="preserve">, </w:t>
      </w:r>
      <w:r w:rsidRPr="00866DAF">
        <w:rPr>
          <w:rStyle w:val="string1"/>
          <w:sz w:val="18"/>
        </w:rPr>
        <w:t>'Slovakia'</w:t>
      </w:r>
      <w:r w:rsidRPr="00866DAF">
        <w:rPr>
          <w:sz w:val="18"/>
        </w:rPr>
        <w:t>),</w:t>
      </w:r>
    </w:p>
    <w:p w14:paraId="651B8B35" w14:textId="77777777" w:rsidR="007851C6" w:rsidRPr="00866DAF" w:rsidRDefault="007851C6">
      <w:pPr>
        <w:pStyle w:val="HTMLPreformatted"/>
        <w:divId w:val="585384335"/>
        <w:rPr>
          <w:sz w:val="18"/>
        </w:rPr>
      </w:pPr>
      <w:r w:rsidRPr="00866DAF">
        <w:rPr>
          <w:sz w:val="18"/>
        </w:rPr>
        <w:t>(</w:t>
      </w:r>
      <w:r w:rsidRPr="00866DAF">
        <w:rPr>
          <w:rStyle w:val="string1"/>
          <w:sz w:val="18"/>
        </w:rPr>
        <w:t>'SL'</w:t>
      </w:r>
      <w:r w:rsidRPr="00866DAF">
        <w:rPr>
          <w:sz w:val="18"/>
        </w:rPr>
        <w:t xml:space="preserve">, </w:t>
      </w:r>
      <w:r w:rsidRPr="00866DAF">
        <w:rPr>
          <w:rStyle w:val="string1"/>
          <w:sz w:val="18"/>
        </w:rPr>
        <w:t>'Sierra Leone'</w:t>
      </w:r>
      <w:r w:rsidRPr="00866DAF">
        <w:rPr>
          <w:sz w:val="18"/>
        </w:rPr>
        <w:t>),</w:t>
      </w:r>
    </w:p>
    <w:p w14:paraId="6CB86C1C" w14:textId="77777777" w:rsidR="007851C6" w:rsidRPr="00866DAF" w:rsidRDefault="007851C6">
      <w:pPr>
        <w:pStyle w:val="HTMLPreformatted"/>
        <w:divId w:val="585384335"/>
        <w:rPr>
          <w:sz w:val="18"/>
        </w:rPr>
      </w:pPr>
      <w:r w:rsidRPr="00866DAF">
        <w:rPr>
          <w:sz w:val="18"/>
        </w:rPr>
        <w:t>(</w:t>
      </w:r>
      <w:r w:rsidRPr="00866DAF">
        <w:rPr>
          <w:rStyle w:val="string1"/>
          <w:sz w:val="18"/>
        </w:rPr>
        <w:t>'SM'</w:t>
      </w:r>
      <w:r w:rsidRPr="00866DAF">
        <w:rPr>
          <w:sz w:val="18"/>
        </w:rPr>
        <w:t xml:space="preserve">, </w:t>
      </w:r>
      <w:r w:rsidRPr="00866DAF">
        <w:rPr>
          <w:rStyle w:val="string1"/>
          <w:sz w:val="18"/>
        </w:rPr>
        <w:t>'San Marino'</w:t>
      </w:r>
      <w:r w:rsidRPr="00866DAF">
        <w:rPr>
          <w:sz w:val="18"/>
        </w:rPr>
        <w:t>),</w:t>
      </w:r>
    </w:p>
    <w:p w14:paraId="7A1851AC" w14:textId="77777777" w:rsidR="007851C6" w:rsidRPr="00866DAF" w:rsidRDefault="007851C6">
      <w:pPr>
        <w:pStyle w:val="HTMLPreformatted"/>
        <w:divId w:val="585384335"/>
        <w:rPr>
          <w:sz w:val="18"/>
        </w:rPr>
      </w:pPr>
      <w:r w:rsidRPr="00866DAF">
        <w:rPr>
          <w:sz w:val="18"/>
        </w:rPr>
        <w:t>(</w:t>
      </w:r>
      <w:r w:rsidRPr="00866DAF">
        <w:rPr>
          <w:rStyle w:val="string1"/>
          <w:sz w:val="18"/>
        </w:rPr>
        <w:t>'SN'</w:t>
      </w:r>
      <w:r w:rsidRPr="00866DAF">
        <w:rPr>
          <w:sz w:val="18"/>
        </w:rPr>
        <w:t xml:space="preserve">, </w:t>
      </w:r>
      <w:r w:rsidRPr="00866DAF">
        <w:rPr>
          <w:rStyle w:val="string1"/>
          <w:sz w:val="18"/>
        </w:rPr>
        <w:t>'Senegal'</w:t>
      </w:r>
      <w:r w:rsidRPr="00866DAF">
        <w:rPr>
          <w:sz w:val="18"/>
        </w:rPr>
        <w:t>),</w:t>
      </w:r>
    </w:p>
    <w:p w14:paraId="12023C15" w14:textId="77777777" w:rsidR="007851C6" w:rsidRPr="00866DAF" w:rsidRDefault="007851C6">
      <w:pPr>
        <w:pStyle w:val="HTMLPreformatted"/>
        <w:divId w:val="585384335"/>
        <w:rPr>
          <w:sz w:val="18"/>
        </w:rPr>
      </w:pPr>
      <w:r w:rsidRPr="00866DAF">
        <w:rPr>
          <w:sz w:val="18"/>
        </w:rPr>
        <w:t>(</w:t>
      </w:r>
      <w:r w:rsidRPr="00866DAF">
        <w:rPr>
          <w:rStyle w:val="string1"/>
          <w:sz w:val="18"/>
        </w:rPr>
        <w:t>'SO'</w:t>
      </w:r>
      <w:r w:rsidRPr="00866DAF">
        <w:rPr>
          <w:sz w:val="18"/>
        </w:rPr>
        <w:t xml:space="preserve">, </w:t>
      </w:r>
      <w:r w:rsidRPr="00866DAF">
        <w:rPr>
          <w:rStyle w:val="string1"/>
          <w:sz w:val="18"/>
        </w:rPr>
        <w:t>'Somalia'</w:t>
      </w:r>
      <w:r w:rsidRPr="00866DAF">
        <w:rPr>
          <w:sz w:val="18"/>
        </w:rPr>
        <w:t>),</w:t>
      </w:r>
    </w:p>
    <w:p w14:paraId="7AC7AA32" w14:textId="77777777" w:rsidR="007851C6" w:rsidRPr="00866DAF" w:rsidRDefault="007851C6">
      <w:pPr>
        <w:pStyle w:val="HTMLPreformatted"/>
        <w:divId w:val="585384335"/>
        <w:rPr>
          <w:sz w:val="18"/>
        </w:rPr>
      </w:pPr>
      <w:r w:rsidRPr="00866DAF">
        <w:rPr>
          <w:sz w:val="18"/>
        </w:rPr>
        <w:t>(</w:t>
      </w:r>
      <w:r w:rsidRPr="00866DAF">
        <w:rPr>
          <w:rStyle w:val="string1"/>
          <w:sz w:val="18"/>
        </w:rPr>
        <w:t>'SR'</w:t>
      </w:r>
      <w:r w:rsidRPr="00866DAF">
        <w:rPr>
          <w:sz w:val="18"/>
        </w:rPr>
        <w:t xml:space="preserve">, </w:t>
      </w:r>
      <w:r w:rsidRPr="00866DAF">
        <w:rPr>
          <w:rStyle w:val="string1"/>
          <w:sz w:val="18"/>
        </w:rPr>
        <w:t>'Suriname'</w:t>
      </w:r>
      <w:r w:rsidRPr="00866DAF">
        <w:rPr>
          <w:sz w:val="18"/>
        </w:rPr>
        <w:t>),</w:t>
      </w:r>
    </w:p>
    <w:p w14:paraId="58D945AF" w14:textId="77777777" w:rsidR="007851C6" w:rsidRPr="00866DAF" w:rsidRDefault="007851C6">
      <w:pPr>
        <w:pStyle w:val="HTMLPreformatted"/>
        <w:divId w:val="585384335"/>
        <w:rPr>
          <w:sz w:val="18"/>
        </w:rPr>
      </w:pPr>
      <w:r w:rsidRPr="00866DAF">
        <w:rPr>
          <w:sz w:val="18"/>
        </w:rPr>
        <w:t>(</w:t>
      </w:r>
      <w:r w:rsidRPr="00866DAF">
        <w:rPr>
          <w:rStyle w:val="string1"/>
          <w:sz w:val="18"/>
        </w:rPr>
        <w:t>'SS'</w:t>
      </w:r>
      <w:r w:rsidRPr="00866DAF">
        <w:rPr>
          <w:sz w:val="18"/>
        </w:rPr>
        <w:t xml:space="preserve">, </w:t>
      </w:r>
      <w:r w:rsidRPr="00866DAF">
        <w:rPr>
          <w:rStyle w:val="string1"/>
          <w:sz w:val="18"/>
        </w:rPr>
        <w:t>'South Sudan'</w:t>
      </w:r>
      <w:r w:rsidRPr="00866DAF">
        <w:rPr>
          <w:sz w:val="18"/>
        </w:rPr>
        <w:t>),</w:t>
      </w:r>
    </w:p>
    <w:p w14:paraId="22533EA4" w14:textId="77777777" w:rsidR="007851C6" w:rsidRPr="00866DAF" w:rsidRDefault="007851C6">
      <w:pPr>
        <w:pStyle w:val="HTMLPreformatted"/>
        <w:divId w:val="585384335"/>
        <w:rPr>
          <w:sz w:val="18"/>
        </w:rPr>
      </w:pPr>
      <w:r w:rsidRPr="00866DAF">
        <w:rPr>
          <w:sz w:val="18"/>
        </w:rPr>
        <w:t>(</w:t>
      </w:r>
      <w:r w:rsidRPr="00866DAF">
        <w:rPr>
          <w:rStyle w:val="string1"/>
          <w:sz w:val="18"/>
        </w:rPr>
        <w:t>'ST'</w:t>
      </w:r>
      <w:r w:rsidRPr="00866DAF">
        <w:rPr>
          <w:sz w:val="18"/>
        </w:rPr>
        <w:t xml:space="preserve">, </w:t>
      </w:r>
      <w:r w:rsidRPr="00866DAF">
        <w:rPr>
          <w:rStyle w:val="string1"/>
          <w:sz w:val="18"/>
        </w:rPr>
        <w:t>'Sao Tome and Principe'</w:t>
      </w:r>
      <w:r w:rsidRPr="00866DAF">
        <w:rPr>
          <w:sz w:val="18"/>
        </w:rPr>
        <w:t>),</w:t>
      </w:r>
    </w:p>
    <w:p w14:paraId="6E96DAEA" w14:textId="77777777" w:rsidR="007851C6" w:rsidRPr="00866DAF" w:rsidRDefault="007851C6">
      <w:pPr>
        <w:pStyle w:val="HTMLPreformatted"/>
        <w:divId w:val="585384335"/>
        <w:rPr>
          <w:sz w:val="18"/>
        </w:rPr>
      </w:pPr>
      <w:r w:rsidRPr="00866DAF">
        <w:rPr>
          <w:sz w:val="18"/>
        </w:rPr>
        <w:t>(</w:t>
      </w:r>
      <w:r w:rsidRPr="00866DAF">
        <w:rPr>
          <w:rStyle w:val="string1"/>
          <w:sz w:val="18"/>
        </w:rPr>
        <w:t>'SV'</w:t>
      </w:r>
      <w:r w:rsidRPr="00866DAF">
        <w:rPr>
          <w:sz w:val="18"/>
        </w:rPr>
        <w:t xml:space="preserve">, </w:t>
      </w:r>
      <w:r w:rsidRPr="00866DAF">
        <w:rPr>
          <w:rStyle w:val="string1"/>
          <w:sz w:val="18"/>
        </w:rPr>
        <w:t>'El Salvador'</w:t>
      </w:r>
      <w:r w:rsidRPr="00866DAF">
        <w:rPr>
          <w:sz w:val="18"/>
        </w:rPr>
        <w:t>),</w:t>
      </w:r>
    </w:p>
    <w:p w14:paraId="2C592BD6" w14:textId="77777777" w:rsidR="007851C6" w:rsidRPr="00866DAF" w:rsidRDefault="007851C6">
      <w:pPr>
        <w:pStyle w:val="HTMLPreformatted"/>
        <w:divId w:val="585384335"/>
        <w:rPr>
          <w:sz w:val="18"/>
        </w:rPr>
      </w:pPr>
      <w:r w:rsidRPr="00866DAF">
        <w:rPr>
          <w:sz w:val="18"/>
        </w:rPr>
        <w:t>(</w:t>
      </w:r>
      <w:r w:rsidRPr="00866DAF">
        <w:rPr>
          <w:rStyle w:val="string1"/>
          <w:sz w:val="18"/>
        </w:rPr>
        <w:t>'SX'</w:t>
      </w:r>
      <w:r w:rsidRPr="00866DAF">
        <w:rPr>
          <w:sz w:val="18"/>
        </w:rPr>
        <w:t xml:space="preserve">, </w:t>
      </w:r>
      <w:r w:rsidRPr="00866DAF">
        <w:rPr>
          <w:rStyle w:val="string1"/>
          <w:sz w:val="18"/>
        </w:rPr>
        <w:t>'Sint Maarten (Dutch part)'</w:t>
      </w:r>
      <w:r w:rsidRPr="00866DAF">
        <w:rPr>
          <w:sz w:val="18"/>
        </w:rPr>
        <w:t>),</w:t>
      </w:r>
    </w:p>
    <w:p w14:paraId="73F368B6" w14:textId="77777777" w:rsidR="007851C6" w:rsidRPr="00866DAF" w:rsidRDefault="007851C6">
      <w:pPr>
        <w:pStyle w:val="HTMLPreformatted"/>
        <w:divId w:val="585384335"/>
        <w:rPr>
          <w:sz w:val="18"/>
        </w:rPr>
      </w:pPr>
      <w:r w:rsidRPr="00866DAF">
        <w:rPr>
          <w:sz w:val="18"/>
        </w:rPr>
        <w:t>(</w:t>
      </w:r>
      <w:r w:rsidRPr="00866DAF">
        <w:rPr>
          <w:rStyle w:val="string1"/>
          <w:sz w:val="18"/>
        </w:rPr>
        <w:t>'SY'</w:t>
      </w:r>
      <w:r w:rsidRPr="00866DAF">
        <w:rPr>
          <w:sz w:val="18"/>
        </w:rPr>
        <w:t xml:space="preserve">, </w:t>
      </w:r>
      <w:r w:rsidRPr="00866DAF">
        <w:rPr>
          <w:rStyle w:val="string1"/>
          <w:sz w:val="18"/>
        </w:rPr>
        <w:t>'Syrian Arab Republic'</w:t>
      </w:r>
      <w:r w:rsidRPr="00866DAF">
        <w:rPr>
          <w:sz w:val="18"/>
        </w:rPr>
        <w:t>),</w:t>
      </w:r>
    </w:p>
    <w:p w14:paraId="5C050241" w14:textId="77777777" w:rsidR="007851C6" w:rsidRPr="00866DAF" w:rsidRDefault="007851C6">
      <w:pPr>
        <w:pStyle w:val="HTMLPreformatted"/>
        <w:divId w:val="585384335"/>
        <w:rPr>
          <w:sz w:val="18"/>
        </w:rPr>
      </w:pPr>
      <w:r w:rsidRPr="00866DAF">
        <w:rPr>
          <w:sz w:val="18"/>
        </w:rPr>
        <w:t>(</w:t>
      </w:r>
      <w:r w:rsidRPr="00866DAF">
        <w:rPr>
          <w:rStyle w:val="string1"/>
          <w:sz w:val="18"/>
        </w:rPr>
        <w:t>'SZ'</w:t>
      </w:r>
      <w:r w:rsidRPr="00866DAF">
        <w:rPr>
          <w:sz w:val="18"/>
        </w:rPr>
        <w:t xml:space="preserve">, </w:t>
      </w:r>
      <w:r w:rsidRPr="00866DAF">
        <w:rPr>
          <w:rStyle w:val="string1"/>
          <w:sz w:val="18"/>
        </w:rPr>
        <w:t>'Swaziland'</w:t>
      </w:r>
      <w:r w:rsidRPr="00866DAF">
        <w:rPr>
          <w:sz w:val="18"/>
        </w:rPr>
        <w:t>),</w:t>
      </w:r>
    </w:p>
    <w:p w14:paraId="47346648" w14:textId="77777777" w:rsidR="007851C6" w:rsidRPr="00866DAF" w:rsidRDefault="007851C6">
      <w:pPr>
        <w:pStyle w:val="HTMLPreformatted"/>
        <w:divId w:val="585384335"/>
        <w:rPr>
          <w:sz w:val="18"/>
        </w:rPr>
      </w:pPr>
      <w:r w:rsidRPr="00866DAF">
        <w:rPr>
          <w:sz w:val="18"/>
        </w:rPr>
        <w:t>(</w:t>
      </w:r>
      <w:r w:rsidRPr="00866DAF">
        <w:rPr>
          <w:rStyle w:val="string1"/>
          <w:sz w:val="18"/>
        </w:rPr>
        <w:t>'TC'</w:t>
      </w:r>
      <w:r w:rsidRPr="00866DAF">
        <w:rPr>
          <w:sz w:val="18"/>
        </w:rPr>
        <w:t xml:space="preserve">, </w:t>
      </w:r>
      <w:r w:rsidRPr="00866DAF">
        <w:rPr>
          <w:rStyle w:val="string1"/>
          <w:sz w:val="18"/>
        </w:rPr>
        <w:t>'Turks and Caicos Islands'</w:t>
      </w:r>
      <w:r w:rsidRPr="00866DAF">
        <w:rPr>
          <w:sz w:val="18"/>
        </w:rPr>
        <w:t>),</w:t>
      </w:r>
    </w:p>
    <w:p w14:paraId="4044BCDC" w14:textId="77777777" w:rsidR="007851C6" w:rsidRPr="00866DAF" w:rsidRDefault="007851C6">
      <w:pPr>
        <w:pStyle w:val="HTMLPreformatted"/>
        <w:divId w:val="585384335"/>
        <w:rPr>
          <w:sz w:val="18"/>
        </w:rPr>
      </w:pPr>
      <w:r w:rsidRPr="00866DAF">
        <w:rPr>
          <w:sz w:val="18"/>
        </w:rPr>
        <w:t>(</w:t>
      </w:r>
      <w:r w:rsidRPr="00866DAF">
        <w:rPr>
          <w:rStyle w:val="string1"/>
          <w:sz w:val="18"/>
        </w:rPr>
        <w:t>'TD'</w:t>
      </w:r>
      <w:r w:rsidRPr="00866DAF">
        <w:rPr>
          <w:sz w:val="18"/>
        </w:rPr>
        <w:t xml:space="preserve">, </w:t>
      </w:r>
      <w:r w:rsidRPr="00866DAF">
        <w:rPr>
          <w:rStyle w:val="string1"/>
          <w:sz w:val="18"/>
        </w:rPr>
        <w:t>'Chad'</w:t>
      </w:r>
      <w:r w:rsidRPr="00866DAF">
        <w:rPr>
          <w:sz w:val="18"/>
        </w:rPr>
        <w:t>),</w:t>
      </w:r>
    </w:p>
    <w:p w14:paraId="280E228F" w14:textId="77777777" w:rsidR="007851C6" w:rsidRPr="00866DAF" w:rsidRDefault="007851C6">
      <w:pPr>
        <w:pStyle w:val="HTMLPreformatted"/>
        <w:divId w:val="585384335"/>
        <w:rPr>
          <w:sz w:val="18"/>
        </w:rPr>
      </w:pPr>
      <w:r w:rsidRPr="00866DAF">
        <w:rPr>
          <w:sz w:val="18"/>
        </w:rPr>
        <w:t>(</w:t>
      </w:r>
      <w:r w:rsidRPr="00866DAF">
        <w:rPr>
          <w:rStyle w:val="string1"/>
          <w:sz w:val="18"/>
        </w:rPr>
        <w:t>'TF'</w:t>
      </w:r>
      <w:r w:rsidRPr="00866DAF">
        <w:rPr>
          <w:sz w:val="18"/>
        </w:rPr>
        <w:t xml:space="preserve">, </w:t>
      </w:r>
      <w:r w:rsidRPr="00866DAF">
        <w:rPr>
          <w:rStyle w:val="string1"/>
          <w:sz w:val="18"/>
        </w:rPr>
        <w:t>'French Southern Territories'</w:t>
      </w:r>
      <w:r w:rsidRPr="00866DAF">
        <w:rPr>
          <w:sz w:val="18"/>
        </w:rPr>
        <w:t>),</w:t>
      </w:r>
    </w:p>
    <w:p w14:paraId="41508B3C" w14:textId="77777777" w:rsidR="007851C6" w:rsidRPr="00866DAF" w:rsidRDefault="007851C6">
      <w:pPr>
        <w:pStyle w:val="HTMLPreformatted"/>
        <w:divId w:val="585384335"/>
        <w:rPr>
          <w:sz w:val="18"/>
        </w:rPr>
      </w:pPr>
      <w:r w:rsidRPr="00866DAF">
        <w:rPr>
          <w:sz w:val="18"/>
        </w:rPr>
        <w:t>(</w:t>
      </w:r>
      <w:r w:rsidRPr="00866DAF">
        <w:rPr>
          <w:rStyle w:val="string1"/>
          <w:sz w:val="18"/>
        </w:rPr>
        <w:t>'TG'</w:t>
      </w:r>
      <w:r w:rsidRPr="00866DAF">
        <w:rPr>
          <w:sz w:val="18"/>
        </w:rPr>
        <w:t xml:space="preserve">, </w:t>
      </w:r>
      <w:r w:rsidRPr="00866DAF">
        <w:rPr>
          <w:rStyle w:val="string1"/>
          <w:sz w:val="18"/>
        </w:rPr>
        <w:t>'Togo'</w:t>
      </w:r>
      <w:r w:rsidRPr="00866DAF">
        <w:rPr>
          <w:sz w:val="18"/>
        </w:rPr>
        <w:t>),</w:t>
      </w:r>
    </w:p>
    <w:p w14:paraId="49FA5AFB" w14:textId="77777777" w:rsidR="007851C6" w:rsidRPr="00866DAF" w:rsidRDefault="007851C6">
      <w:pPr>
        <w:pStyle w:val="HTMLPreformatted"/>
        <w:divId w:val="585384335"/>
        <w:rPr>
          <w:sz w:val="18"/>
        </w:rPr>
      </w:pPr>
      <w:r w:rsidRPr="00866DAF">
        <w:rPr>
          <w:sz w:val="18"/>
        </w:rPr>
        <w:t>(</w:t>
      </w:r>
      <w:r w:rsidRPr="00866DAF">
        <w:rPr>
          <w:rStyle w:val="string1"/>
          <w:sz w:val="18"/>
        </w:rPr>
        <w:t>'TH'</w:t>
      </w:r>
      <w:r w:rsidRPr="00866DAF">
        <w:rPr>
          <w:sz w:val="18"/>
        </w:rPr>
        <w:t xml:space="preserve">, </w:t>
      </w:r>
      <w:r w:rsidRPr="00866DAF">
        <w:rPr>
          <w:rStyle w:val="string1"/>
          <w:sz w:val="18"/>
        </w:rPr>
        <w:t>'Thailand'</w:t>
      </w:r>
      <w:r w:rsidRPr="00866DAF">
        <w:rPr>
          <w:sz w:val="18"/>
        </w:rPr>
        <w:t>),</w:t>
      </w:r>
    </w:p>
    <w:p w14:paraId="24813563" w14:textId="77777777" w:rsidR="007851C6" w:rsidRPr="00866DAF" w:rsidRDefault="007851C6">
      <w:pPr>
        <w:pStyle w:val="HTMLPreformatted"/>
        <w:divId w:val="585384335"/>
        <w:rPr>
          <w:sz w:val="18"/>
        </w:rPr>
      </w:pPr>
      <w:r w:rsidRPr="00866DAF">
        <w:rPr>
          <w:sz w:val="18"/>
        </w:rPr>
        <w:t>(</w:t>
      </w:r>
      <w:r w:rsidRPr="00866DAF">
        <w:rPr>
          <w:rStyle w:val="string1"/>
          <w:sz w:val="18"/>
        </w:rPr>
        <w:t>'TJ'</w:t>
      </w:r>
      <w:r w:rsidRPr="00866DAF">
        <w:rPr>
          <w:sz w:val="18"/>
        </w:rPr>
        <w:t xml:space="preserve">, </w:t>
      </w:r>
      <w:r w:rsidRPr="00866DAF">
        <w:rPr>
          <w:rStyle w:val="string1"/>
          <w:sz w:val="18"/>
        </w:rPr>
        <w:t>'Tajikistan'</w:t>
      </w:r>
      <w:r w:rsidRPr="00866DAF">
        <w:rPr>
          <w:sz w:val="18"/>
        </w:rPr>
        <w:t>),</w:t>
      </w:r>
    </w:p>
    <w:p w14:paraId="0BE9E784" w14:textId="77777777" w:rsidR="007851C6" w:rsidRPr="00866DAF" w:rsidRDefault="007851C6">
      <w:pPr>
        <w:pStyle w:val="HTMLPreformatted"/>
        <w:divId w:val="585384335"/>
        <w:rPr>
          <w:sz w:val="18"/>
        </w:rPr>
      </w:pPr>
      <w:r w:rsidRPr="00866DAF">
        <w:rPr>
          <w:sz w:val="18"/>
        </w:rPr>
        <w:t>(</w:t>
      </w:r>
      <w:r w:rsidRPr="00866DAF">
        <w:rPr>
          <w:rStyle w:val="string1"/>
          <w:sz w:val="18"/>
        </w:rPr>
        <w:t>'TK'</w:t>
      </w:r>
      <w:r w:rsidRPr="00866DAF">
        <w:rPr>
          <w:sz w:val="18"/>
        </w:rPr>
        <w:t xml:space="preserve">, </w:t>
      </w:r>
      <w:r w:rsidRPr="00866DAF">
        <w:rPr>
          <w:rStyle w:val="string1"/>
          <w:sz w:val="18"/>
        </w:rPr>
        <w:t>'Tokelau'</w:t>
      </w:r>
      <w:r w:rsidRPr="00866DAF">
        <w:rPr>
          <w:sz w:val="18"/>
        </w:rPr>
        <w:t>),</w:t>
      </w:r>
    </w:p>
    <w:p w14:paraId="2763708C" w14:textId="77777777" w:rsidR="007851C6" w:rsidRPr="00866DAF" w:rsidRDefault="007851C6">
      <w:pPr>
        <w:pStyle w:val="HTMLPreformatted"/>
        <w:divId w:val="585384335"/>
        <w:rPr>
          <w:sz w:val="18"/>
        </w:rPr>
      </w:pPr>
      <w:r w:rsidRPr="00866DAF">
        <w:rPr>
          <w:sz w:val="18"/>
        </w:rPr>
        <w:t>(</w:t>
      </w:r>
      <w:r w:rsidRPr="00866DAF">
        <w:rPr>
          <w:rStyle w:val="string1"/>
          <w:sz w:val="18"/>
        </w:rPr>
        <w:t>'TL'</w:t>
      </w:r>
      <w:r w:rsidRPr="00866DAF">
        <w:rPr>
          <w:sz w:val="18"/>
        </w:rPr>
        <w:t xml:space="preserve">, </w:t>
      </w:r>
      <w:r w:rsidRPr="00866DAF">
        <w:rPr>
          <w:rStyle w:val="string1"/>
          <w:sz w:val="18"/>
        </w:rPr>
        <w:t>'Timor-Leste'</w:t>
      </w:r>
      <w:r w:rsidRPr="00866DAF">
        <w:rPr>
          <w:sz w:val="18"/>
        </w:rPr>
        <w:t>),</w:t>
      </w:r>
    </w:p>
    <w:p w14:paraId="2CE16A2D" w14:textId="77777777" w:rsidR="007851C6" w:rsidRPr="00866DAF" w:rsidRDefault="007851C6">
      <w:pPr>
        <w:pStyle w:val="HTMLPreformatted"/>
        <w:divId w:val="585384335"/>
        <w:rPr>
          <w:sz w:val="18"/>
        </w:rPr>
      </w:pPr>
      <w:r w:rsidRPr="00866DAF">
        <w:rPr>
          <w:sz w:val="18"/>
        </w:rPr>
        <w:t>(</w:t>
      </w:r>
      <w:r w:rsidRPr="00866DAF">
        <w:rPr>
          <w:rStyle w:val="string1"/>
          <w:sz w:val="18"/>
        </w:rPr>
        <w:t>'TM'</w:t>
      </w:r>
      <w:r w:rsidRPr="00866DAF">
        <w:rPr>
          <w:sz w:val="18"/>
        </w:rPr>
        <w:t xml:space="preserve">, </w:t>
      </w:r>
      <w:r w:rsidRPr="00866DAF">
        <w:rPr>
          <w:rStyle w:val="string1"/>
          <w:sz w:val="18"/>
        </w:rPr>
        <w:t>'Turkmenistan'</w:t>
      </w:r>
      <w:r w:rsidRPr="00866DAF">
        <w:rPr>
          <w:sz w:val="18"/>
        </w:rPr>
        <w:t>),</w:t>
      </w:r>
    </w:p>
    <w:p w14:paraId="5EB3067B" w14:textId="77777777" w:rsidR="007851C6" w:rsidRPr="00866DAF" w:rsidRDefault="007851C6">
      <w:pPr>
        <w:pStyle w:val="HTMLPreformatted"/>
        <w:divId w:val="585384335"/>
        <w:rPr>
          <w:sz w:val="18"/>
        </w:rPr>
      </w:pPr>
      <w:r w:rsidRPr="00866DAF">
        <w:rPr>
          <w:sz w:val="18"/>
        </w:rPr>
        <w:t>(</w:t>
      </w:r>
      <w:r w:rsidRPr="00866DAF">
        <w:rPr>
          <w:rStyle w:val="string1"/>
          <w:sz w:val="18"/>
        </w:rPr>
        <w:t>'TN'</w:t>
      </w:r>
      <w:r w:rsidRPr="00866DAF">
        <w:rPr>
          <w:sz w:val="18"/>
        </w:rPr>
        <w:t xml:space="preserve">, </w:t>
      </w:r>
      <w:r w:rsidRPr="00866DAF">
        <w:rPr>
          <w:rStyle w:val="string1"/>
          <w:sz w:val="18"/>
        </w:rPr>
        <w:t>'Tunisia'</w:t>
      </w:r>
      <w:r w:rsidRPr="00866DAF">
        <w:rPr>
          <w:sz w:val="18"/>
        </w:rPr>
        <w:t>),</w:t>
      </w:r>
    </w:p>
    <w:p w14:paraId="150C7720" w14:textId="77777777" w:rsidR="007851C6" w:rsidRPr="00866DAF" w:rsidRDefault="007851C6">
      <w:pPr>
        <w:pStyle w:val="HTMLPreformatted"/>
        <w:divId w:val="585384335"/>
        <w:rPr>
          <w:sz w:val="18"/>
        </w:rPr>
      </w:pPr>
      <w:r w:rsidRPr="00866DAF">
        <w:rPr>
          <w:sz w:val="18"/>
        </w:rPr>
        <w:t>(</w:t>
      </w:r>
      <w:r w:rsidRPr="00866DAF">
        <w:rPr>
          <w:rStyle w:val="string1"/>
          <w:sz w:val="18"/>
        </w:rPr>
        <w:t>'TO'</w:t>
      </w:r>
      <w:r w:rsidRPr="00866DAF">
        <w:rPr>
          <w:sz w:val="18"/>
        </w:rPr>
        <w:t xml:space="preserve">, </w:t>
      </w:r>
      <w:r w:rsidRPr="00866DAF">
        <w:rPr>
          <w:rStyle w:val="string1"/>
          <w:sz w:val="18"/>
        </w:rPr>
        <w:t>'Tonga'</w:t>
      </w:r>
      <w:r w:rsidRPr="00866DAF">
        <w:rPr>
          <w:sz w:val="18"/>
        </w:rPr>
        <w:t>),</w:t>
      </w:r>
    </w:p>
    <w:p w14:paraId="1A42C352" w14:textId="77777777" w:rsidR="007851C6" w:rsidRPr="00866DAF" w:rsidRDefault="007851C6">
      <w:pPr>
        <w:pStyle w:val="HTMLPreformatted"/>
        <w:divId w:val="585384335"/>
        <w:rPr>
          <w:sz w:val="18"/>
        </w:rPr>
      </w:pPr>
      <w:r w:rsidRPr="00866DAF">
        <w:rPr>
          <w:sz w:val="18"/>
        </w:rPr>
        <w:t>(</w:t>
      </w:r>
      <w:r w:rsidRPr="00866DAF">
        <w:rPr>
          <w:rStyle w:val="string1"/>
          <w:sz w:val="18"/>
        </w:rPr>
        <w:t>'TR'</w:t>
      </w:r>
      <w:r w:rsidRPr="00866DAF">
        <w:rPr>
          <w:sz w:val="18"/>
        </w:rPr>
        <w:t xml:space="preserve">, </w:t>
      </w:r>
      <w:r w:rsidRPr="00866DAF">
        <w:rPr>
          <w:rStyle w:val="string1"/>
          <w:sz w:val="18"/>
        </w:rPr>
        <w:t>'Turkey'</w:t>
      </w:r>
      <w:r w:rsidRPr="00866DAF">
        <w:rPr>
          <w:sz w:val="18"/>
        </w:rPr>
        <w:t>),</w:t>
      </w:r>
    </w:p>
    <w:p w14:paraId="0E4BD937" w14:textId="77777777" w:rsidR="007851C6" w:rsidRPr="00866DAF" w:rsidRDefault="007851C6">
      <w:pPr>
        <w:pStyle w:val="HTMLPreformatted"/>
        <w:divId w:val="585384335"/>
        <w:rPr>
          <w:sz w:val="18"/>
        </w:rPr>
      </w:pPr>
      <w:r w:rsidRPr="00866DAF">
        <w:rPr>
          <w:sz w:val="18"/>
        </w:rPr>
        <w:t>(</w:t>
      </w:r>
      <w:r w:rsidRPr="00866DAF">
        <w:rPr>
          <w:rStyle w:val="string1"/>
          <w:sz w:val="18"/>
        </w:rPr>
        <w:t>'TT'</w:t>
      </w:r>
      <w:r w:rsidRPr="00866DAF">
        <w:rPr>
          <w:sz w:val="18"/>
        </w:rPr>
        <w:t xml:space="preserve">, </w:t>
      </w:r>
      <w:r w:rsidRPr="00866DAF">
        <w:rPr>
          <w:rStyle w:val="string1"/>
          <w:sz w:val="18"/>
        </w:rPr>
        <w:t>'Trinidad and Tobago'</w:t>
      </w:r>
      <w:r w:rsidRPr="00866DAF">
        <w:rPr>
          <w:sz w:val="18"/>
        </w:rPr>
        <w:t>),</w:t>
      </w:r>
    </w:p>
    <w:p w14:paraId="0ED8BDD8" w14:textId="77777777" w:rsidR="007851C6" w:rsidRPr="00866DAF" w:rsidRDefault="007851C6">
      <w:pPr>
        <w:pStyle w:val="HTMLPreformatted"/>
        <w:divId w:val="585384335"/>
        <w:rPr>
          <w:sz w:val="18"/>
        </w:rPr>
      </w:pPr>
      <w:r w:rsidRPr="00866DAF">
        <w:rPr>
          <w:sz w:val="18"/>
        </w:rPr>
        <w:t>(</w:t>
      </w:r>
      <w:r w:rsidRPr="00866DAF">
        <w:rPr>
          <w:rStyle w:val="string1"/>
          <w:sz w:val="18"/>
        </w:rPr>
        <w:t>'TV'</w:t>
      </w:r>
      <w:r w:rsidRPr="00866DAF">
        <w:rPr>
          <w:sz w:val="18"/>
        </w:rPr>
        <w:t xml:space="preserve">, </w:t>
      </w:r>
      <w:r w:rsidRPr="00866DAF">
        <w:rPr>
          <w:rStyle w:val="string1"/>
          <w:sz w:val="18"/>
        </w:rPr>
        <w:t>'Tuvalu'</w:t>
      </w:r>
      <w:r w:rsidRPr="00866DAF">
        <w:rPr>
          <w:sz w:val="18"/>
        </w:rPr>
        <w:t>),</w:t>
      </w:r>
    </w:p>
    <w:p w14:paraId="2BF7B70D" w14:textId="77777777" w:rsidR="007851C6" w:rsidRPr="00866DAF" w:rsidRDefault="007851C6">
      <w:pPr>
        <w:pStyle w:val="HTMLPreformatted"/>
        <w:divId w:val="585384335"/>
        <w:rPr>
          <w:sz w:val="18"/>
        </w:rPr>
      </w:pPr>
      <w:r w:rsidRPr="00866DAF">
        <w:rPr>
          <w:sz w:val="18"/>
        </w:rPr>
        <w:t>(</w:t>
      </w:r>
      <w:r w:rsidRPr="00866DAF">
        <w:rPr>
          <w:rStyle w:val="string1"/>
          <w:sz w:val="18"/>
        </w:rPr>
        <w:t>'TW'</w:t>
      </w:r>
      <w:r w:rsidRPr="00866DAF">
        <w:rPr>
          <w:sz w:val="18"/>
        </w:rPr>
        <w:t xml:space="preserve">, </w:t>
      </w:r>
      <w:r w:rsidRPr="00866DAF">
        <w:rPr>
          <w:rStyle w:val="string1"/>
          <w:sz w:val="18"/>
        </w:rPr>
        <w:t>'Taiwan, Province of China'</w:t>
      </w:r>
      <w:r w:rsidRPr="00866DAF">
        <w:rPr>
          <w:sz w:val="18"/>
        </w:rPr>
        <w:t>),</w:t>
      </w:r>
    </w:p>
    <w:p w14:paraId="59362E4F" w14:textId="77777777" w:rsidR="007851C6" w:rsidRPr="00866DAF" w:rsidRDefault="007851C6">
      <w:pPr>
        <w:pStyle w:val="HTMLPreformatted"/>
        <w:divId w:val="585384335"/>
        <w:rPr>
          <w:sz w:val="18"/>
        </w:rPr>
      </w:pPr>
      <w:r w:rsidRPr="00866DAF">
        <w:rPr>
          <w:sz w:val="18"/>
        </w:rPr>
        <w:t>(</w:t>
      </w:r>
      <w:r w:rsidRPr="00866DAF">
        <w:rPr>
          <w:rStyle w:val="string1"/>
          <w:sz w:val="18"/>
        </w:rPr>
        <w:t>'TZ'</w:t>
      </w:r>
      <w:r w:rsidRPr="00866DAF">
        <w:rPr>
          <w:sz w:val="18"/>
        </w:rPr>
        <w:t xml:space="preserve">, </w:t>
      </w:r>
      <w:r w:rsidRPr="00866DAF">
        <w:rPr>
          <w:rStyle w:val="string1"/>
          <w:sz w:val="18"/>
        </w:rPr>
        <w:t>'Tanzania, United Republic of'</w:t>
      </w:r>
      <w:r w:rsidRPr="00866DAF">
        <w:rPr>
          <w:sz w:val="18"/>
        </w:rPr>
        <w:t>),</w:t>
      </w:r>
    </w:p>
    <w:p w14:paraId="0E9B7C92" w14:textId="77777777" w:rsidR="007851C6" w:rsidRPr="00866DAF" w:rsidRDefault="007851C6">
      <w:pPr>
        <w:pStyle w:val="HTMLPreformatted"/>
        <w:divId w:val="585384335"/>
        <w:rPr>
          <w:sz w:val="18"/>
        </w:rPr>
      </w:pPr>
      <w:r w:rsidRPr="00866DAF">
        <w:rPr>
          <w:sz w:val="18"/>
        </w:rPr>
        <w:t>(</w:t>
      </w:r>
      <w:r w:rsidRPr="00866DAF">
        <w:rPr>
          <w:rStyle w:val="string1"/>
          <w:sz w:val="18"/>
        </w:rPr>
        <w:t>'UA'</w:t>
      </w:r>
      <w:r w:rsidRPr="00866DAF">
        <w:rPr>
          <w:sz w:val="18"/>
        </w:rPr>
        <w:t xml:space="preserve">, </w:t>
      </w:r>
      <w:r w:rsidRPr="00866DAF">
        <w:rPr>
          <w:rStyle w:val="string1"/>
          <w:sz w:val="18"/>
        </w:rPr>
        <w:t>'Ukraine'</w:t>
      </w:r>
      <w:r w:rsidRPr="00866DAF">
        <w:rPr>
          <w:sz w:val="18"/>
        </w:rPr>
        <w:t>),</w:t>
      </w:r>
    </w:p>
    <w:p w14:paraId="7E06A7C8" w14:textId="77777777" w:rsidR="007851C6" w:rsidRPr="00866DAF" w:rsidRDefault="007851C6">
      <w:pPr>
        <w:pStyle w:val="HTMLPreformatted"/>
        <w:divId w:val="585384335"/>
        <w:rPr>
          <w:sz w:val="18"/>
        </w:rPr>
      </w:pPr>
      <w:r w:rsidRPr="00866DAF">
        <w:rPr>
          <w:sz w:val="18"/>
        </w:rPr>
        <w:t>(</w:t>
      </w:r>
      <w:r w:rsidRPr="00866DAF">
        <w:rPr>
          <w:rStyle w:val="string1"/>
          <w:sz w:val="18"/>
        </w:rPr>
        <w:t>'UG'</w:t>
      </w:r>
      <w:r w:rsidRPr="00866DAF">
        <w:rPr>
          <w:sz w:val="18"/>
        </w:rPr>
        <w:t xml:space="preserve">, </w:t>
      </w:r>
      <w:r w:rsidRPr="00866DAF">
        <w:rPr>
          <w:rStyle w:val="string1"/>
          <w:sz w:val="18"/>
        </w:rPr>
        <w:t>'Uganda'</w:t>
      </w:r>
      <w:r w:rsidRPr="00866DAF">
        <w:rPr>
          <w:sz w:val="18"/>
        </w:rPr>
        <w:t>),</w:t>
      </w:r>
    </w:p>
    <w:p w14:paraId="605F8D14" w14:textId="77777777" w:rsidR="007851C6" w:rsidRPr="00866DAF" w:rsidRDefault="007851C6">
      <w:pPr>
        <w:pStyle w:val="HTMLPreformatted"/>
        <w:divId w:val="585384335"/>
        <w:rPr>
          <w:sz w:val="18"/>
        </w:rPr>
      </w:pPr>
      <w:r w:rsidRPr="00866DAF">
        <w:rPr>
          <w:sz w:val="18"/>
        </w:rPr>
        <w:t>(</w:t>
      </w:r>
      <w:r w:rsidRPr="00866DAF">
        <w:rPr>
          <w:rStyle w:val="string1"/>
          <w:sz w:val="18"/>
        </w:rPr>
        <w:t>'UM'</w:t>
      </w:r>
      <w:r w:rsidRPr="00866DAF">
        <w:rPr>
          <w:sz w:val="18"/>
        </w:rPr>
        <w:t xml:space="preserve">, </w:t>
      </w:r>
      <w:r w:rsidRPr="00866DAF">
        <w:rPr>
          <w:rStyle w:val="string1"/>
          <w:sz w:val="18"/>
        </w:rPr>
        <w:t>'United States Minor Outlying Islands'</w:t>
      </w:r>
      <w:r w:rsidRPr="00866DAF">
        <w:rPr>
          <w:sz w:val="18"/>
        </w:rPr>
        <w:t>),</w:t>
      </w:r>
    </w:p>
    <w:p w14:paraId="4CB427FC" w14:textId="77777777" w:rsidR="007851C6" w:rsidRPr="00866DAF" w:rsidRDefault="007851C6">
      <w:pPr>
        <w:pStyle w:val="HTMLPreformatted"/>
        <w:divId w:val="585384335"/>
        <w:rPr>
          <w:sz w:val="18"/>
        </w:rPr>
      </w:pPr>
      <w:r w:rsidRPr="00866DAF">
        <w:rPr>
          <w:sz w:val="18"/>
        </w:rPr>
        <w:t>(</w:t>
      </w:r>
      <w:r w:rsidRPr="00866DAF">
        <w:rPr>
          <w:rStyle w:val="string1"/>
          <w:sz w:val="18"/>
        </w:rPr>
        <w:t>'US'</w:t>
      </w:r>
      <w:r w:rsidRPr="00866DAF">
        <w:rPr>
          <w:sz w:val="18"/>
        </w:rPr>
        <w:t xml:space="preserve">, </w:t>
      </w:r>
      <w:r w:rsidRPr="00866DAF">
        <w:rPr>
          <w:rStyle w:val="string1"/>
          <w:sz w:val="18"/>
        </w:rPr>
        <w:t>'United States'</w:t>
      </w:r>
      <w:r w:rsidRPr="00866DAF">
        <w:rPr>
          <w:sz w:val="18"/>
        </w:rPr>
        <w:t>),</w:t>
      </w:r>
    </w:p>
    <w:p w14:paraId="366EC1B8" w14:textId="77777777" w:rsidR="007851C6" w:rsidRPr="00866DAF" w:rsidRDefault="007851C6">
      <w:pPr>
        <w:pStyle w:val="HTMLPreformatted"/>
        <w:divId w:val="585384335"/>
        <w:rPr>
          <w:sz w:val="18"/>
        </w:rPr>
      </w:pPr>
      <w:r w:rsidRPr="00866DAF">
        <w:rPr>
          <w:sz w:val="18"/>
        </w:rPr>
        <w:t>(</w:t>
      </w:r>
      <w:r w:rsidRPr="00866DAF">
        <w:rPr>
          <w:rStyle w:val="string1"/>
          <w:sz w:val="18"/>
        </w:rPr>
        <w:t>'UY'</w:t>
      </w:r>
      <w:r w:rsidRPr="00866DAF">
        <w:rPr>
          <w:sz w:val="18"/>
        </w:rPr>
        <w:t xml:space="preserve">, </w:t>
      </w:r>
      <w:r w:rsidRPr="00866DAF">
        <w:rPr>
          <w:rStyle w:val="string1"/>
          <w:sz w:val="18"/>
        </w:rPr>
        <w:t>'Uruguay'</w:t>
      </w:r>
      <w:r w:rsidRPr="00866DAF">
        <w:rPr>
          <w:sz w:val="18"/>
        </w:rPr>
        <w:t>),</w:t>
      </w:r>
    </w:p>
    <w:p w14:paraId="520A7B25" w14:textId="77777777" w:rsidR="007851C6" w:rsidRPr="00866DAF" w:rsidRDefault="007851C6">
      <w:pPr>
        <w:pStyle w:val="HTMLPreformatted"/>
        <w:divId w:val="585384335"/>
        <w:rPr>
          <w:sz w:val="18"/>
        </w:rPr>
      </w:pPr>
      <w:r w:rsidRPr="00866DAF">
        <w:rPr>
          <w:sz w:val="18"/>
        </w:rPr>
        <w:t>(</w:t>
      </w:r>
      <w:r w:rsidRPr="00866DAF">
        <w:rPr>
          <w:rStyle w:val="string1"/>
          <w:sz w:val="18"/>
        </w:rPr>
        <w:t>'UZ'</w:t>
      </w:r>
      <w:r w:rsidRPr="00866DAF">
        <w:rPr>
          <w:sz w:val="18"/>
        </w:rPr>
        <w:t xml:space="preserve">, </w:t>
      </w:r>
      <w:r w:rsidRPr="00866DAF">
        <w:rPr>
          <w:rStyle w:val="string1"/>
          <w:sz w:val="18"/>
        </w:rPr>
        <w:t>'Uzbekistan'</w:t>
      </w:r>
      <w:r w:rsidRPr="00866DAF">
        <w:rPr>
          <w:sz w:val="18"/>
        </w:rPr>
        <w:t>),</w:t>
      </w:r>
    </w:p>
    <w:p w14:paraId="77232955" w14:textId="77777777" w:rsidR="007851C6" w:rsidRPr="00866DAF" w:rsidRDefault="007851C6">
      <w:pPr>
        <w:pStyle w:val="HTMLPreformatted"/>
        <w:divId w:val="585384335"/>
        <w:rPr>
          <w:sz w:val="18"/>
        </w:rPr>
      </w:pPr>
      <w:r w:rsidRPr="00866DAF">
        <w:rPr>
          <w:sz w:val="18"/>
        </w:rPr>
        <w:t>(</w:t>
      </w:r>
      <w:r w:rsidRPr="00866DAF">
        <w:rPr>
          <w:rStyle w:val="string1"/>
          <w:sz w:val="18"/>
        </w:rPr>
        <w:t>'VA'</w:t>
      </w:r>
      <w:r w:rsidRPr="00866DAF">
        <w:rPr>
          <w:sz w:val="18"/>
        </w:rPr>
        <w:t xml:space="preserve">, </w:t>
      </w:r>
      <w:r w:rsidRPr="00866DAF">
        <w:rPr>
          <w:rStyle w:val="string1"/>
          <w:sz w:val="18"/>
        </w:rPr>
        <w:t>'Holy See (Vatican City State)'</w:t>
      </w:r>
      <w:r w:rsidRPr="00866DAF">
        <w:rPr>
          <w:sz w:val="18"/>
        </w:rPr>
        <w:t>),</w:t>
      </w:r>
    </w:p>
    <w:p w14:paraId="1AF59B7D" w14:textId="77777777" w:rsidR="007851C6" w:rsidRPr="00866DAF" w:rsidRDefault="007851C6">
      <w:pPr>
        <w:pStyle w:val="HTMLPreformatted"/>
        <w:divId w:val="585384335"/>
        <w:rPr>
          <w:sz w:val="18"/>
        </w:rPr>
      </w:pPr>
      <w:r w:rsidRPr="00866DAF">
        <w:rPr>
          <w:sz w:val="18"/>
        </w:rPr>
        <w:t>(</w:t>
      </w:r>
      <w:r w:rsidRPr="00866DAF">
        <w:rPr>
          <w:rStyle w:val="string1"/>
          <w:sz w:val="18"/>
        </w:rPr>
        <w:t>'VC'</w:t>
      </w:r>
      <w:r w:rsidRPr="00866DAF">
        <w:rPr>
          <w:sz w:val="18"/>
        </w:rPr>
        <w:t xml:space="preserve">, </w:t>
      </w:r>
      <w:r w:rsidRPr="00866DAF">
        <w:rPr>
          <w:rStyle w:val="string1"/>
          <w:sz w:val="18"/>
        </w:rPr>
        <w:t>'Saint Vincent and the Grenadines'</w:t>
      </w:r>
      <w:r w:rsidRPr="00866DAF">
        <w:rPr>
          <w:sz w:val="18"/>
        </w:rPr>
        <w:t>),</w:t>
      </w:r>
    </w:p>
    <w:p w14:paraId="5B5ADCC1" w14:textId="77777777" w:rsidR="007851C6" w:rsidRPr="00866DAF" w:rsidRDefault="007851C6">
      <w:pPr>
        <w:pStyle w:val="HTMLPreformatted"/>
        <w:divId w:val="585384335"/>
        <w:rPr>
          <w:sz w:val="18"/>
        </w:rPr>
      </w:pPr>
      <w:r w:rsidRPr="00866DAF">
        <w:rPr>
          <w:sz w:val="18"/>
        </w:rPr>
        <w:t>(</w:t>
      </w:r>
      <w:r w:rsidRPr="00866DAF">
        <w:rPr>
          <w:rStyle w:val="string1"/>
          <w:sz w:val="18"/>
        </w:rPr>
        <w:t>'VE'</w:t>
      </w:r>
      <w:r w:rsidRPr="00866DAF">
        <w:rPr>
          <w:sz w:val="18"/>
        </w:rPr>
        <w:t xml:space="preserve">, </w:t>
      </w:r>
      <w:r w:rsidRPr="00866DAF">
        <w:rPr>
          <w:rStyle w:val="string1"/>
          <w:sz w:val="18"/>
        </w:rPr>
        <w:t>'Venezuela, Bolivarian Republic of'</w:t>
      </w:r>
      <w:r w:rsidRPr="00866DAF">
        <w:rPr>
          <w:sz w:val="18"/>
        </w:rPr>
        <w:t>),</w:t>
      </w:r>
    </w:p>
    <w:p w14:paraId="47D3C9DB" w14:textId="77777777" w:rsidR="007851C6" w:rsidRPr="00866DAF" w:rsidRDefault="007851C6">
      <w:pPr>
        <w:pStyle w:val="HTMLPreformatted"/>
        <w:divId w:val="585384335"/>
        <w:rPr>
          <w:sz w:val="18"/>
        </w:rPr>
      </w:pPr>
      <w:r w:rsidRPr="00866DAF">
        <w:rPr>
          <w:sz w:val="18"/>
        </w:rPr>
        <w:t>(</w:t>
      </w:r>
      <w:r w:rsidRPr="00866DAF">
        <w:rPr>
          <w:rStyle w:val="string1"/>
          <w:sz w:val="18"/>
        </w:rPr>
        <w:t>'VG'</w:t>
      </w:r>
      <w:r w:rsidRPr="00866DAF">
        <w:rPr>
          <w:sz w:val="18"/>
        </w:rPr>
        <w:t xml:space="preserve">, </w:t>
      </w:r>
      <w:r w:rsidRPr="00866DAF">
        <w:rPr>
          <w:rStyle w:val="string1"/>
          <w:sz w:val="18"/>
        </w:rPr>
        <w:t>'Virgin Islands, British'</w:t>
      </w:r>
      <w:r w:rsidRPr="00866DAF">
        <w:rPr>
          <w:sz w:val="18"/>
        </w:rPr>
        <w:t>),</w:t>
      </w:r>
    </w:p>
    <w:p w14:paraId="22F3A60F" w14:textId="77777777" w:rsidR="007851C6" w:rsidRPr="00866DAF" w:rsidRDefault="007851C6">
      <w:pPr>
        <w:pStyle w:val="HTMLPreformatted"/>
        <w:divId w:val="585384335"/>
        <w:rPr>
          <w:sz w:val="18"/>
        </w:rPr>
      </w:pPr>
      <w:r w:rsidRPr="00866DAF">
        <w:rPr>
          <w:sz w:val="18"/>
        </w:rPr>
        <w:t>(</w:t>
      </w:r>
      <w:r w:rsidRPr="00866DAF">
        <w:rPr>
          <w:rStyle w:val="string1"/>
          <w:sz w:val="18"/>
        </w:rPr>
        <w:t>'VI'</w:t>
      </w:r>
      <w:r w:rsidRPr="00866DAF">
        <w:rPr>
          <w:sz w:val="18"/>
        </w:rPr>
        <w:t xml:space="preserve">, </w:t>
      </w:r>
      <w:r w:rsidRPr="00866DAF">
        <w:rPr>
          <w:rStyle w:val="string1"/>
          <w:sz w:val="18"/>
        </w:rPr>
        <w:t>'Virgin Islands, U.S.'</w:t>
      </w:r>
      <w:r w:rsidRPr="00866DAF">
        <w:rPr>
          <w:sz w:val="18"/>
        </w:rPr>
        <w:t>),</w:t>
      </w:r>
    </w:p>
    <w:p w14:paraId="78365C92" w14:textId="77777777" w:rsidR="007851C6" w:rsidRPr="00866DAF" w:rsidRDefault="007851C6">
      <w:pPr>
        <w:pStyle w:val="HTMLPreformatted"/>
        <w:divId w:val="585384335"/>
        <w:rPr>
          <w:sz w:val="18"/>
        </w:rPr>
      </w:pPr>
      <w:r w:rsidRPr="00866DAF">
        <w:rPr>
          <w:sz w:val="18"/>
        </w:rPr>
        <w:t>(</w:t>
      </w:r>
      <w:r w:rsidRPr="00866DAF">
        <w:rPr>
          <w:rStyle w:val="string1"/>
          <w:sz w:val="18"/>
        </w:rPr>
        <w:t>'VN'</w:t>
      </w:r>
      <w:r w:rsidRPr="00866DAF">
        <w:rPr>
          <w:sz w:val="18"/>
        </w:rPr>
        <w:t xml:space="preserve">, </w:t>
      </w:r>
      <w:r w:rsidRPr="00866DAF">
        <w:rPr>
          <w:rStyle w:val="string1"/>
          <w:sz w:val="18"/>
        </w:rPr>
        <w:t>'Viet Nam'</w:t>
      </w:r>
      <w:r w:rsidRPr="00866DAF">
        <w:rPr>
          <w:sz w:val="18"/>
        </w:rPr>
        <w:t>),</w:t>
      </w:r>
    </w:p>
    <w:p w14:paraId="588A460C" w14:textId="77777777" w:rsidR="007851C6" w:rsidRPr="00866DAF" w:rsidRDefault="007851C6">
      <w:pPr>
        <w:pStyle w:val="HTMLPreformatted"/>
        <w:divId w:val="585384335"/>
        <w:rPr>
          <w:sz w:val="18"/>
        </w:rPr>
      </w:pPr>
      <w:r w:rsidRPr="00866DAF">
        <w:rPr>
          <w:sz w:val="18"/>
        </w:rPr>
        <w:t>(</w:t>
      </w:r>
      <w:r w:rsidRPr="00866DAF">
        <w:rPr>
          <w:rStyle w:val="string1"/>
          <w:sz w:val="18"/>
        </w:rPr>
        <w:t>'VU'</w:t>
      </w:r>
      <w:r w:rsidRPr="00866DAF">
        <w:rPr>
          <w:sz w:val="18"/>
        </w:rPr>
        <w:t xml:space="preserve">, </w:t>
      </w:r>
      <w:r w:rsidRPr="00866DAF">
        <w:rPr>
          <w:rStyle w:val="string1"/>
          <w:sz w:val="18"/>
        </w:rPr>
        <w:t>'Vanuatu'</w:t>
      </w:r>
      <w:r w:rsidRPr="00866DAF">
        <w:rPr>
          <w:sz w:val="18"/>
        </w:rPr>
        <w:t>),</w:t>
      </w:r>
    </w:p>
    <w:p w14:paraId="4BAE21AF" w14:textId="77777777" w:rsidR="007851C6" w:rsidRPr="00866DAF" w:rsidRDefault="007851C6">
      <w:pPr>
        <w:pStyle w:val="HTMLPreformatted"/>
        <w:divId w:val="585384335"/>
        <w:rPr>
          <w:sz w:val="18"/>
        </w:rPr>
      </w:pPr>
      <w:r w:rsidRPr="00866DAF">
        <w:rPr>
          <w:sz w:val="18"/>
        </w:rPr>
        <w:t>(</w:t>
      </w:r>
      <w:r w:rsidRPr="00866DAF">
        <w:rPr>
          <w:rStyle w:val="string1"/>
          <w:sz w:val="18"/>
        </w:rPr>
        <w:t>'WF'</w:t>
      </w:r>
      <w:r w:rsidRPr="00866DAF">
        <w:rPr>
          <w:sz w:val="18"/>
        </w:rPr>
        <w:t xml:space="preserve">, </w:t>
      </w:r>
      <w:r w:rsidRPr="00866DAF">
        <w:rPr>
          <w:rStyle w:val="string1"/>
          <w:sz w:val="18"/>
        </w:rPr>
        <w:t>'Wallis and Futuna'</w:t>
      </w:r>
      <w:r w:rsidRPr="00866DAF">
        <w:rPr>
          <w:sz w:val="18"/>
        </w:rPr>
        <w:t>),</w:t>
      </w:r>
    </w:p>
    <w:p w14:paraId="724F22EB" w14:textId="77777777" w:rsidR="007851C6" w:rsidRPr="00866DAF" w:rsidRDefault="007851C6">
      <w:pPr>
        <w:pStyle w:val="HTMLPreformatted"/>
        <w:divId w:val="585384335"/>
        <w:rPr>
          <w:sz w:val="18"/>
        </w:rPr>
      </w:pPr>
      <w:r w:rsidRPr="00866DAF">
        <w:rPr>
          <w:sz w:val="18"/>
        </w:rPr>
        <w:t>(</w:t>
      </w:r>
      <w:r w:rsidRPr="00866DAF">
        <w:rPr>
          <w:rStyle w:val="string1"/>
          <w:sz w:val="18"/>
        </w:rPr>
        <w:t>'WS'</w:t>
      </w:r>
      <w:r w:rsidRPr="00866DAF">
        <w:rPr>
          <w:sz w:val="18"/>
        </w:rPr>
        <w:t xml:space="preserve">, </w:t>
      </w:r>
      <w:r w:rsidRPr="00866DAF">
        <w:rPr>
          <w:rStyle w:val="string1"/>
          <w:sz w:val="18"/>
        </w:rPr>
        <w:t>'Samoa'</w:t>
      </w:r>
      <w:r w:rsidRPr="00866DAF">
        <w:rPr>
          <w:sz w:val="18"/>
        </w:rPr>
        <w:t>),</w:t>
      </w:r>
    </w:p>
    <w:p w14:paraId="60FB843C" w14:textId="77777777" w:rsidR="007851C6" w:rsidRPr="00866DAF" w:rsidRDefault="007851C6">
      <w:pPr>
        <w:pStyle w:val="HTMLPreformatted"/>
        <w:divId w:val="585384335"/>
        <w:rPr>
          <w:sz w:val="18"/>
        </w:rPr>
      </w:pPr>
      <w:r w:rsidRPr="00866DAF">
        <w:rPr>
          <w:sz w:val="18"/>
        </w:rPr>
        <w:t>(</w:t>
      </w:r>
      <w:r w:rsidRPr="00866DAF">
        <w:rPr>
          <w:rStyle w:val="string1"/>
          <w:sz w:val="18"/>
        </w:rPr>
        <w:t>'YE'</w:t>
      </w:r>
      <w:r w:rsidRPr="00866DAF">
        <w:rPr>
          <w:sz w:val="18"/>
        </w:rPr>
        <w:t xml:space="preserve">, </w:t>
      </w:r>
      <w:r w:rsidRPr="00866DAF">
        <w:rPr>
          <w:rStyle w:val="string1"/>
          <w:sz w:val="18"/>
        </w:rPr>
        <w:t>'Yemen'</w:t>
      </w:r>
      <w:r w:rsidRPr="00866DAF">
        <w:rPr>
          <w:sz w:val="18"/>
        </w:rPr>
        <w:t>),</w:t>
      </w:r>
    </w:p>
    <w:p w14:paraId="2C0CDD2C" w14:textId="77777777" w:rsidR="007851C6" w:rsidRPr="00866DAF" w:rsidRDefault="007851C6">
      <w:pPr>
        <w:pStyle w:val="HTMLPreformatted"/>
        <w:divId w:val="585384335"/>
        <w:rPr>
          <w:sz w:val="18"/>
        </w:rPr>
      </w:pPr>
      <w:r w:rsidRPr="00866DAF">
        <w:rPr>
          <w:sz w:val="18"/>
        </w:rPr>
        <w:t>(</w:t>
      </w:r>
      <w:r w:rsidRPr="00866DAF">
        <w:rPr>
          <w:rStyle w:val="string1"/>
          <w:sz w:val="18"/>
        </w:rPr>
        <w:t>'YT'</w:t>
      </w:r>
      <w:r w:rsidRPr="00866DAF">
        <w:rPr>
          <w:sz w:val="18"/>
        </w:rPr>
        <w:t xml:space="preserve">, </w:t>
      </w:r>
      <w:r w:rsidRPr="00866DAF">
        <w:rPr>
          <w:rStyle w:val="string1"/>
          <w:sz w:val="18"/>
        </w:rPr>
        <w:t>'Mayotte'</w:t>
      </w:r>
      <w:r w:rsidRPr="00866DAF">
        <w:rPr>
          <w:sz w:val="18"/>
        </w:rPr>
        <w:t>),</w:t>
      </w:r>
    </w:p>
    <w:p w14:paraId="048D9FA1" w14:textId="77777777" w:rsidR="007851C6" w:rsidRPr="00866DAF" w:rsidRDefault="007851C6">
      <w:pPr>
        <w:pStyle w:val="HTMLPreformatted"/>
        <w:divId w:val="585384335"/>
        <w:rPr>
          <w:sz w:val="18"/>
        </w:rPr>
      </w:pPr>
      <w:r w:rsidRPr="00866DAF">
        <w:rPr>
          <w:sz w:val="18"/>
        </w:rPr>
        <w:t>(</w:t>
      </w:r>
      <w:r w:rsidRPr="00866DAF">
        <w:rPr>
          <w:rStyle w:val="string1"/>
          <w:sz w:val="18"/>
        </w:rPr>
        <w:t>'ZA'</w:t>
      </w:r>
      <w:r w:rsidRPr="00866DAF">
        <w:rPr>
          <w:sz w:val="18"/>
        </w:rPr>
        <w:t xml:space="preserve">, </w:t>
      </w:r>
      <w:r w:rsidRPr="00866DAF">
        <w:rPr>
          <w:rStyle w:val="string1"/>
          <w:sz w:val="18"/>
        </w:rPr>
        <w:t>'South Africa'</w:t>
      </w:r>
      <w:r w:rsidRPr="00866DAF">
        <w:rPr>
          <w:sz w:val="18"/>
        </w:rPr>
        <w:t>),</w:t>
      </w:r>
    </w:p>
    <w:p w14:paraId="48319145" w14:textId="77777777" w:rsidR="007851C6" w:rsidRPr="00866DAF" w:rsidRDefault="007851C6">
      <w:pPr>
        <w:pStyle w:val="HTMLPreformatted"/>
        <w:divId w:val="585384335"/>
        <w:rPr>
          <w:sz w:val="18"/>
        </w:rPr>
      </w:pPr>
      <w:r w:rsidRPr="00866DAF">
        <w:rPr>
          <w:sz w:val="18"/>
        </w:rPr>
        <w:t>(</w:t>
      </w:r>
      <w:r w:rsidRPr="00866DAF">
        <w:rPr>
          <w:rStyle w:val="string1"/>
          <w:sz w:val="18"/>
        </w:rPr>
        <w:t>'ZM'</w:t>
      </w:r>
      <w:r w:rsidRPr="00866DAF">
        <w:rPr>
          <w:sz w:val="18"/>
        </w:rPr>
        <w:t xml:space="preserve">, </w:t>
      </w:r>
      <w:r w:rsidRPr="00866DAF">
        <w:rPr>
          <w:rStyle w:val="string1"/>
          <w:sz w:val="18"/>
        </w:rPr>
        <w:t>'Zambia'</w:t>
      </w:r>
      <w:r w:rsidRPr="00866DAF">
        <w:rPr>
          <w:sz w:val="18"/>
        </w:rPr>
        <w:t>),</w:t>
      </w:r>
    </w:p>
    <w:p w14:paraId="309EDD3B" w14:textId="77777777" w:rsidR="007851C6" w:rsidRDefault="007851C6">
      <w:pPr>
        <w:pStyle w:val="HTMLPreformatted"/>
        <w:divId w:val="585384335"/>
      </w:pPr>
      <w:r w:rsidRPr="00866DAF">
        <w:rPr>
          <w:sz w:val="18"/>
        </w:rPr>
        <w:t>(</w:t>
      </w:r>
      <w:r w:rsidRPr="00866DAF">
        <w:rPr>
          <w:rStyle w:val="string1"/>
          <w:sz w:val="18"/>
        </w:rPr>
        <w:t>'ZW'</w:t>
      </w:r>
      <w:r w:rsidRPr="00866DAF">
        <w:rPr>
          <w:sz w:val="18"/>
        </w:rPr>
        <w:t xml:space="preserve">, </w:t>
      </w:r>
      <w:r w:rsidRPr="00866DAF">
        <w:rPr>
          <w:rStyle w:val="string1"/>
          <w:sz w:val="18"/>
        </w:rPr>
        <w:t>'Zimbabwe'</w:t>
      </w:r>
      <w:r w:rsidRPr="00866DAF">
        <w:rPr>
          <w:sz w:val="18"/>
        </w:rPr>
        <w:t>);</w:t>
      </w:r>
    </w:p>
    <w:p w14:paraId="599A001E" w14:textId="77777777" w:rsidR="007851C6" w:rsidRPr="00866DAF" w:rsidRDefault="007851C6" w:rsidP="00866DAF">
      <w:pPr>
        <w:rPr>
          <w:lang w:eastAsia="en-AU"/>
        </w:rPr>
      </w:pPr>
    </w:p>
    <w:p w14:paraId="04035705" w14:textId="77777777" w:rsidR="007851C6" w:rsidRDefault="007851C6" w:rsidP="007851C6">
      <w:pPr>
        <w:pStyle w:val="Heading3"/>
        <w:keepLines/>
        <w:numPr>
          <w:ilvl w:val="2"/>
          <w:numId w:val="6"/>
        </w:numPr>
        <w:spacing w:before="200" w:after="0" w:line="276" w:lineRule="auto"/>
      </w:pPr>
      <w:bookmarkStart w:id="56" w:name="_Toc390348440"/>
      <w:bookmarkStart w:id="57" w:name="_Toc390363200"/>
      <w:r>
        <w:t>Populate lookup relations</w:t>
      </w:r>
      <w:bookmarkEnd w:id="56"/>
      <w:bookmarkEnd w:id="57"/>
    </w:p>
    <w:p w14:paraId="0F2DFF4F" w14:textId="77777777" w:rsidR="007851C6" w:rsidRDefault="007851C6">
      <w:pPr>
        <w:pStyle w:val="HTMLPreformatted"/>
        <w:divId w:val="605889992"/>
      </w:pPr>
    </w:p>
    <w:p w14:paraId="72A83EC8" w14:textId="77777777" w:rsidR="007851C6" w:rsidRPr="00866DAF" w:rsidRDefault="007851C6">
      <w:pPr>
        <w:pStyle w:val="HTMLPreformatted"/>
        <w:divId w:val="605889992"/>
        <w:rPr>
          <w:sz w:val="18"/>
        </w:rPr>
      </w:pPr>
      <w:r w:rsidRPr="00866DAF">
        <w:rPr>
          <w:rStyle w:val="keyword1"/>
          <w:sz w:val="18"/>
        </w:rPr>
        <w:t>SELECT</w:t>
      </w:r>
      <w:r w:rsidRPr="00866DAF">
        <w:rPr>
          <w:sz w:val="18"/>
        </w:rPr>
        <w:t xml:space="preserve"> "Loading populate_lookups.</w:t>
      </w:r>
      <w:r w:rsidRPr="00866DAF">
        <w:rPr>
          <w:rStyle w:val="keyword1"/>
          <w:sz w:val="18"/>
        </w:rPr>
        <w:t>sql</w:t>
      </w:r>
      <w:r w:rsidRPr="00866DAF">
        <w:rPr>
          <w:sz w:val="18"/>
        </w:rPr>
        <w:t>" ;</w:t>
      </w:r>
    </w:p>
    <w:p w14:paraId="3B7D6AA1" w14:textId="77777777" w:rsidR="007851C6" w:rsidRPr="00866DAF" w:rsidRDefault="007851C6">
      <w:pPr>
        <w:pStyle w:val="HTMLPreformatted"/>
        <w:divId w:val="605889992"/>
        <w:rPr>
          <w:sz w:val="18"/>
        </w:rPr>
      </w:pPr>
    </w:p>
    <w:p w14:paraId="55707296" w14:textId="77777777" w:rsidR="007851C6" w:rsidRPr="00866DAF" w:rsidRDefault="007851C6">
      <w:pPr>
        <w:pStyle w:val="HTMLPreformatted"/>
        <w:divId w:val="605889992"/>
        <w:rPr>
          <w:rStyle w:val="comment1"/>
          <w:sz w:val="18"/>
        </w:rPr>
      </w:pPr>
      <w:r w:rsidRPr="00866DAF">
        <w:rPr>
          <w:rStyle w:val="comment1"/>
          <w:sz w:val="18"/>
        </w:rPr>
        <w:t>-- -----------------------------------------------------------------------------</w:t>
      </w:r>
    </w:p>
    <w:p w14:paraId="55E8C500" w14:textId="77777777" w:rsidR="007851C6" w:rsidRPr="00866DAF" w:rsidRDefault="007851C6">
      <w:pPr>
        <w:pStyle w:val="HTMLPreformatted"/>
        <w:divId w:val="605889992"/>
        <w:rPr>
          <w:rStyle w:val="comment1"/>
          <w:sz w:val="18"/>
        </w:rPr>
      </w:pPr>
      <w:r w:rsidRPr="00866DAF">
        <w:rPr>
          <w:rStyle w:val="comment1"/>
          <w:sz w:val="18"/>
        </w:rPr>
        <w:t>-- ApplicationStatus</w:t>
      </w:r>
    </w:p>
    <w:p w14:paraId="5DDA690A" w14:textId="77777777" w:rsidR="007851C6" w:rsidRPr="00866DAF" w:rsidRDefault="007851C6">
      <w:pPr>
        <w:pStyle w:val="HTMLPreformatted"/>
        <w:divId w:val="605889992"/>
        <w:rPr>
          <w:rStyle w:val="comment1"/>
          <w:sz w:val="18"/>
        </w:rPr>
      </w:pPr>
      <w:r w:rsidRPr="00866DAF">
        <w:rPr>
          <w:rStyle w:val="comment1"/>
          <w:sz w:val="18"/>
        </w:rPr>
        <w:t>-- [10000..10499] reserved for all kinds of ongoing statuses</w:t>
      </w:r>
    </w:p>
    <w:p w14:paraId="1EFC8EE2" w14:textId="77777777" w:rsidR="007851C6" w:rsidRPr="00866DAF" w:rsidRDefault="007851C6">
      <w:pPr>
        <w:pStyle w:val="HTMLPreformatted"/>
        <w:divId w:val="605889992"/>
        <w:rPr>
          <w:rStyle w:val="comment1"/>
          <w:sz w:val="18"/>
        </w:rPr>
      </w:pPr>
      <w:r w:rsidRPr="00866DAF">
        <w:rPr>
          <w:rStyle w:val="comment1"/>
          <w:sz w:val="18"/>
        </w:rPr>
        <w:t>-- [10500..10999] reserved for all kinds of completed statuses</w:t>
      </w:r>
    </w:p>
    <w:p w14:paraId="5A023D4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Status` (ApplicationStatusID, Status, Description)</w:t>
      </w:r>
    </w:p>
    <w:p w14:paraId="22F6C4EF"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000, </w:t>
      </w:r>
      <w:r w:rsidRPr="00866DAF">
        <w:rPr>
          <w:rStyle w:val="string1"/>
          <w:sz w:val="18"/>
        </w:rPr>
        <w:t>'ongoing'</w:t>
      </w:r>
      <w:r w:rsidRPr="00866DAF">
        <w:rPr>
          <w:sz w:val="18"/>
        </w:rPr>
        <w:t>,</w:t>
      </w:r>
    </w:p>
    <w:p w14:paraId="6FEDD85E" w14:textId="77777777" w:rsidR="007851C6" w:rsidRPr="00866DAF" w:rsidRDefault="007851C6">
      <w:pPr>
        <w:pStyle w:val="HTMLPreformatted"/>
        <w:divId w:val="605889992"/>
        <w:rPr>
          <w:sz w:val="18"/>
        </w:rPr>
      </w:pPr>
      <w:r w:rsidRPr="00866DAF">
        <w:rPr>
          <w:rStyle w:val="string1"/>
          <w:sz w:val="18"/>
        </w:rPr>
        <w:t>'Application/information gathering is currently ongoing'</w:t>
      </w:r>
      <w:r w:rsidRPr="00866DAF">
        <w:rPr>
          <w:sz w:val="18"/>
        </w:rPr>
        <w:t xml:space="preserve"> ) ;</w:t>
      </w:r>
    </w:p>
    <w:p w14:paraId="12927C4C" w14:textId="77777777" w:rsidR="007851C6" w:rsidRPr="00866DAF" w:rsidRDefault="007851C6">
      <w:pPr>
        <w:pStyle w:val="HTMLPreformatted"/>
        <w:divId w:val="605889992"/>
        <w:rPr>
          <w:sz w:val="18"/>
        </w:rPr>
      </w:pPr>
    </w:p>
    <w:p w14:paraId="18B7238A"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Status` (ApplicationStatusID, Status, Description)</w:t>
      </w:r>
    </w:p>
    <w:p w14:paraId="44DB13E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500, </w:t>
      </w:r>
      <w:r w:rsidRPr="00866DAF">
        <w:rPr>
          <w:rStyle w:val="string1"/>
          <w:sz w:val="18"/>
        </w:rPr>
        <w:t>'complete.accepted'</w:t>
      </w:r>
      <w:r w:rsidRPr="00866DAF">
        <w:rPr>
          <w:sz w:val="18"/>
        </w:rPr>
        <w:t>,</w:t>
      </w:r>
    </w:p>
    <w:p w14:paraId="2396D27E" w14:textId="77777777" w:rsidR="007851C6" w:rsidRPr="00866DAF" w:rsidRDefault="007851C6">
      <w:pPr>
        <w:pStyle w:val="HTMLPreformatted"/>
        <w:divId w:val="605889992"/>
        <w:rPr>
          <w:sz w:val="18"/>
        </w:rPr>
      </w:pPr>
      <w:r w:rsidRPr="00866DAF">
        <w:rPr>
          <w:rStyle w:val="string1"/>
          <w:sz w:val="18"/>
        </w:rPr>
        <w:t>'Application accepted. Elevated to RHD office.'</w:t>
      </w:r>
      <w:r w:rsidRPr="00866DAF">
        <w:rPr>
          <w:sz w:val="18"/>
        </w:rPr>
        <w:t xml:space="preserve"> ) ;</w:t>
      </w:r>
    </w:p>
    <w:p w14:paraId="6C15FC3E" w14:textId="77777777" w:rsidR="007851C6" w:rsidRPr="00866DAF" w:rsidRDefault="007851C6">
      <w:pPr>
        <w:pStyle w:val="HTMLPreformatted"/>
        <w:divId w:val="605889992"/>
        <w:rPr>
          <w:sz w:val="18"/>
        </w:rPr>
      </w:pPr>
    </w:p>
    <w:p w14:paraId="227AD9E0"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Status` (ApplicationStatusID, Status, Description)</w:t>
      </w:r>
    </w:p>
    <w:p w14:paraId="5E0529E2"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501, </w:t>
      </w:r>
      <w:r w:rsidRPr="00866DAF">
        <w:rPr>
          <w:rStyle w:val="string1"/>
          <w:sz w:val="18"/>
        </w:rPr>
        <w:t>'complete.declined'</w:t>
      </w:r>
      <w:r w:rsidRPr="00866DAF">
        <w:rPr>
          <w:sz w:val="18"/>
        </w:rPr>
        <w:t>,</w:t>
      </w:r>
    </w:p>
    <w:p w14:paraId="0724B632" w14:textId="77777777" w:rsidR="007851C6" w:rsidRPr="00866DAF" w:rsidRDefault="007851C6">
      <w:pPr>
        <w:pStyle w:val="HTMLPreformatted"/>
        <w:divId w:val="605889992"/>
        <w:rPr>
          <w:sz w:val="18"/>
        </w:rPr>
      </w:pPr>
      <w:r w:rsidRPr="00866DAF">
        <w:rPr>
          <w:rStyle w:val="string1"/>
          <w:sz w:val="18"/>
        </w:rPr>
        <w:t>'Application declined. School chooses not to pursue.'</w:t>
      </w:r>
      <w:r w:rsidRPr="00866DAF">
        <w:rPr>
          <w:sz w:val="18"/>
        </w:rPr>
        <w:t xml:space="preserve"> ) ;</w:t>
      </w:r>
    </w:p>
    <w:p w14:paraId="266E4FA4" w14:textId="77777777" w:rsidR="007851C6" w:rsidRPr="00866DAF" w:rsidRDefault="007851C6">
      <w:pPr>
        <w:pStyle w:val="HTMLPreformatted"/>
        <w:divId w:val="605889992"/>
        <w:rPr>
          <w:sz w:val="18"/>
        </w:rPr>
      </w:pPr>
    </w:p>
    <w:p w14:paraId="70F2183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Status` (ApplicationStatusID, Status, Description)</w:t>
      </w:r>
    </w:p>
    <w:p w14:paraId="129928A4"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502, </w:t>
      </w:r>
      <w:r w:rsidRPr="00866DAF">
        <w:rPr>
          <w:rStyle w:val="string1"/>
          <w:sz w:val="18"/>
        </w:rPr>
        <w:t>'complete.withdrawn'</w:t>
      </w:r>
      <w:r w:rsidRPr="00866DAF">
        <w:rPr>
          <w:sz w:val="18"/>
        </w:rPr>
        <w:t xml:space="preserve">, </w:t>
      </w:r>
      <w:r w:rsidRPr="00866DAF">
        <w:rPr>
          <w:rStyle w:val="string1"/>
          <w:sz w:val="18"/>
        </w:rPr>
        <w:t>'Application withdrawn by applicant.'</w:t>
      </w:r>
      <w:r w:rsidRPr="00866DAF">
        <w:rPr>
          <w:sz w:val="18"/>
        </w:rPr>
        <w:t xml:space="preserve"> ) ;</w:t>
      </w:r>
    </w:p>
    <w:p w14:paraId="18B8E9E2" w14:textId="77777777" w:rsidR="007851C6" w:rsidRPr="00866DAF" w:rsidRDefault="007851C6">
      <w:pPr>
        <w:pStyle w:val="HTMLPreformatted"/>
        <w:divId w:val="605889992"/>
        <w:rPr>
          <w:sz w:val="18"/>
        </w:rPr>
      </w:pPr>
    </w:p>
    <w:p w14:paraId="08F12F76"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Status` (ApplicationStatusID, Status, Description)</w:t>
      </w:r>
    </w:p>
    <w:p w14:paraId="27B689BA"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503, </w:t>
      </w:r>
      <w:r w:rsidRPr="00866DAF">
        <w:rPr>
          <w:rStyle w:val="string1"/>
          <w:sz w:val="18"/>
        </w:rPr>
        <w:t>'complete.lapsed'</w:t>
      </w:r>
      <w:r w:rsidRPr="00866DAF">
        <w:rPr>
          <w:sz w:val="18"/>
        </w:rPr>
        <w:t xml:space="preserve">, </w:t>
      </w:r>
      <w:r w:rsidRPr="00866DAF">
        <w:rPr>
          <w:rStyle w:val="string1"/>
          <w:sz w:val="18"/>
        </w:rPr>
        <w:t>'No activity for a significant period.'</w:t>
      </w:r>
      <w:r w:rsidRPr="00866DAF">
        <w:rPr>
          <w:sz w:val="18"/>
        </w:rPr>
        <w:t xml:space="preserve"> ) ;</w:t>
      </w:r>
    </w:p>
    <w:p w14:paraId="20CE5F77" w14:textId="77777777" w:rsidR="007851C6" w:rsidRPr="00866DAF" w:rsidRDefault="007851C6">
      <w:pPr>
        <w:pStyle w:val="HTMLPreformatted"/>
        <w:divId w:val="605889992"/>
        <w:rPr>
          <w:sz w:val="18"/>
        </w:rPr>
      </w:pPr>
    </w:p>
    <w:p w14:paraId="2831293B" w14:textId="77777777" w:rsidR="007851C6" w:rsidRPr="00866DAF" w:rsidRDefault="007851C6">
      <w:pPr>
        <w:pStyle w:val="HTMLPreformatted"/>
        <w:divId w:val="605889992"/>
        <w:rPr>
          <w:sz w:val="18"/>
        </w:rPr>
      </w:pPr>
    </w:p>
    <w:p w14:paraId="01077D7A" w14:textId="77777777" w:rsidR="007851C6" w:rsidRPr="00866DAF" w:rsidRDefault="007851C6">
      <w:pPr>
        <w:pStyle w:val="HTMLPreformatted"/>
        <w:divId w:val="605889992"/>
        <w:rPr>
          <w:rStyle w:val="comment1"/>
          <w:sz w:val="18"/>
        </w:rPr>
      </w:pPr>
      <w:r w:rsidRPr="00866DAF">
        <w:rPr>
          <w:rStyle w:val="comment1"/>
          <w:sz w:val="18"/>
        </w:rPr>
        <w:t>-- -----------------------------------------------------------------------------</w:t>
      </w:r>
    </w:p>
    <w:p w14:paraId="176557E9" w14:textId="77777777" w:rsidR="007851C6" w:rsidRPr="00866DAF" w:rsidRDefault="007851C6">
      <w:pPr>
        <w:pStyle w:val="HTMLPreformatted"/>
        <w:divId w:val="605889992"/>
        <w:rPr>
          <w:rStyle w:val="comment1"/>
          <w:sz w:val="18"/>
        </w:rPr>
      </w:pPr>
      <w:r w:rsidRPr="00866DAF">
        <w:rPr>
          <w:rStyle w:val="comment1"/>
          <w:sz w:val="18"/>
        </w:rPr>
        <w:t>-- DocumentType</w:t>
      </w:r>
    </w:p>
    <w:p w14:paraId="25EA4E07"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28C0335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0, </w:t>
      </w:r>
      <w:r w:rsidRPr="00866DAF">
        <w:rPr>
          <w:rStyle w:val="string1"/>
          <w:sz w:val="18"/>
        </w:rPr>
        <w:t>'application'</w:t>
      </w:r>
      <w:r w:rsidRPr="00866DAF">
        <w:rPr>
          <w:sz w:val="18"/>
        </w:rPr>
        <w:t xml:space="preserve">, </w:t>
      </w:r>
      <w:r w:rsidRPr="00866DAF">
        <w:rPr>
          <w:rStyle w:val="string1"/>
          <w:sz w:val="18"/>
        </w:rPr>
        <w:t>'A completed RHD application form.'</w:t>
      </w:r>
      <w:r w:rsidRPr="00866DAF">
        <w:rPr>
          <w:sz w:val="18"/>
        </w:rPr>
        <w:t>) ;</w:t>
      </w:r>
    </w:p>
    <w:p w14:paraId="707EECDB" w14:textId="77777777" w:rsidR="007851C6" w:rsidRPr="00866DAF" w:rsidRDefault="007851C6">
      <w:pPr>
        <w:pStyle w:val="HTMLPreformatted"/>
        <w:divId w:val="605889992"/>
        <w:rPr>
          <w:sz w:val="18"/>
        </w:rPr>
      </w:pPr>
    </w:p>
    <w:p w14:paraId="505177F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6075390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1, </w:t>
      </w:r>
      <w:r w:rsidRPr="00866DAF">
        <w:rPr>
          <w:rStyle w:val="string1"/>
          <w:sz w:val="18"/>
        </w:rPr>
        <w:t>'cv'</w:t>
      </w:r>
      <w:r w:rsidRPr="00866DAF">
        <w:rPr>
          <w:sz w:val="18"/>
        </w:rPr>
        <w:t xml:space="preserve">, </w:t>
      </w:r>
      <w:r w:rsidRPr="00866DAF">
        <w:rPr>
          <w:rStyle w:val="string1"/>
          <w:sz w:val="18"/>
        </w:rPr>
        <w:t>'CV'</w:t>
      </w:r>
      <w:r w:rsidRPr="00866DAF">
        <w:rPr>
          <w:sz w:val="18"/>
        </w:rPr>
        <w:t>) ;</w:t>
      </w:r>
    </w:p>
    <w:p w14:paraId="0C1A38CF" w14:textId="77777777" w:rsidR="007851C6" w:rsidRPr="00866DAF" w:rsidRDefault="007851C6">
      <w:pPr>
        <w:pStyle w:val="HTMLPreformatted"/>
        <w:divId w:val="605889992"/>
        <w:rPr>
          <w:sz w:val="18"/>
        </w:rPr>
      </w:pPr>
    </w:p>
    <w:p w14:paraId="6502208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1DA7F31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2, </w:t>
      </w:r>
      <w:r w:rsidRPr="00866DAF">
        <w:rPr>
          <w:rStyle w:val="string1"/>
          <w:sz w:val="18"/>
        </w:rPr>
        <w:t>'resume'</w:t>
      </w:r>
      <w:r w:rsidRPr="00866DAF">
        <w:rPr>
          <w:sz w:val="18"/>
        </w:rPr>
        <w:t xml:space="preserve">, </w:t>
      </w:r>
      <w:r w:rsidRPr="00866DAF">
        <w:rPr>
          <w:rStyle w:val="string1"/>
          <w:sz w:val="18"/>
        </w:rPr>
        <w:t>'resume'</w:t>
      </w:r>
      <w:r w:rsidRPr="00866DAF">
        <w:rPr>
          <w:sz w:val="18"/>
        </w:rPr>
        <w:t>) ;</w:t>
      </w:r>
    </w:p>
    <w:p w14:paraId="4F260E87" w14:textId="77777777" w:rsidR="007851C6" w:rsidRPr="00866DAF" w:rsidRDefault="007851C6">
      <w:pPr>
        <w:pStyle w:val="HTMLPreformatted"/>
        <w:divId w:val="605889992"/>
        <w:rPr>
          <w:sz w:val="18"/>
        </w:rPr>
      </w:pPr>
    </w:p>
    <w:p w14:paraId="020821F8"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0D0BE12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3, </w:t>
      </w:r>
      <w:r w:rsidRPr="00866DAF">
        <w:rPr>
          <w:rStyle w:val="string1"/>
          <w:sz w:val="18"/>
        </w:rPr>
        <w:t>'faculty_assessment_memo'</w:t>
      </w:r>
      <w:r w:rsidRPr="00866DAF">
        <w:rPr>
          <w:sz w:val="18"/>
        </w:rPr>
        <w:t xml:space="preserve">, </w:t>
      </w:r>
      <w:r w:rsidRPr="00866DAF">
        <w:rPr>
          <w:rStyle w:val="string1"/>
          <w:sz w:val="18"/>
        </w:rPr>
        <w:t>'Faculty assessment memo'</w:t>
      </w:r>
      <w:r w:rsidRPr="00866DAF">
        <w:rPr>
          <w:sz w:val="18"/>
        </w:rPr>
        <w:t>) ;</w:t>
      </w:r>
    </w:p>
    <w:p w14:paraId="1BC9D956" w14:textId="77777777" w:rsidR="007851C6" w:rsidRPr="00866DAF" w:rsidRDefault="007851C6">
      <w:pPr>
        <w:pStyle w:val="HTMLPreformatted"/>
        <w:divId w:val="605889992"/>
        <w:rPr>
          <w:sz w:val="18"/>
        </w:rPr>
      </w:pPr>
    </w:p>
    <w:p w14:paraId="29A370E1"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7E2E3E9D"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4, </w:t>
      </w:r>
      <w:r w:rsidRPr="00866DAF">
        <w:rPr>
          <w:rStyle w:val="string1"/>
          <w:sz w:val="18"/>
        </w:rPr>
        <w:t>'certificate'</w:t>
      </w:r>
      <w:r w:rsidRPr="00866DAF">
        <w:rPr>
          <w:sz w:val="18"/>
        </w:rPr>
        <w:t xml:space="preserve">, </w:t>
      </w:r>
      <w:r w:rsidRPr="00866DAF">
        <w:rPr>
          <w:rStyle w:val="string1"/>
          <w:sz w:val="18"/>
        </w:rPr>
        <w:t>'A certificate of a previous degree.'</w:t>
      </w:r>
      <w:r w:rsidRPr="00866DAF">
        <w:rPr>
          <w:sz w:val="18"/>
        </w:rPr>
        <w:t>) ;</w:t>
      </w:r>
    </w:p>
    <w:p w14:paraId="4F25118C" w14:textId="77777777" w:rsidR="007851C6" w:rsidRPr="00866DAF" w:rsidRDefault="007851C6">
      <w:pPr>
        <w:pStyle w:val="HTMLPreformatted"/>
        <w:divId w:val="605889992"/>
        <w:rPr>
          <w:sz w:val="18"/>
        </w:rPr>
      </w:pPr>
    </w:p>
    <w:p w14:paraId="5C1EF75B"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2B04538C"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5, </w:t>
      </w:r>
      <w:r w:rsidRPr="00866DAF">
        <w:rPr>
          <w:rStyle w:val="string1"/>
          <w:sz w:val="18"/>
        </w:rPr>
        <w:t>'transcript'</w:t>
      </w:r>
      <w:r w:rsidRPr="00866DAF">
        <w:rPr>
          <w:sz w:val="18"/>
        </w:rPr>
        <w:t xml:space="preserve">, </w:t>
      </w:r>
      <w:r w:rsidRPr="00866DAF">
        <w:rPr>
          <w:rStyle w:val="string1"/>
          <w:sz w:val="18"/>
        </w:rPr>
        <w:t>'An academic transcript of a previous degree.'</w:t>
      </w:r>
      <w:r w:rsidRPr="00866DAF">
        <w:rPr>
          <w:sz w:val="18"/>
        </w:rPr>
        <w:t>) ;</w:t>
      </w:r>
    </w:p>
    <w:p w14:paraId="6005F481" w14:textId="77777777" w:rsidR="007851C6" w:rsidRPr="00866DAF" w:rsidRDefault="007851C6">
      <w:pPr>
        <w:pStyle w:val="HTMLPreformatted"/>
        <w:divId w:val="605889992"/>
        <w:rPr>
          <w:sz w:val="18"/>
        </w:rPr>
      </w:pPr>
    </w:p>
    <w:p w14:paraId="5F81E01D"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147F9DE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6, </w:t>
      </w:r>
      <w:r w:rsidRPr="00866DAF">
        <w:rPr>
          <w:rStyle w:val="string1"/>
          <w:sz w:val="18"/>
        </w:rPr>
        <w:t>'thesis'</w:t>
      </w:r>
      <w:r w:rsidRPr="00866DAF">
        <w:rPr>
          <w:sz w:val="18"/>
        </w:rPr>
        <w:t xml:space="preserve">, </w:t>
      </w:r>
      <w:r w:rsidRPr="00866DAF">
        <w:rPr>
          <w:rStyle w:val="string1"/>
          <w:sz w:val="18"/>
        </w:rPr>
        <w:t>'An previous degree major work.'</w:t>
      </w:r>
      <w:r w:rsidRPr="00866DAF">
        <w:rPr>
          <w:sz w:val="18"/>
        </w:rPr>
        <w:t>) ;</w:t>
      </w:r>
    </w:p>
    <w:p w14:paraId="7ED9EAA1" w14:textId="77777777" w:rsidR="007851C6" w:rsidRPr="00866DAF" w:rsidRDefault="007851C6">
      <w:pPr>
        <w:pStyle w:val="HTMLPreformatted"/>
        <w:divId w:val="605889992"/>
        <w:rPr>
          <w:sz w:val="18"/>
        </w:rPr>
      </w:pPr>
    </w:p>
    <w:p w14:paraId="090B0D6A"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080E56C8"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7, </w:t>
      </w:r>
      <w:r w:rsidRPr="00866DAF">
        <w:rPr>
          <w:rStyle w:val="string1"/>
          <w:sz w:val="18"/>
        </w:rPr>
        <w:t>'proposal'</w:t>
      </w:r>
      <w:r w:rsidRPr="00866DAF">
        <w:rPr>
          <w:sz w:val="18"/>
        </w:rPr>
        <w:t xml:space="preserve">, </w:t>
      </w:r>
      <w:r w:rsidRPr="00866DAF">
        <w:rPr>
          <w:rStyle w:val="string1"/>
          <w:sz w:val="18"/>
        </w:rPr>
        <w:t>'An application proposal.'</w:t>
      </w:r>
      <w:r w:rsidRPr="00866DAF">
        <w:rPr>
          <w:sz w:val="18"/>
        </w:rPr>
        <w:t>) ;</w:t>
      </w:r>
    </w:p>
    <w:p w14:paraId="2923DDC5" w14:textId="77777777" w:rsidR="007851C6" w:rsidRPr="00866DAF" w:rsidRDefault="007851C6">
      <w:pPr>
        <w:pStyle w:val="HTMLPreformatted"/>
        <w:divId w:val="605889992"/>
        <w:rPr>
          <w:sz w:val="18"/>
        </w:rPr>
      </w:pPr>
    </w:p>
    <w:p w14:paraId="5FFFA15C"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6CDE3B9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8, </w:t>
      </w:r>
      <w:r w:rsidRPr="00866DAF">
        <w:rPr>
          <w:rStyle w:val="string1"/>
          <w:sz w:val="18"/>
        </w:rPr>
        <w:t>'reference'</w:t>
      </w:r>
      <w:r w:rsidRPr="00866DAF">
        <w:rPr>
          <w:sz w:val="18"/>
        </w:rPr>
        <w:t>,</w:t>
      </w:r>
    </w:p>
    <w:p w14:paraId="24A1ACCF" w14:textId="77777777" w:rsidR="007851C6" w:rsidRPr="00866DAF" w:rsidRDefault="007851C6">
      <w:pPr>
        <w:pStyle w:val="HTMLPreformatted"/>
        <w:divId w:val="605889992"/>
        <w:rPr>
          <w:sz w:val="18"/>
        </w:rPr>
      </w:pPr>
      <w:r w:rsidRPr="00866DAF">
        <w:rPr>
          <w:rStyle w:val="string1"/>
          <w:sz w:val="18"/>
        </w:rPr>
        <w:t>'A character/academic reference of the applicant.'</w:t>
      </w:r>
      <w:r w:rsidRPr="00866DAF">
        <w:rPr>
          <w:sz w:val="18"/>
        </w:rPr>
        <w:t>) ;</w:t>
      </w:r>
    </w:p>
    <w:p w14:paraId="696F52A5" w14:textId="77777777" w:rsidR="007851C6" w:rsidRPr="00866DAF" w:rsidRDefault="007851C6">
      <w:pPr>
        <w:pStyle w:val="HTMLPreformatted"/>
        <w:divId w:val="605889992"/>
        <w:rPr>
          <w:sz w:val="18"/>
        </w:rPr>
      </w:pPr>
    </w:p>
    <w:p w14:paraId="6EC26EC9"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342115F9"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09, </w:t>
      </w:r>
      <w:r w:rsidRPr="00866DAF">
        <w:rPr>
          <w:rStyle w:val="string1"/>
          <w:sz w:val="18"/>
        </w:rPr>
        <w:t>'publication'</w:t>
      </w:r>
      <w:r w:rsidRPr="00866DAF">
        <w:rPr>
          <w:sz w:val="18"/>
        </w:rPr>
        <w:t>,</w:t>
      </w:r>
    </w:p>
    <w:p w14:paraId="7454BC28" w14:textId="77777777" w:rsidR="007851C6" w:rsidRPr="00866DAF" w:rsidRDefault="007851C6">
      <w:pPr>
        <w:pStyle w:val="HTMLPreformatted"/>
        <w:divId w:val="605889992"/>
        <w:rPr>
          <w:sz w:val="18"/>
        </w:rPr>
      </w:pPr>
      <w:r w:rsidRPr="00866DAF">
        <w:rPr>
          <w:rStyle w:val="string1"/>
          <w:sz w:val="18"/>
        </w:rPr>
        <w:t>'A scientific publication authored by the applicant.'</w:t>
      </w:r>
      <w:r w:rsidRPr="00866DAF">
        <w:rPr>
          <w:sz w:val="18"/>
        </w:rPr>
        <w:t>) ;</w:t>
      </w:r>
    </w:p>
    <w:p w14:paraId="71C34E67" w14:textId="77777777" w:rsidR="007851C6" w:rsidRPr="00866DAF" w:rsidRDefault="007851C6">
      <w:pPr>
        <w:pStyle w:val="HTMLPreformatted"/>
        <w:divId w:val="605889992"/>
        <w:rPr>
          <w:sz w:val="18"/>
        </w:rPr>
      </w:pPr>
    </w:p>
    <w:p w14:paraId="6CA3B9A1"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60154B3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10, </w:t>
      </w:r>
      <w:r w:rsidRPr="00866DAF">
        <w:rPr>
          <w:rStyle w:val="string1"/>
          <w:sz w:val="18"/>
        </w:rPr>
        <w:t>'financial'</w:t>
      </w:r>
      <w:r w:rsidRPr="00866DAF">
        <w:rPr>
          <w:sz w:val="18"/>
        </w:rPr>
        <w:t>,</w:t>
      </w:r>
    </w:p>
    <w:p w14:paraId="2BF2CB28" w14:textId="77777777" w:rsidR="007851C6" w:rsidRPr="00866DAF" w:rsidRDefault="007851C6">
      <w:pPr>
        <w:pStyle w:val="HTMLPreformatted"/>
        <w:divId w:val="605889992"/>
        <w:rPr>
          <w:sz w:val="18"/>
        </w:rPr>
      </w:pPr>
      <w:r w:rsidRPr="00866DAF">
        <w:rPr>
          <w:rStyle w:val="string1"/>
          <w:sz w:val="18"/>
        </w:rPr>
        <w:t>'A document relating to how the RHD place is to be funded.'</w:t>
      </w:r>
      <w:r w:rsidRPr="00866DAF">
        <w:rPr>
          <w:sz w:val="18"/>
        </w:rPr>
        <w:t>) ;</w:t>
      </w:r>
    </w:p>
    <w:p w14:paraId="1C687907" w14:textId="77777777" w:rsidR="007851C6" w:rsidRPr="00866DAF" w:rsidRDefault="007851C6">
      <w:pPr>
        <w:pStyle w:val="HTMLPreformatted"/>
        <w:divId w:val="605889992"/>
        <w:rPr>
          <w:sz w:val="18"/>
        </w:rPr>
      </w:pPr>
    </w:p>
    <w:p w14:paraId="6EF7BD8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w:t>
      </w:r>
      <w:r w:rsidRPr="00866DAF">
        <w:rPr>
          <w:rStyle w:val="keyword1"/>
          <w:sz w:val="18"/>
        </w:rPr>
        <w:t>Type</w:t>
      </w:r>
      <w:r w:rsidRPr="00866DAF">
        <w:rPr>
          <w:sz w:val="18"/>
        </w:rPr>
        <w:t xml:space="preserve">` (DocTypeID, </w:t>
      </w:r>
      <w:r w:rsidRPr="00866DAF">
        <w:rPr>
          <w:rStyle w:val="keyword1"/>
          <w:sz w:val="18"/>
        </w:rPr>
        <w:t>Type</w:t>
      </w:r>
      <w:r w:rsidRPr="00866DAF">
        <w:rPr>
          <w:sz w:val="18"/>
        </w:rPr>
        <w:t>, Description)</w:t>
      </w:r>
    </w:p>
    <w:p w14:paraId="313003BF"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20011, </w:t>
      </w:r>
      <w:r w:rsidRPr="00866DAF">
        <w:rPr>
          <w:rStyle w:val="string1"/>
          <w:sz w:val="18"/>
        </w:rPr>
        <w:t>'general'</w:t>
      </w:r>
      <w:r w:rsidRPr="00866DAF">
        <w:rPr>
          <w:sz w:val="18"/>
        </w:rPr>
        <w:t xml:space="preserve">, </w:t>
      </w:r>
      <w:r w:rsidRPr="00866DAF">
        <w:rPr>
          <w:rStyle w:val="string1"/>
          <w:sz w:val="18"/>
        </w:rPr>
        <w:t>'A type of document other than decribed above.'</w:t>
      </w:r>
      <w:r w:rsidRPr="00866DAF">
        <w:rPr>
          <w:sz w:val="18"/>
        </w:rPr>
        <w:t>) ;</w:t>
      </w:r>
    </w:p>
    <w:p w14:paraId="1A0C8656" w14:textId="77777777" w:rsidR="007851C6" w:rsidRPr="00866DAF" w:rsidRDefault="007851C6">
      <w:pPr>
        <w:pStyle w:val="HTMLPreformatted"/>
        <w:divId w:val="605889992"/>
        <w:rPr>
          <w:sz w:val="18"/>
        </w:rPr>
      </w:pPr>
    </w:p>
    <w:p w14:paraId="6D8A63D0" w14:textId="77777777" w:rsidR="007851C6" w:rsidRPr="00866DAF" w:rsidRDefault="007851C6">
      <w:pPr>
        <w:pStyle w:val="HTMLPreformatted"/>
        <w:divId w:val="605889992"/>
        <w:rPr>
          <w:sz w:val="18"/>
        </w:rPr>
      </w:pPr>
    </w:p>
    <w:p w14:paraId="712402D8" w14:textId="77777777" w:rsidR="007851C6" w:rsidRPr="00866DAF" w:rsidRDefault="007851C6">
      <w:pPr>
        <w:pStyle w:val="HTMLPreformatted"/>
        <w:divId w:val="605889992"/>
        <w:rPr>
          <w:rStyle w:val="comment1"/>
          <w:sz w:val="18"/>
        </w:rPr>
      </w:pPr>
      <w:r w:rsidRPr="00866DAF">
        <w:rPr>
          <w:rStyle w:val="comment1"/>
          <w:sz w:val="18"/>
        </w:rPr>
        <w:t>-- -----------------------------------------------------------------------------</w:t>
      </w:r>
    </w:p>
    <w:p w14:paraId="0D8E020C" w14:textId="77777777" w:rsidR="007851C6" w:rsidRPr="00866DAF" w:rsidRDefault="007851C6">
      <w:pPr>
        <w:pStyle w:val="HTMLPreformatted"/>
        <w:divId w:val="605889992"/>
        <w:rPr>
          <w:rStyle w:val="comment1"/>
          <w:sz w:val="18"/>
        </w:rPr>
      </w:pPr>
      <w:r w:rsidRPr="00866DAF">
        <w:rPr>
          <w:rStyle w:val="comment1"/>
          <w:sz w:val="18"/>
        </w:rPr>
        <w:t>-- DocumentStatus</w:t>
      </w:r>
    </w:p>
    <w:p w14:paraId="1BF1374A"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Status` (DocStatusID, Status, Description)</w:t>
      </w:r>
    </w:p>
    <w:p w14:paraId="0FE2DCD0"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30000, </w:t>
      </w:r>
      <w:r w:rsidRPr="00866DAF">
        <w:rPr>
          <w:rStyle w:val="string1"/>
          <w:sz w:val="18"/>
        </w:rPr>
        <w:t>'original.english'</w:t>
      </w:r>
      <w:r w:rsidRPr="00866DAF">
        <w:rPr>
          <w:sz w:val="18"/>
        </w:rPr>
        <w:t xml:space="preserve">, </w:t>
      </w:r>
      <w:r w:rsidRPr="00866DAF">
        <w:rPr>
          <w:rStyle w:val="string1"/>
          <w:sz w:val="18"/>
        </w:rPr>
        <w:t>'Original document in English'</w:t>
      </w:r>
      <w:r w:rsidRPr="00866DAF">
        <w:rPr>
          <w:sz w:val="18"/>
        </w:rPr>
        <w:t>);</w:t>
      </w:r>
    </w:p>
    <w:p w14:paraId="0D3DE39E" w14:textId="77777777" w:rsidR="007851C6" w:rsidRPr="00866DAF" w:rsidRDefault="007851C6">
      <w:pPr>
        <w:pStyle w:val="HTMLPreformatted"/>
        <w:divId w:val="605889992"/>
        <w:rPr>
          <w:sz w:val="18"/>
        </w:rPr>
      </w:pPr>
    </w:p>
    <w:p w14:paraId="1A51E5E3"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Status` (DocStatusID, Status, Description)</w:t>
      </w:r>
    </w:p>
    <w:p w14:paraId="52ED05DD"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30001, </w:t>
      </w:r>
      <w:r w:rsidRPr="00866DAF">
        <w:rPr>
          <w:rStyle w:val="string1"/>
          <w:sz w:val="18"/>
        </w:rPr>
        <w:t>'original.lote'</w:t>
      </w:r>
      <w:r w:rsidRPr="00866DAF">
        <w:rPr>
          <w:sz w:val="18"/>
        </w:rPr>
        <w:t xml:space="preserve">, </w:t>
      </w:r>
      <w:r w:rsidRPr="00866DAF">
        <w:rPr>
          <w:rStyle w:val="string1"/>
          <w:sz w:val="18"/>
        </w:rPr>
        <w:t>'Original document in a language other than English.'</w:t>
      </w:r>
      <w:r w:rsidRPr="00866DAF">
        <w:rPr>
          <w:sz w:val="18"/>
        </w:rPr>
        <w:t>);</w:t>
      </w:r>
    </w:p>
    <w:p w14:paraId="6A06C54D" w14:textId="77777777" w:rsidR="007851C6" w:rsidRPr="00866DAF" w:rsidRDefault="007851C6">
      <w:pPr>
        <w:pStyle w:val="HTMLPreformatted"/>
        <w:divId w:val="605889992"/>
        <w:rPr>
          <w:sz w:val="18"/>
        </w:rPr>
      </w:pPr>
    </w:p>
    <w:p w14:paraId="20CC08E5"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Status` (DocStatusID, Status, Description)</w:t>
      </w:r>
    </w:p>
    <w:p w14:paraId="4E7DFE9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30002, </w:t>
      </w:r>
      <w:r w:rsidRPr="00866DAF">
        <w:rPr>
          <w:rStyle w:val="string1"/>
          <w:sz w:val="18"/>
        </w:rPr>
        <w:t>'translation'</w:t>
      </w:r>
      <w:r w:rsidRPr="00866DAF">
        <w:rPr>
          <w:sz w:val="18"/>
        </w:rPr>
        <w:t xml:space="preserve">, </w:t>
      </w:r>
      <w:r w:rsidRPr="00866DAF">
        <w:rPr>
          <w:rStyle w:val="string1"/>
          <w:sz w:val="18"/>
        </w:rPr>
        <w:t>'Official translation into English of original document'</w:t>
      </w:r>
      <w:r w:rsidRPr="00866DAF">
        <w:rPr>
          <w:sz w:val="18"/>
        </w:rPr>
        <w:t>);</w:t>
      </w:r>
    </w:p>
    <w:p w14:paraId="529C2EE2" w14:textId="77777777" w:rsidR="007851C6" w:rsidRPr="00866DAF" w:rsidRDefault="007851C6">
      <w:pPr>
        <w:pStyle w:val="HTMLPreformatted"/>
        <w:divId w:val="605889992"/>
        <w:rPr>
          <w:sz w:val="18"/>
        </w:rPr>
      </w:pPr>
    </w:p>
    <w:p w14:paraId="4CBF7A01"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Status` (DocStatusID, Status, Description)</w:t>
      </w:r>
    </w:p>
    <w:p w14:paraId="68B85366"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30003, </w:t>
      </w:r>
      <w:r w:rsidRPr="00866DAF">
        <w:rPr>
          <w:rStyle w:val="string1"/>
          <w:sz w:val="18"/>
        </w:rPr>
        <w:t>'summary'</w:t>
      </w:r>
      <w:r w:rsidRPr="00866DAF">
        <w:rPr>
          <w:sz w:val="18"/>
        </w:rPr>
        <w:t xml:space="preserve">, </w:t>
      </w:r>
      <w:r w:rsidRPr="00866DAF">
        <w:rPr>
          <w:rStyle w:val="string1"/>
          <w:sz w:val="18"/>
        </w:rPr>
        <w:t>'Not an original source document.'</w:t>
      </w:r>
      <w:r w:rsidRPr="00866DAF">
        <w:rPr>
          <w:sz w:val="18"/>
        </w:rPr>
        <w:t>);</w:t>
      </w:r>
    </w:p>
    <w:p w14:paraId="0264647F" w14:textId="77777777" w:rsidR="007851C6" w:rsidRPr="00866DAF" w:rsidRDefault="007851C6">
      <w:pPr>
        <w:pStyle w:val="HTMLPreformatted"/>
        <w:divId w:val="605889992"/>
        <w:rPr>
          <w:sz w:val="18"/>
        </w:rPr>
      </w:pPr>
    </w:p>
    <w:p w14:paraId="607019F3" w14:textId="77777777" w:rsidR="007851C6" w:rsidRPr="00866DAF" w:rsidRDefault="007851C6">
      <w:pPr>
        <w:pStyle w:val="HTMLPreformatted"/>
        <w:divId w:val="605889992"/>
        <w:rPr>
          <w:sz w:val="18"/>
        </w:rPr>
      </w:pPr>
    </w:p>
    <w:p w14:paraId="47A079DD" w14:textId="77777777" w:rsidR="007851C6" w:rsidRPr="00866DAF" w:rsidRDefault="007851C6">
      <w:pPr>
        <w:pStyle w:val="HTMLPreformatted"/>
        <w:divId w:val="605889992"/>
        <w:rPr>
          <w:rStyle w:val="comment1"/>
          <w:sz w:val="18"/>
        </w:rPr>
      </w:pPr>
      <w:r w:rsidRPr="00866DAF">
        <w:rPr>
          <w:rStyle w:val="comment1"/>
          <w:sz w:val="18"/>
        </w:rPr>
        <w:t>-- -----------------------------------------------------------------------------</w:t>
      </w:r>
    </w:p>
    <w:p w14:paraId="726FE40E" w14:textId="77777777" w:rsidR="007851C6" w:rsidRPr="00866DAF" w:rsidRDefault="007851C6">
      <w:pPr>
        <w:pStyle w:val="HTMLPreformatted"/>
        <w:divId w:val="605889992"/>
        <w:rPr>
          <w:rStyle w:val="comment1"/>
          <w:sz w:val="18"/>
        </w:rPr>
      </w:pPr>
      <w:r w:rsidRPr="00866DAF">
        <w:rPr>
          <w:rStyle w:val="comment1"/>
          <w:sz w:val="18"/>
        </w:rPr>
        <w:t>-- AwardType</w:t>
      </w:r>
    </w:p>
    <w:p w14:paraId="498CE5F2"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ward </w:t>
      </w:r>
      <w:r w:rsidRPr="00866DAF">
        <w:rPr>
          <w:rStyle w:val="keyword1"/>
          <w:sz w:val="18"/>
        </w:rPr>
        <w:t>Type</w:t>
      </w:r>
      <w:r w:rsidRPr="00866DAF">
        <w:rPr>
          <w:sz w:val="18"/>
        </w:rPr>
        <w:t xml:space="preserve">` (AwardID, </w:t>
      </w:r>
      <w:r w:rsidRPr="00866DAF">
        <w:rPr>
          <w:rStyle w:val="keyword1"/>
          <w:sz w:val="18"/>
        </w:rPr>
        <w:t>Type</w:t>
      </w:r>
      <w:r w:rsidRPr="00866DAF">
        <w:rPr>
          <w:sz w:val="18"/>
        </w:rPr>
        <w:t>, Description)</w:t>
      </w:r>
    </w:p>
    <w:p w14:paraId="3D5E4E4E"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40000, </w:t>
      </w:r>
      <w:r w:rsidRPr="00866DAF">
        <w:rPr>
          <w:rStyle w:val="string1"/>
          <w:sz w:val="18"/>
        </w:rPr>
        <w:t>'PhD'</w:t>
      </w:r>
      <w:r w:rsidRPr="00866DAF">
        <w:rPr>
          <w:sz w:val="18"/>
        </w:rPr>
        <w:t xml:space="preserve">, </w:t>
      </w:r>
      <w:r w:rsidRPr="00866DAF">
        <w:rPr>
          <w:rStyle w:val="string1"/>
          <w:sz w:val="18"/>
        </w:rPr>
        <w:t>'PhD in any field in the school'</w:t>
      </w:r>
      <w:r w:rsidRPr="00866DAF">
        <w:rPr>
          <w:sz w:val="18"/>
        </w:rPr>
        <w:t>);</w:t>
      </w:r>
    </w:p>
    <w:p w14:paraId="65EED48F" w14:textId="77777777" w:rsidR="007851C6" w:rsidRPr="00866DAF" w:rsidRDefault="007851C6">
      <w:pPr>
        <w:pStyle w:val="HTMLPreformatted"/>
        <w:divId w:val="605889992"/>
        <w:rPr>
          <w:sz w:val="18"/>
        </w:rPr>
      </w:pPr>
    </w:p>
    <w:p w14:paraId="165D6411"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ward </w:t>
      </w:r>
      <w:r w:rsidRPr="00866DAF">
        <w:rPr>
          <w:rStyle w:val="keyword1"/>
          <w:sz w:val="18"/>
        </w:rPr>
        <w:t>Type</w:t>
      </w:r>
      <w:r w:rsidRPr="00866DAF">
        <w:rPr>
          <w:sz w:val="18"/>
        </w:rPr>
        <w:t xml:space="preserve">` (AwardID, </w:t>
      </w:r>
      <w:r w:rsidRPr="00866DAF">
        <w:rPr>
          <w:rStyle w:val="keyword1"/>
          <w:sz w:val="18"/>
        </w:rPr>
        <w:t>Type</w:t>
      </w:r>
      <w:r w:rsidRPr="00866DAF">
        <w:rPr>
          <w:sz w:val="18"/>
        </w:rPr>
        <w:t>, Description)</w:t>
      </w:r>
    </w:p>
    <w:p w14:paraId="17D4AC28"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40001, </w:t>
      </w:r>
      <w:r w:rsidRPr="00866DAF">
        <w:rPr>
          <w:rStyle w:val="string1"/>
          <w:sz w:val="18"/>
        </w:rPr>
        <w:t>'PhD (Comp Sc)'</w:t>
      </w:r>
      <w:r w:rsidRPr="00866DAF">
        <w:rPr>
          <w:sz w:val="18"/>
        </w:rPr>
        <w:t xml:space="preserve">, </w:t>
      </w:r>
      <w:r w:rsidRPr="00866DAF">
        <w:rPr>
          <w:rStyle w:val="string1"/>
          <w:sz w:val="18"/>
        </w:rPr>
        <w:t>'PhD in Computer Science'</w:t>
      </w:r>
      <w:r w:rsidRPr="00866DAF">
        <w:rPr>
          <w:sz w:val="18"/>
        </w:rPr>
        <w:t>);</w:t>
      </w:r>
    </w:p>
    <w:p w14:paraId="54DD350D" w14:textId="77777777" w:rsidR="007851C6" w:rsidRPr="00866DAF" w:rsidRDefault="007851C6">
      <w:pPr>
        <w:pStyle w:val="HTMLPreformatted"/>
        <w:divId w:val="605889992"/>
        <w:rPr>
          <w:sz w:val="18"/>
        </w:rPr>
      </w:pPr>
    </w:p>
    <w:p w14:paraId="4549083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ward </w:t>
      </w:r>
      <w:r w:rsidRPr="00866DAF">
        <w:rPr>
          <w:rStyle w:val="keyword1"/>
          <w:sz w:val="18"/>
        </w:rPr>
        <w:t>Type</w:t>
      </w:r>
      <w:r w:rsidRPr="00866DAF">
        <w:rPr>
          <w:sz w:val="18"/>
        </w:rPr>
        <w:t xml:space="preserve">` (AwardID, </w:t>
      </w:r>
      <w:r w:rsidRPr="00866DAF">
        <w:rPr>
          <w:rStyle w:val="keyword1"/>
          <w:sz w:val="18"/>
        </w:rPr>
        <w:t>Type</w:t>
      </w:r>
      <w:r w:rsidRPr="00866DAF">
        <w:rPr>
          <w:sz w:val="18"/>
        </w:rPr>
        <w:t>, Description)</w:t>
      </w:r>
    </w:p>
    <w:p w14:paraId="1DCE082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40002, </w:t>
      </w:r>
      <w:r w:rsidRPr="00866DAF">
        <w:rPr>
          <w:rStyle w:val="string1"/>
          <w:sz w:val="18"/>
        </w:rPr>
        <w:t>'masters'</w:t>
      </w:r>
      <w:r w:rsidRPr="00866DAF">
        <w:rPr>
          <w:sz w:val="18"/>
        </w:rPr>
        <w:t xml:space="preserve">, </w:t>
      </w:r>
      <w:r w:rsidRPr="00866DAF">
        <w:rPr>
          <w:rStyle w:val="string1"/>
          <w:sz w:val="18"/>
        </w:rPr>
        <w:t>'Masters by research in any field in the school'</w:t>
      </w:r>
      <w:r w:rsidRPr="00866DAF">
        <w:rPr>
          <w:sz w:val="18"/>
        </w:rPr>
        <w:t>);</w:t>
      </w:r>
    </w:p>
    <w:p w14:paraId="041C24B4" w14:textId="77777777" w:rsidR="007851C6" w:rsidRPr="00866DAF" w:rsidRDefault="007851C6">
      <w:pPr>
        <w:pStyle w:val="HTMLPreformatted"/>
        <w:divId w:val="605889992"/>
        <w:rPr>
          <w:sz w:val="18"/>
        </w:rPr>
      </w:pPr>
    </w:p>
    <w:p w14:paraId="46B8C104"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ward </w:t>
      </w:r>
      <w:r w:rsidRPr="00866DAF">
        <w:rPr>
          <w:rStyle w:val="keyword1"/>
          <w:sz w:val="18"/>
        </w:rPr>
        <w:t>Type</w:t>
      </w:r>
      <w:r w:rsidRPr="00866DAF">
        <w:rPr>
          <w:sz w:val="18"/>
        </w:rPr>
        <w:t xml:space="preserve">` (AwardID, </w:t>
      </w:r>
      <w:r w:rsidRPr="00866DAF">
        <w:rPr>
          <w:rStyle w:val="keyword1"/>
          <w:sz w:val="18"/>
        </w:rPr>
        <w:t>Type</w:t>
      </w:r>
      <w:r w:rsidRPr="00866DAF">
        <w:rPr>
          <w:sz w:val="18"/>
        </w:rPr>
        <w:t>, Description)</w:t>
      </w:r>
    </w:p>
    <w:p w14:paraId="38D19610"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40003, </w:t>
      </w:r>
      <w:r w:rsidRPr="00866DAF">
        <w:rPr>
          <w:rStyle w:val="string1"/>
          <w:sz w:val="18"/>
        </w:rPr>
        <w:t>'MIT'</w:t>
      </w:r>
      <w:r w:rsidRPr="00866DAF">
        <w:rPr>
          <w:sz w:val="18"/>
        </w:rPr>
        <w:t xml:space="preserve">, </w:t>
      </w:r>
      <w:r w:rsidRPr="00866DAF">
        <w:rPr>
          <w:rStyle w:val="string1"/>
          <w:sz w:val="18"/>
        </w:rPr>
        <w:t>'Masters IT'</w:t>
      </w:r>
      <w:r w:rsidRPr="00866DAF">
        <w:rPr>
          <w:sz w:val="18"/>
        </w:rPr>
        <w:t>);</w:t>
      </w:r>
    </w:p>
    <w:p w14:paraId="5B76B4F5" w14:textId="77777777" w:rsidR="007851C6" w:rsidRPr="00866DAF" w:rsidRDefault="007851C6">
      <w:pPr>
        <w:pStyle w:val="HTMLPreformatted"/>
        <w:divId w:val="605889992"/>
        <w:rPr>
          <w:sz w:val="18"/>
        </w:rPr>
      </w:pPr>
    </w:p>
    <w:p w14:paraId="74091057" w14:textId="77777777" w:rsidR="007851C6" w:rsidRPr="00866DAF" w:rsidRDefault="007851C6">
      <w:pPr>
        <w:pStyle w:val="HTMLPreformatted"/>
        <w:divId w:val="605889992"/>
        <w:rPr>
          <w:sz w:val="18"/>
        </w:rPr>
      </w:pPr>
    </w:p>
    <w:p w14:paraId="1AC4C4AE" w14:textId="77777777" w:rsidR="007851C6" w:rsidRPr="00866DAF" w:rsidRDefault="007851C6">
      <w:pPr>
        <w:pStyle w:val="HTMLPreformatted"/>
        <w:divId w:val="605889992"/>
        <w:rPr>
          <w:rStyle w:val="comment1"/>
          <w:sz w:val="18"/>
        </w:rPr>
      </w:pPr>
      <w:r w:rsidRPr="00866DAF">
        <w:rPr>
          <w:rStyle w:val="comment1"/>
          <w:sz w:val="18"/>
        </w:rPr>
        <w:t>-- -----------------------------------------------------------------------------</w:t>
      </w:r>
    </w:p>
    <w:p w14:paraId="09BA106B" w14:textId="77777777" w:rsidR="007851C6" w:rsidRPr="00866DAF" w:rsidRDefault="007851C6">
      <w:pPr>
        <w:pStyle w:val="HTMLPreformatted"/>
        <w:divId w:val="605889992"/>
        <w:rPr>
          <w:rStyle w:val="comment1"/>
          <w:sz w:val="18"/>
        </w:rPr>
      </w:pPr>
      <w:r w:rsidRPr="00866DAF">
        <w:rPr>
          <w:rStyle w:val="comment1"/>
          <w:sz w:val="18"/>
        </w:rPr>
        <w:t>-- ResearchArea</w:t>
      </w:r>
    </w:p>
    <w:p w14:paraId="42149E1B"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2C02455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100503, </w:t>
      </w:r>
      <w:r w:rsidRPr="00866DAF">
        <w:rPr>
          <w:rStyle w:val="string1"/>
          <w:sz w:val="18"/>
        </w:rPr>
        <w:t>'computer communication networks'</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6E2B7BD6" w14:textId="77777777" w:rsidR="007851C6" w:rsidRPr="00866DAF" w:rsidRDefault="007851C6">
      <w:pPr>
        <w:pStyle w:val="HTMLPreformatted"/>
        <w:divId w:val="605889992"/>
        <w:rPr>
          <w:sz w:val="18"/>
        </w:rPr>
      </w:pPr>
    </w:p>
    <w:p w14:paraId="153AC166"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0A1A14E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080199, </w:t>
      </w:r>
      <w:r w:rsidRPr="00866DAF">
        <w:rPr>
          <w:rStyle w:val="string1"/>
          <w:sz w:val="18"/>
        </w:rPr>
        <w:t>'artificial intelligence and image processing not elsewhere classified'</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25A01019" w14:textId="77777777" w:rsidR="007851C6" w:rsidRPr="00866DAF" w:rsidRDefault="007851C6">
      <w:pPr>
        <w:pStyle w:val="HTMLPreformatted"/>
        <w:divId w:val="605889992"/>
        <w:rPr>
          <w:sz w:val="18"/>
        </w:rPr>
      </w:pPr>
    </w:p>
    <w:p w14:paraId="08965B70"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0B3E8EB0"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080399, </w:t>
      </w:r>
      <w:r w:rsidRPr="00866DAF">
        <w:rPr>
          <w:rStyle w:val="string1"/>
          <w:sz w:val="18"/>
        </w:rPr>
        <w:t>'computer software not elsewhere classified'</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79F4B5D9" w14:textId="77777777" w:rsidR="007851C6" w:rsidRPr="00866DAF" w:rsidRDefault="007851C6">
      <w:pPr>
        <w:pStyle w:val="HTMLPreformatted"/>
        <w:divId w:val="605889992"/>
        <w:rPr>
          <w:sz w:val="18"/>
        </w:rPr>
      </w:pPr>
    </w:p>
    <w:p w14:paraId="3BF143B6"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31BF7CF4"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080499, </w:t>
      </w:r>
      <w:r w:rsidRPr="00866DAF">
        <w:rPr>
          <w:rStyle w:val="string1"/>
          <w:sz w:val="18"/>
        </w:rPr>
        <w:t>'data format not elsewhere classified'</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1A295C55" w14:textId="77777777" w:rsidR="007851C6" w:rsidRPr="00866DAF" w:rsidRDefault="007851C6">
      <w:pPr>
        <w:pStyle w:val="HTMLPreformatted"/>
        <w:divId w:val="605889992"/>
        <w:rPr>
          <w:sz w:val="18"/>
        </w:rPr>
      </w:pPr>
    </w:p>
    <w:p w14:paraId="3FC7EB7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73A2069B"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080699, </w:t>
      </w:r>
      <w:r w:rsidRPr="00866DAF">
        <w:rPr>
          <w:rStyle w:val="string1"/>
          <w:sz w:val="18"/>
        </w:rPr>
        <w:t>'information systems not elsewhere classified'</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29E44D3D" w14:textId="77777777" w:rsidR="007851C6" w:rsidRPr="00866DAF" w:rsidRDefault="007851C6">
      <w:pPr>
        <w:pStyle w:val="HTMLPreformatted"/>
        <w:divId w:val="605889992"/>
        <w:rPr>
          <w:sz w:val="18"/>
        </w:rPr>
      </w:pPr>
    </w:p>
    <w:p w14:paraId="3673EA6A"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search Area` (FORCode, Description, ResearchArea, GeneralArea)</w:t>
      </w:r>
    </w:p>
    <w:p w14:paraId="17F4A267"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089999, </w:t>
      </w:r>
      <w:r w:rsidRPr="00866DAF">
        <w:rPr>
          <w:rStyle w:val="string1"/>
          <w:sz w:val="18"/>
        </w:rPr>
        <w:t>'information and computing sciences not elsewhere classified'</w:t>
      </w:r>
      <w:r w:rsidRPr="00866DAF">
        <w:rPr>
          <w:sz w:val="18"/>
        </w:rPr>
        <w:t xml:space="preserve">, </w:t>
      </w:r>
      <w:r w:rsidRPr="00866DAF">
        <w:rPr>
          <w:rStyle w:val="string1"/>
          <w:sz w:val="18"/>
        </w:rPr>
        <w:t>''</w:t>
      </w:r>
      <w:r w:rsidRPr="00866DAF">
        <w:rPr>
          <w:sz w:val="18"/>
        </w:rPr>
        <w:t xml:space="preserve">, </w:t>
      </w:r>
      <w:r w:rsidRPr="00866DAF">
        <w:rPr>
          <w:rStyle w:val="string1"/>
          <w:sz w:val="18"/>
        </w:rPr>
        <w:t>''</w:t>
      </w:r>
      <w:r w:rsidRPr="00866DAF">
        <w:rPr>
          <w:sz w:val="18"/>
        </w:rPr>
        <w:t>);</w:t>
      </w:r>
    </w:p>
    <w:p w14:paraId="1F06FE3F" w14:textId="77777777" w:rsidR="007851C6" w:rsidRPr="00866DAF" w:rsidRDefault="007851C6">
      <w:pPr>
        <w:pStyle w:val="HTMLPreformatted"/>
        <w:divId w:val="605889992"/>
        <w:rPr>
          <w:sz w:val="18"/>
        </w:rPr>
      </w:pPr>
    </w:p>
    <w:p w14:paraId="6A546C88" w14:textId="77777777" w:rsidR="007851C6" w:rsidRPr="00866DAF" w:rsidRDefault="007851C6">
      <w:pPr>
        <w:pStyle w:val="HTMLPreformatted"/>
        <w:divId w:val="605889992"/>
        <w:rPr>
          <w:sz w:val="18"/>
        </w:rPr>
      </w:pPr>
    </w:p>
    <w:p w14:paraId="43D49FB5" w14:textId="77777777" w:rsidR="007851C6" w:rsidRPr="00866DAF" w:rsidRDefault="007851C6">
      <w:pPr>
        <w:pStyle w:val="HTMLPreformatted"/>
        <w:divId w:val="605889992"/>
        <w:rPr>
          <w:rStyle w:val="comment1"/>
          <w:sz w:val="18"/>
        </w:rPr>
      </w:pPr>
      <w:r w:rsidRPr="00866DAF">
        <w:rPr>
          <w:rStyle w:val="comment1"/>
          <w:sz w:val="18"/>
        </w:rPr>
        <w:t>-- -----------------------------------------------------------------------------</w:t>
      </w:r>
    </w:p>
    <w:p w14:paraId="4EFFB7B9" w14:textId="77777777" w:rsidR="007851C6" w:rsidRPr="00866DAF" w:rsidRDefault="007851C6">
      <w:pPr>
        <w:pStyle w:val="HTMLPreformatted"/>
        <w:divId w:val="605889992"/>
        <w:rPr>
          <w:rStyle w:val="comment1"/>
          <w:sz w:val="18"/>
        </w:rPr>
      </w:pPr>
      <w:r w:rsidRPr="00866DAF">
        <w:rPr>
          <w:rStyle w:val="comment1"/>
          <w:sz w:val="18"/>
        </w:rPr>
        <w:t>-- DecisionTypes</w:t>
      </w:r>
    </w:p>
    <w:p w14:paraId="43380D4C"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5862F55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000, </w:t>
      </w:r>
      <w:r w:rsidRPr="00866DAF">
        <w:rPr>
          <w:rStyle w:val="string1"/>
          <w:sz w:val="18"/>
        </w:rPr>
        <w:t>'GPA too low'</w:t>
      </w:r>
      <w:r w:rsidRPr="00866DAF">
        <w:rPr>
          <w:sz w:val="18"/>
        </w:rPr>
        <w:t>);</w:t>
      </w:r>
    </w:p>
    <w:p w14:paraId="676A4D63" w14:textId="77777777" w:rsidR="007851C6" w:rsidRPr="00866DAF" w:rsidRDefault="007851C6">
      <w:pPr>
        <w:pStyle w:val="HTMLPreformatted"/>
        <w:divId w:val="605889992"/>
        <w:rPr>
          <w:sz w:val="18"/>
        </w:rPr>
      </w:pPr>
    </w:p>
    <w:p w14:paraId="7427BFC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33F630CE"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001, </w:t>
      </w:r>
      <w:r w:rsidRPr="00866DAF">
        <w:rPr>
          <w:rStyle w:val="string1"/>
          <w:sz w:val="18"/>
        </w:rPr>
        <w:t>'TOEFL/IELTS score too low'</w:t>
      </w:r>
      <w:r w:rsidRPr="00866DAF">
        <w:rPr>
          <w:sz w:val="18"/>
        </w:rPr>
        <w:t>);</w:t>
      </w:r>
    </w:p>
    <w:p w14:paraId="06BB2921" w14:textId="77777777" w:rsidR="007851C6" w:rsidRPr="00866DAF" w:rsidRDefault="007851C6">
      <w:pPr>
        <w:pStyle w:val="HTMLPreformatted"/>
        <w:divId w:val="605889992"/>
        <w:rPr>
          <w:sz w:val="18"/>
        </w:rPr>
      </w:pPr>
    </w:p>
    <w:p w14:paraId="552585B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1B88B10D"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002, </w:t>
      </w:r>
      <w:r w:rsidRPr="00866DAF">
        <w:rPr>
          <w:rStyle w:val="string1"/>
          <w:sz w:val="18"/>
        </w:rPr>
        <w:t>'Hand over'</w:t>
      </w:r>
      <w:r w:rsidRPr="00866DAF">
        <w:rPr>
          <w:sz w:val="18"/>
        </w:rPr>
        <w:t>);</w:t>
      </w:r>
    </w:p>
    <w:p w14:paraId="65FD1032" w14:textId="77777777" w:rsidR="007851C6" w:rsidRPr="00866DAF" w:rsidRDefault="007851C6">
      <w:pPr>
        <w:pStyle w:val="HTMLPreformatted"/>
        <w:divId w:val="605889992"/>
        <w:rPr>
          <w:sz w:val="18"/>
        </w:rPr>
      </w:pPr>
    </w:p>
    <w:p w14:paraId="38632B27"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4F7B3A9A"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003, </w:t>
      </w:r>
      <w:r w:rsidRPr="00866DAF">
        <w:rPr>
          <w:rStyle w:val="string1"/>
          <w:sz w:val="18"/>
        </w:rPr>
        <w:t>'RFI'</w:t>
      </w:r>
      <w:r w:rsidRPr="00866DAF">
        <w:rPr>
          <w:sz w:val="18"/>
        </w:rPr>
        <w:t>);</w:t>
      </w:r>
    </w:p>
    <w:p w14:paraId="45841211" w14:textId="77777777" w:rsidR="007851C6" w:rsidRPr="00866DAF" w:rsidRDefault="007851C6">
      <w:pPr>
        <w:pStyle w:val="HTMLPreformatted"/>
        <w:divId w:val="605889992"/>
        <w:rPr>
          <w:sz w:val="18"/>
        </w:rPr>
      </w:pPr>
    </w:p>
    <w:p w14:paraId="76B5F422"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3D63B40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0, </w:t>
      </w:r>
      <w:r w:rsidRPr="00866DAF">
        <w:rPr>
          <w:rStyle w:val="string1"/>
          <w:sz w:val="18"/>
        </w:rPr>
        <w:t>'change.research_area.addition'</w:t>
      </w:r>
      <w:r w:rsidRPr="00866DAF">
        <w:rPr>
          <w:sz w:val="18"/>
        </w:rPr>
        <w:t>);</w:t>
      </w:r>
    </w:p>
    <w:p w14:paraId="34FDB414" w14:textId="77777777" w:rsidR="007851C6" w:rsidRPr="00866DAF" w:rsidRDefault="007851C6">
      <w:pPr>
        <w:pStyle w:val="HTMLPreformatted"/>
        <w:divId w:val="605889992"/>
        <w:rPr>
          <w:sz w:val="18"/>
        </w:rPr>
      </w:pPr>
    </w:p>
    <w:p w14:paraId="03F226B5"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7BC38D25"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1, </w:t>
      </w:r>
      <w:r w:rsidRPr="00866DAF">
        <w:rPr>
          <w:rStyle w:val="string1"/>
          <w:sz w:val="18"/>
        </w:rPr>
        <w:t>'change.research_area.deletion'</w:t>
      </w:r>
      <w:r w:rsidRPr="00866DAF">
        <w:rPr>
          <w:sz w:val="18"/>
        </w:rPr>
        <w:t>);</w:t>
      </w:r>
    </w:p>
    <w:p w14:paraId="180AC8C4" w14:textId="77777777" w:rsidR="007851C6" w:rsidRPr="00866DAF" w:rsidRDefault="007851C6">
      <w:pPr>
        <w:pStyle w:val="HTMLPreformatted"/>
        <w:divId w:val="605889992"/>
        <w:rPr>
          <w:sz w:val="18"/>
        </w:rPr>
      </w:pPr>
    </w:p>
    <w:p w14:paraId="70C4D87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4AB28369"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2, </w:t>
      </w:r>
      <w:r w:rsidRPr="00866DAF">
        <w:rPr>
          <w:rStyle w:val="string1"/>
          <w:sz w:val="18"/>
        </w:rPr>
        <w:t>'change.research_area_oversees.addition'</w:t>
      </w:r>
      <w:r w:rsidRPr="00866DAF">
        <w:rPr>
          <w:sz w:val="18"/>
        </w:rPr>
        <w:t>);</w:t>
      </w:r>
    </w:p>
    <w:p w14:paraId="3D6835FA" w14:textId="77777777" w:rsidR="007851C6" w:rsidRPr="00866DAF" w:rsidRDefault="007851C6">
      <w:pPr>
        <w:pStyle w:val="HTMLPreformatted"/>
        <w:divId w:val="605889992"/>
        <w:rPr>
          <w:sz w:val="18"/>
        </w:rPr>
      </w:pPr>
    </w:p>
    <w:p w14:paraId="61EB81B3"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22DB8D9D"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3, </w:t>
      </w:r>
      <w:r w:rsidRPr="00866DAF">
        <w:rPr>
          <w:rStyle w:val="string1"/>
          <w:sz w:val="18"/>
        </w:rPr>
        <w:t>'change.research_area_oversees.deletion'</w:t>
      </w:r>
      <w:r w:rsidRPr="00866DAF">
        <w:rPr>
          <w:sz w:val="18"/>
        </w:rPr>
        <w:t>);</w:t>
      </w:r>
    </w:p>
    <w:p w14:paraId="5BD494DA" w14:textId="77777777" w:rsidR="007851C6" w:rsidRPr="00866DAF" w:rsidRDefault="007851C6">
      <w:pPr>
        <w:pStyle w:val="HTMLPreformatted"/>
        <w:divId w:val="605889992"/>
        <w:rPr>
          <w:sz w:val="18"/>
        </w:rPr>
      </w:pPr>
    </w:p>
    <w:p w14:paraId="055F60B7"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370E071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4, </w:t>
      </w:r>
      <w:r w:rsidRPr="00866DAF">
        <w:rPr>
          <w:rStyle w:val="string1"/>
          <w:sz w:val="18"/>
        </w:rPr>
        <w:t>'change.supervisor.addition'</w:t>
      </w:r>
      <w:r w:rsidRPr="00866DAF">
        <w:rPr>
          <w:sz w:val="18"/>
        </w:rPr>
        <w:t>);</w:t>
      </w:r>
    </w:p>
    <w:p w14:paraId="30323F64" w14:textId="77777777" w:rsidR="007851C6" w:rsidRPr="00866DAF" w:rsidRDefault="007851C6">
      <w:pPr>
        <w:pStyle w:val="HTMLPreformatted"/>
        <w:divId w:val="605889992"/>
        <w:rPr>
          <w:sz w:val="18"/>
        </w:rPr>
      </w:pPr>
    </w:p>
    <w:p w14:paraId="12B6B0DA"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05AB66A7"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5, </w:t>
      </w:r>
      <w:r w:rsidRPr="00866DAF">
        <w:rPr>
          <w:rStyle w:val="string1"/>
          <w:sz w:val="18"/>
        </w:rPr>
        <w:t>'change.supervisor.deletion'</w:t>
      </w:r>
      <w:r w:rsidRPr="00866DAF">
        <w:rPr>
          <w:sz w:val="18"/>
        </w:rPr>
        <w:t>);</w:t>
      </w:r>
    </w:p>
    <w:p w14:paraId="1B8DC4C6" w14:textId="77777777" w:rsidR="007851C6" w:rsidRPr="00866DAF" w:rsidRDefault="007851C6">
      <w:pPr>
        <w:pStyle w:val="HTMLPreformatted"/>
        <w:divId w:val="605889992"/>
        <w:rPr>
          <w:sz w:val="18"/>
        </w:rPr>
      </w:pPr>
    </w:p>
    <w:p w14:paraId="28C2AAE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4F2465D8"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6, </w:t>
      </w:r>
      <w:r w:rsidRPr="00866DAF">
        <w:rPr>
          <w:rStyle w:val="string1"/>
          <w:sz w:val="18"/>
        </w:rPr>
        <w:t>'change.flag.addition'</w:t>
      </w:r>
      <w:r w:rsidRPr="00866DAF">
        <w:rPr>
          <w:sz w:val="18"/>
        </w:rPr>
        <w:t>);</w:t>
      </w:r>
    </w:p>
    <w:p w14:paraId="4263F333" w14:textId="77777777" w:rsidR="007851C6" w:rsidRPr="00866DAF" w:rsidRDefault="007851C6">
      <w:pPr>
        <w:pStyle w:val="HTMLPreformatted"/>
        <w:divId w:val="605889992"/>
        <w:rPr>
          <w:sz w:val="18"/>
        </w:rPr>
      </w:pPr>
    </w:p>
    <w:p w14:paraId="0F75BC4E"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w:t>
      </w:r>
      <w:r w:rsidRPr="00866DAF">
        <w:rPr>
          <w:rStyle w:val="keyword1"/>
          <w:sz w:val="18"/>
        </w:rPr>
        <w:t>Type</w:t>
      </w:r>
      <w:r w:rsidRPr="00866DAF">
        <w:rPr>
          <w:sz w:val="18"/>
        </w:rPr>
        <w:t xml:space="preserve">` (DecisionTypeID, </w:t>
      </w:r>
      <w:r w:rsidRPr="00866DAF">
        <w:rPr>
          <w:rStyle w:val="keyword1"/>
          <w:sz w:val="18"/>
        </w:rPr>
        <w:t>type</w:t>
      </w:r>
      <w:r w:rsidRPr="00866DAF">
        <w:rPr>
          <w:sz w:val="18"/>
        </w:rPr>
        <w:t>)</w:t>
      </w:r>
    </w:p>
    <w:p w14:paraId="32C5A878"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50507, </w:t>
      </w:r>
      <w:r w:rsidRPr="00866DAF">
        <w:rPr>
          <w:rStyle w:val="string1"/>
          <w:sz w:val="18"/>
        </w:rPr>
        <w:t>'change.flag.deletion'</w:t>
      </w:r>
      <w:r w:rsidRPr="00866DAF">
        <w:rPr>
          <w:sz w:val="18"/>
        </w:rPr>
        <w:t>);</w:t>
      </w:r>
    </w:p>
    <w:p w14:paraId="63DCDCE8" w14:textId="77777777" w:rsidR="007851C6" w:rsidRPr="00866DAF" w:rsidRDefault="007851C6">
      <w:pPr>
        <w:pStyle w:val="HTMLPreformatted"/>
        <w:divId w:val="605889992"/>
        <w:rPr>
          <w:sz w:val="18"/>
        </w:rPr>
      </w:pPr>
    </w:p>
    <w:p w14:paraId="2B139DE7" w14:textId="77777777" w:rsidR="007851C6" w:rsidRPr="00866DAF" w:rsidRDefault="007851C6">
      <w:pPr>
        <w:pStyle w:val="HTMLPreformatted"/>
        <w:divId w:val="605889992"/>
        <w:rPr>
          <w:sz w:val="18"/>
        </w:rPr>
      </w:pPr>
    </w:p>
    <w:p w14:paraId="2A9D76CB" w14:textId="77777777" w:rsidR="007851C6" w:rsidRPr="00866DAF" w:rsidRDefault="007851C6">
      <w:pPr>
        <w:pStyle w:val="HTMLPreformatted"/>
        <w:divId w:val="605889992"/>
        <w:rPr>
          <w:rStyle w:val="comment1"/>
          <w:sz w:val="18"/>
        </w:rPr>
      </w:pPr>
      <w:r w:rsidRPr="00866DAF">
        <w:rPr>
          <w:rStyle w:val="comment1"/>
          <w:sz w:val="18"/>
        </w:rPr>
        <w:t>-- -----------------------------------------------------------------------------</w:t>
      </w:r>
    </w:p>
    <w:p w14:paraId="75E31559" w14:textId="77777777" w:rsidR="007851C6" w:rsidRPr="00866DAF" w:rsidRDefault="007851C6">
      <w:pPr>
        <w:pStyle w:val="HTMLPreformatted"/>
        <w:divId w:val="605889992"/>
        <w:rPr>
          <w:rStyle w:val="comment1"/>
          <w:sz w:val="18"/>
        </w:rPr>
      </w:pPr>
      <w:r w:rsidRPr="00866DAF">
        <w:rPr>
          <w:rStyle w:val="comment1"/>
          <w:sz w:val="18"/>
        </w:rPr>
        <w:t>-- CorrespondenceMethod</w:t>
      </w:r>
    </w:p>
    <w:p w14:paraId="23B6DBBD"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w:t>
      </w:r>
      <w:r w:rsidRPr="00866DAF">
        <w:rPr>
          <w:rStyle w:val="keyword1"/>
          <w:sz w:val="18"/>
        </w:rPr>
        <w:t>Method</w:t>
      </w:r>
      <w:r w:rsidRPr="00866DAF">
        <w:rPr>
          <w:sz w:val="18"/>
        </w:rPr>
        <w:t xml:space="preserve">` (CorrMethodID, </w:t>
      </w:r>
      <w:r w:rsidRPr="00866DAF">
        <w:rPr>
          <w:rStyle w:val="keyword1"/>
          <w:sz w:val="18"/>
        </w:rPr>
        <w:t>Method</w:t>
      </w:r>
      <w:r w:rsidRPr="00866DAF">
        <w:rPr>
          <w:sz w:val="18"/>
        </w:rPr>
        <w:t>)</w:t>
      </w:r>
    </w:p>
    <w:p w14:paraId="3918A46C"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60000, </w:t>
      </w:r>
      <w:r w:rsidRPr="00866DAF">
        <w:rPr>
          <w:rStyle w:val="string1"/>
          <w:sz w:val="18"/>
        </w:rPr>
        <w:t>'email'</w:t>
      </w:r>
      <w:r w:rsidRPr="00866DAF">
        <w:rPr>
          <w:sz w:val="18"/>
        </w:rPr>
        <w:t>);</w:t>
      </w:r>
    </w:p>
    <w:p w14:paraId="01689702" w14:textId="77777777" w:rsidR="007851C6" w:rsidRPr="00866DAF" w:rsidRDefault="007851C6">
      <w:pPr>
        <w:pStyle w:val="HTMLPreformatted"/>
        <w:divId w:val="605889992"/>
        <w:rPr>
          <w:sz w:val="18"/>
        </w:rPr>
      </w:pPr>
    </w:p>
    <w:p w14:paraId="2475DE0D"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w:t>
      </w:r>
      <w:r w:rsidRPr="00866DAF">
        <w:rPr>
          <w:rStyle w:val="keyword1"/>
          <w:sz w:val="18"/>
        </w:rPr>
        <w:t>Method</w:t>
      </w:r>
      <w:r w:rsidRPr="00866DAF">
        <w:rPr>
          <w:sz w:val="18"/>
        </w:rPr>
        <w:t xml:space="preserve">` (CorrMethodID, </w:t>
      </w:r>
      <w:r w:rsidRPr="00866DAF">
        <w:rPr>
          <w:rStyle w:val="keyword1"/>
          <w:sz w:val="18"/>
        </w:rPr>
        <w:t>Method</w:t>
      </w:r>
      <w:r w:rsidRPr="00866DAF">
        <w:rPr>
          <w:sz w:val="18"/>
        </w:rPr>
        <w:t>)</w:t>
      </w:r>
    </w:p>
    <w:p w14:paraId="58D466A6"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60001, </w:t>
      </w:r>
      <w:r w:rsidRPr="00866DAF">
        <w:rPr>
          <w:rStyle w:val="string1"/>
          <w:sz w:val="18"/>
        </w:rPr>
        <w:t>'telephone'</w:t>
      </w:r>
      <w:r w:rsidRPr="00866DAF">
        <w:rPr>
          <w:sz w:val="18"/>
        </w:rPr>
        <w:t>);</w:t>
      </w:r>
    </w:p>
    <w:p w14:paraId="6772D00C" w14:textId="77777777" w:rsidR="007851C6" w:rsidRPr="00866DAF" w:rsidRDefault="007851C6">
      <w:pPr>
        <w:pStyle w:val="HTMLPreformatted"/>
        <w:divId w:val="605889992"/>
        <w:rPr>
          <w:sz w:val="18"/>
        </w:rPr>
      </w:pPr>
    </w:p>
    <w:p w14:paraId="3AA44782"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w:t>
      </w:r>
      <w:r w:rsidRPr="00866DAF">
        <w:rPr>
          <w:rStyle w:val="keyword1"/>
          <w:sz w:val="18"/>
        </w:rPr>
        <w:t>Method</w:t>
      </w:r>
      <w:r w:rsidRPr="00866DAF">
        <w:rPr>
          <w:sz w:val="18"/>
        </w:rPr>
        <w:t xml:space="preserve">` (CorrMethodID, </w:t>
      </w:r>
      <w:r w:rsidRPr="00866DAF">
        <w:rPr>
          <w:rStyle w:val="keyword1"/>
          <w:sz w:val="18"/>
        </w:rPr>
        <w:t>Method</w:t>
      </w:r>
      <w:r w:rsidRPr="00866DAF">
        <w:rPr>
          <w:sz w:val="18"/>
        </w:rPr>
        <w:t>)</w:t>
      </w:r>
    </w:p>
    <w:p w14:paraId="4B58165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60002, </w:t>
      </w:r>
      <w:r w:rsidRPr="00866DAF">
        <w:rPr>
          <w:rStyle w:val="string1"/>
          <w:sz w:val="18"/>
        </w:rPr>
        <w:t>'carrier pigeon'</w:t>
      </w:r>
      <w:r w:rsidRPr="00866DAF">
        <w:rPr>
          <w:sz w:val="18"/>
        </w:rPr>
        <w:t>);</w:t>
      </w:r>
    </w:p>
    <w:p w14:paraId="0D5D4EAA" w14:textId="77777777" w:rsidR="007851C6" w:rsidRPr="00866DAF" w:rsidRDefault="007851C6">
      <w:pPr>
        <w:pStyle w:val="HTMLPreformatted"/>
        <w:divId w:val="605889992"/>
        <w:rPr>
          <w:sz w:val="18"/>
        </w:rPr>
      </w:pPr>
    </w:p>
    <w:p w14:paraId="4F9F816F"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w:t>
      </w:r>
      <w:r w:rsidRPr="00866DAF">
        <w:rPr>
          <w:rStyle w:val="keyword1"/>
          <w:sz w:val="18"/>
        </w:rPr>
        <w:t>Method</w:t>
      </w:r>
      <w:r w:rsidRPr="00866DAF">
        <w:rPr>
          <w:sz w:val="18"/>
        </w:rPr>
        <w:t xml:space="preserve">` (CorrMethodID, </w:t>
      </w:r>
      <w:r w:rsidRPr="00866DAF">
        <w:rPr>
          <w:rStyle w:val="keyword1"/>
          <w:sz w:val="18"/>
        </w:rPr>
        <w:t>Method</w:t>
      </w:r>
      <w:r w:rsidRPr="00866DAF">
        <w:rPr>
          <w:sz w:val="18"/>
        </w:rPr>
        <w:t>)</w:t>
      </w:r>
    </w:p>
    <w:p w14:paraId="35356993"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69999, </w:t>
      </w:r>
      <w:r w:rsidRPr="00866DAF">
        <w:rPr>
          <w:rStyle w:val="string1"/>
          <w:sz w:val="18"/>
        </w:rPr>
        <w:t>'other'</w:t>
      </w:r>
      <w:r w:rsidRPr="00866DAF">
        <w:rPr>
          <w:sz w:val="18"/>
        </w:rPr>
        <w:t>);</w:t>
      </w:r>
    </w:p>
    <w:p w14:paraId="5D1FF59B" w14:textId="77777777" w:rsidR="007851C6" w:rsidRPr="00866DAF" w:rsidRDefault="007851C6">
      <w:pPr>
        <w:pStyle w:val="HTMLPreformatted"/>
        <w:divId w:val="605889992"/>
        <w:rPr>
          <w:sz w:val="18"/>
        </w:rPr>
      </w:pPr>
    </w:p>
    <w:p w14:paraId="2E1E26E8" w14:textId="77777777" w:rsidR="007851C6" w:rsidRPr="00866DAF" w:rsidRDefault="007851C6">
      <w:pPr>
        <w:pStyle w:val="HTMLPreformatted"/>
        <w:divId w:val="605889992"/>
        <w:rPr>
          <w:sz w:val="18"/>
        </w:rPr>
      </w:pPr>
    </w:p>
    <w:p w14:paraId="55C765D3" w14:textId="77777777" w:rsidR="007851C6" w:rsidRPr="00866DAF" w:rsidRDefault="007851C6">
      <w:pPr>
        <w:pStyle w:val="HTMLPreformatted"/>
        <w:divId w:val="605889992"/>
        <w:rPr>
          <w:rStyle w:val="comment1"/>
          <w:sz w:val="18"/>
        </w:rPr>
      </w:pPr>
      <w:r w:rsidRPr="00866DAF">
        <w:rPr>
          <w:rStyle w:val="comment1"/>
          <w:sz w:val="18"/>
        </w:rPr>
        <w:t>-- -----------------------------------------------------------------------------</w:t>
      </w:r>
    </w:p>
    <w:p w14:paraId="5D9A3DCC" w14:textId="77777777" w:rsidR="007851C6" w:rsidRPr="00866DAF" w:rsidRDefault="007851C6">
      <w:pPr>
        <w:pStyle w:val="HTMLPreformatted"/>
        <w:divId w:val="605889992"/>
        <w:rPr>
          <w:rStyle w:val="comment1"/>
          <w:sz w:val="18"/>
        </w:rPr>
      </w:pPr>
      <w:r w:rsidRPr="00866DAF">
        <w:rPr>
          <w:rStyle w:val="comment1"/>
          <w:sz w:val="18"/>
        </w:rPr>
        <w:t>-- Payment Method</w:t>
      </w:r>
    </w:p>
    <w:p w14:paraId="01419567"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Payment </w:t>
      </w:r>
      <w:r w:rsidRPr="00866DAF">
        <w:rPr>
          <w:rStyle w:val="keyword1"/>
          <w:sz w:val="18"/>
        </w:rPr>
        <w:t>Method</w:t>
      </w:r>
      <w:r w:rsidRPr="00866DAF">
        <w:rPr>
          <w:sz w:val="18"/>
        </w:rPr>
        <w:t xml:space="preserve">` (PayMethodID, </w:t>
      </w:r>
      <w:r w:rsidRPr="00866DAF">
        <w:rPr>
          <w:rStyle w:val="keyword1"/>
          <w:sz w:val="18"/>
        </w:rPr>
        <w:t>Method</w:t>
      </w:r>
      <w:r w:rsidRPr="00866DAF">
        <w:rPr>
          <w:sz w:val="18"/>
        </w:rPr>
        <w:t>)</w:t>
      </w:r>
    </w:p>
    <w:p w14:paraId="4C0D3F2C"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70000, </w:t>
      </w:r>
      <w:r w:rsidRPr="00866DAF">
        <w:rPr>
          <w:rStyle w:val="string1"/>
          <w:sz w:val="18"/>
        </w:rPr>
        <w:t>'Savings'</w:t>
      </w:r>
      <w:r w:rsidRPr="00866DAF">
        <w:rPr>
          <w:sz w:val="18"/>
        </w:rPr>
        <w:t xml:space="preserve">), (70001, </w:t>
      </w:r>
      <w:r w:rsidRPr="00866DAF">
        <w:rPr>
          <w:rStyle w:val="string1"/>
          <w:sz w:val="18"/>
        </w:rPr>
        <w:t>'scholarship'</w:t>
      </w:r>
      <w:r w:rsidRPr="00866DAF">
        <w:rPr>
          <w:sz w:val="18"/>
        </w:rPr>
        <w:t xml:space="preserve">), (70002, </w:t>
      </w:r>
      <w:r w:rsidRPr="00866DAF">
        <w:rPr>
          <w:rStyle w:val="string1"/>
          <w:sz w:val="18"/>
        </w:rPr>
        <w:t>'HECS-HELP'</w:t>
      </w:r>
      <w:r w:rsidRPr="00866DAF">
        <w:rPr>
          <w:sz w:val="18"/>
        </w:rPr>
        <w:t xml:space="preserve">), </w:t>
      </w:r>
    </w:p>
    <w:p w14:paraId="333D6203" w14:textId="77777777" w:rsidR="007851C6" w:rsidRPr="00866DAF" w:rsidRDefault="007851C6">
      <w:pPr>
        <w:pStyle w:val="HTMLPreformatted"/>
        <w:divId w:val="605889992"/>
        <w:rPr>
          <w:sz w:val="18"/>
        </w:rPr>
      </w:pPr>
      <w:r w:rsidRPr="00866DAF">
        <w:rPr>
          <w:sz w:val="18"/>
        </w:rPr>
        <w:t xml:space="preserve">(70003, </w:t>
      </w:r>
      <w:r w:rsidRPr="00866DAF">
        <w:rPr>
          <w:rStyle w:val="string1"/>
          <w:sz w:val="18"/>
        </w:rPr>
        <w:t>'Research Training Scheme (RTS)'</w:t>
      </w:r>
      <w:r w:rsidRPr="00866DAF">
        <w:rPr>
          <w:sz w:val="18"/>
        </w:rPr>
        <w:t>);</w:t>
      </w:r>
    </w:p>
    <w:p w14:paraId="54E5E907" w14:textId="77777777" w:rsidR="007851C6" w:rsidRPr="00866DAF" w:rsidRDefault="007851C6">
      <w:pPr>
        <w:pStyle w:val="HTMLPreformatted"/>
        <w:divId w:val="605889992"/>
        <w:rPr>
          <w:sz w:val="18"/>
        </w:rPr>
      </w:pPr>
    </w:p>
    <w:p w14:paraId="13298684" w14:textId="77777777" w:rsidR="007851C6" w:rsidRPr="00866DAF" w:rsidRDefault="007851C6">
      <w:pPr>
        <w:pStyle w:val="HTMLPreformatted"/>
        <w:divId w:val="605889992"/>
        <w:rPr>
          <w:sz w:val="18"/>
        </w:rPr>
      </w:pPr>
    </w:p>
    <w:p w14:paraId="3B1A28AE" w14:textId="77777777" w:rsidR="007851C6" w:rsidRPr="00866DAF" w:rsidRDefault="007851C6">
      <w:pPr>
        <w:pStyle w:val="HTMLPreformatted"/>
        <w:divId w:val="605889992"/>
        <w:rPr>
          <w:rStyle w:val="comment1"/>
          <w:sz w:val="18"/>
        </w:rPr>
      </w:pPr>
      <w:r w:rsidRPr="00866DAF">
        <w:rPr>
          <w:rStyle w:val="comment1"/>
          <w:sz w:val="18"/>
        </w:rPr>
        <w:t>-- -----------------------------------------------------------------------------</w:t>
      </w:r>
    </w:p>
    <w:p w14:paraId="759773EC" w14:textId="77777777" w:rsidR="007851C6" w:rsidRPr="00866DAF" w:rsidRDefault="007851C6">
      <w:pPr>
        <w:pStyle w:val="HTMLPreformatted"/>
        <w:divId w:val="605889992"/>
        <w:rPr>
          <w:rStyle w:val="comment1"/>
          <w:sz w:val="18"/>
        </w:rPr>
      </w:pPr>
      <w:r w:rsidRPr="00866DAF">
        <w:rPr>
          <w:rStyle w:val="comment1"/>
          <w:sz w:val="18"/>
        </w:rPr>
        <w:t>-- Visa Status</w:t>
      </w:r>
    </w:p>
    <w:p w14:paraId="4E472755" w14:textId="77777777" w:rsidR="007851C6" w:rsidRPr="00866DAF" w:rsidRDefault="007851C6">
      <w:pPr>
        <w:pStyle w:val="HTMLPreformatted"/>
        <w:divId w:val="605889992"/>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Visa Status` (VisaStatusID, Status, description)</w:t>
      </w:r>
    </w:p>
    <w:p w14:paraId="1ABCD8CC" w14:textId="77777777" w:rsidR="007851C6" w:rsidRPr="00866DAF" w:rsidRDefault="007851C6">
      <w:pPr>
        <w:pStyle w:val="HTMLPreformatted"/>
        <w:divId w:val="605889992"/>
        <w:rPr>
          <w:sz w:val="18"/>
        </w:rPr>
      </w:pPr>
      <w:r w:rsidRPr="00866DAF">
        <w:rPr>
          <w:rStyle w:val="keyword1"/>
          <w:sz w:val="18"/>
        </w:rPr>
        <w:t>VALUES</w:t>
      </w:r>
      <w:r w:rsidRPr="00866DAF">
        <w:rPr>
          <w:sz w:val="18"/>
        </w:rPr>
        <w:t xml:space="preserve"> (80000,</w:t>
      </w:r>
      <w:r w:rsidRPr="00866DAF">
        <w:rPr>
          <w:rStyle w:val="string1"/>
          <w:sz w:val="18"/>
        </w:rPr>
        <w:t>'not required'</w:t>
      </w:r>
      <w:r w:rsidRPr="00866DAF">
        <w:rPr>
          <w:sz w:val="18"/>
        </w:rPr>
        <w:t xml:space="preserve">, </w:t>
      </w:r>
      <w:r w:rsidRPr="00866DAF">
        <w:rPr>
          <w:rStyle w:val="string1"/>
          <w:sz w:val="18"/>
        </w:rPr>
        <w:t>'the applicant is an australian/NZ resident and does not require a visa'</w:t>
      </w:r>
      <w:r w:rsidRPr="00866DAF">
        <w:rPr>
          <w:sz w:val="18"/>
        </w:rPr>
        <w:t>),</w:t>
      </w:r>
    </w:p>
    <w:p w14:paraId="59D5D9AF" w14:textId="77777777" w:rsidR="007851C6" w:rsidRPr="00866DAF" w:rsidRDefault="007851C6">
      <w:pPr>
        <w:pStyle w:val="HTMLPreformatted"/>
        <w:divId w:val="605889992"/>
        <w:rPr>
          <w:sz w:val="18"/>
        </w:rPr>
      </w:pPr>
      <w:r w:rsidRPr="00866DAF">
        <w:rPr>
          <w:sz w:val="18"/>
        </w:rPr>
        <w:t>(80001,</w:t>
      </w:r>
      <w:r w:rsidRPr="00866DAF">
        <w:rPr>
          <w:rStyle w:val="string1"/>
          <w:sz w:val="18"/>
        </w:rPr>
        <w:t>'unknown'</w:t>
      </w:r>
      <w:r w:rsidRPr="00866DAF">
        <w:rPr>
          <w:sz w:val="18"/>
        </w:rPr>
        <w:t xml:space="preserve">, </w:t>
      </w:r>
      <w:r w:rsidRPr="00866DAF">
        <w:rPr>
          <w:rStyle w:val="string1"/>
          <w:sz w:val="18"/>
        </w:rPr>
        <w:t>'the students visa status is not currently known'</w:t>
      </w:r>
      <w:r w:rsidRPr="00866DAF">
        <w:rPr>
          <w:sz w:val="18"/>
        </w:rPr>
        <w:t>),</w:t>
      </w:r>
    </w:p>
    <w:p w14:paraId="7C0CE4AA" w14:textId="77777777" w:rsidR="007851C6" w:rsidRPr="00866DAF" w:rsidRDefault="007851C6">
      <w:pPr>
        <w:pStyle w:val="HTMLPreformatted"/>
        <w:divId w:val="605889992"/>
        <w:rPr>
          <w:sz w:val="18"/>
        </w:rPr>
      </w:pPr>
      <w:r w:rsidRPr="00866DAF">
        <w:rPr>
          <w:sz w:val="18"/>
        </w:rPr>
        <w:t xml:space="preserve">(80002, </w:t>
      </w:r>
      <w:r w:rsidRPr="00866DAF">
        <w:rPr>
          <w:rStyle w:val="string1"/>
          <w:sz w:val="18"/>
        </w:rPr>
        <w:t>'approved-nodoc'</w:t>
      </w:r>
      <w:r w:rsidRPr="00866DAF">
        <w:rPr>
          <w:sz w:val="18"/>
        </w:rPr>
        <w:t xml:space="preserve">, </w:t>
      </w:r>
      <w:r w:rsidRPr="00866DAF">
        <w:rPr>
          <w:rStyle w:val="string1"/>
          <w:sz w:val="18"/>
        </w:rPr>
        <w:t>'Stated the visa has been approved but has not supplied a document to that effect'</w:t>
      </w:r>
      <w:r w:rsidRPr="00866DAF">
        <w:rPr>
          <w:sz w:val="18"/>
        </w:rPr>
        <w:t>),</w:t>
      </w:r>
    </w:p>
    <w:p w14:paraId="15AD42A6" w14:textId="77777777" w:rsidR="007851C6" w:rsidRPr="00866DAF" w:rsidRDefault="007851C6">
      <w:pPr>
        <w:pStyle w:val="HTMLPreformatted"/>
        <w:divId w:val="605889992"/>
        <w:rPr>
          <w:sz w:val="18"/>
        </w:rPr>
      </w:pPr>
      <w:r w:rsidRPr="00866DAF">
        <w:rPr>
          <w:sz w:val="18"/>
        </w:rPr>
        <w:t xml:space="preserve">(80003, </w:t>
      </w:r>
      <w:r w:rsidRPr="00866DAF">
        <w:rPr>
          <w:rStyle w:val="string1"/>
          <w:sz w:val="18"/>
        </w:rPr>
        <w:t>'approved-doc'</w:t>
      </w:r>
      <w:r w:rsidRPr="00866DAF">
        <w:rPr>
          <w:sz w:val="18"/>
        </w:rPr>
        <w:t xml:space="preserve">, </w:t>
      </w:r>
      <w:r w:rsidRPr="00866DAF">
        <w:rPr>
          <w:rStyle w:val="string1"/>
          <w:sz w:val="18"/>
        </w:rPr>
        <w:t>'The visa has been approved and has supplied a document that proves it'</w:t>
      </w:r>
      <w:r w:rsidRPr="00866DAF">
        <w:rPr>
          <w:sz w:val="18"/>
        </w:rPr>
        <w:t>),</w:t>
      </w:r>
    </w:p>
    <w:p w14:paraId="32E29B91" w14:textId="77777777" w:rsidR="007851C6" w:rsidRPr="00866DAF" w:rsidRDefault="007851C6">
      <w:pPr>
        <w:pStyle w:val="HTMLPreformatted"/>
        <w:divId w:val="605889992"/>
        <w:rPr>
          <w:sz w:val="18"/>
        </w:rPr>
      </w:pPr>
      <w:r w:rsidRPr="00866DAF">
        <w:rPr>
          <w:sz w:val="18"/>
        </w:rPr>
        <w:t xml:space="preserve">(80004, </w:t>
      </w:r>
      <w:r w:rsidRPr="00866DAF">
        <w:rPr>
          <w:rStyle w:val="string1"/>
          <w:sz w:val="18"/>
        </w:rPr>
        <w:t>'submitted'</w:t>
      </w:r>
      <w:r w:rsidRPr="00866DAF">
        <w:rPr>
          <w:sz w:val="18"/>
        </w:rPr>
        <w:t xml:space="preserve">, </w:t>
      </w:r>
      <w:r w:rsidRPr="00866DAF">
        <w:rPr>
          <w:rStyle w:val="string1"/>
          <w:sz w:val="18"/>
        </w:rPr>
        <w:t>'an application has been submitted and is currently being processed'</w:t>
      </w:r>
      <w:r w:rsidRPr="00866DAF">
        <w:rPr>
          <w:sz w:val="18"/>
        </w:rPr>
        <w:t>);</w:t>
      </w:r>
    </w:p>
    <w:p w14:paraId="3A76EB88" w14:textId="77777777" w:rsidR="007851C6" w:rsidRDefault="007851C6">
      <w:pPr>
        <w:pStyle w:val="HTMLPreformatted"/>
        <w:divId w:val="605889992"/>
      </w:pPr>
    </w:p>
    <w:p w14:paraId="7F36A2C9" w14:textId="77777777" w:rsidR="007851C6" w:rsidRPr="00866DAF" w:rsidRDefault="007851C6" w:rsidP="00866DAF">
      <w:pPr>
        <w:rPr>
          <w:lang w:eastAsia="en-AU"/>
        </w:rPr>
      </w:pPr>
    </w:p>
    <w:p w14:paraId="6E0FE5D0" w14:textId="77777777" w:rsidR="007851C6" w:rsidRDefault="007851C6" w:rsidP="007851C6">
      <w:pPr>
        <w:pStyle w:val="Heading3"/>
        <w:keepLines/>
        <w:numPr>
          <w:ilvl w:val="2"/>
          <w:numId w:val="6"/>
        </w:numPr>
        <w:spacing w:before="200" w:after="0" w:line="276" w:lineRule="auto"/>
      </w:pPr>
      <w:bookmarkStart w:id="58" w:name="_Toc390348441"/>
      <w:bookmarkStart w:id="59" w:name="_Toc390363201"/>
      <w:r>
        <w:t>Populate staff information</w:t>
      </w:r>
      <w:bookmarkEnd w:id="58"/>
      <w:bookmarkEnd w:id="59"/>
    </w:p>
    <w:p w14:paraId="72F052DF" w14:textId="77777777" w:rsidR="007851C6" w:rsidRDefault="007851C6">
      <w:pPr>
        <w:pStyle w:val="HTMLPreformatted"/>
        <w:divId w:val="950892533"/>
      </w:pPr>
    </w:p>
    <w:p w14:paraId="08A82E06" w14:textId="77777777" w:rsidR="007851C6" w:rsidRPr="00866DAF" w:rsidRDefault="007851C6">
      <w:pPr>
        <w:pStyle w:val="HTMLPreformatted"/>
        <w:divId w:val="950892533"/>
        <w:rPr>
          <w:rStyle w:val="comment1"/>
          <w:sz w:val="18"/>
        </w:rPr>
      </w:pPr>
      <w:r w:rsidRPr="00866DAF">
        <w:rPr>
          <w:rStyle w:val="comment1"/>
          <w:sz w:val="18"/>
        </w:rPr>
        <w:t>-- -----------------------------------------------------------------------------</w:t>
      </w:r>
    </w:p>
    <w:p w14:paraId="36FA5D25" w14:textId="77777777" w:rsidR="007851C6" w:rsidRPr="00866DAF" w:rsidRDefault="007851C6">
      <w:pPr>
        <w:pStyle w:val="HTMLPreformatted"/>
        <w:divId w:val="950892533"/>
        <w:rPr>
          <w:rStyle w:val="comment1"/>
          <w:sz w:val="18"/>
        </w:rPr>
      </w:pPr>
      <w:r w:rsidRPr="00866DAF">
        <w:rPr>
          <w:rStyle w:val="comment1"/>
          <w:sz w:val="18"/>
        </w:rPr>
        <w:t>-- UNIVERSITY STAFF MEMBERS</w:t>
      </w:r>
    </w:p>
    <w:p w14:paraId="3DD41A6D" w14:textId="77777777" w:rsidR="007851C6" w:rsidRPr="00866DAF" w:rsidRDefault="007851C6">
      <w:pPr>
        <w:pStyle w:val="HTMLPreformatted"/>
        <w:divId w:val="950892533"/>
        <w:rPr>
          <w:rStyle w:val="comment1"/>
          <w:sz w:val="18"/>
        </w:rPr>
      </w:pPr>
      <w:r w:rsidRPr="00866DAF">
        <w:rPr>
          <w:rStyle w:val="comment1"/>
          <w:sz w:val="18"/>
        </w:rPr>
        <w:t>-- -----------------------------------------------------------------------------</w:t>
      </w:r>
    </w:p>
    <w:p w14:paraId="0D06941A" w14:textId="77777777" w:rsidR="007851C6" w:rsidRPr="00866DAF" w:rsidRDefault="007851C6">
      <w:pPr>
        <w:pStyle w:val="HTMLPreformatted"/>
        <w:divId w:val="950892533"/>
        <w:rPr>
          <w:sz w:val="18"/>
        </w:rPr>
      </w:pPr>
      <w:r w:rsidRPr="00866DAF">
        <w:rPr>
          <w:rStyle w:val="keyword1"/>
          <w:sz w:val="18"/>
        </w:rPr>
        <w:t>SELECT</w:t>
      </w:r>
      <w:r w:rsidRPr="00866DAF">
        <w:rPr>
          <w:sz w:val="18"/>
        </w:rPr>
        <w:t xml:space="preserve"> "Loading populate_staff.</w:t>
      </w:r>
      <w:r w:rsidRPr="00866DAF">
        <w:rPr>
          <w:rStyle w:val="keyword1"/>
          <w:sz w:val="18"/>
        </w:rPr>
        <w:t>sql</w:t>
      </w:r>
      <w:r w:rsidRPr="00866DAF">
        <w:rPr>
          <w:sz w:val="18"/>
        </w:rPr>
        <w:t>" ;</w:t>
      </w:r>
    </w:p>
    <w:p w14:paraId="506C6E61" w14:textId="77777777" w:rsidR="007851C6" w:rsidRPr="00866DAF" w:rsidRDefault="007851C6">
      <w:pPr>
        <w:pStyle w:val="HTMLPreformatted"/>
        <w:divId w:val="950892533"/>
        <w:rPr>
          <w:sz w:val="18"/>
        </w:rPr>
      </w:pPr>
    </w:p>
    <w:p w14:paraId="6AD35D45" w14:textId="77777777" w:rsidR="007851C6" w:rsidRPr="00866DAF" w:rsidRDefault="007851C6">
      <w:pPr>
        <w:pStyle w:val="HTMLPreformatted"/>
        <w:divId w:val="950892533"/>
        <w:rPr>
          <w:rStyle w:val="comment1"/>
          <w:sz w:val="18"/>
        </w:rPr>
      </w:pPr>
      <w:r w:rsidRPr="00866DAF">
        <w:rPr>
          <w:rStyle w:val="comment1"/>
          <w:sz w:val="18"/>
        </w:rPr>
        <w:t>-- Denise de Vries</w:t>
      </w:r>
    </w:p>
    <w:p w14:paraId="49AE1EB2"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 (StaffID, LName, FName, canSupervise,</w:t>
      </w:r>
    </w:p>
    <w:p w14:paraId="37DC6B74" w14:textId="77777777" w:rsidR="007851C6" w:rsidRPr="00866DAF" w:rsidRDefault="007851C6">
      <w:pPr>
        <w:pStyle w:val="HTMLPreformatted"/>
        <w:divId w:val="950892533"/>
        <w:rPr>
          <w:sz w:val="18"/>
        </w:rPr>
      </w:pPr>
      <w:r w:rsidRPr="00866DAF">
        <w:rPr>
          <w:sz w:val="18"/>
        </w:rPr>
        <w:t>email)</w:t>
      </w:r>
    </w:p>
    <w:p w14:paraId="1E132459"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w:t>
      </w:r>
      <w:r w:rsidRPr="00866DAF">
        <w:rPr>
          <w:rStyle w:val="string1"/>
          <w:sz w:val="18"/>
        </w:rPr>
        <w:t>'de Vries'</w:t>
      </w:r>
      <w:r w:rsidRPr="00866DAF">
        <w:rPr>
          <w:sz w:val="18"/>
        </w:rPr>
        <w:t xml:space="preserve">, </w:t>
      </w:r>
      <w:r w:rsidRPr="00866DAF">
        <w:rPr>
          <w:rStyle w:val="string1"/>
          <w:sz w:val="18"/>
        </w:rPr>
        <w:t>'Denise'</w:t>
      </w:r>
      <w:r w:rsidRPr="00866DAF">
        <w:rPr>
          <w:sz w:val="18"/>
        </w:rPr>
        <w:t xml:space="preserve">, 1, </w:t>
      </w:r>
      <w:r w:rsidRPr="00866DAF">
        <w:rPr>
          <w:rStyle w:val="string1"/>
          <w:sz w:val="18"/>
        </w:rPr>
        <w:t>'denise.deries@flinders.edu.au'</w:t>
      </w:r>
      <w:r w:rsidRPr="00866DAF">
        <w:rPr>
          <w:sz w:val="18"/>
        </w:rPr>
        <w:t>);</w:t>
      </w:r>
    </w:p>
    <w:p w14:paraId="5F6630B0" w14:textId="77777777" w:rsidR="007851C6" w:rsidRPr="00866DAF" w:rsidRDefault="007851C6">
      <w:pPr>
        <w:pStyle w:val="HTMLPreformatted"/>
        <w:divId w:val="950892533"/>
        <w:rPr>
          <w:sz w:val="18"/>
        </w:rPr>
      </w:pPr>
    </w:p>
    <w:p w14:paraId="6E66BF47" w14:textId="77777777" w:rsidR="007851C6" w:rsidRPr="00866DAF" w:rsidRDefault="007851C6">
      <w:pPr>
        <w:pStyle w:val="HTMLPreformatted"/>
        <w:divId w:val="950892533"/>
        <w:rPr>
          <w:rStyle w:val="comment1"/>
          <w:sz w:val="18"/>
        </w:rPr>
      </w:pPr>
      <w:r w:rsidRPr="00866DAF">
        <w:rPr>
          <w:rStyle w:val="comment1"/>
          <w:sz w:val="18"/>
        </w:rPr>
        <w:t>-- FOR 'computer software not elsewhere classified'</w:t>
      </w:r>
    </w:p>
    <w:p w14:paraId="76C503D8"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7F317BD0"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080399);</w:t>
      </w:r>
    </w:p>
    <w:p w14:paraId="2867CEA1" w14:textId="77777777" w:rsidR="007851C6" w:rsidRPr="00866DAF" w:rsidRDefault="007851C6">
      <w:pPr>
        <w:pStyle w:val="HTMLPreformatted"/>
        <w:divId w:val="950892533"/>
        <w:rPr>
          <w:sz w:val="18"/>
        </w:rPr>
      </w:pPr>
    </w:p>
    <w:p w14:paraId="316EB7E7" w14:textId="77777777" w:rsidR="007851C6" w:rsidRPr="00866DAF" w:rsidRDefault="007851C6">
      <w:pPr>
        <w:pStyle w:val="HTMLPreformatted"/>
        <w:divId w:val="950892533"/>
        <w:rPr>
          <w:rStyle w:val="comment1"/>
          <w:sz w:val="18"/>
        </w:rPr>
      </w:pPr>
      <w:r w:rsidRPr="00866DAF">
        <w:rPr>
          <w:rStyle w:val="comment1"/>
          <w:sz w:val="18"/>
        </w:rPr>
        <w:t>-- FOR 'data format not elsewhere classified'</w:t>
      </w:r>
    </w:p>
    <w:p w14:paraId="7F91E258"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1AA54A79"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080499);</w:t>
      </w:r>
    </w:p>
    <w:p w14:paraId="5226CB37" w14:textId="77777777" w:rsidR="007851C6" w:rsidRPr="00866DAF" w:rsidRDefault="007851C6">
      <w:pPr>
        <w:pStyle w:val="HTMLPreformatted"/>
        <w:divId w:val="950892533"/>
        <w:rPr>
          <w:sz w:val="18"/>
        </w:rPr>
      </w:pPr>
    </w:p>
    <w:p w14:paraId="354ECCDB" w14:textId="77777777" w:rsidR="007851C6" w:rsidRPr="00866DAF" w:rsidRDefault="007851C6">
      <w:pPr>
        <w:pStyle w:val="HTMLPreformatted"/>
        <w:divId w:val="950892533"/>
        <w:rPr>
          <w:rStyle w:val="comment1"/>
          <w:sz w:val="18"/>
        </w:rPr>
      </w:pPr>
      <w:r w:rsidRPr="00866DAF">
        <w:rPr>
          <w:rStyle w:val="comment1"/>
          <w:sz w:val="18"/>
        </w:rPr>
        <w:t>-- FOR 'information systems not elsewhere classified'</w:t>
      </w:r>
    </w:p>
    <w:p w14:paraId="2B15B92A"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7B6D3E4C"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080699);</w:t>
      </w:r>
    </w:p>
    <w:p w14:paraId="28FBD2BC" w14:textId="77777777" w:rsidR="007851C6" w:rsidRPr="00866DAF" w:rsidRDefault="007851C6">
      <w:pPr>
        <w:pStyle w:val="HTMLPreformatted"/>
        <w:divId w:val="950892533"/>
        <w:rPr>
          <w:sz w:val="18"/>
        </w:rPr>
      </w:pPr>
    </w:p>
    <w:p w14:paraId="5FD04A24" w14:textId="77777777" w:rsidR="007851C6" w:rsidRPr="00866DAF" w:rsidRDefault="007851C6">
      <w:pPr>
        <w:pStyle w:val="HTMLPreformatted"/>
        <w:divId w:val="950892533"/>
        <w:rPr>
          <w:rStyle w:val="comment1"/>
          <w:sz w:val="18"/>
        </w:rPr>
      </w:pPr>
      <w:r w:rsidRPr="00866DAF">
        <w:rPr>
          <w:rStyle w:val="comment1"/>
          <w:sz w:val="18"/>
        </w:rPr>
        <w:t>-- FOR 'information and computing sciences not elsewhere classified'</w:t>
      </w:r>
    </w:p>
    <w:p w14:paraId="54B92ABB"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5EA9381A"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089999);</w:t>
      </w:r>
    </w:p>
    <w:p w14:paraId="1CDA1411" w14:textId="77777777" w:rsidR="007851C6" w:rsidRPr="00866DAF" w:rsidRDefault="007851C6">
      <w:pPr>
        <w:pStyle w:val="HTMLPreformatted"/>
        <w:divId w:val="950892533"/>
        <w:rPr>
          <w:sz w:val="18"/>
        </w:rPr>
      </w:pPr>
    </w:p>
    <w:p w14:paraId="754082C0" w14:textId="77777777" w:rsidR="007851C6" w:rsidRPr="00866DAF" w:rsidRDefault="007851C6">
      <w:pPr>
        <w:pStyle w:val="HTMLPreformatted"/>
        <w:divId w:val="950892533"/>
        <w:rPr>
          <w:rStyle w:val="comment1"/>
          <w:sz w:val="18"/>
        </w:rPr>
      </w:pPr>
      <w:r w:rsidRPr="00866DAF">
        <w:rPr>
          <w:rStyle w:val="comment1"/>
          <w:sz w:val="18"/>
        </w:rPr>
        <w:t>-- Denise oversees data format</w:t>
      </w:r>
    </w:p>
    <w:p w14:paraId="46E4F0E4"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2` (StaffID, FORCode)</w:t>
      </w:r>
    </w:p>
    <w:p w14:paraId="57FA3F4E"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080499);</w:t>
      </w:r>
    </w:p>
    <w:p w14:paraId="365B836E" w14:textId="77777777" w:rsidR="007851C6" w:rsidRPr="00866DAF" w:rsidRDefault="007851C6">
      <w:pPr>
        <w:pStyle w:val="HTMLPreformatted"/>
        <w:divId w:val="950892533"/>
        <w:rPr>
          <w:sz w:val="18"/>
        </w:rPr>
      </w:pPr>
    </w:p>
    <w:p w14:paraId="6FCDE29B" w14:textId="77777777" w:rsidR="007851C6" w:rsidRPr="00866DAF" w:rsidRDefault="007851C6">
      <w:pPr>
        <w:pStyle w:val="HTMLPreformatted"/>
        <w:divId w:val="950892533"/>
        <w:rPr>
          <w:rStyle w:val="comment1"/>
          <w:sz w:val="18"/>
        </w:rPr>
      </w:pPr>
      <w:r w:rsidRPr="00866DAF">
        <w:rPr>
          <w:rStyle w:val="comment1"/>
          <w:sz w:val="18"/>
        </w:rPr>
        <w:t>-- Denise oversees info systems</w:t>
      </w:r>
    </w:p>
    <w:p w14:paraId="487B57BC"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2` (StaffID, FORCode)</w:t>
      </w:r>
    </w:p>
    <w:p w14:paraId="3EE191B3"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0, 89999);</w:t>
      </w:r>
    </w:p>
    <w:p w14:paraId="6E9F6806" w14:textId="77777777" w:rsidR="007851C6" w:rsidRPr="00866DAF" w:rsidRDefault="007851C6">
      <w:pPr>
        <w:pStyle w:val="HTMLPreformatted"/>
        <w:divId w:val="950892533"/>
        <w:rPr>
          <w:sz w:val="18"/>
        </w:rPr>
      </w:pPr>
    </w:p>
    <w:p w14:paraId="7466B2E0" w14:textId="77777777" w:rsidR="007851C6" w:rsidRPr="00866DAF" w:rsidRDefault="007851C6">
      <w:pPr>
        <w:pStyle w:val="HTMLPreformatted"/>
        <w:divId w:val="950892533"/>
        <w:rPr>
          <w:sz w:val="18"/>
        </w:rPr>
      </w:pPr>
    </w:p>
    <w:p w14:paraId="22E92F97" w14:textId="77777777" w:rsidR="007851C6" w:rsidRPr="00866DAF" w:rsidRDefault="007851C6">
      <w:pPr>
        <w:pStyle w:val="HTMLPreformatted"/>
        <w:divId w:val="950892533"/>
        <w:rPr>
          <w:rStyle w:val="comment1"/>
          <w:sz w:val="18"/>
        </w:rPr>
      </w:pPr>
      <w:r w:rsidRPr="00866DAF">
        <w:rPr>
          <w:rStyle w:val="comment1"/>
          <w:sz w:val="18"/>
        </w:rPr>
        <w:t>-- -----------------------------------------------------------------------------</w:t>
      </w:r>
    </w:p>
    <w:p w14:paraId="66D38334" w14:textId="77777777" w:rsidR="007851C6" w:rsidRPr="00866DAF" w:rsidRDefault="007851C6">
      <w:pPr>
        <w:pStyle w:val="HTMLPreformatted"/>
        <w:divId w:val="950892533"/>
        <w:rPr>
          <w:rStyle w:val="comment1"/>
          <w:sz w:val="18"/>
        </w:rPr>
      </w:pPr>
      <w:r w:rsidRPr="00866DAF">
        <w:rPr>
          <w:rStyle w:val="comment1"/>
          <w:sz w:val="18"/>
        </w:rPr>
        <w:t>-- Paul Calder</w:t>
      </w:r>
    </w:p>
    <w:p w14:paraId="5B5D4971"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 (StaffID, LName, FName, canSupervise,</w:t>
      </w:r>
    </w:p>
    <w:p w14:paraId="24D74EF1" w14:textId="77777777" w:rsidR="007851C6" w:rsidRPr="00866DAF" w:rsidRDefault="007851C6">
      <w:pPr>
        <w:pStyle w:val="HTMLPreformatted"/>
        <w:divId w:val="950892533"/>
        <w:rPr>
          <w:sz w:val="18"/>
        </w:rPr>
      </w:pPr>
      <w:r w:rsidRPr="00866DAF">
        <w:rPr>
          <w:sz w:val="18"/>
        </w:rPr>
        <w:t>email)</w:t>
      </w:r>
    </w:p>
    <w:p w14:paraId="72FC33B0"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w:t>
      </w:r>
      <w:r w:rsidRPr="00866DAF">
        <w:rPr>
          <w:rStyle w:val="string1"/>
          <w:sz w:val="18"/>
        </w:rPr>
        <w:t>'Calder'</w:t>
      </w:r>
      <w:r w:rsidRPr="00866DAF">
        <w:rPr>
          <w:sz w:val="18"/>
        </w:rPr>
        <w:t xml:space="preserve">, </w:t>
      </w:r>
      <w:r w:rsidRPr="00866DAF">
        <w:rPr>
          <w:rStyle w:val="string1"/>
          <w:sz w:val="18"/>
        </w:rPr>
        <w:t>'Paul'</w:t>
      </w:r>
      <w:r w:rsidRPr="00866DAF">
        <w:rPr>
          <w:sz w:val="18"/>
        </w:rPr>
        <w:t xml:space="preserve">, 1, </w:t>
      </w:r>
      <w:r w:rsidRPr="00866DAF">
        <w:rPr>
          <w:rStyle w:val="string1"/>
          <w:sz w:val="18"/>
        </w:rPr>
        <w:t>'paul.calder@flinders.edu.au'</w:t>
      </w:r>
      <w:r w:rsidRPr="00866DAF">
        <w:rPr>
          <w:sz w:val="18"/>
        </w:rPr>
        <w:t>);</w:t>
      </w:r>
    </w:p>
    <w:p w14:paraId="5057D35C" w14:textId="77777777" w:rsidR="007851C6" w:rsidRPr="00866DAF" w:rsidRDefault="007851C6">
      <w:pPr>
        <w:pStyle w:val="HTMLPreformatted"/>
        <w:divId w:val="950892533"/>
        <w:rPr>
          <w:sz w:val="18"/>
        </w:rPr>
      </w:pPr>
    </w:p>
    <w:p w14:paraId="545443F7" w14:textId="77777777" w:rsidR="007851C6" w:rsidRPr="00866DAF" w:rsidRDefault="007851C6">
      <w:pPr>
        <w:pStyle w:val="HTMLPreformatted"/>
        <w:divId w:val="950892533"/>
        <w:rPr>
          <w:rStyle w:val="comment1"/>
          <w:sz w:val="18"/>
        </w:rPr>
      </w:pPr>
      <w:r w:rsidRPr="00866DAF">
        <w:rPr>
          <w:rStyle w:val="comment1"/>
          <w:sz w:val="18"/>
        </w:rPr>
        <w:t>-- FOR 'artificial intelligence and image processing not elsewhere classified'</w:t>
      </w:r>
    </w:p>
    <w:p w14:paraId="3FC048E0"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4EB893AA"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080199);</w:t>
      </w:r>
    </w:p>
    <w:p w14:paraId="1A05B5E1" w14:textId="77777777" w:rsidR="007851C6" w:rsidRPr="00866DAF" w:rsidRDefault="007851C6">
      <w:pPr>
        <w:pStyle w:val="HTMLPreformatted"/>
        <w:divId w:val="950892533"/>
        <w:rPr>
          <w:sz w:val="18"/>
        </w:rPr>
      </w:pPr>
    </w:p>
    <w:p w14:paraId="681F3966" w14:textId="77777777" w:rsidR="007851C6" w:rsidRPr="00866DAF" w:rsidRDefault="007851C6">
      <w:pPr>
        <w:pStyle w:val="HTMLPreformatted"/>
        <w:divId w:val="950892533"/>
        <w:rPr>
          <w:rStyle w:val="comment1"/>
          <w:sz w:val="18"/>
        </w:rPr>
      </w:pPr>
      <w:r w:rsidRPr="00866DAF">
        <w:rPr>
          <w:rStyle w:val="comment1"/>
          <w:sz w:val="18"/>
        </w:rPr>
        <w:t>-- FOR 'computer software not elsewhere classified'</w:t>
      </w:r>
    </w:p>
    <w:p w14:paraId="10E9F4E5"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7A64ABD0"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080399);</w:t>
      </w:r>
    </w:p>
    <w:p w14:paraId="0320345E" w14:textId="77777777" w:rsidR="007851C6" w:rsidRPr="00866DAF" w:rsidRDefault="007851C6">
      <w:pPr>
        <w:pStyle w:val="HTMLPreformatted"/>
        <w:divId w:val="950892533"/>
        <w:rPr>
          <w:sz w:val="18"/>
        </w:rPr>
      </w:pPr>
    </w:p>
    <w:p w14:paraId="0585998C" w14:textId="77777777" w:rsidR="007851C6" w:rsidRPr="00866DAF" w:rsidRDefault="007851C6">
      <w:pPr>
        <w:pStyle w:val="HTMLPreformatted"/>
        <w:divId w:val="950892533"/>
        <w:rPr>
          <w:rStyle w:val="comment1"/>
          <w:sz w:val="18"/>
        </w:rPr>
      </w:pPr>
      <w:r w:rsidRPr="00866DAF">
        <w:rPr>
          <w:rStyle w:val="comment1"/>
          <w:sz w:val="18"/>
        </w:rPr>
        <w:t>-- FOR 'computer communication networks'</w:t>
      </w:r>
    </w:p>
    <w:p w14:paraId="71604775"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15A23BCD"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100503);</w:t>
      </w:r>
    </w:p>
    <w:p w14:paraId="0BDCF3AE" w14:textId="77777777" w:rsidR="007851C6" w:rsidRPr="00866DAF" w:rsidRDefault="007851C6">
      <w:pPr>
        <w:pStyle w:val="HTMLPreformatted"/>
        <w:divId w:val="950892533"/>
        <w:rPr>
          <w:sz w:val="18"/>
        </w:rPr>
      </w:pPr>
    </w:p>
    <w:p w14:paraId="367D0346" w14:textId="77777777" w:rsidR="007851C6" w:rsidRPr="00866DAF" w:rsidRDefault="007851C6">
      <w:pPr>
        <w:pStyle w:val="HTMLPreformatted"/>
        <w:divId w:val="950892533"/>
        <w:rPr>
          <w:rStyle w:val="comment1"/>
          <w:sz w:val="18"/>
        </w:rPr>
      </w:pPr>
      <w:r w:rsidRPr="00866DAF">
        <w:rPr>
          <w:rStyle w:val="comment1"/>
          <w:sz w:val="18"/>
        </w:rPr>
        <w:t>-- Paul oversees computer software</w:t>
      </w:r>
    </w:p>
    <w:p w14:paraId="74F35C95"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2` (StaffID, FORCode)</w:t>
      </w:r>
    </w:p>
    <w:p w14:paraId="3733BD43"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080399);</w:t>
      </w:r>
    </w:p>
    <w:p w14:paraId="56F073DA" w14:textId="77777777" w:rsidR="007851C6" w:rsidRPr="00866DAF" w:rsidRDefault="007851C6">
      <w:pPr>
        <w:pStyle w:val="HTMLPreformatted"/>
        <w:divId w:val="950892533"/>
        <w:rPr>
          <w:sz w:val="18"/>
        </w:rPr>
      </w:pPr>
    </w:p>
    <w:p w14:paraId="61995B18" w14:textId="77777777" w:rsidR="007851C6" w:rsidRPr="00866DAF" w:rsidRDefault="007851C6">
      <w:pPr>
        <w:pStyle w:val="HTMLPreformatted"/>
        <w:divId w:val="950892533"/>
        <w:rPr>
          <w:rStyle w:val="comment1"/>
          <w:sz w:val="18"/>
        </w:rPr>
      </w:pPr>
      <w:r w:rsidRPr="00866DAF">
        <w:rPr>
          <w:rStyle w:val="comment1"/>
          <w:sz w:val="18"/>
        </w:rPr>
        <w:t>-- Paul oversees 'computer communication networks'</w:t>
      </w:r>
    </w:p>
    <w:p w14:paraId="53488CF2"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2` (StaffID, FORCode)</w:t>
      </w:r>
    </w:p>
    <w:p w14:paraId="215408F7"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100503);</w:t>
      </w:r>
    </w:p>
    <w:p w14:paraId="2FE8B889" w14:textId="77777777" w:rsidR="007851C6" w:rsidRPr="00866DAF" w:rsidRDefault="007851C6">
      <w:pPr>
        <w:pStyle w:val="HTMLPreformatted"/>
        <w:divId w:val="950892533"/>
        <w:rPr>
          <w:sz w:val="18"/>
        </w:rPr>
      </w:pPr>
    </w:p>
    <w:p w14:paraId="0DFC1A38" w14:textId="77777777" w:rsidR="007851C6" w:rsidRPr="00866DAF" w:rsidRDefault="007851C6">
      <w:pPr>
        <w:pStyle w:val="HTMLPreformatted"/>
        <w:divId w:val="950892533"/>
        <w:rPr>
          <w:rStyle w:val="comment1"/>
          <w:sz w:val="18"/>
        </w:rPr>
      </w:pPr>
      <w:r w:rsidRPr="00866DAF">
        <w:rPr>
          <w:rStyle w:val="comment1"/>
          <w:sz w:val="18"/>
        </w:rPr>
        <w:t>-- -----------------------------------------------------------------------------</w:t>
      </w:r>
    </w:p>
    <w:p w14:paraId="1B867D89" w14:textId="77777777" w:rsidR="007851C6" w:rsidRPr="00866DAF" w:rsidRDefault="007851C6">
      <w:pPr>
        <w:pStyle w:val="HTMLPreformatted"/>
        <w:divId w:val="950892533"/>
        <w:rPr>
          <w:rStyle w:val="comment1"/>
          <w:sz w:val="18"/>
        </w:rPr>
      </w:pPr>
      <w:r w:rsidRPr="00866DAF">
        <w:rPr>
          <w:rStyle w:val="comment1"/>
          <w:sz w:val="18"/>
        </w:rPr>
        <w:t>-- John Roddick</w:t>
      </w:r>
    </w:p>
    <w:p w14:paraId="118AA42C"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 (StaffID, LName, FName, canSupervise,</w:t>
      </w:r>
    </w:p>
    <w:p w14:paraId="0EC8F6B1" w14:textId="77777777" w:rsidR="007851C6" w:rsidRPr="00866DAF" w:rsidRDefault="007851C6">
      <w:pPr>
        <w:pStyle w:val="HTMLPreformatted"/>
        <w:divId w:val="950892533"/>
        <w:rPr>
          <w:sz w:val="18"/>
        </w:rPr>
      </w:pPr>
      <w:r w:rsidRPr="00866DAF">
        <w:rPr>
          <w:sz w:val="18"/>
        </w:rPr>
        <w:t>email)</w:t>
      </w:r>
    </w:p>
    <w:p w14:paraId="4EAC9B73"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2, </w:t>
      </w:r>
      <w:r w:rsidRPr="00866DAF">
        <w:rPr>
          <w:rStyle w:val="string1"/>
          <w:sz w:val="18"/>
        </w:rPr>
        <w:t>'Roddick'</w:t>
      </w:r>
      <w:r w:rsidRPr="00866DAF">
        <w:rPr>
          <w:sz w:val="18"/>
        </w:rPr>
        <w:t xml:space="preserve">, </w:t>
      </w:r>
      <w:r w:rsidRPr="00866DAF">
        <w:rPr>
          <w:rStyle w:val="string1"/>
          <w:sz w:val="18"/>
        </w:rPr>
        <w:t>'John'</w:t>
      </w:r>
      <w:r w:rsidRPr="00866DAF">
        <w:rPr>
          <w:sz w:val="18"/>
        </w:rPr>
        <w:t xml:space="preserve">, 1, </w:t>
      </w:r>
      <w:r w:rsidRPr="00866DAF">
        <w:rPr>
          <w:rStyle w:val="string1"/>
          <w:sz w:val="18"/>
        </w:rPr>
        <w:t>'john.roddick@flinders.edu.au'</w:t>
      </w:r>
      <w:r w:rsidRPr="00866DAF">
        <w:rPr>
          <w:sz w:val="18"/>
        </w:rPr>
        <w:t>);</w:t>
      </w:r>
    </w:p>
    <w:p w14:paraId="4ED458A1" w14:textId="77777777" w:rsidR="007851C6" w:rsidRPr="00866DAF" w:rsidRDefault="007851C6">
      <w:pPr>
        <w:pStyle w:val="HTMLPreformatted"/>
        <w:divId w:val="950892533"/>
        <w:rPr>
          <w:sz w:val="18"/>
        </w:rPr>
      </w:pPr>
    </w:p>
    <w:p w14:paraId="4358E7C3" w14:textId="77777777" w:rsidR="007851C6" w:rsidRPr="00866DAF" w:rsidRDefault="007851C6">
      <w:pPr>
        <w:pStyle w:val="HTMLPreformatted"/>
        <w:divId w:val="950892533"/>
        <w:rPr>
          <w:rStyle w:val="comment1"/>
          <w:sz w:val="18"/>
        </w:rPr>
      </w:pPr>
      <w:r w:rsidRPr="00866DAF">
        <w:rPr>
          <w:rStyle w:val="comment1"/>
          <w:sz w:val="18"/>
        </w:rPr>
        <w:t>-- FOR 'artificial intelligence and image processing not elsewhere classified'</w:t>
      </w:r>
    </w:p>
    <w:p w14:paraId="44C0046C"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1576823F"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2, 080199);</w:t>
      </w:r>
    </w:p>
    <w:p w14:paraId="7E6F6AA6" w14:textId="77777777" w:rsidR="007851C6" w:rsidRPr="00866DAF" w:rsidRDefault="007851C6">
      <w:pPr>
        <w:pStyle w:val="HTMLPreformatted"/>
        <w:divId w:val="950892533"/>
        <w:rPr>
          <w:sz w:val="18"/>
        </w:rPr>
      </w:pPr>
    </w:p>
    <w:p w14:paraId="135B5240" w14:textId="77777777" w:rsidR="007851C6" w:rsidRPr="00866DAF" w:rsidRDefault="007851C6">
      <w:pPr>
        <w:pStyle w:val="HTMLPreformatted"/>
        <w:divId w:val="950892533"/>
        <w:rPr>
          <w:rStyle w:val="comment1"/>
          <w:sz w:val="18"/>
        </w:rPr>
      </w:pPr>
      <w:r w:rsidRPr="00866DAF">
        <w:rPr>
          <w:rStyle w:val="comment1"/>
          <w:sz w:val="18"/>
        </w:rPr>
        <w:t>-- FOR 'information systems not elsewhere classified'</w:t>
      </w:r>
    </w:p>
    <w:p w14:paraId="316F22F7"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 (StaffID, FORCode)</w:t>
      </w:r>
    </w:p>
    <w:p w14:paraId="0F9D1CAC"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2, 080699);</w:t>
      </w:r>
    </w:p>
    <w:p w14:paraId="1961BC24" w14:textId="77777777" w:rsidR="007851C6" w:rsidRPr="00866DAF" w:rsidRDefault="007851C6">
      <w:pPr>
        <w:pStyle w:val="HTMLPreformatted"/>
        <w:divId w:val="950892533"/>
        <w:rPr>
          <w:sz w:val="18"/>
        </w:rPr>
      </w:pPr>
    </w:p>
    <w:p w14:paraId="557B79C2" w14:textId="77777777" w:rsidR="007851C6" w:rsidRPr="00866DAF" w:rsidRDefault="007851C6">
      <w:pPr>
        <w:pStyle w:val="HTMLPreformatted"/>
        <w:divId w:val="950892533"/>
        <w:rPr>
          <w:rStyle w:val="comment1"/>
          <w:sz w:val="18"/>
        </w:rPr>
      </w:pPr>
      <w:r w:rsidRPr="00866DAF">
        <w:rPr>
          <w:rStyle w:val="comment1"/>
          <w:sz w:val="18"/>
        </w:rPr>
        <w:t>-- John Roddick oversees AI</w:t>
      </w:r>
    </w:p>
    <w:p w14:paraId="7CFAE8A8"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Research Area2` (StaffID, FORCode)</w:t>
      </w:r>
    </w:p>
    <w:p w14:paraId="40BC656D"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1, 80199);</w:t>
      </w:r>
    </w:p>
    <w:p w14:paraId="168BCBC2" w14:textId="77777777" w:rsidR="007851C6" w:rsidRPr="00866DAF" w:rsidRDefault="007851C6">
      <w:pPr>
        <w:pStyle w:val="HTMLPreformatted"/>
        <w:divId w:val="950892533"/>
        <w:rPr>
          <w:sz w:val="18"/>
        </w:rPr>
      </w:pPr>
    </w:p>
    <w:p w14:paraId="0C149E0F" w14:textId="77777777" w:rsidR="007851C6" w:rsidRPr="00866DAF" w:rsidRDefault="007851C6">
      <w:pPr>
        <w:pStyle w:val="HTMLPreformatted"/>
        <w:divId w:val="950892533"/>
        <w:rPr>
          <w:sz w:val="18"/>
        </w:rPr>
      </w:pPr>
    </w:p>
    <w:p w14:paraId="0E004AFE" w14:textId="77777777" w:rsidR="007851C6" w:rsidRPr="00866DAF" w:rsidRDefault="007851C6">
      <w:pPr>
        <w:pStyle w:val="HTMLPreformatted"/>
        <w:divId w:val="950892533"/>
        <w:rPr>
          <w:rStyle w:val="comment1"/>
          <w:sz w:val="18"/>
        </w:rPr>
      </w:pPr>
      <w:r w:rsidRPr="00866DAF">
        <w:rPr>
          <w:rStyle w:val="comment1"/>
          <w:sz w:val="18"/>
        </w:rPr>
        <w:t>-- -----------------------------------------------------------------------------</w:t>
      </w:r>
    </w:p>
    <w:p w14:paraId="3C49A5D3" w14:textId="77777777" w:rsidR="007851C6" w:rsidRPr="00866DAF" w:rsidRDefault="007851C6">
      <w:pPr>
        <w:pStyle w:val="HTMLPreformatted"/>
        <w:divId w:val="950892533"/>
        <w:rPr>
          <w:rStyle w:val="comment1"/>
          <w:sz w:val="18"/>
        </w:rPr>
      </w:pPr>
      <w:r w:rsidRPr="00866DAF">
        <w:rPr>
          <w:rStyle w:val="comment1"/>
          <w:sz w:val="18"/>
        </w:rPr>
        <w:t>-- Jennie Brand</w:t>
      </w:r>
    </w:p>
    <w:p w14:paraId="706B684A" w14:textId="77777777" w:rsidR="007851C6" w:rsidRPr="00866DAF" w:rsidRDefault="007851C6">
      <w:pPr>
        <w:pStyle w:val="HTMLPreformatted"/>
        <w:divId w:val="950892533"/>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 (StaffID, LName, FName, canSupervise,</w:t>
      </w:r>
    </w:p>
    <w:p w14:paraId="638CDA83" w14:textId="77777777" w:rsidR="007851C6" w:rsidRPr="00866DAF" w:rsidRDefault="007851C6">
      <w:pPr>
        <w:pStyle w:val="HTMLPreformatted"/>
        <w:divId w:val="950892533"/>
        <w:rPr>
          <w:sz w:val="18"/>
        </w:rPr>
      </w:pPr>
      <w:r w:rsidRPr="00866DAF">
        <w:rPr>
          <w:sz w:val="18"/>
        </w:rPr>
        <w:t>email)</w:t>
      </w:r>
    </w:p>
    <w:p w14:paraId="2DA7C88E" w14:textId="77777777" w:rsidR="007851C6" w:rsidRPr="00866DAF" w:rsidRDefault="007851C6">
      <w:pPr>
        <w:pStyle w:val="HTMLPreformatted"/>
        <w:divId w:val="950892533"/>
        <w:rPr>
          <w:sz w:val="18"/>
        </w:rPr>
      </w:pPr>
      <w:r w:rsidRPr="00866DAF">
        <w:rPr>
          <w:rStyle w:val="keyword1"/>
          <w:sz w:val="18"/>
        </w:rPr>
        <w:t>VALUES</w:t>
      </w:r>
      <w:r w:rsidRPr="00866DAF">
        <w:rPr>
          <w:sz w:val="18"/>
        </w:rPr>
        <w:t xml:space="preserve"> (1003, </w:t>
      </w:r>
      <w:r w:rsidRPr="00866DAF">
        <w:rPr>
          <w:rStyle w:val="string1"/>
          <w:sz w:val="18"/>
        </w:rPr>
        <w:t>'Brand'</w:t>
      </w:r>
      <w:r w:rsidRPr="00866DAF">
        <w:rPr>
          <w:sz w:val="18"/>
        </w:rPr>
        <w:t xml:space="preserve">, </w:t>
      </w:r>
      <w:r w:rsidRPr="00866DAF">
        <w:rPr>
          <w:rStyle w:val="string1"/>
          <w:sz w:val="18"/>
        </w:rPr>
        <w:t>'Jennie'</w:t>
      </w:r>
      <w:r w:rsidRPr="00866DAF">
        <w:rPr>
          <w:sz w:val="18"/>
        </w:rPr>
        <w:t xml:space="preserve">, 0, </w:t>
      </w:r>
      <w:r w:rsidRPr="00866DAF">
        <w:rPr>
          <w:rStyle w:val="string1"/>
          <w:sz w:val="18"/>
        </w:rPr>
        <w:t>'jennie.brand@flinders.edu.au'</w:t>
      </w:r>
      <w:r w:rsidRPr="00866DAF">
        <w:rPr>
          <w:sz w:val="18"/>
        </w:rPr>
        <w:t>);</w:t>
      </w:r>
    </w:p>
    <w:p w14:paraId="18C5B7D2" w14:textId="77777777" w:rsidR="007851C6" w:rsidRPr="00866DAF" w:rsidRDefault="007851C6" w:rsidP="00866DAF">
      <w:pPr>
        <w:rPr>
          <w:lang w:eastAsia="en-AU"/>
        </w:rPr>
      </w:pPr>
    </w:p>
    <w:p w14:paraId="7429AAA9" w14:textId="77777777" w:rsidR="007851C6" w:rsidRDefault="007851C6" w:rsidP="007851C6">
      <w:pPr>
        <w:pStyle w:val="Heading3"/>
        <w:keepLines/>
        <w:numPr>
          <w:ilvl w:val="2"/>
          <w:numId w:val="6"/>
        </w:numPr>
        <w:spacing w:before="200" w:after="0" w:line="276" w:lineRule="auto"/>
      </w:pPr>
      <w:bookmarkStart w:id="60" w:name="_Toc390348442"/>
      <w:bookmarkStart w:id="61" w:name="_Toc390363202"/>
      <w:r>
        <w:t>Populate applicant and applicant information</w:t>
      </w:r>
      <w:bookmarkEnd w:id="60"/>
      <w:bookmarkEnd w:id="61"/>
    </w:p>
    <w:p w14:paraId="7D84F826" w14:textId="77777777" w:rsidR="007851C6" w:rsidRDefault="007851C6">
      <w:pPr>
        <w:pStyle w:val="HTMLPreformatted"/>
        <w:divId w:val="1587107075"/>
      </w:pPr>
    </w:p>
    <w:p w14:paraId="7130B314"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Loading populate_apps.</w:t>
      </w:r>
      <w:r w:rsidRPr="00866DAF">
        <w:rPr>
          <w:rStyle w:val="keyword1"/>
          <w:sz w:val="18"/>
        </w:rPr>
        <w:t>sql</w:t>
      </w:r>
      <w:r w:rsidRPr="00866DAF">
        <w:rPr>
          <w:sz w:val="18"/>
        </w:rPr>
        <w:t>" ;</w:t>
      </w:r>
    </w:p>
    <w:p w14:paraId="7452E80B" w14:textId="77777777" w:rsidR="007851C6" w:rsidRPr="00866DAF" w:rsidRDefault="007851C6">
      <w:pPr>
        <w:pStyle w:val="HTMLPreformatted"/>
        <w:divId w:val="1587107075"/>
        <w:rPr>
          <w:sz w:val="18"/>
        </w:rPr>
      </w:pPr>
    </w:p>
    <w:p w14:paraId="2B9CEFD9" w14:textId="77777777" w:rsidR="007851C6" w:rsidRPr="00866DAF" w:rsidRDefault="007851C6">
      <w:pPr>
        <w:pStyle w:val="HTMLPreformatted"/>
        <w:divId w:val="1587107075"/>
        <w:rPr>
          <w:rStyle w:val="comment1"/>
          <w:sz w:val="18"/>
        </w:rPr>
      </w:pPr>
      <w:r w:rsidRPr="00866DAF">
        <w:rPr>
          <w:rStyle w:val="comment1"/>
          <w:sz w:val="18"/>
        </w:rPr>
        <w:t>-- IDs</w:t>
      </w:r>
    </w:p>
    <w:p w14:paraId="3EAA296E" w14:textId="77777777" w:rsidR="007851C6" w:rsidRPr="00866DAF" w:rsidRDefault="007851C6">
      <w:pPr>
        <w:pStyle w:val="HTMLPreformatted"/>
        <w:divId w:val="1587107075"/>
        <w:rPr>
          <w:rStyle w:val="comment1"/>
          <w:sz w:val="18"/>
        </w:rPr>
      </w:pPr>
      <w:r w:rsidRPr="00866DAF">
        <w:rPr>
          <w:rStyle w:val="comment1"/>
          <w:sz w:val="18"/>
        </w:rPr>
        <w:t>--   Applicant 1-9-</w:t>
      </w:r>
    </w:p>
    <w:p w14:paraId="21043362" w14:textId="77777777" w:rsidR="007851C6" w:rsidRPr="00866DAF" w:rsidRDefault="007851C6">
      <w:pPr>
        <w:pStyle w:val="HTMLPreformatted"/>
        <w:divId w:val="1587107075"/>
        <w:rPr>
          <w:rStyle w:val="comment1"/>
          <w:sz w:val="18"/>
        </w:rPr>
      </w:pPr>
      <w:r w:rsidRPr="00866DAF">
        <w:rPr>
          <w:rStyle w:val="comment1"/>
          <w:sz w:val="18"/>
        </w:rPr>
        <w:t>--   Application x11 - x19</w:t>
      </w:r>
    </w:p>
    <w:p w14:paraId="393408F3" w14:textId="77777777" w:rsidR="007851C6" w:rsidRPr="00866DAF" w:rsidRDefault="007851C6">
      <w:pPr>
        <w:pStyle w:val="HTMLPreformatted"/>
        <w:divId w:val="1587107075"/>
        <w:rPr>
          <w:rStyle w:val="comment1"/>
          <w:sz w:val="18"/>
        </w:rPr>
      </w:pPr>
      <w:r w:rsidRPr="00866DAF">
        <w:rPr>
          <w:rStyle w:val="comment1"/>
          <w:sz w:val="18"/>
        </w:rPr>
        <w:t>--   Degree      x21 - x29</w:t>
      </w:r>
    </w:p>
    <w:p w14:paraId="1C481DA8" w14:textId="77777777" w:rsidR="007851C6" w:rsidRPr="00866DAF" w:rsidRDefault="007851C6">
      <w:pPr>
        <w:pStyle w:val="HTMLPreformatted"/>
        <w:divId w:val="1587107075"/>
        <w:rPr>
          <w:rStyle w:val="comment1"/>
          <w:sz w:val="18"/>
        </w:rPr>
      </w:pPr>
      <w:r w:rsidRPr="00866DAF">
        <w:rPr>
          <w:rStyle w:val="comment1"/>
          <w:sz w:val="18"/>
        </w:rPr>
        <w:t>--   Document    x31 - x39</w:t>
      </w:r>
    </w:p>
    <w:p w14:paraId="15A68588" w14:textId="77777777" w:rsidR="007851C6" w:rsidRPr="00866DAF" w:rsidRDefault="007851C6">
      <w:pPr>
        <w:pStyle w:val="HTMLPreformatted"/>
        <w:divId w:val="1587107075"/>
        <w:rPr>
          <w:rStyle w:val="comment1"/>
          <w:sz w:val="18"/>
        </w:rPr>
      </w:pPr>
      <w:r w:rsidRPr="00866DAF">
        <w:rPr>
          <w:rStyle w:val="comment1"/>
          <w:sz w:val="18"/>
        </w:rPr>
        <w:t>--   Correspondence x41 - x49</w:t>
      </w:r>
    </w:p>
    <w:p w14:paraId="305D8188" w14:textId="77777777" w:rsidR="007851C6" w:rsidRPr="00866DAF" w:rsidRDefault="007851C6">
      <w:pPr>
        <w:pStyle w:val="HTMLPreformatted"/>
        <w:divId w:val="1587107075"/>
        <w:rPr>
          <w:sz w:val="18"/>
        </w:rPr>
      </w:pPr>
    </w:p>
    <w:p w14:paraId="0E3F110E" w14:textId="77777777" w:rsidR="007851C6" w:rsidRPr="00866DAF" w:rsidRDefault="007851C6">
      <w:pPr>
        <w:pStyle w:val="HTMLPreformatted"/>
        <w:divId w:val="1587107075"/>
        <w:rPr>
          <w:rStyle w:val="comment1"/>
          <w:sz w:val="18"/>
        </w:rPr>
      </w:pPr>
      <w:r w:rsidRPr="00866DAF">
        <w:rPr>
          <w:rStyle w:val="comment1"/>
          <w:sz w:val="18"/>
        </w:rPr>
        <w:t>-- -----------------------------------------------------------------------------</w:t>
      </w:r>
    </w:p>
    <w:p w14:paraId="247E06FA" w14:textId="77777777" w:rsidR="007851C6" w:rsidRPr="00866DAF" w:rsidRDefault="007851C6">
      <w:pPr>
        <w:pStyle w:val="HTMLPreformatted"/>
        <w:divId w:val="1587107075"/>
        <w:rPr>
          <w:rStyle w:val="comment1"/>
          <w:sz w:val="18"/>
        </w:rPr>
      </w:pPr>
      <w:r w:rsidRPr="00866DAF">
        <w:rPr>
          <w:rStyle w:val="comment1"/>
          <w:sz w:val="18"/>
        </w:rPr>
        <w:t>-- Reset tables and import other info</w:t>
      </w:r>
    </w:p>
    <w:p w14:paraId="11DE63D7"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Application_Research Area`;</w:t>
      </w:r>
    </w:p>
    <w:p w14:paraId="1BA8D95E"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Decision;</w:t>
      </w:r>
    </w:p>
    <w:p w14:paraId="37A7AFB5"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Degree;</w:t>
      </w:r>
    </w:p>
    <w:p w14:paraId="370C9450"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Document;</w:t>
      </w:r>
    </w:p>
    <w:p w14:paraId="78A28791"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Application;</w:t>
      </w:r>
    </w:p>
    <w:p w14:paraId="0E37C2F6"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Applicant;</w:t>
      </w:r>
    </w:p>
    <w:p w14:paraId="0C3EFF75" w14:textId="77777777" w:rsidR="007851C6" w:rsidRPr="00866DAF" w:rsidRDefault="007851C6">
      <w:pPr>
        <w:pStyle w:val="HTMLPreformatted"/>
        <w:divId w:val="1587107075"/>
        <w:rPr>
          <w:sz w:val="18"/>
        </w:rPr>
      </w:pPr>
      <w:r w:rsidRPr="00866DAF">
        <w:rPr>
          <w:rStyle w:val="keyword1"/>
          <w:sz w:val="18"/>
        </w:rPr>
        <w:t>DELETE</w:t>
      </w:r>
      <w:r w:rsidRPr="00866DAF">
        <w:rPr>
          <w:sz w:val="18"/>
        </w:rPr>
        <w:t xml:space="preserve"> </w:t>
      </w:r>
      <w:r w:rsidRPr="00866DAF">
        <w:rPr>
          <w:rStyle w:val="keyword1"/>
          <w:sz w:val="18"/>
        </w:rPr>
        <w:t>FROM</w:t>
      </w:r>
      <w:r w:rsidRPr="00866DAF">
        <w:rPr>
          <w:sz w:val="18"/>
        </w:rPr>
        <w:t xml:space="preserve"> Correspondence;</w:t>
      </w:r>
    </w:p>
    <w:p w14:paraId="67DAE5CC" w14:textId="77777777" w:rsidR="007851C6" w:rsidRPr="00866DAF" w:rsidRDefault="007851C6">
      <w:pPr>
        <w:pStyle w:val="HTMLPreformatted"/>
        <w:divId w:val="1587107075"/>
        <w:rPr>
          <w:sz w:val="18"/>
        </w:rPr>
      </w:pPr>
    </w:p>
    <w:p w14:paraId="53AEA916" w14:textId="77777777" w:rsidR="007851C6" w:rsidRPr="00866DAF" w:rsidRDefault="007851C6">
      <w:pPr>
        <w:pStyle w:val="HTMLPreformatted"/>
        <w:divId w:val="1587107075"/>
        <w:rPr>
          <w:rStyle w:val="comment1"/>
          <w:sz w:val="18"/>
        </w:rPr>
      </w:pPr>
      <w:r w:rsidRPr="00866DAF">
        <w:rPr>
          <w:rStyle w:val="comment1"/>
          <w:sz w:val="18"/>
        </w:rPr>
        <w:t>-- -----------------------------------------------------------------------------</w:t>
      </w:r>
    </w:p>
    <w:p w14:paraId="6E9992FF" w14:textId="77777777" w:rsidR="007851C6" w:rsidRPr="00866DAF" w:rsidRDefault="007851C6">
      <w:pPr>
        <w:pStyle w:val="HTMLPreformatted"/>
        <w:divId w:val="1587107075"/>
        <w:rPr>
          <w:rStyle w:val="comment1"/>
          <w:sz w:val="18"/>
        </w:rPr>
      </w:pPr>
      <w:r w:rsidRPr="00866DAF">
        <w:rPr>
          <w:rStyle w:val="comment1"/>
          <w:sz w:val="18"/>
        </w:rPr>
        <w:t>-- Application for PhD studies.txt</w:t>
      </w:r>
    </w:p>
    <w:p w14:paraId="14A930F5" w14:textId="77777777" w:rsidR="007851C6" w:rsidRPr="00866DAF" w:rsidRDefault="007851C6">
      <w:pPr>
        <w:pStyle w:val="HTMLPreformatted"/>
        <w:divId w:val="1587107075"/>
        <w:rPr>
          <w:rStyle w:val="comment1"/>
          <w:sz w:val="18"/>
        </w:rPr>
      </w:pPr>
      <w:r w:rsidRPr="00866DAF">
        <w:rPr>
          <w:rStyle w:val="comment1"/>
          <w:sz w:val="18"/>
        </w:rPr>
        <w:t>-- 01</w:t>
      </w:r>
    </w:p>
    <w:p w14:paraId="39C7E545"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1 info" ;</w:t>
      </w:r>
    </w:p>
    <w:p w14:paraId="44B35FBC" w14:textId="77777777" w:rsidR="007851C6" w:rsidRPr="00866DAF" w:rsidRDefault="007851C6">
      <w:pPr>
        <w:pStyle w:val="HTMLPreformatted"/>
        <w:divId w:val="1587107075"/>
        <w:rPr>
          <w:sz w:val="18"/>
        </w:rPr>
      </w:pPr>
    </w:p>
    <w:p w14:paraId="306C76B4"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Email, Mobile, StreetAddress,</w:t>
      </w:r>
    </w:p>
    <w:p w14:paraId="4C12B533" w14:textId="77777777" w:rsidR="007851C6" w:rsidRPr="00866DAF" w:rsidRDefault="007851C6">
      <w:pPr>
        <w:pStyle w:val="HTMLPreformatted"/>
        <w:divId w:val="1587107075"/>
        <w:rPr>
          <w:sz w:val="18"/>
        </w:rPr>
      </w:pPr>
      <w:r w:rsidRPr="00866DAF">
        <w:rPr>
          <w:sz w:val="18"/>
        </w:rPr>
        <w:t>City, Postcode, AddressCountryISOCode, DateAdded, LastModifiedByStaffID)</w:t>
      </w:r>
    </w:p>
    <w:p w14:paraId="04BE4F41"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1, </w:t>
      </w:r>
      <w:r w:rsidRPr="00866DAF">
        <w:rPr>
          <w:rStyle w:val="string1"/>
          <w:sz w:val="18"/>
        </w:rPr>
        <w:t>'Shirin'</w:t>
      </w:r>
      <w:r w:rsidRPr="00866DAF">
        <w:rPr>
          <w:sz w:val="18"/>
        </w:rPr>
        <w:t xml:space="preserve">, </w:t>
      </w:r>
      <w:r w:rsidRPr="00866DAF">
        <w:rPr>
          <w:rStyle w:val="string1"/>
          <w:sz w:val="18"/>
        </w:rPr>
        <w:t>'Ebadi'</w:t>
      </w:r>
      <w:r w:rsidRPr="00866DAF">
        <w:rPr>
          <w:sz w:val="18"/>
        </w:rPr>
        <w:t xml:space="preserve">, </w:t>
      </w:r>
      <w:r w:rsidRPr="00866DAF">
        <w:rPr>
          <w:rStyle w:val="string1"/>
          <w:sz w:val="18"/>
        </w:rPr>
        <w:t>'shirin.ebadi@keb.com.de'</w:t>
      </w:r>
      <w:r w:rsidRPr="00866DAF">
        <w:rPr>
          <w:sz w:val="18"/>
        </w:rPr>
        <w:t>,</w:t>
      </w:r>
    </w:p>
    <w:p w14:paraId="13F32F68" w14:textId="77777777" w:rsidR="007851C6" w:rsidRPr="00866DAF" w:rsidRDefault="007851C6">
      <w:pPr>
        <w:pStyle w:val="HTMLPreformatted"/>
        <w:divId w:val="1587107075"/>
        <w:rPr>
          <w:sz w:val="18"/>
        </w:rPr>
      </w:pPr>
      <w:r w:rsidRPr="00866DAF">
        <w:rPr>
          <w:rStyle w:val="string1"/>
          <w:sz w:val="18"/>
        </w:rPr>
        <w:t>'+49 (176) 6488 9999'</w:t>
      </w:r>
      <w:r w:rsidRPr="00866DAF">
        <w:rPr>
          <w:sz w:val="18"/>
        </w:rPr>
        <w:t xml:space="preserve">, </w:t>
      </w:r>
      <w:r w:rsidRPr="00866DAF">
        <w:rPr>
          <w:rStyle w:val="string1"/>
          <w:sz w:val="18"/>
        </w:rPr>
        <w:t>'Zwillingstr 99, App 099'</w:t>
      </w:r>
      <w:r w:rsidRPr="00866DAF">
        <w:rPr>
          <w:sz w:val="18"/>
        </w:rPr>
        <w:t xml:space="preserve">, </w:t>
      </w:r>
      <w:r w:rsidRPr="00866DAF">
        <w:rPr>
          <w:rStyle w:val="string1"/>
          <w:sz w:val="18"/>
        </w:rPr>
        <w:t>'Munich'</w:t>
      </w:r>
      <w:r w:rsidRPr="00866DAF">
        <w:rPr>
          <w:sz w:val="18"/>
        </w:rPr>
        <w:t xml:space="preserve">, 80807, </w:t>
      </w:r>
      <w:r w:rsidRPr="00866DAF">
        <w:rPr>
          <w:rStyle w:val="string1"/>
          <w:sz w:val="18"/>
        </w:rPr>
        <w:t>'DE'</w:t>
      </w:r>
      <w:r w:rsidRPr="00866DAF">
        <w:rPr>
          <w:sz w:val="18"/>
        </w:rPr>
        <w:t>,</w:t>
      </w:r>
    </w:p>
    <w:p w14:paraId="736E647F" w14:textId="77777777" w:rsidR="007851C6" w:rsidRPr="00866DAF" w:rsidRDefault="007851C6">
      <w:pPr>
        <w:pStyle w:val="HTMLPreformatted"/>
        <w:divId w:val="1587107075"/>
        <w:rPr>
          <w:sz w:val="18"/>
        </w:rPr>
      </w:pPr>
      <w:r w:rsidRPr="00866DAF">
        <w:rPr>
          <w:rStyle w:val="string1"/>
          <w:sz w:val="18"/>
        </w:rPr>
        <w:t>'2014-05-01'</w:t>
      </w:r>
      <w:r w:rsidRPr="00866DAF">
        <w:rPr>
          <w:sz w:val="18"/>
        </w:rPr>
        <w:t>, 1001);</w:t>
      </w:r>
    </w:p>
    <w:p w14:paraId="6D12536C" w14:textId="77777777" w:rsidR="007851C6" w:rsidRPr="00866DAF" w:rsidRDefault="007851C6">
      <w:pPr>
        <w:pStyle w:val="HTMLPreformatted"/>
        <w:divId w:val="1587107075"/>
        <w:rPr>
          <w:sz w:val="18"/>
        </w:rPr>
      </w:pPr>
    </w:p>
    <w:p w14:paraId="731736AA"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YearCompleted,</w:t>
      </w:r>
    </w:p>
    <w:p w14:paraId="5C990F44" w14:textId="77777777" w:rsidR="007851C6" w:rsidRPr="00866DAF" w:rsidRDefault="007851C6">
      <w:pPr>
        <w:pStyle w:val="HTMLPreformatted"/>
        <w:divId w:val="1587107075"/>
        <w:rPr>
          <w:sz w:val="18"/>
        </w:rPr>
      </w:pPr>
      <w:r w:rsidRPr="00866DAF">
        <w:rPr>
          <w:sz w:val="18"/>
        </w:rPr>
        <w:t>InstitutionName, InstitutionCountryISOCode)</w:t>
      </w:r>
    </w:p>
    <w:p w14:paraId="76EB991D" w14:textId="77777777" w:rsidR="007851C6" w:rsidRPr="00866DAF" w:rsidRDefault="007851C6">
      <w:pPr>
        <w:pStyle w:val="HTMLPreformatted"/>
        <w:divId w:val="1587107075"/>
        <w:rPr>
          <w:rStyle w:val="string1"/>
          <w:sz w:val="18"/>
        </w:rPr>
      </w:pPr>
      <w:r w:rsidRPr="00866DAF">
        <w:rPr>
          <w:rStyle w:val="keyword1"/>
          <w:sz w:val="18"/>
        </w:rPr>
        <w:t>VALUES</w:t>
      </w:r>
      <w:r w:rsidRPr="00866DAF">
        <w:rPr>
          <w:sz w:val="18"/>
        </w:rPr>
        <w:t xml:space="preserve"> (121, 01, </w:t>
      </w:r>
      <w:r w:rsidRPr="00866DAF">
        <w:rPr>
          <w:rStyle w:val="string1"/>
          <w:sz w:val="18"/>
        </w:rPr>
        <w:t>'Electrical Engineering with expertise in Control</w:t>
      </w:r>
    </w:p>
    <w:p w14:paraId="475DDF93" w14:textId="77777777" w:rsidR="007851C6" w:rsidRPr="00866DAF" w:rsidRDefault="007851C6">
      <w:pPr>
        <w:pStyle w:val="HTMLPreformatted"/>
        <w:divId w:val="1587107075"/>
        <w:rPr>
          <w:sz w:val="18"/>
        </w:rPr>
      </w:pPr>
      <w:r w:rsidRPr="00866DAF">
        <w:rPr>
          <w:rStyle w:val="string1"/>
          <w:sz w:val="18"/>
        </w:rPr>
        <w:t>Theory and Reat-Time Applications'</w:t>
      </w:r>
      <w:r w:rsidRPr="00866DAF">
        <w:rPr>
          <w:sz w:val="18"/>
        </w:rPr>
        <w:t xml:space="preserve">, </w:t>
      </w:r>
      <w:r w:rsidRPr="00866DAF">
        <w:rPr>
          <w:rStyle w:val="string1"/>
          <w:sz w:val="18"/>
        </w:rPr>
        <w:t>'bachelor'</w:t>
      </w:r>
      <w:r w:rsidRPr="00866DAF">
        <w:rPr>
          <w:sz w:val="18"/>
        </w:rPr>
        <w:t xml:space="preserve">, </w:t>
      </w:r>
      <w:r w:rsidRPr="00866DAF">
        <w:rPr>
          <w:rStyle w:val="string1"/>
          <w:sz w:val="18"/>
        </w:rPr>
        <w:t>'2005-12-31'</w:t>
      </w:r>
      <w:r w:rsidRPr="00866DAF">
        <w:rPr>
          <w:sz w:val="18"/>
        </w:rPr>
        <w:t>,</w:t>
      </w:r>
    </w:p>
    <w:p w14:paraId="7756F5C6" w14:textId="77777777" w:rsidR="007851C6" w:rsidRPr="00866DAF" w:rsidRDefault="007851C6">
      <w:pPr>
        <w:pStyle w:val="HTMLPreformatted"/>
        <w:divId w:val="1587107075"/>
        <w:rPr>
          <w:sz w:val="18"/>
        </w:rPr>
      </w:pPr>
      <w:r w:rsidRPr="00866DAF">
        <w:rPr>
          <w:rStyle w:val="string1"/>
          <w:sz w:val="18"/>
        </w:rPr>
        <w:t>'University of Tabriz'</w:t>
      </w:r>
      <w:r w:rsidRPr="00866DAF">
        <w:rPr>
          <w:sz w:val="18"/>
        </w:rPr>
        <w:t xml:space="preserve">, </w:t>
      </w:r>
      <w:r w:rsidRPr="00866DAF">
        <w:rPr>
          <w:rStyle w:val="string1"/>
          <w:sz w:val="18"/>
        </w:rPr>
        <w:t>'IR'</w:t>
      </w:r>
      <w:r w:rsidRPr="00866DAF">
        <w:rPr>
          <w:sz w:val="18"/>
        </w:rPr>
        <w:t>) ;</w:t>
      </w:r>
    </w:p>
    <w:p w14:paraId="5E1F91EE" w14:textId="77777777" w:rsidR="007851C6" w:rsidRPr="00866DAF" w:rsidRDefault="007851C6">
      <w:pPr>
        <w:pStyle w:val="HTMLPreformatted"/>
        <w:divId w:val="1587107075"/>
        <w:rPr>
          <w:sz w:val="18"/>
        </w:rPr>
      </w:pPr>
    </w:p>
    <w:p w14:paraId="7C2E51F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YearCompleted,</w:t>
      </w:r>
    </w:p>
    <w:p w14:paraId="180B7043" w14:textId="77777777" w:rsidR="007851C6" w:rsidRPr="00866DAF" w:rsidRDefault="007851C6">
      <w:pPr>
        <w:pStyle w:val="HTMLPreformatted"/>
        <w:divId w:val="1587107075"/>
        <w:rPr>
          <w:sz w:val="18"/>
        </w:rPr>
      </w:pPr>
      <w:r w:rsidRPr="00866DAF">
        <w:rPr>
          <w:sz w:val="18"/>
        </w:rPr>
        <w:t>InstitutionName, InstitutionCountryISOCode)</w:t>
      </w:r>
    </w:p>
    <w:p w14:paraId="09DE73AA" w14:textId="77777777" w:rsidR="007851C6" w:rsidRPr="00866DAF" w:rsidRDefault="007851C6">
      <w:pPr>
        <w:pStyle w:val="HTMLPreformatted"/>
        <w:divId w:val="1587107075"/>
        <w:rPr>
          <w:rStyle w:val="string1"/>
          <w:sz w:val="18"/>
        </w:rPr>
      </w:pPr>
      <w:r w:rsidRPr="00866DAF">
        <w:rPr>
          <w:rStyle w:val="keyword1"/>
          <w:sz w:val="18"/>
        </w:rPr>
        <w:t>VALUES</w:t>
      </w:r>
      <w:r w:rsidRPr="00866DAF">
        <w:rPr>
          <w:sz w:val="18"/>
        </w:rPr>
        <w:t xml:space="preserve"> (122, 01, </w:t>
      </w:r>
      <w:r w:rsidRPr="00866DAF">
        <w:rPr>
          <w:rStyle w:val="string1"/>
          <w:sz w:val="18"/>
        </w:rPr>
        <w:t>'Electrical Engineering with expertise in Control</w:t>
      </w:r>
    </w:p>
    <w:p w14:paraId="3607F283" w14:textId="77777777" w:rsidR="007851C6" w:rsidRPr="00866DAF" w:rsidRDefault="007851C6">
      <w:pPr>
        <w:pStyle w:val="HTMLPreformatted"/>
        <w:divId w:val="1587107075"/>
        <w:rPr>
          <w:sz w:val="18"/>
        </w:rPr>
      </w:pPr>
      <w:r w:rsidRPr="00866DAF">
        <w:rPr>
          <w:rStyle w:val="string1"/>
          <w:sz w:val="18"/>
        </w:rPr>
        <w:t>Theory and Reat-Time Applications'</w:t>
      </w:r>
      <w:r w:rsidRPr="00866DAF">
        <w:rPr>
          <w:sz w:val="18"/>
        </w:rPr>
        <w:t xml:space="preserve">, </w:t>
      </w:r>
      <w:r w:rsidRPr="00866DAF">
        <w:rPr>
          <w:rStyle w:val="string1"/>
          <w:sz w:val="18"/>
        </w:rPr>
        <w:t>'masters'</w:t>
      </w:r>
      <w:r w:rsidRPr="00866DAF">
        <w:rPr>
          <w:sz w:val="18"/>
        </w:rPr>
        <w:t xml:space="preserve">, </w:t>
      </w:r>
      <w:r w:rsidRPr="00866DAF">
        <w:rPr>
          <w:rStyle w:val="string1"/>
          <w:sz w:val="18"/>
        </w:rPr>
        <w:t>'2008-12-31'</w:t>
      </w:r>
      <w:r w:rsidRPr="00866DAF">
        <w:rPr>
          <w:sz w:val="18"/>
        </w:rPr>
        <w:t>,</w:t>
      </w:r>
    </w:p>
    <w:p w14:paraId="69EF5671" w14:textId="77777777" w:rsidR="007851C6" w:rsidRPr="00866DAF" w:rsidRDefault="007851C6">
      <w:pPr>
        <w:pStyle w:val="HTMLPreformatted"/>
        <w:divId w:val="1587107075"/>
        <w:rPr>
          <w:sz w:val="18"/>
        </w:rPr>
      </w:pPr>
      <w:r w:rsidRPr="00866DAF">
        <w:rPr>
          <w:rStyle w:val="string1"/>
          <w:sz w:val="18"/>
        </w:rPr>
        <w:t>'University of Tabriz'</w:t>
      </w:r>
      <w:r w:rsidRPr="00866DAF">
        <w:rPr>
          <w:sz w:val="18"/>
        </w:rPr>
        <w:t xml:space="preserve">, </w:t>
      </w:r>
      <w:r w:rsidRPr="00866DAF">
        <w:rPr>
          <w:rStyle w:val="string1"/>
          <w:sz w:val="18"/>
        </w:rPr>
        <w:t>'IR'</w:t>
      </w:r>
      <w:r w:rsidRPr="00866DAF">
        <w:rPr>
          <w:sz w:val="18"/>
        </w:rPr>
        <w:t>) ;</w:t>
      </w:r>
    </w:p>
    <w:p w14:paraId="1DD41880" w14:textId="77777777" w:rsidR="007851C6" w:rsidRPr="00866DAF" w:rsidRDefault="007851C6">
      <w:pPr>
        <w:pStyle w:val="HTMLPreformatted"/>
        <w:divId w:val="1587107075"/>
        <w:rPr>
          <w:sz w:val="18"/>
        </w:rPr>
      </w:pPr>
    </w:p>
    <w:p w14:paraId="6CBCAC1B"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1D237E33"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75AD1DB3"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11, 01, 40000, </w:t>
      </w:r>
      <w:r w:rsidRPr="00866DAF">
        <w:rPr>
          <w:rStyle w:val="string1"/>
          <w:sz w:val="18"/>
        </w:rPr>
        <w:t>'2014-05-01'</w:t>
      </w:r>
      <w:r w:rsidRPr="00866DAF">
        <w:rPr>
          <w:sz w:val="18"/>
        </w:rPr>
        <w:t xml:space="preserve">, </w:t>
      </w:r>
      <w:r w:rsidRPr="00866DAF">
        <w:rPr>
          <w:rStyle w:val="string1"/>
          <w:sz w:val="18"/>
        </w:rPr>
        <w:t>'2014-05-01'</w:t>
      </w:r>
      <w:r w:rsidRPr="00866DAF">
        <w:rPr>
          <w:sz w:val="18"/>
        </w:rPr>
        <w:t xml:space="preserve">, </w:t>
      </w:r>
      <w:r w:rsidRPr="00866DAF">
        <w:rPr>
          <w:rStyle w:val="string1"/>
          <w:sz w:val="18"/>
        </w:rPr>
        <w:t>'2014-05-01'</w:t>
      </w:r>
      <w:r w:rsidRPr="00866DAF">
        <w:rPr>
          <w:sz w:val="18"/>
        </w:rPr>
        <w:t>, 1002, 10000) ;</w:t>
      </w:r>
    </w:p>
    <w:p w14:paraId="0D595E8E" w14:textId="77777777" w:rsidR="007851C6" w:rsidRPr="00866DAF" w:rsidRDefault="007851C6">
      <w:pPr>
        <w:pStyle w:val="HTMLPreformatted"/>
        <w:divId w:val="1587107075"/>
        <w:rPr>
          <w:sz w:val="18"/>
        </w:rPr>
      </w:pPr>
    </w:p>
    <w:p w14:paraId="388D311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DocID, UploadLink, ApplicantID, DocTypeID, DocStatusID)</w:t>
      </w:r>
    </w:p>
    <w:p w14:paraId="1BA158D0"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31, </w:t>
      </w:r>
      <w:r w:rsidRPr="00866DAF">
        <w:rPr>
          <w:rStyle w:val="string1"/>
          <w:sz w:val="18"/>
        </w:rPr>
        <w:t>'/mnt/data/rhd/01/CV/001.pdf'</w:t>
      </w:r>
      <w:r w:rsidRPr="00866DAF">
        <w:rPr>
          <w:sz w:val="18"/>
        </w:rPr>
        <w:t>, 01, 20001, 30000);</w:t>
      </w:r>
    </w:p>
    <w:p w14:paraId="17D8D70B" w14:textId="77777777" w:rsidR="007851C6" w:rsidRPr="00866DAF" w:rsidRDefault="007851C6">
      <w:pPr>
        <w:pStyle w:val="HTMLPreformatted"/>
        <w:divId w:val="1587107075"/>
        <w:rPr>
          <w:sz w:val="18"/>
        </w:rPr>
      </w:pPr>
    </w:p>
    <w:p w14:paraId="74BE6C4D" w14:textId="77777777" w:rsidR="007851C6" w:rsidRPr="00866DAF" w:rsidRDefault="007851C6">
      <w:pPr>
        <w:pStyle w:val="HTMLPreformatted"/>
        <w:divId w:val="1587107075"/>
        <w:rPr>
          <w:rStyle w:val="comment1"/>
          <w:sz w:val="18"/>
        </w:rPr>
      </w:pPr>
      <w:r w:rsidRPr="00866DAF">
        <w:rPr>
          <w:rStyle w:val="comment1"/>
          <w:sz w:val="18"/>
        </w:rPr>
        <w:t>-- Denise to supervise this</w:t>
      </w:r>
    </w:p>
    <w:p w14:paraId="484DC5BA"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Supervise </w:t>
      </w:r>
      <w:r w:rsidRPr="00866DAF">
        <w:rPr>
          <w:rStyle w:val="keyword1"/>
          <w:sz w:val="18"/>
        </w:rPr>
        <w:t>as</w:t>
      </w:r>
      <w:r w:rsidRPr="00866DAF">
        <w:rPr>
          <w:sz w:val="18"/>
        </w:rPr>
        <w:t>` (PrimarySupervisor, ApplicationID, StaffID)</w:t>
      </w:r>
    </w:p>
    <w:p w14:paraId="6AA73ED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 111, 1000);</w:t>
      </w:r>
    </w:p>
    <w:p w14:paraId="2D23C3BC" w14:textId="77777777" w:rsidR="007851C6" w:rsidRPr="00866DAF" w:rsidRDefault="007851C6">
      <w:pPr>
        <w:pStyle w:val="HTMLPreformatted"/>
        <w:divId w:val="1587107075"/>
        <w:rPr>
          <w:sz w:val="18"/>
        </w:rPr>
      </w:pPr>
    </w:p>
    <w:p w14:paraId="5018CB27" w14:textId="77777777" w:rsidR="007851C6" w:rsidRPr="00866DAF" w:rsidRDefault="007851C6">
      <w:pPr>
        <w:pStyle w:val="HTMLPreformatted"/>
        <w:divId w:val="1587107075"/>
        <w:rPr>
          <w:sz w:val="18"/>
        </w:rPr>
      </w:pPr>
    </w:p>
    <w:p w14:paraId="6236786C" w14:textId="77777777" w:rsidR="007851C6" w:rsidRPr="00866DAF" w:rsidRDefault="007851C6">
      <w:pPr>
        <w:pStyle w:val="HTMLPreformatted"/>
        <w:divId w:val="1587107075"/>
        <w:rPr>
          <w:rStyle w:val="comment1"/>
          <w:sz w:val="18"/>
        </w:rPr>
      </w:pPr>
      <w:r w:rsidRPr="00866DAF">
        <w:rPr>
          <w:rStyle w:val="comment1"/>
          <w:sz w:val="18"/>
        </w:rPr>
        <w:t>-- -----------------------------------------------------------------------------</w:t>
      </w:r>
    </w:p>
    <w:p w14:paraId="5EB6BE98" w14:textId="77777777" w:rsidR="007851C6" w:rsidRPr="00866DAF" w:rsidRDefault="007851C6">
      <w:pPr>
        <w:pStyle w:val="HTMLPreformatted"/>
        <w:divId w:val="1587107075"/>
        <w:rPr>
          <w:rStyle w:val="comment1"/>
          <w:sz w:val="18"/>
        </w:rPr>
      </w:pPr>
      <w:r w:rsidRPr="00866DAF">
        <w:rPr>
          <w:rStyle w:val="comment1"/>
          <w:sz w:val="18"/>
        </w:rPr>
        <w:t>-- FW Your kind supervision for my intended PhD.txt</w:t>
      </w:r>
    </w:p>
    <w:p w14:paraId="23BAB49F" w14:textId="77777777" w:rsidR="007851C6" w:rsidRPr="00866DAF" w:rsidRDefault="007851C6">
      <w:pPr>
        <w:pStyle w:val="HTMLPreformatted"/>
        <w:divId w:val="1587107075"/>
        <w:rPr>
          <w:rStyle w:val="comment1"/>
          <w:sz w:val="18"/>
        </w:rPr>
      </w:pPr>
      <w:r w:rsidRPr="00866DAF">
        <w:rPr>
          <w:rStyle w:val="comment1"/>
          <w:sz w:val="18"/>
        </w:rPr>
        <w:t>-- 2</w:t>
      </w:r>
    </w:p>
    <w:p w14:paraId="4CB004B6"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2 info" ;</w:t>
      </w:r>
    </w:p>
    <w:p w14:paraId="17B1A8DD" w14:textId="77777777" w:rsidR="007851C6" w:rsidRPr="00866DAF" w:rsidRDefault="007851C6">
      <w:pPr>
        <w:pStyle w:val="HTMLPreformatted"/>
        <w:divId w:val="1587107075"/>
        <w:rPr>
          <w:sz w:val="18"/>
        </w:rPr>
      </w:pPr>
    </w:p>
    <w:p w14:paraId="15A7EB9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Email, Mobile, Phone,</w:t>
      </w:r>
    </w:p>
    <w:p w14:paraId="660600BB" w14:textId="77777777" w:rsidR="007851C6" w:rsidRPr="00866DAF" w:rsidRDefault="007851C6">
      <w:pPr>
        <w:pStyle w:val="HTMLPreformatted"/>
        <w:divId w:val="1587107075"/>
        <w:rPr>
          <w:sz w:val="18"/>
        </w:rPr>
      </w:pPr>
      <w:r w:rsidRPr="00866DAF">
        <w:rPr>
          <w:sz w:val="18"/>
        </w:rPr>
        <w:t>DateAdded, LastModifiedByStaffID)</w:t>
      </w:r>
    </w:p>
    <w:p w14:paraId="0F56EFF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2, </w:t>
      </w:r>
      <w:r w:rsidRPr="00866DAF">
        <w:rPr>
          <w:rStyle w:val="string1"/>
          <w:sz w:val="18"/>
        </w:rPr>
        <w:t>'Mohammad'</w:t>
      </w:r>
      <w:r w:rsidRPr="00866DAF">
        <w:rPr>
          <w:sz w:val="18"/>
        </w:rPr>
        <w:t xml:space="preserve">, </w:t>
      </w:r>
      <w:r w:rsidRPr="00866DAF">
        <w:rPr>
          <w:rStyle w:val="string1"/>
          <w:sz w:val="18"/>
        </w:rPr>
        <w:t>'Almalki'</w:t>
      </w:r>
      <w:r w:rsidRPr="00866DAF">
        <w:rPr>
          <w:sz w:val="18"/>
        </w:rPr>
        <w:t xml:space="preserve">, </w:t>
      </w:r>
      <w:r w:rsidRPr="00866DAF">
        <w:rPr>
          <w:rStyle w:val="string1"/>
          <w:sz w:val="18"/>
        </w:rPr>
        <w:t>'don.memo@hotmail.com'</w:t>
      </w:r>
      <w:r w:rsidRPr="00866DAF">
        <w:rPr>
          <w:sz w:val="18"/>
        </w:rPr>
        <w:t xml:space="preserve">, </w:t>
      </w:r>
      <w:r w:rsidRPr="00866DAF">
        <w:rPr>
          <w:rStyle w:val="string1"/>
          <w:sz w:val="18"/>
        </w:rPr>
        <w:t>'+966 565907070'</w:t>
      </w:r>
      <w:r w:rsidRPr="00866DAF">
        <w:rPr>
          <w:sz w:val="18"/>
        </w:rPr>
        <w:t>,</w:t>
      </w:r>
    </w:p>
    <w:p w14:paraId="154064AC" w14:textId="77777777" w:rsidR="007851C6" w:rsidRPr="00866DAF" w:rsidRDefault="007851C6">
      <w:pPr>
        <w:pStyle w:val="HTMLPreformatted"/>
        <w:divId w:val="1587107075"/>
        <w:rPr>
          <w:sz w:val="18"/>
        </w:rPr>
      </w:pPr>
      <w:r w:rsidRPr="00866DAF">
        <w:rPr>
          <w:rStyle w:val="string1"/>
          <w:sz w:val="18"/>
        </w:rPr>
        <w:t>'+966 12 527000000 ext 4951'</w:t>
      </w:r>
      <w:r w:rsidRPr="00866DAF">
        <w:rPr>
          <w:sz w:val="18"/>
        </w:rPr>
        <w:t xml:space="preserve">, </w:t>
      </w:r>
      <w:r w:rsidRPr="00866DAF">
        <w:rPr>
          <w:rStyle w:val="string1"/>
          <w:sz w:val="18"/>
        </w:rPr>
        <w:t>'2014-05-02'</w:t>
      </w:r>
      <w:r w:rsidRPr="00866DAF">
        <w:rPr>
          <w:sz w:val="18"/>
        </w:rPr>
        <w:t>, 1003);</w:t>
      </w:r>
    </w:p>
    <w:p w14:paraId="6262C5B7" w14:textId="77777777" w:rsidR="007851C6" w:rsidRPr="00866DAF" w:rsidRDefault="007851C6">
      <w:pPr>
        <w:pStyle w:val="HTMLPreformatted"/>
        <w:divId w:val="1587107075"/>
        <w:rPr>
          <w:sz w:val="18"/>
        </w:rPr>
      </w:pPr>
    </w:p>
    <w:p w14:paraId="0247F64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ntID, ApplicationID, awardID, DateAdded,</w:t>
      </w:r>
    </w:p>
    <w:p w14:paraId="1DBF610D"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51FAFB1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2, 211, 40000, </w:t>
      </w:r>
      <w:r w:rsidRPr="00866DAF">
        <w:rPr>
          <w:rStyle w:val="string1"/>
          <w:sz w:val="18"/>
        </w:rPr>
        <w:t>'2014-05-02'</w:t>
      </w:r>
      <w:r w:rsidRPr="00866DAF">
        <w:rPr>
          <w:sz w:val="18"/>
        </w:rPr>
        <w:t xml:space="preserve">, </w:t>
      </w:r>
      <w:r w:rsidRPr="00866DAF">
        <w:rPr>
          <w:rStyle w:val="string1"/>
          <w:sz w:val="18"/>
        </w:rPr>
        <w:t>'2014-05-02'</w:t>
      </w:r>
      <w:r w:rsidRPr="00866DAF">
        <w:rPr>
          <w:sz w:val="18"/>
        </w:rPr>
        <w:t xml:space="preserve">, </w:t>
      </w:r>
      <w:r w:rsidRPr="00866DAF">
        <w:rPr>
          <w:rStyle w:val="string1"/>
          <w:sz w:val="18"/>
        </w:rPr>
        <w:t>'2014-05-02'</w:t>
      </w:r>
      <w:r w:rsidRPr="00866DAF">
        <w:rPr>
          <w:sz w:val="18"/>
        </w:rPr>
        <w:t>, 1003, 10000) ;</w:t>
      </w:r>
    </w:p>
    <w:p w14:paraId="247FFAF3" w14:textId="77777777" w:rsidR="007851C6" w:rsidRPr="00866DAF" w:rsidRDefault="007851C6">
      <w:pPr>
        <w:pStyle w:val="HTMLPreformatted"/>
        <w:divId w:val="1587107075"/>
        <w:rPr>
          <w:sz w:val="18"/>
        </w:rPr>
      </w:pPr>
    </w:p>
    <w:p w14:paraId="5CCB025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YearCompleted,</w:t>
      </w:r>
    </w:p>
    <w:p w14:paraId="732570B6" w14:textId="77777777" w:rsidR="007851C6" w:rsidRPr="00866DAF" w:rsidRDefault="007851C6">
      <w:pPr>
        <w:pStyle w:val="HTMLPreformatted"/>
        <w:divId w:val="1587107075"/>
        <w:rPr>
          <w:sz w:val="18"/>
        </w:rPr>
      </w:pPr>
      <w:r w:rsidRPr="00866DAF">
        <w:rPr>
          <w:sz w:val="18"/>
        </w:rPr>
        <w:t>InstitutionName, InstitutionCountryISOCode)</w:t>
      </w:r>
    </w:p>
    <w:p w14:paraId="7E61DD4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221, 2, </w:t>
      </w:r>
      <w:r w:rsidRPr="00866DAF">
        <w:rPr>
          <w:rStyle w:val="string1"/>
          <w:sz w:val="18"/>
        </w:rPr>
        <w:t>'IT'</w:t>
      </w:r>
      <w:r w:rsidRPr="00866DAF">
        <w:rPr>
          <w:sz w:val="18"/>
        </w:rPr>
        <w:t xml:space="preserve">, </w:t>
      </w:r>
      <w:r w:rsidRPr="00866DAF">
        <w:rPr>
          <w:rStyle w:val="string1"/>
          <w:sz w:val="18"/>
        </w:rPr>
        <w:t>'master'</w:t>
      </w:r>
      <w:r w:rsidRPr="00866DAF">
        <w:rPr>
          <w:sz w:val="18"/>
        </w:rPr>
        <w:t xml:space="preserve">, </w:t>
      </w:r>
      <w:r w:rsidRPr="00866DAF">
        <w:rPr>
          <w:rStyle w:val="string1"/>
          <w:sz w:val="18"/>
        </w:rPr>
        <w:t>'2010-12-31'</w:t>
      </w:r>
      <w:r w:rsidRPr="00866DAF">
        <w:rPr>
          <w:sz w:val="18"/>
        </w:rPr>
        <w:t>,</w:t>
      </w:r>
    </w:p>
    <w:p w14:paraId="0B7364BC" w14:textId="77777777" w:rsidR="007851C6" w:rsidRPr="00866DAF" w:rsidRDefault="007851C6">
      <w:pPr>
        <w:pStyle w:val="HTMLPreformatted"/>
        <w:divId w:val="1587107075"/>
        <w:rPr>
          <w:sz w:val="18"/>
        </w:rPr>
      </w:pPr>
      <w:r w:rsidRPr="00866DAF">
        <w:rPr>
          <w:rStyle w:val="string1"/>
          <w:sz w:val="18"/>
        </w:rPr>
        <w:t>'University of Technology Sydney'</w:t>
      </w:r>
      <w:r w:rsidRPr="00866DAF">
        <w:rPr>
          <w:sz w:val="18"/>
        </w:rPr>
        <w:t xml:space="preserve">, </w:t>
      </w:r>
      <w:r w:rsidRPr="00866DAF">
        <w:rPr>
          <w:rStyle w:val="string1"/>
          <w:sz w:val="18"/>
        </w:rPr>
        <w:t>'AU'</w:t>
      </w:r>
      <w:r w:rsidRPr="00866DAF">
        <w:rPr>
          <w:sz w:val="18"/>
        </w:rPr>
        <w:t>) ;</w:t>
      </w:r>
    </w:p>
    <w:p w14:paraId="64EC35B8" w14:textId="77777777" w:rsidR="007851C6" w:rsidRPr="00866DAF" w:rsidRDefault="007851C6">
      <w:pPr>
        <w:pStyle w:val="HTMLPreformatted"/>
        <w:divId w:val="1587107075"/>
        <w:rPr>
          <w:sz w:val="18"/>
        </w:rPr>
      </w:pPr>
    </w:p>
    <w:p w14:paraId="54D5C13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2763227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2/CV/001.pdf'</w:t>
      </w:r>
      <w:r w:rsidRPr="00866DAF">
        <w:rPr>
          <w:sz w:val="18"/>
        </w:rPr>
        <w:t>,</w:t>
      </w:r>
    </w:p>
    <w:p w14:paraId="212F13BE" w14:textId="77777777" w:rsidR="007851C6" w:rsidRPr="00866DAF" w:rsidRDefault="007851C6">
      <w:pPr>
        <w:pStyle w:val="HTMLPreformatted"/>
        <w:divId w:val="1587107075"/>
        <w:rPr>
          <w:sz w:val="18"/>
        </w:rPr>
      </w:pPr>
      <w:r w:rsidRPr="00866DAF">
        <w:rPr>
          <w:sz w:val="18"/>
        </w:rPr>
        <w:t>02, 20001, 30000) ;</w:t>
      </w:r>
    </w:p>
    <w:p w14:paraId="26151CF1" w14:textId="77777777" w:rsidR="007851C6" w:rsidRPr="00866DAF" w:rsidRDefault="007851C6">
      <w:pPr>
        <w:pStyle w:val="HTMLPreformatted"/>
        <w:divId w:val="1587107075"/>
        <w:rPr>
          <w:sz w:val="18"/>
        </w:rPr>
      </w:pPr>
    </w:p>
    <w:p w14:paraId="130416E1"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1EEE7A9A" w14:textId="77777777" w:rsidR="007851C6" w:rsidRPr="00866DAF" w:rsidRDefault="007851C6">
      <w:pPr>
        <w:pStyle w:val="HTMLPreformatted"/>
        <w:divId w:val="1587107075"/>
        <w:rPr>
          <w:sz w:val="18"/>
        </w:rPr>
      </w:pPr>
      <w:r w:rsidRPr="00866DAF">
        <w:rPr>
          <w:sz w:val="18"/>
        </w:rPr>
        <w:t>DocStatusID)</w:t>
      </w:r>
    </w:p>
    <w:p w14:paraId="3DE216A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2/transcript/001.pdf'</w:t>
      </w:r>
      <w:r w:rsidRPr="00866DAF">
        <w:rPr>
          <w:sz w:val="18"/>
        </w:rPr>
        <w:t>,</w:t>
      </w:r>
    </w:p>
    <w:p w14:paraId="258BBAB1" w14:textId="77777777" w:rsidR="007851C6" w:rsidRPr="00866DAF" w:rsidRDefault="007851C6">
      <w:pPr>
        <w:pStyle w:val="HTMLPreformatted"/>
        <w:divId w:val="1587107075"/>
        <w:rPr>
          <w:sz w:val="18"/>
        </w:rPr>
      </w:pPr>
      <w:r w:rsidRPr="00866DAF">
        <w:rPr>
          <w:sz w:val="18"/>
        </w:rPr>
        <w:t xml:space="preserve">02, 20005, </w:t>
      </w:r>
      <w:r w:rsidRPr="00866DAF">
        <w:rPr>
          <w:rStyle w:val="string1"/>
          <w:sz w:val="18"/>
        </w:rPr>
        <w:t>'transcript of masters course'</w:t>
      </w:r>
      <w:r w:rsidRPr="00866DAF">
        <w:rPr>
          <w:sz w:val="18"/>
        </w:rPr>
        <w:t>, 30000) ;</w:t>
      </w:r>
    </w:p>
    <w:p w14:paraId="7C85F0B6" w14:textId="77777777" w:rsidR="007851C6" w:rsidRPr="00866DAF" w:rsidRDefault="007851C6">
      <w:pPr>
        <w:pStyle w:val="HTMLPreformatted"/>
        <w:divId w:val="1587107075"/>
        <w:rPr>
          <w:sz w:val="18"/>
        </w:rPr>
      </w:pPr>
    </w:p>
    <w:p w14:paraId="3970833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2C66634B" w14:textId="77777777" w:rsidR="007851C6" w:rsidRPr="00866DAF" w:rsidRDefault="007851C6">
      <w:pPr>
        <w:pStyle w:val="HTMLPreformatted"/>
        <w:divId w:val="1587107075"/>
        <w:rPr>
          <w:sz w:val="18"/>
        </w:rPr>
      </w:pPr>
      <w:r w:rsidRPr="00866DAF">
        <w:rPr>
          <w:sz w:val="18"/>
        </w:rPr>
        <w:t>DocStatusID)</w:t>
      </w:r>
    </w:p>
    <w:p w14:paraId="6EFC0252"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2/certificate/001.pdf'</w:t>
      </w:r>
      <w:r w:rsidRPr="00866DAF">
        <w:rPr>
          <w:sz w:val="18"/>
        </w:rPr>
        <w:t>,</w:t>
      </w:r>
    </w:p>
    <w:p w14:paraId="54F1E7F8" w14:textId="77777777" w:rsidR="007851C6" w:rsidRPr="00866DAF" w:rsidRDefault="007851C6">
      <w:pPr>
        <w:pStyle w:val="HTMLPreformatted"/>
        <w:divId w:val="1587107075"/>
        <w:rPr>
          <w:sz w:val="18"/>
        </w:rPr>
      </w:pPr>
      <w:r w:rsidRPr="00866DAF">
        <w:rPr>
          <w:sz w:val="18"/>
        </w:rPr>
        <w:t xml:space="preserve">02, 20004, </w:t>
      </w:r>
      <w:r w:rsidRPr="00866DAF">
        <w:rPr>
          <w:rStyle w:val="string1"/>
          <w:sz w:val="18"/>
        </w:rPr>
        <w:t>'bachelors certificate'</w:t>
      </w:r>
      <w:r w:rsidRPr="00866DAF">
        <w:rPr>
          <w:sz w:val="18"/>
        </w:rPr>
        <w:t>, 30000) ;</w:t>
      </w:r>
    </w:p>
    <w:p w14:paraId="5F5CE963" w14:textId="77777777" w:rsidR="007851C6" w:rsidRPr="00866DAF" w:rsidRDefault="007851C6">
      <w:pPr>
        <w:pStyle w:val="HTMLPreformatted"/>
        <w:divId w:val="1587107075"/>
        <w:rPr>
          <w:sz w:val="18"/>
        </w:rPr>
      </w:pPr>
    </w:p>
    <w:p w14:paraId="0A72621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6128FD9E" w14:textId="77777777" w:rsidR="007851C6" w:rsidRPr="00866DAF" w:rsidRDefault="007851C6">
      <w:pPr>
        <w:pStyle w:val="HTMLPreformatted"/>
        <w:divId w:val="1587107075"/>
        <w:rPr>
          <w:sz w:val="18"/>
        </w:rPr>
      </w:pPr>
      <w:r w:rsidRPr="00866DAF">
        <w:rPr>
          <w:sz w:val="18"/>
        </w:rPr>
        <w:t>DocStatusID)</w:t>
      </w:r>
    </w:p>
    <w:p w14:paraId="7C966F43"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2/proposal/001.pdf'</w:t>
      </w:r>
      <w:r w:rsidRPr="00866DAF">
        <w:rPr>
          <w:sz w:val="18"/>
        </w:rPr>
        <w:t>,</w:t>
      </w:r>
    </w:p>
    <w:p w14:paraId="32374784" w14:textId="77777777" w:rsidR="007851C6" w:rsidRPr="00866DAF" w:rsidRDefault="007851C6">
      <w:pPr>
        <w:pStyle w:val="HTMLPreformatted"/>
        <w:divId w:val="1587107075"/>
        <w:rPr>
          <w:sz w:val="18"/>
        </w:rPr>
      </w:pPr>
      <w:r w:rsidRPr="00866DAF">
        <w:rPr>
          <w:sz w:val="18"/>
        </w:rPr>
        <w:t>02, 211, 20007, 30000) ;</w:t>
      </w:r>
    </w:p>
    <w:p w14:paraId="0DBF5545" w14:textId="77777777" w:rsidR="007851C6" w:rsidRPr="00866DAF" w:rsidRDefault="007851C6">
      <w:pPr>
        <w:pStyle w:val="HTMLPreformatted"/>
        <w:divId w:val="1587107075"/>
        <w:rPr>
          <w:sz w:val="18"/>
        </w:rPr>
      </w:pPr>
    </w:p>
    <w:p w14:paraId="0036E208" w14:textId="77777777" w:rsidR="007851C6" w:rsidRPr="00866DAF" w:rsidRDefault="007851C6">
      <w:pPr>
        <w:pStyle w:val="HTMLPreformatted"/>
        <w:divId w:val="1587107075"/>
        <w:rPr>
          <w:rStyle w:val="comment1"/>
          <w:sz w:val="18"/>
        </w:rPr>
      </w:pPr>
      <w:r w:rsidRPr="00866DAF">
        <w:rPr>
          <w:rStyle w:val="comment1"/>
          <w:sz w:val="18"/>
        </w:rPr>
        <w:t>-- Denise to supervise this (associate supervision)</w:t>
      </w:r>
    </w:p>
    <w:p w14:paraId="5489F59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Supervise </w:t>
      </w:r>
      <w:r w:rsidRPr="00866DAF">
        <w:rPr>
          <w:rStyle w:val="keyword1"/>
          <w:sz w:val="18"/>
        </w:rPr>
        <w:t>as</w:t>
      </w:r>
      <w:r w:rsidRPr="00866DAF">
        <w:rPr>
          <w:sz w:val="18"/>
        </w:rPr>
        <w:t>` (PrimarySupervisor, ApplicationID, StaffID)</w:t>
      </w:r>
    </w:p>
    <w:p w14:paraId="4B9F93E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 211, 1000);</w:t>
      </w:r>
    </w:p>
    <w:p w14:paraId="43F9B1F3" w14:textId="77777777" w:rsidR="007851C6" w:rsidRPr="00866DAF" w:rsidRDefault="007851C6">
      <w:pPr>
        <w:pStyle w:val="HTMLPreformatted"/>
        <w:divId w:val="1587107075"/>
        <w:rPr>
          <w:sz w:val="18"/>
        </w:rPr>
      </w:pPr>
    </w:p>
    <w:p w14:paraId="5D2C977C" w14:textId="77777777" w:rsidR="007851C6" w:rsidRPr="00866DAF" w:rsidRDefault="007851C6">
      <w:pPr>
        <w:pStyle w:val="HTMLPreformatted"/>
        <w:divId w:val="1587107075"/>
        <w:rPr>
          <w:rStyle w:val="comment1"/>
          <w:sz w:val="18"/>
        </w:rPr>
      </w:pPr>
      <w:r w:rsidRPr="00866DAF">
        <w:rPr>
          <w:rStyle w:val="comment1"/>
          <w:sz w:val="18"/>
        </w:rPr>
        <w:t>-- -----------------------------------------------------------------------------</w:t>
      </w:r>
    </w:p>
    <w:p w14:paraId="12BC5295" w14:textId="77777777" w:rsidR="007851C6" w:rsidRPr="00866DAF" w:rsidRDefault="007851C6">
      <w:pPr>
        <w:pStyle w:val="HTMLPreformatted"/>
        <w:divId w:val="1587107075"/>
        <w:rPr>
          <w:rStyle w:val="comment1"/>
          <w:sz w:val="18"/>
        </w:rPr>
      </w:pPr>
      <w:r w:rsidRPr="00866DAF">
        <w:rPr>
          <w:rStyle w:val="comment1"/>
          <w:sz w:val="18"/>
        </w:rPr>
        <w:t>-- Fwd Flinders Application - PhD (Comp Sc) - Sem 2 2015.txt</w:t>
      </w:r>
    </w:p>
    <w:p w14:paraId="5DB8CC22" w14:textId="77777777" w:rsidR="007851C6" w:rsidRPr="00866DAF" w:rsidRDefault="007851C6">
      <w:pPr>
        <w:pStyle w:val="HTMLPreformatted"/>
        <w:divId w:val="1587107075"/>
        <w:rPr>
          <w:rStyle w:val="comment1"/>
          <w:sz w:val="18"/>
        </w:rPr>
      </w:pPr>
      <w:r w:rsidRPr="00866DAF">
        <w:rPr>
          <w:rStyle w:val="comment1"/>
          <w:sz w:val="18"/>
        </w:rPr>
        <w:t>-- 3</w:t>
      </w:r>
    </w:p>
    <w:p w14:paraId="157C226D"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3 info" ;</w:t>
      </w:r>
    </w:p>
    <w:p w14:paraId="56415C8E" w14:textId="77777777" w:rsidR="007851C6" w:rsidRPr="00866DAF" w:rsidRDefault="007851C6">
      <w:pPr>
        <w:pStyle w:val="HTMLPreformatted"/>
        <w:divId w:val="1587107075"/>
        <w:rPr>
          <w:sz w:val="18"/>
        </w:rPr>
      </w:pPr>
    </w:p>
    <w:p w14:paraId="24888CD4"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StudentID, DateAdded,</w:t>
      </w:r>
    </w:p>
    <w:p w14:paraId="258F614E" w14:textId="77777777" w:rsidR="007851C6" w:rsidRPr="00866DAF" w:rsidRDefault="007851C6">
      <w:pPr>
        <w:pStyle w:val="HTMLPreformatted"/>
        <w:divId w:val="1587107075"/>
        <w:rPr>
          <w:sz w:val="18"/>
        </w:rPr>
      </w:pPr>
      <w:r w:rsidRPr="00866DAF">
        <w:rPr>
          <w:sz w:val="18"/>
        </w:rPr>
        <w:t>LastModifiedByStaffID)</w:t>
      </w:r>
    </w:p>
    <w:p w14:paraId="0894C15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3, </w:t>
      </w:r>
      <w:r w:rsidRPr="00866DAF">
        <w:rPr>
          <w:rStyle w:val="string1"/>
          <w:sz w:val="18"/>
        </w:rPr>
        <w:t>'Azzam'</w:t>
      </w:r>
      <w:r w:rsidRPr="00866DAF">
        <w:rPr>
          <w:sz w:val="18"/>
        </w:rPr>
        <w:t xml:space="preserve">, </w:t>
      </w:r>
      <w:r w:rsidRPr="00866DAF">
        <w:rPr>
          <w:rStyle w:val="string1"/>
          <w:sz w:val="18"/>
        </w:rPr>
        <w:t>'Alwash'</w:t>
      </w:r>
      <w:r w:rsidRPr="00866DAF">
        <w:rPr>
          <w:sz w:val="18"/>
        </w:rPr>
        <w:t xml:space="preserve">, </w:t>
      </w:r>
      <w:r w:rsidRPr="00866DAF">
        <w:rPr>
          <w:rStyle w:val="string1"/>
          <w:sz w:val="18"/>
        </w:rPr>
        <w:t>'1234567'</w:t>
      </w:r>
      <w:r w:rsidRPr="00866DAF">
        <w:rPr>
          <w:sz w:val="18"/>
        </w:rPr>
        <w:t xml:space="preserve">, </w:t>
      </w:r>
      <w:r w:rsidRPr="00866DAF">
        <w:rPr>
          <w:rStyle w:val="string1"/>
          <w:sz w:val="18"/>
        </w:rPr>
        <w:t>'2014-05-03'</w:t>
      </w:r>
      <w:r w:rsidRPr="00866DAF">
        <w:rPr>
          <w:sz w:val="18"/>
        </w:rPr>
        <w:t>, 1003) ;</w:t>
      </w:r>
    </w:p>
    <w:p w14:paraId="4DC9A51B" w14:textId="77777777" w:rsidR="007851C6" w:rsidRPr="00866DAF" w:rsidRDefault="007851C6">
      <w:pPr>
        <w:pStyle w:val="HTMLPreformatted"/>
        <w:divId w:val="1587107075"/>
        <w:rPr>
          <w:sz w:val="18"/>
        </w:rPr>
      </w:pPr>
    </w:p>
    <w:p w14:paraId="4BCFE4BC"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ProposalSummary,</w:t>
      </w:r>
    </w:p>
    <w:p w14:paraId="0186D7AB" w14:textId="77777777" w:rsidR="007851C6" w:rsidRPr="00866DAF" w:rsidRDefault="007851C6">
      <w:pPr>
        <w:pStyle w:val="HTMLPreformatted"/>
        <w:divId w:val="1587107075"/>
        <w:rPr>
          <w:sz w:val="18"/>
        </w:rPr>
      </w:pPr>
      <w:r w:rsidRPr="00866DAF">
        <w:rPr>
          <w:sz w:val="18"/>
        </w:rPr>
        <w:t>ProposedStartDate, DateAdded, DateLastChecked, DateLastModified,</w:t>
      </w:r>
    </w:p>
    <w:p w14:paraId="2D0C66A8" w14:textId="77777777" w:rsidR="007851C6" w:rsidRPr="00866DAF" w:rsidRDefault="007851C6">
      <w:pPr>
        <w:pStyle w:val="HTMLPreformatted"/>
        <w:divId w:val="1587107075"/>
        <w:rPr>
          <w:sz w:val="18"/>
        </w:rPr>
      </w:pPr>
      <w:r w:rsidRPr="00866DAF">
        <w:rPr>
          <w:sz w:val="18"/>
        </w:rPr>
        <w:t>LastModifiedByStaffID, applicationStatusID)</w:t>
      </w:r>
    </w:p>
    <w:p w14:paraId="4FCB02F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311, 03, 40001,</w:t>
      </w:r>
    </w:p>
    <w:p w14:paraId="3A3D8B18" w14:textId="77777777" w:rsidR="007851C6" w:rsidRPr="00866DAF" w:rsidRDefault="007851C6">
      <w:pPr>
        <w:pStyle w:val="HTMLPreformatted"/>
        <w:divId w:val="1587107075"/>
        <w:rPr>
          <w:sz w:val="18"/>
        </w:rPr>
      </w:pPr>
      <w:r w:rsidRPr="00866DAF">
        <w:rPr>
          <w:rStyle w:val="string1"/>
          <w:sz w:val="18"/>
        </w:rPr>
        <w:t>'Genetic algorithms for Arabic character recognition'</w:t>
      </w:r>
      <w:r w:rsidRPr="00866DAF">
        <w:rPr>
          <w:sz w:val="18"/>
        </w:rPr>
        <w:t xml:space="preserve">, </w:t>
      </w:r>
      <w:r w:rsidRPr="00866DAF">
        <w:rPr>
          <w:rStyle w:val="string1"/>
          <w:sz w:val="18"/>
        </w:rPr>
        <w:t>'2015-07-01'</w:t>
      </w:r>
      <w:r w:rsidRPr="00866DAF">
        <w:rPr>
          <w:sz w:val="18"/>
        </w:rPr>
        <w:t>,</w:t>
      </w:r>
    </w:p>
    <w:p w14:paraId="660DF347" w14:textId="77777777" w:rsidR="007851C6" w:rsidRPr="00866DAF" w:rsidRDefault="007851C6">
      <w:pPr>
        <w:pStyle w:val="HTMLPreformatted"/>
        <w:divId w:val="1587107075"/>
        <w:rPr>
          <w:sz w:val="18"/>
        </w:rPr>
      </w:pPr>
      <w:r w:rsidRPr="00866DAF">
        <w:rPr>
          <w:rStyle w:val="string1"/>
          <w:sz w:val="18"/>
        </w:rPr>
        <w:t>'2014-05-03'</w:t>
      </w:r>
      <w:r w:rsidRPr="00866DAF">
        <w:rPr>
          <w:sz w:val="18"/>
        </w:rPr>
        <w:t xml:space="preserve">, </w:t>
      </w:r>
      <w:r w:rsidRPr="00866DAF">
        <w:rPr>
          <w:rStyle w:val="string1"/>
          <w:sz w:val="18"/>
        </w:rPr>
        <w:t>'2014-05-03'</w:t>
      </w:r>
      <w:r w:rsidRPr="00866DAF">
        <w:rPr>
          <w:sz w:val="18"/>
        </w:rPr>
        <w:t xml:space="preserve">, </w:t>
      </w:r>
      <w:r w:rsidRPr="00866DAF">
        <w:rPr>
          <w:rStyle w:val="string1"/>
          <w:sz w:val="18"/>
        </w:rPr>
        <w:t>'2014-05-03'</w:t>
      </w:r>
      <w:r w:rsidRPr="00866DAF">
        <w:rPr>
          <w:sz w:val="18"/>
        </w:rPr>
        <w:t>, 1001, 10000) ;</w:t>
      </w:r>
    </w:p>
    <w:p w14:paraId="403AE9A6" w14:textId="77777777" w:rsidR="007851C6" w:rsidRPr="00866DAF" w:rsidRDefault="007851C6">
      <w:pPr>
        <w:pStyle w:val="HTMLPreformatted"/>
        <w:divId w:val="1587107075"/>
        <w:rPr>
          <w:sz w:val="18"/>
        </w:rPr>
      </w:pPr>
    </w:p>
    <w:p w14:paraId="2F224CA3"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ApplicantID, </w:t>
      </w:r>
      <w:r w:rsidRPr="00866DAF">
        <w:rPr>
          <w:rStyle w:val="keyword1"/>
          <w:sz w:val="18"/>
        </w:rPr>
        <w:t>Name</w:t>
      </w:r>
      <w:r w:rsidRPr="00866DAF">
        <w:rPr>
          <w:sz w:val="18"/>
        </w:rPr>
        <w:t xml:space="preserve">, </w:t>
      </w:r>
      <w:r w:rsidRPr="00866DAF">
        <w:rPr>
          <w:rStyle w:val="keyword1"/>
          <w:sz w:val="18"/>
        </w:rPr>
        <w:t>Type</w:t>
      </w:r>
      <w:r w:rsidRPr="00866DAF">
        <w:rPr>
          <w:sz w:val="18"/>
        </w:rPr>
        <w:t>, GPA, InstitutionCountryISOCode)</w:t>
      </w:r>
    </w:p>
    <w:p w14:paraId="51E2E00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3, </w:t>
      </w:r>
      <w:r w:rsidRPr="00866DAF">
        <w:rPr>
          <w:rStyle w:val="string1"/>
          <w:sz w:val="18"/>
        </w:rPr>
        <w:t>'IS and CS'</w:t>
      </w:r>
      <w:r w:rsidRPr="00866DAF">
        <w:rPr>
          <w:sz w:val="18"/>
        </w:rPr>
        <w:t xml:space="preserve">, </w:t>
      </w:r>
      <w:r w:rsidRPr="00866DAF">
        <w:rPr>
          <w:rStyle w:val="string1"/>
          <w:sz w:val="18"/>
        </w:rPr>
        <w:t>'bachelors'</w:t>
      </w:r>
      <w:r w:rsidRPr="00866DAF">
        <w:rPr>
          <w:sz w:val="18"/>
        </w:rPr>
        <w:t xml:space="preserve">, 4.27, </w:t>
      </w:r>
      <w:r w:rsidRPr="00866DAF">
        <w:rPr>
          <w:rStyle w:val="string1"/>
          <w:sz w:val="18"/>
        </w:rPr>
        <w:t>'IQ'</w:t>
      </w:r>
      <w:r w:rsidRPr="00866DAF">
        <w:rPr>
          <w:sz w:val="18"/>
        </w:rPr>
        <w:t>) ;</w:t>
      </w:r>
    </w:p>
    <w:p w14:paraId="07BA66EF" w14:textId="77777777" w:rsidR="007851C6" w:rsidRPr="00866DAF" w:rsidRDefault="007851C6">
      <w:pPr>
        <w:pStyle w:val="HTMLPreformatted"/>
        <w:divId w:val="1587107075"/>
        <w:rPr>
          <w:sz w:val="18"/>
        </w:rPr>
      </w:pPr>
    </w:p>
    <w:p w14:paraId="150B9D3E"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ApplicantID, </w:t>
      </w:r>
      <w:r w:rsidRPr="00866DAF">
        <w:rPr>
          <w:rStyle w:val="keyword1"/>
          <w:sz w:val="18"/>
        </w:rPr>
        <w:t>Name</w:t>
      </w:r>
      <w:r w:rsidRPr="00866DAF">
        <w:rPr>
          <w:sz w:val="18"/>
        </w:rPr>
        <w:t xml:space="preserve">, </w:t>
      </w:r>
      <w:r w:rsidRPr="00866DAF">
        <w:rPr>
          <w:rStyle w:val="keyword1"/>
          <w:sz w:val="18"/>
        </w:rPr>
        <w:t>Type</w:t>
      </w:r>
      <w:r w:rsidRPr="00866DAF">
        <w:rPr>
          <w:sz w:val="18"/>
        </w:rPr>
        <w:t>, GPA, InstitutionCountryISOCode)</w:t>
      </w:r>
    </w:p>
    <w:p w14:paraId="799C12C2"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3, </w:t>
      </w:r>
      <w:r w:rsidRPr="00866DAF">
        <w:rPr>
          <w:rStyle w:val="string1"/>
          <w:sz w:val="18"/>
        </w:rPr>
        <w:t>'IT'</w:t>
      </w:r>
      <w:r w:rsidRPr="00866DAF">
        <w:rPr>
          <w:sz w:val="18"/>
        </w:rPr>
        <w:t xml:space="preserve">, </w:t>
      </w:r>
      <w:r w:rsidRPr="00866DAF">
        <w:rPr>
          <w:rStyle w:val="string1"/>
          <w:sz w:val="18"/>
        </w:rPr>
        <w:t>'masters'</w:t>
      </w:r>
      <w:r w:rsidRPr="00866DAF">
        <w:rPr>
          <w:sz w:val="18"/>
        </w:rPr>
        <w:t xml:space="preserve">, 6.79, </w:t>
      </w:r>
      <w:r w:rsidRPr="00866DAF">
        <w:rPr>
          <w:rStyle w:val="string1"/>
          <w:sz w:val="18"/>
        </w:rPr>
        <w:t>'MY'</w:t>
      </w:r>
      <w:r w:rsidRPr="00866DAF">
        <w:rPr>
          <w:sz w:val="18"/>
        </w:rPr>
        <w:t>) ;</w:t>
      </w:r>
    </w:p>
    <w:p w14:paraId="7388A85D" w14:textId="77777777" w:rsidR="007851C6" w:rsidRPr="00866DAF" w:rsidRDefault="007851C6">
      <w:pPr>
        <w:pStyle w:val="HTMLPreformatted"/>
        <w:divId w:val="1587107075"/>
        <w:rPr>
          <w:sz w:val="18"/>
        </w:rPr>
      </w:pPr>
    </w:p>
    <w:p w14:paraId="5CAFFCC8"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66816E61" w14:textId="77777777" w:rsidR="007851C6" w:rsidRPr="00866DAF" w:rsidRDefault="007851C6">
      <w:pPr>
        <w:pStyle w:val="HTMLPreformatted"/>
        <w:divId w:val="1587107075"/>
        <w:rPr>
          <w:sz w:val="18"/>
        </w:rPr>
      </w:pPr>
      <w:r w:rsidRPr="00866DAF">
        <w:rPr>
          <w:sz w:val="18"/>
        </w:rPr>
        <w:t>DocStatusID)</w:t>
      </w:r>
    </w:p>
    <w:p w14:paraId="0E746465"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3/Application/0001.pdf'</w:t>
      </w:r>
      <w:r w:rsidRPr="00866DAF">
        <w:rPr>
          <w:sz w:val="18"/>
        </w:rPr>
        <w:t>, 03, 311, 20000, 30000);</w:t>
      </w:r>
    </w:p>
    <w:p w14:paraId="223C3269" w14:textId="77777777" w:rsidR="007851C6" w:rsidRPr="00866DAF" w:rsidRDefault="007851C6">
      <w:pPr>
        <w:pStyle w:val="HTMLPreformatted"/>
        <w:divId w:val="1587107075"/>
        <w:rPr>
          <w:sz w:val="18"/>
        </w:rPr>
      </w:pPr>
    </w:p>
    <w:p w14:paraId="7A66B710" w14:textId="77777777" w:rsidR="007851C6" w:rsidRPr="00866DAF" w:rsidRDefault="007851C6">
      <w:pPr>
        <w:pStyle w:val="HTMLPreformatted"/>
        <w:divId w:val="1587107075"/>
        <w:rPr>
          <w:rStyle w:val="comment1"/>
          <w:sz w:val="18"/>
        </w:rPr>
      </w:pPr>
      <w:r w:rsidRPr="00866DAF">
        <w:rPr>
          <w:rStyle w:val="comment1"/>
          <w:sz w:val="18"/>
        </w:rPr>
        <w:t>-- Denise to supervise this</w:t>
      </w:r>
    </w:p>
    <w:p w14:paraId="5189E79C"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Supervise </w:t>
      </w:r>
      <w:r w:rsidRPr="00866DAF">
        <w:rPr>
          <w:rStyle w:val="keyword1"/>
          <w:sz w:val="18"/>
        </w:rPr>
        <w:t>as</w:t>
      </w:r>
      <w:r w:rsidRPr="00866DAF">
        <w:rPr>
          <w:sz w:val="18"/>
        </w:rPr>
        <w:t>` (PrimarySupervisor, ApplicationID, StaffID)</w:t>
      </w:r>
    </w:p>
    <w:p w14:paraId="32871CD2"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 311, 1000);</w:t>
      </w:r>
    </w:p>
    <w:p w14:paraId="04697344" w14:textId="77777777" w:rsidR="007851C6" w:rsidRPr="00866DAF" w:rsidRDefault="007851C6">
      <w:pPr>
        <w:pStyle w:val="HTMLPreformatted"/>
        <w:divId w:val="1587107075"/>
        <w:rPr>
          <w:sz w:val="18"/>
        </w:rPr>
      </w:pPr>
    </w:p>
    <w:p w14:paraId="5C77BC69" w14:textId="77777777" w:rsidR="007851C6" w:rsidRPr="00866DAF" w:rsidRDefault="007851C6">
      <w:pPr>
        <w:pStyle w:val="HTMLPreformatted"/>
        <w:divId w:val="1587107075"/>
        <w:rPr>
          <w:rStyle w:val="comment1"/>
          <w:sz w:val="18"/>
        </w:rPr>
      </w:pPr>
      <w:r w:rsidRPr="00866DAF">
        <w:rPr>
          <w:rStyle w:val="comment1"/>
          <w:sz w:val="18"/>
        </w:rPr>
        <w:t>-- Paul Calder to supervise this (associate)</w:t>
      </w:r>
    </w:p>
    <w:p w14:paraId="7883F7A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Supervise </w:t>
      </w:r>
      <w:r w:rsidRPr="00866DAF">
        <w:rPr>
          <w:rStyle w:val="keyword1"/>
          <w:sz w:val="18"/>
        </w:rPr>
        <w:t>as</w:t>
      </w:r>
      <w:r w:rsidRPr="00866DAF">
        <w:rPr>
          <w:sz w:val="18"/>
        </w:rPr>
        <w:t>` (PrimarySupervisor, ApplicationID, StaffID)</w:t>
      </w:r>
    </w:p>
    <w:p w14:paraId="79C00CD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 311, 1001);</w:t>
      </w:r>
    </w:p>
    <w:p w14:paraId="57B99235" w14:textId="77777777" w:rsidR="007851C6" w:rsidRPr="00866DAF" w:rsidRDefault="007851C6">
      <w:pPr>
        <w:pStyle w:val="HTMLPreformatted"/>
        <w:divId w:val="1587107075"/>
        <w:rPr>
          <w:sz w:val="18"/>
        </w:rPr>
      </w:pPr>
    </w:p>
    <w:p w14:paraId="052AF012" w14:textId="77777777" w:rsidR="007851C6" w:rsidRPr="00866DAF" w:rsidRDefault="007851C6">
      <w:pPr>
        <w:pStyle w:val="HTMLPreformatted"/>
        <w:divId w:val="1587107075"/>
        <w:rPr>
          <w:rStyle w:val="comment1"/>
          <w:sz w:val="18"/>
        </w:rPr>
      </w:pPr>
      <w:r w:rsidRPr="00866DAF">
        <w:rPr>
          <w:rStyle w:val="comment1"/>
          <w:sz w:val="18"/>
        </w:rPr>
        <w:t>-- John Roddick to supervise this (associate)</w:t>
      </w:r>
    </w:p>
    <w:p w14:paraId="5B489CD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Supervise </w:t>
      </w:r>
      <w:r w:rsidRPr="00866DAF">
        <w:rPr>
          <w:rStyle w:val="keyword1"/>
          <w:sz w:val="18"/>
        </w:rPr>
        <w:t>as</w:t>
      </w:r>
      <w:r w:rsidRPr="00866DAF">
        <w:rPr>
          <w:sz w:val="18"/>
        </w:rPr>
        <w:t>` (PrimarySupervisor, ApplicationID, StaffID)</w:t>
      </w:r>
    </w:p>
    <w:p w14:paraId="0BB57D5C"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 311, 1002);</w:t>
      </w:r>
    </w:p>
    <w:p w14:paraId="4C96EE10" w14:textId="77777777" w:rsidR="007851C6" w:rsidRPr="00866DAF" w:rsidRDefault="007851C6">
      <w:pPr>
        <w:pStyle w:val="HTMLPreformatted"/>
        <w:divId w:val="1587107075"/>
        <w:rPr>
          <w:sz w:val="18"/>
        </w:rPr>
      </w:pPr>
    </w:p>
    <w:p w14:paraId="5537CC21" w14:textId="77777777" w:rsidR="007851C6" w:rsidRPr="00866DAF" w:rsidRDefault="007851C6">
      <w:pPr>
        <w:pStyle w:val="HTMLPreformatted"/>
        <w:divId w:val="1587107075"/>
        <w:rPr>
          <w:rStyle w:val="comment1"/>
          <w:sz w:val="18"/>
        </w:rPr>
      </w:pPr>
      <w:r w:rsidRPr="00866DAF">
        <w:rPr>
          <w:rStyle w:val="comment1"/>
          <w:sz w:val="18"/>
        </w:rPr>
        <w:t>-- -----------------------------------------------------------------------------</w:t>
      </w:r>
    </w:p>
    <w:p w14:paraId="589EF28A" w14:textId="77777777" w:rsidR="007851C6" w:rsidRPr="00866DAF" w:rsidRDefault="007851C6">
      <w:pPr>
        <w:pStyle w:val="HTMLPreformatted"/>
        <w:divId w:val="1587107075"/>
        <w:rPr>
          <w:rStyle w:val="comment1"/>
          <w:sz w:val="18"/>
        </w:rPr>
      </w:pPr>
      <w:r w:rsidRPr="00866DAF">
        <w:rPr>
          <w:rStyle w:val="comment1"/>
          <w:sz w:val="18"/>
        </w:rPr>
        <w:t>-- Fwd Flinders Application - PhD (Computer Science) Sem 2 2014 .txt</w:t>
      </w:r>
    </w:p>
    <w:p w14:paraId="64CB8F31" w14:textId="77777777" w:rsidR="007851C6" w:rsidRPr="00866DAF" w:rsidRDefault="007851C6">
      <w:pPr>
        <w:pStyle w:val="HTMLPreformatted"/>
        <w:divId w:val="1587107075"/>
        <w:rPr>
          <w:rStyle w:val="comment1"/>
          <w:sz w:val="18"/>
        </w:rPr>
      </w:pPr>
      <w:r w:rsidRPr="00866DAF">
        <w:rPr>
          <w:rStyle w:val="comment1"/>
          <w:sz w:val="18"/>
        </w:rPr>
        <w:t>-- 4</w:t>
      </w:r>
    </w:p>
    <w:p w14:paraId="70413CB0"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4 info" ;</w:t>
      </w:r>
    </w:p>
    <w:p w14:paraId="11C22FBD" w14:textId="77777777" w:rsidR="007851C6" w:rsidRPr="00866DAF" w:rsidRDefault="007851C6">
      <w:pPr>
        <w:pStyle w:val="HTMLPreformatted"/>
        <w:divId w:val="1587107075"/>
        <w:rPr>
          <w:sz w:val="18"/>
        </w:rPr>
      </w:pPr>
    </w:p>
    <w:p w14:paraId="61AE2C9E"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StudentID, DateAdded,</w:t>
      </w:r>
    </w:p>
    <w:p w14:paraId="71F283C2" w14:textId="77777777" w:rsidR="007851C6" w:rsidRPr="00866DAF" w:rsidRDefault="007851C6">
      <w:pPr>
        <w:pStyle w:val="HTMLPreformatted"/>
        <w:divId w:val="1587107075"/>
        <w:rPr>
          <w:sz w:val="18"/>
        </w:rPr>
      </w:pPr>
      <w:r w:rsidRPr="00866DAF">
        <w:rPr>
          <w:sz w:val="18"/>
        </w:rPr>
        <w:t>LastModifiedByStaffID)</w:t>
      </w:r>
    </w:p>
    <w:p w14:paraId="7FB5ABEC"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4, </w:t>
      </w:r>
      <w:r w:rsidRPr="00866DAF">
        <w:rPr>
          <w:rStyle w:val="string1"/>
          <w:sz w:val="18"/>
        </w:rPr>
        <w:t>'Mustafa'</w:t>
      </w:r>
      <w:r w:rsidRPr="00866DAF">
        <w:rPr>
          <w:sz w:val="18"/>
        </w:rPr>
        <w:t xml:space="preserve">, </w:t>
      </w:r>
      <w:r w:rsidRPr="00866DAF">
        <w:rPr>
          <w:rStyle w:val="string1"/>
          <w:sz w:val="18"/>
        </w:rPr>
        <w:t>'Al Lami'</w:t>
      </w:r>
      <w:r w:rsidRPr="00866DAF">
        <w:rPr>
          <w:sz w:val="18"/>
        </w:rPr>
        <w:t xml:space="preserve">, 2130106, </w:t>
      </w:r>
      <w:r w:rsidRPr="00866DAF">
        <w:rPr>
          <w:rStyle w:val="string1"/>
          <w:sz w:val="18"/>
        </w:rPr>
        <w:t>'2014-05-04'</w:t>
      </w:r>
      <w:r w:rsidRPr="00866DAF">
        <w:rPr>
          <w:sz w:val="18"/>
        </w:rPr>
        <w:t>, 1000);</w:t>
      </w:r>
    </w:p>
    <w:p w14:paraId="77918613" w14:textId="77777777" w:rsidR="007851C6" w:rsidRPr="00866DAF" w:rsidRDefault="007851C6">
      <w:pPr>
        <w:pStyle w:val="HTMLPreformatted"/>
        <w:divId w:val="1587107075"/>
        <w:rPr>
          <w:sz w:val="18"/>
        </w:rPr>
      </w:pPr>
    </w:p>
    <w:p w14:paraId="24D1852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ProposalSummary,</w:t>
      </w:r>
    </w:p>
    <w:p w14:paraId="14EE2BEC" w14:textId="77777777" w:rsidR="007851C6" w:rsidRPr="00866DAF" w:rsidRDefault="007851C6">
      <w:pPr>
        <w:pStyle w:val="HTMLPreformatted"/>
        <w:divId w:val="1587107075"/>
        <w:rPr>
          <w:sz w:val="18"/>
        </w:rPr>
      </w:pPr>
      <w:r w:rsidRPr="00866DAF">
        <w:rPr>
          <w:sz w:val="18"/>
        </w:rPr>
        <w:t>DateAdded, DateLastChecked, DateLastModified, LastModifiedByStaffID,</w:t>
      </w:r>
    </w:p>
    <w:p w14:paraId="1017AECA" w14:textId="77777777" w:rsidR="007851C6" w:rsidRPr="00866DAF" w:rsidRDefault="007851C6">
      <w:pPr>
        <w:pStyle w:val="HTMLPreformatted"/>
        <w:divId w:val="1587107075"/>
        <w:rPr>
          <w:sz w:val="18"/>
        </w:rPr>
      </w:pPr>
      <w:r w:rsidRPr="00866DAF">
        <w:rPr>
          <w:sz w:val="18"/>
        </w:rPr>
        <w:t>applicationStatusID)</w:t>
      </w:r>
    </w:p>
    <w:p w14:paraId="77993BB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411, 04, 40000, </w:t>
      </w:r>
      <w:r w:rsidRPr="00866DAF">
        <w:rPr>
          <w:rStyle w:val="string1"/>
          <w:sz w:val="18"/>
        </w:rPr>
        <w:t>'Cloud computing for large scale data analysis'</w:t>
      </w:r>
      <w:r w:rsidRPr="00866DAF">
        <w:rPr>
          <w:sz w:val="18"/>
        </w:rPr>
        <w:t>,</w:t>
      </w:r>
    </w:p>
    <w:p w14:paraId="4C95E959" w14:textId="77777777" w:rsidR="007851C6" w:rsidRPr="00866DAF" w:rsidRDefault="007851C6">
      <w:pPr>
        <w:pStyle w:val="HTMLPreformatted"/>
        <w:divId w:val="1587107075"/>
        <w:rPr>
          <w:sz w:val="18"/>
        </w:rPr>
      </w:pPr>
      <w:r w:rsidRPr="00866DAF">
        <w:rPr>
          <w:rStyle w:val="string1"/>
          <w:sz w:val="18"/>
        </w:rPr>
        <w:t>'2014-05-04'</w:t>
      </w:r>
      <w:r w:rsidRPr="00866DAF">
        <w:rPr>
          <w:sz w:val="18"/>
        </w:rPr>
        <w:t xml:space="preserve">, </w:t>
      </w:r>
      <w:r w:rsidRPr="00866DAF">
        <w:rPr>
          <w:rStyle w:val="string1"/>
          <w:sz w:val="18"/>
        </w:rPr>
        <w:t>'2014-05-04'</w:t>
      </w:r>
      <w:r w:rsidRPr="00866DAF">
        <w:rPr>
          <w:sz w:val="18"/>
        </w:rPr>
        <w:t xml:space="preserve">, </w:t>
      </w:r>
      <w:r w:rsidRPr="00866DAF">
        <w:rPr>
          <w:rStyle w:val="string1"/>
          <w:sz w:val="18"/>
        </w:rPr>
        <w:t>'2014-05-04'</w:t>
      </w:r>
      <w:r w:rsidRPr="00866DAF">
        <w:rPr>
          <w:sz w:val="18"/>
        </w:rPr>
        <w:t>, 1003, 10000) ;</w:t>
      </w:r>
    </w:p>
    <w:p w14:paraId="2E25E8CE" w14:textId="77777777" w:rsidR="007851C6" w:rsidRPr="00866DAF" w:rsidRDefault="007851C6">
      <w:pPr>
        <w:pStyle w:val="HTMLPreformatted"/>
        <w:divId w:val="1587107075"/>
        <w:rPr>
          <w:sz w:val="18"/>
        </w:rPr>
      </w:pPr>
    </w:p>
    <w:p w14:paraId="7F60E8C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43CEC7C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4/faculty_assessment_memo/0001.pdf'</w:t>
      </w:r>
      <w:r w:rsidRPr="00866DAF">
        <w:rPr>
          <w:sz w:val="18"/>
        </w:rPr>
        <w:t>,</w:t>
      </w:r>
    </w:p>
    <w:p w14:paraId="6ED2DAA8" w14:textId="77777777" w:rsidR="007851C6" w:rsidRPr="00866DAF" w:rsidRDefault="007851C6">
      <w:pPr>
        <w:pStyle w:val="HTMLPreformatted"/>
        <w:divId w:val="1587107075"/>
        <w:rPr>
          <w:sz w:val="18"/>
        </w:rPr>
      </w:pPr>
      <w:r w:rsidRPr="00866DAF">
        <w:rPr>
          <w:sz w:val="18"/>
        </w:rPr>
        <w:t>04, 20003, 30000);</w:t>
      </w:r>
    </w:p>
    <w:p w14:paraId="2A1B562B" w14:textId="77777777" w:rsidR="007851C6" w:rsidRPr="00866DAF" w:rsidRDefault="007851C6">
      <w:pPr>
        <w:pStyle w:val="HTMLPreformatted"/>
        <w:divId w:val="1587107075"/>
        <w:rPr>
          <w:sz w:val="18"/>
        </w:rPr>
      </w:pPr>
    </w:p>
    <w:p w14:paraId="75C5821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351D923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4/general/0001.pdf'</w:t>
      </w:r>
      <w:r w:rsidRPr="00866DAF">
        <w:rPr>
          <w:sz w:val="18"/>
        </w:rPr>
        <w:t>,</w:t>
      </w:r>
    </w:p>
    <w:p w14:paraId="4A7F0F3D" w14:textId="77777777" w:rsidR="007851C6" w:rsidRPr="00866DAF" w:rsidRDefault="007851C6">
      <w:pPr>
        <w:pStyle w:val="HTMLPreformatted"/>
        <w:divId w:val="1587107075"/>
        <w:rPr>
          <w:sz w:val="18"/>
        </w:rPr>
      </w:pPr>
      <w:r w:rsidRPr="00866DAF">
        <w:rPr>
          <w:sz w:val="18"/>
        </w:rPr>
        <w:t>04, 20011, 30000);</w:t>
      </w:r>
    </w:p>
    <w:p w14:paraId="0778670A" w14:textId="77777777" w:rsidR="007851C6" w:rsidRPr="00866DAF" w:rsidRDefault="007851C6">
      <w:pPr>
        <w:pStyle w:val="HTMLPreformatted"/>
        <w:divId w:val="1587107075"/>
        <w:rPr>
          <w:sz w:val="18"/>
        </w:rPr>
      </w:pPr>
    </w:p>
    <w:p w14:paraId="31158FE0"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233D426B"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4/general/0002.pdf'</w:t>
      </w:r>
      <w:r w:rsidRPr="00866DAF">
        <w:rPr>
          <w:sz w:val="18"/>
        </w:rPr>
        <w:t>, 04, 20011, 30000);</w:t>
      </w:r>
    </w:p>
    <w:p w14:paraId="0029C5A3" w14:textId="77777777" w:rsidR="007851C6" w:rsidRPr="00866DAF" w:rsidRDefault="007851C6">
      <w:pPr>
        <w:pStyle w:val="HTMLPreformatted"/>
        <w:divId w:val="1587107075"/>
        <w:rPr>
          <w:sz w:val="18"/>
        </w:rPr>
      </w:pPr>
    </w:p>
    <w:p w14:paraId="5D8FAB9F" w14:textId="77777777" w:rsidR="007851C6" w:rsidRPr="00866DAF" w:rsidRDefault="007851C6">
      <w:pPr>
        <w:pStyle w:val="HTMLPreformatted"/>
        <w:divId w:val="1587107075"/>
        <w:rPr>
          <w:rStyle w:val="comment1"/>
          <w:sz w:val="18"/>
        </w:rPr>
      </w:pPr>
      <w:r w:rsidRPr="00866DAF">
        <w:rPr>
          <w:rStyle w:val="comment1"/>
          <w:sz w:val="18"/>
        </w:rPr>
        <w:t>-- Paul Colder asks for more info about masters</w:t>
      </w:r>
    </w:p>
    <w:p w14:paraId="6BB7CF7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cision ( DecID, ApplicationID, </w:t>
      </w:r>
      <w:r w:rsidRPr="00866DAF">
        <w:rPr>
          <w:rStyle w:val="type1"/>
          <w:sz w:val="18"/>
        </w:rPr>
        <w:t>Date</w:t>
      </w:r>
      <w:r w:rsidRPr="00866DAF">
        <w:rPr>
          <w:sz w:val="18"/>
        </w:rPr>
        <w:t>, DecisionTypeID, Comment,</w:t>
      </w:r>
    </w:p>
    <w:p w14:paraId="059E4B18" w14:textId="77777777" w:rsidR="007851C6" w:rsidRPr="00866DAF" w:rsidRDefault="007851C6">
      <w:pPr>
        <w:pStyle w:val="HTMLPreformatted"/>
        <w:divId w:val="1587107075"/>
        <w:rPr>
          <w:sz w:val="18"/>
        </w:rPr>
      </w:pPr>
      <w:r w:rsidRPr="00866DAF">
        <w:rPr>
          <w:sz w:val="18"/>
        </w:rPr>
        <w:t>StaffID)</w:t>
      </w:r>
    </w:p>
    <w:p w14:paraId="24B382C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 411, </w:t>
      </w:r>
      <w:r w:rsidRPr="00866DAF">
        <w:rPr>
          <w:rStyle w:val="string1"/>
          <w:sz w:val="18"/>
        </w:rPr>
        <w:t>'2014.05.15'</w:t>
      </w:r>
      <w:r w:rsidRPr="00866DAF">
        <w:rPr>
          <w:sz w:val="18"/>
        </w:rPr>
        <w:t>, 50003,</w:t>
      </w:r>
    </w:p>
    <w:p w14:paraId="15ADDD53" w14:textId="77777777" w:rsidR="007851C6" w:rsidRPr="00866DAF" w:rsidRDefault="007851C6">
      <w:pPr>
        <w:pStyle w:val="HTMLPreformatted"/>
        <w:divId w:val="1587107075"/>
        <w:rPr>
          <w:sz w:val="18"/>
        </w:rPr>
      </w:pPr>
      <w:r w:rsidRPr="00866DAF">
        <w:rPr>
          <w:rStyle w:val="string1"/>
          <w:sz w:val="18"/>
        </w:rPr>
        <w:t>'Have asked for more info about Masters project'</w:t>
      </w:r>
      <w:r w:rsidRPr="00866DAF">
        <w:rPr>
          <w:sz w:val="18"/>
        </w:rPr>
        <w:t>, 1001 );</w:t>
      </w:r>
    </w:p>
    <w:p w14:paraId="4A106D61" w14:textId="77777777" w:rsidR="007851C6" w:rsidRPr="00866DAF" w:rsidRDefault="007851C6">
      <w:pPr>
        <w:pStyle w:val="HTMLPreformatted"/>
        <w:divId w:val="1587107075"/>
        <w:rPr>
          <w:sz w:val="18"/>
        </w:rPr>
      </w:pPr>
    </w:p>
    <w:p w14:paraId="7340ECD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CorrID, `</w:t>
      </w:r>
      <w:r w:rsidRPr="00866DAF">
        <w:rPr>
          <w:rStyle w:val="type1"/>
          <w:sz w:val="18"/>
        </w:rPr>
        <w:t>Date</w:t>
      </w:r>
      <w:r w:rsidRPr="00866DAF">
        <w:rPr>
          <w:sz w:val="18"/>
        </w:rPr>
        <w:t>`, CorrMethodID, Summary,</w:t>
      </w:r>
    </w:p>
    <w:p w14:paraId="1CCBD731" w14:textId="77777777" w:rsidR="007851C6" w:rsidRPr="00866DAF" w:rsidRDefault="007851C6">
      <w:pPr>
        <w:pStyle w:val="HTMLPreformatted"/>
        <w:divId w:val="1587107075"/>
        <w:rPr>
          <w:sz w:val="18"/>
        </w:rPr>
      </w:pPr>
      <w:r w:rsidRPr="00866DAF">
        <w:rPr>
          <w:sz w:val="18"/>
        </w:rPr>
        <w:t>ApplicationID, StaffID)</w:t>
      </w:r>
    </w:p>
    <w:p w14:paraId="530B44D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441, </w:t>
      </w:r>
      <w:r w:rsidRPr="00866DAF">
        <w:rPr>
          <w:rStyle w:val="string1"/>
          <w:sz w:val="18"/>
        </w:rPr>
        <w:t>'2014-05-04'</w:t>
      </w:r>
      <w:r w:rsidRPr="00866DAF">
        <w:rPr>
          <w:sz w:val="18"/>
        </w:rPr>
        <w:t xml:space="preserve">, 60000, </w:t>
      </w:r>
      <w:r w:rsidRPr="00866DAF">
        <w:rPr>
          <w:rStyle w:val="string1"/>
          <w:sz w:val="18"/>
        </w:rPr>
        <w:t>'Initial inquiry from applicant'</w:t>
      </w:r>
      <w:r w:rsidRPr="00866DAF">
        <w:rPr>
          <w:sz w:val="18"/>
        </w:rPr>
        <w:t>, 411, 1001);</w:t>
      </w:r>
    </w:p>
    <w:p w14:paraId="725D0EB2" w14:textId="77777777" w:rsidR="007851C6" w:rsidRPr="00866DAF" w:rsidRDefault="007851C6">
      <w:pPr>
        <w:pStyle w:val="HTMLPreformatted"/>
        <w:divId w:val="1587107075"/>
        <w:rPr>
          <w:sz w:val="18"/>
        </w:rPr>
      </w:pPr>
    </w:p>
    <w:p w14:paraId="7709C90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Correspondence (CorrID, `</w:t>
      </w:r>
      <w:r w:rsidRPr="00866DAF">
        <w:rPr>
          <w:rStyle w:val="type1"/>
          <w:sz w:val="18"/>
        </w:rPr>
        <w:t>Date</w:t>
      </w:r>
      <w:r w:rsidRPr="00866DAF">
        <w:rPr>
          <w:sz w:val="18"/>
        </w:rPr>
        <w:t>`, CorrMethodID, Summary,</w:t>
      </w:r>
    </w:p>
    <w:p w14:paraId="4D7145CA" w14:textId="77777777" w:rsidR="007851C6" w:rsidRPr="00866DAF" w:rsidRDefault="007851C6">
      <w:pPr>
        <w:pStyle w:val="HTMLPreformatted"/>
        <w:divId w:val="1587107075"/>
        <w:rPr>
          <w:sz w:val="18"/>
        </w:rPr>
      </w:pPr>
      <w:r w:rsidRPr="00866DAF">
        <w:rPr>
          <w:sz w:val="18"/>
        </w:rPr>
        <w:t>ApplicationID, StaffID)</w:t>
      </w:r>
    </w:p>
    <w:p w14:paraId="0D8F3E2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442, </w:t>
      </w:r>
      <w:r w:rsidRPr="00866DAF">
        <w:rPr>
          <w:rStyle w:val="string1"/>
          <w:sz w:val="18"/>
        </w:rPr>
        <w:t>'2014-05-04'</w:t>
      </w:r>
      <w:r w:rsidRPr="00866DAF">
        <w:rPr>
          <w:sz w:val="18"/>
        </w:rPr>
        <w:t xml:space="preserve">, 60000, </w:t>
      </w:r>
      <w:r w:rsidRPr="00866DAF">
        <w:rPr>
          <w:rStyle w:val="string1"/>
          <w:sz w:val="18"/>
        </w:rPr>
        <w:t>'Asked applicant for more information'</w:t>
      </w:r>
      <w:r w:rsidRPr="00866DAF">
        <w:rPr>
          <w:sz w:val="18"/>
        </w:rPr>
        <w:t>, 411,</w:t>
      </w:r>
    </w:p>
    <w:p w14:paraId="4B507453" w14:textId="77777777" w:rsidR="007851C6" w:rsidRPr="00866DAF" w:rsidRDefault="007851C6">
      <w:pPr>
        <w:pStyle w:val="HTMLPreformatted"/>
        <w:divId w:val="1587107075"/>
        <w:rPr>
          <w:sz w:val="18"/>
        </w:rPr>
      </w:pPr>
      <w:r w:rsidRPr="00866DAF">
        <w:rPr>
          <w:sz w:val="18"/>
        </w:rPr>
        <w:t>1001);</w:t>
      </w:r>
    </w:p>
    <w:p w14:paraId="688B6E4A" w14:textId="77777777" w:rsidR="007851C6" w:rsidRPr="00866DAF" w:rsidRDefault="007851C6">
      <w:pPr>
        <w:pStyle w:val="HTMLPreformatted"/>
        <w:divId w:val="1587107075"/>
        <w:rPr>
          <w:sz w:val="18"/>
        </w:rPr>
      </w:pPr>
    </w:p>
    <w:p w14:paraId="4812FA6E" w14:textId="77777777" w:rsidR="007851C6" w:rsidRPr="00866DAF" w:rsidRDefault="007851C6">
      <w:pPr>
        <w:pStyle w:val="HTMLPreformatted"/>
        <w:divId w:val="1587107075"/>
        <w:rPr>
          <w:sz w:val="18"/>
        </w:rPr>
      </w:pPr>
    </w:p>
    <w:p w14:paraId="1B1E16DE" w14:textId="77777777" w:rsidR="007851C6" w:rsidRPr="00866DAF" w:rsidRDefault="007851C6">
      <w:pPr>
        <w:pStyle w:val="HTMLPreformatted"/>
        <w:divId w:val="1587107075"/>
        <w:rPr>
          <w:rStyle w:val="comment1"/>
          <w:sz w:val="18"/>
        </w:rPr>
      </w:pPr>
      <w:r w:rsidRPr="00866DAF">
        <w:rPr>
          <w:rStyle w:val="comment1"/>
          <w:sz w:val="18"/>
        </w:rPr>
        <w:t>-- -----------------------------------------------------------------------------</w:t>
      </w:r>
    </w:p>
    <w:p w14:paraId="6C60125F" w14:textId="77777777" w:rsidR="007851C6" w:rsidRPr="00866DAF" w:rsidRDefault="007851C6">
      <w:pPr>
        <w:pStyle w:val="HTMLPreformatted"/>
        <w:divId w:val="1587107075"/>
        <w:rPr>
          <w:rStyle w:val="comment1"/>
          <w:sz w:val="18"/>
        </w:rPr>
      </w:pPr>
      <w:r w:rsidRPr="00866DAF">
        <w:rPr>
          <w:rStyle w:val="comment1"/>
          <w:sz w:val="18"/>
        </w:rPr>
        <w:t>-- Fwd Flinders Application.txt</w:t>
      </w:r>
    </w:p>
    <w:p w14:paraId="3CADAA8B" w14:textId="77777777" w:rsidR="007851C6" w:rsidRPr="00866DAF" w:rsidRDefault="007851C6">
      <w:pPr>
        <w:pStyle w:val="HTMLPreformatted"/>
        <w:divId w:val="1587107075"/>
        <w:rPr>
          <w:rStyle w:val="comment1"/>
          <w:sz w:val="18"/>
        </w:rPr>
      </w:pPr>
      <w:r w:rsidRPr="00866DAF">
        <w:rPr>
          <w:rStyle w:val="comment1"/>
          <w:sz w:val="18"/>
        </w:rPr>
        <w:t>-- 5</w:t>
      </w:r>
    </w:p>
    <w:p w14:paraId="6D745CDA"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5 info" ;</w:t>
      </w:r>
    </w:p>
    <w:p w14:paraId="241B068A" w14:textId="77777777" w:rsidR="007851C6" w:rsidRPr="00866DAF" w:rsidRDefault="007851C6">
      <w:pPr>
        <w:pStyle w:val="HTMLPreformatted"/>
        <w:divId w:val="1587107075"/>
        <w:rPr>
          <w:sz w:val="18"/>
        </w:rPr>
      </w:pPr>
    </w:p>
    <w:p w14:paraId="3BD6B2D3"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StudentID, DateAdded,</w:t>
      </w:r>
    </w:p>
    <w:p w14:paraId="36972890" w14:textId="77777777" w:rsidR="007851C6" w:rsidRPr="00866DAF" w:rsidRDefault="007851C6">
      <w:pPr>
        <w:pStyle w:val="HTMLPreformatted"/>
        <w:divId w:val="1587107075"/>
        <w:rPr>
          <w:sz w:val="18"/>
        </w:rPr>
      </w:pPr>
      <w:r w:rsidRPr="00866DAF">
        <w:rPr>
          <w:sz w:val="18"/>
        </w:rPr>
        <w:t>LastModifiedByStaffID)</w:t>
      </w:r>
    </w:p>
    <w:p w14:paraId="5FFBE2F8"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5, </w:t>
      </w:r>
      <w:r w:rsidRPr="00866DAF">
        <w:rPr>
          <w:rStyle w:val="string1"/>
          <w:sz w:val="18"/>
        </w:rPr>
        <w:t>'Ena'</w:t>
      </w:r>
      <w:r w:rsidRPr="00866DAF">
        <w:rPr>
          <w:sz w:val="18"/>
        </w:rPr>
        <w:t xml:space="preserve">, </w:t>
      </w:r>
      <w:r w:rsidRPr="00866DAF">
        <w:rPr>
          <w:rStyle w:val="string1"/>
          <w:sz w:val="18"/>
        </w:rPr>
        <w:t>'2345678'</w:t>
      </w:r>
      <w:r w:rsidRPr="00866DAF">
        <w:rPr>
          <w:sz w:val="18"/>
        </w:rPr>
        <w:t xml:space="preserve">, </w:t>
      </w:r>
      <w:r w:rsidRPr="00866DAF">
        <w:rPr>
          <w:rStyle w:val="string1"/>
          <w:sz w:val="18"/>
        </w:rPr>
        <w:t>'2014-05-05'</w:t>
      </w:r>
      <w:r w:rsidRPr="00866DAF">
        <w:rPr>
          <w:sz w:val="18"/>
        </w:rPr>
        <w:t>, 1001) ;</w:t>
      </w:r>
    </w:p>
    <w:p w14:paraId="5D3F28F2" w14:textId="77777777" w:rsidR="007851C6" w:rsidRPr="00866DAF" w:rsidRDefault="007851C6">
      <w:pPr>
        <w:pStyle w:val="HTMLPreformatted"/>
        <w:divId w:val="1587107075"/>
        <w:rPr>
          <w:sz w:val="18"/>
        </w:rPr>
      </w:pPr>
    </w:p>
    <w:p w14:paraId="5B12B87C"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ProposedStartDate,</w:t>
      </w:r>
    </w:p>
    <w:p w14:paraId="783C4E73" w14:textId="77777777" w:rsidR="007851C6" w:rsidRPr="00866DAF" w:rsidRDefault="007851C6">
      <w:pPr>
        <w:pStyle w:val="HTMLPreformatted"/>
        <w:divId w:val="1587107075"/>
        <w:rPr>
          <w:sz w:val="18"/>
        </w:rPr>
      </w:pPr>
      <w:r w:rsidRPr="00866DAF">
        <w:rPr>
          <w:sz w:val="18"/>
        </w:rPr>
        <w:t>DateAdded, DateLastChecked, DateLastModified, LastModifiedByStaffID,</w:t>
      </w:r>
    </w:p>
    <w:p w14:paraId="3C9A9713" w14:textId="77777777" w:rsidR="007851C6" w:rsidRPr="00866DAF" w:rsidRDefault="007851C6">
      <w:pPr>
        <w:pStyle w:val="HTMLPreformatted"/>
        <w:divId w:val="1587107075"/>
        <w:rPr>
          <w:sz w:val="18"/>
        </w:rPr>
      </w:pPr>
      <w:r w:rsidRPr="00866DAF">
        <w:rPr>
          <w:sz w:val="18"/>
        </w:rPr>
        <w:t>applicationStatusID)</w:t>
      </w:r>
    </w:p>
    <w:p w14:paraId="11A29324"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511, 05, </w:t>
      </w:r>
      <w:r w:rsidRPr="00866DAF">
        <w:rPr>
          <w:rStyle w:val="string1"/>
          <w:sz w:val="18"/>
        </w:rPr>
        <w:t>'2014-07-01'</w:t>
      </w:r>
      <w:r w:rsidRPr="00866DAF">
        <w:rPr>
          <w:sz w:val="18"/>
        </w:rPr>
        <w:t xml:space="preserve">, </w:t>
      </w:r>
      <w:r w:rsidRPr="00866DAF">
        <w:rPr>
          <w:rStyle w:val="string1"/>
          <w:sz w:val="18"/>
        </w:rPr>
        <w:t>'2014-05-05'</w:t>
      </w:r>
      <w:r w:rsidRPr="00866DAF">
        <w:rPr>
          <w:sz w:val="18"/>
        </w:rPr>
        <w:t xml:space="preserve">, </w:t>
      </w:r>
      <w:r w:rsidRPr="00866DAF">
        <w:rPr>
          <w:rStyle w:val="string1"/>
          <w:sz w:val="18"/>
        </w:rPr>
        <w:t>'2014-05-05'</w:t>
      </w:r>
      <w:r w:rsidRPr="00866DAF">
        <w:rPr>
          <w:sz w:val="18"/>
        </w:rPr>
        <w:t xml:space="preserve">, </w:t>
      </w:r>
      <w:r w:rsidRPr="00866DAF">
        <w:rPr>
          <w:rStyle w:val="string1"/>
          <w:sz w:val="18"/>
        </w:rPr>
        <w:t>'2014-05-05'</w:t>
      </w:r>
      <w:r w:rsidRPr="00866DAF">
        <w:rPr>
          <w:sz w:val="18"/>
        </w:rPr>
        <w:t>, 1001,</w:t>
      </w:r>
    </w:p>
    <w:p w14:paraId="24F37A63" w14:textId="77777777" w:rsidR="007851C6" w:rsidRPr="00866DAF" w:rsidRDefault="007851C6">
      <w:pPr>
        <w:pStyle w:val="HTMLPreformatted"/>
        <w:divId w:val="1587107075"/>
        <w:rPr>
          <w:sz w:val="18"/>
        </w:rPr>
      </w:pPr>
      <w:r w:rsidRPr="00866DAF">
        <w:rPr>
          <w:sz w:val="18"/>
        </w:rPr>
        <w:t>10000) ;</w:t>
      </w:r>
    </w:p>
    <w:p w14:paraId="2BAAE52F" w14:textId="77777777" w:rsidR="007851C6" w:rsidRPr="00866DAF" w:rsidRDefault="007851C6">
      <w:pPr>
        <w:pStyle w:val="HTMLPreformatted"/>
        <w:divId w:val="1587107075"/>
        <w:rPr>
          <w:sz w:val="18"/>
        </w:rPr>
      </w:pPr>
    </w:p>
    <w:p w14:paraId="5626FEE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310E0B62" w14:textId="77777777" w:rsidR="007851C6" w:rsidRPr="00866DAF" w:rsidRDefault="007851C6">
      <w:pPr>
        <w:pStyle w:val="HTMLPreformatted"/>
        <w:divId w:val="1587107075"/>
        <w:rPr>
          <w:sz w:val="18"/>
        </w:rPr>
      </w:pPr>
      <w:r w:rsidRPr="00866DAF">
        <w:rPr>
          <w:sz w:val="18"/>
        </w:rPr>
        <w:t>DocStatusID)</w:t>
      </w:r>
    </w:p>
    <w:p w14:paraId="02D7872C"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proposal/0001.pdf'</w:t>
      </w:r>
      <w:r w:rsidRPr="00866DAF">
        <w:rPr>
          <w:sz w:val="18"/>
        </w:rPr>
        <w:t>, 05, 511, 20007, 30000);</w:t>
      </w:r>
    </w:p>
    <w:p w14:paraId="21694AEC" w14:textId="77777777" w:rsidR="007851C6" w:rsidRPr="00866DAF" w:rsidRDefault="007851C6">
      <w:pPr>
        <w:pStyle w:val="HTMLPreformatted"/>
        <w:divId w:val="1587107075"/>
        <w:rPr>
          <w:sz w:val="18"/>
        </w:rPr>
      </w:pPr>
    </w:p>
    <w:p w14:paraId="5F6C127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500CF15D" w14:textId="77777777" w:rsidR="007851C6" w:rsidRPr="00866DAF" w:rsidRDefault="007851C6">
      <w:pPr>
        <w:pStyle w:val="HTMLPreformatted"/>
        <w:divId w:val="1587107075"/>
        <w:rPr>
          <w:sz w:val="18"/>
        </w:rPr>
      </w:pPr>
      <w:r w:rsidRPr="00866DAF">
        <w:rPr>
          <w:sz w:val="18"/>
        </w:rPr>
        <w:t>DocStatusID)</w:t>
      </w:r>
    </w:p>
    <w:p w14:paraId="1B9454F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Application/0001.pdf'</w:t>
      </w:r>
      <w:r w:rsidRPr="00866DAF">
        <w:rPr>
          <w:sz w:val="18"/>
        </w:rPr>
        <w:t>, 05, 511, 20000, 30000);</w:t>
      </w:r>
    </w:p>
    <w:p w14:paraId="248CCCA5" w14:textId="77777777" w:rsidR="007851C6" w:rsidRPr="00866DAF" w:rsidRDefault="007851C6">
      <w:pPr>
        <w:pStyle w:val="HTMLPreformatted"/>
        <w:divId w:val="1587107075"/>
        <w:rPr>
          <w:sz w:val="18"/>
        </w:rPr>
      </w:pPr>
    </w:p>
    <w:p w14:paraId="489396E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61110843" w14:textId="77777777" w:rsidR="007851C6" w:rsidRPr="00866DAF" w:rsidRDefault="007851C6">
      <w:pPr>
        <w:pStyle w:val="HTMLPreformatted"/>
        <w:divId w:val="1587107075"/>
        <w:rPr>
          <w:sz w:val="18"/>
        </w:rPr>
      </w:pPr>
      <w:r w:rsidRPr="00866DAF">
        <w:rPr>
          <w:sz w:val="18"/>
        </w:rPr>
        <w:t>DocStatusID)</w:t>
      </w:r>
    </w:p>
    <w:p w14:paraId="6576E534"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transcript/0001.pdf'</w:t>
      </w:r>
      <w:r w:rsidRPr="00866DAF">
        <w:rPr>
          <w:sz w:val="18"/>
        </w:rPr>
        <w:t>, 05, 20005,</w:t>
      </w:r>
    </w:p>
    <w:p w14:paraId="1D43E731" w14:textId="77777777" w:rsidR="007851C6" w:rsidRPr="00866DAF" w:rsidRDefault="007851C6">
      <w:pPr>
        <w:pStyle w:val="HTMLPreformatted"/>
        <w:divId w:val="1587107075"/>
        <w:rPr>
          <w:sz w:val="18"/>
        </w:rPr>
      </w:pPr>
      <w:r w:rsidRPr="00866DAF">
        <w:rPr>
          <w:rStyle w:val="string1"/>
          <w:sz w:val="18"/>
        </w:rPr>
        <w:t>'bachelor certificate and transcript'</w:t>
      </w:r>
      <w:r w:rsidRPr="00866DAF">
        <w:rPr>
          <w:sz w:val="18"/>
        </w:rPr>
        <w:t>, 30000);</w:t>
      </w:r>
    </w:p>
    <w:p w14:paraId="5108FA79" w14:textId="77777777" w:rsidR="007851C6" w:rsidRPr="00866DAF" w:rsidRDefault="007851C6">
      <w:pPr>
        <w:pStyle w:val="HTMLPreformatted"/>
        <w:divId w:val="1587107075"/>
        <w:rPr>
          <w:sz w:val="18"/>
        </w:rPr>
      </w:pPr>
    </w:p>
    <w:p w14:paraId="607DCC3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55107F7F" w14:textId="77777777" w:rsidR="007851C6" w:rsidRPr="00866DAF" w:rsidRDefault="007851C6">
      <w:pPr>
        <w:pStyle w:val="HTMLPreformatted"/>
        <w:divId w:val="1587107075"/>
        <w:rPr>
          <w:sz w:val="18"/>
        </w:rPr>
      </w:pPr>
      <w:r w:rsidRPr="00866DAF">
        <w:rPr>
          <w:sz w:val="18"/>
        </w:rPr>
        <w:t>DocStatusID)</w:t>
      </w:r>
    </w:p>
    <w:p w14:paraId="74F80E5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transcript/0002.pdf'</w:t>
      </w:r>
      <w:r w:rsidRPr="00866DAF">
        <w:rPr>
          <w:sz w:val="18"/>
        </w:rPr>
        <w:t>, 05, 20005,</w:t>
      </w:r>
    </w:p>
    <w:p w14:paraId="6B4B0C53" w14:textId="77777777" w:rsidR="007851C6" w:rsidRPr="00866DAF" w:rsidRDefault="007851C6">
      <w:pPr>
        <w:pStyle w:val="HTMLPreformatted"/>
        <w:divId w:val="1587107075"/>
        <w:rPr>
          <w:sz w:val="18"/>
        </w:rPr>
      </w:pPr>
      <w:r w:rsidRPr="00866DAF">
        <w:rPr>
          <w:rStyle w:val="string1"/>
          <w:sz w:val="18"/>
        </w:rPr>
        <w:t>'master certificate and transcript'</w:t>
      </w:r>
      <w:r w:rsidRPr="00866DAF">
        <w:rPr>
          <w:sz w:val="18"/>
        </w:rPr>
        <w:t>, 30000);</w:t>
      </w:r>
    </w:p>
    <w:p w14:paraId="3924BB92" w14:textId="77777777" w:rsidR="007851C6" w:rsidRPr="00866DAF" w:rsidRDefault="007851C6">
      <w:pPr>
        <w:pStyle w:val="HTMLPreformatted"/>
        <w:divId w:val="1587107075"/>
        <w:rPr>
          <w:sz w:val="18"/>
        </w:rPr>
      </w:pPr>
    </w:p>
    <w:p w14:paraId="513CADC6"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1FE367B0"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financial/0001.pdf'</w:t>
      </w:r>
      <w:r w:rsidRPr="00866DAF">
        <w:rPr>
          <w:sz w:val="18"/>
        </w:rPr>
        <w:t>,</w:t>
      </w:r>
    </w:p>
    <w:p w14:paraId="720D8DD9" w14:textId="77777777" w:rsidR="007851C6" w:rsidRPr="00866DAF" w:rsidRDefault="007851C6">
      <w:pPr>
        <w:pStyle w:val="HTMLPreformatted"/>
        <w:divId w:val="1587107075"/>
        <w:rPr>
          <w:sz w:val="18"/>
        </w:rPr>
      </w:pPr>
      <w:r w:rsidRPr="00866DAF">
        <w:rPr>
          <w:sz w:val="18"/>
        </w:rPr>
        <w:t>05, 20010, 30000);</w:t>
      </w:r>
    </w:p>
    <w:p w14:paraId="0D079F8B" w14:textId="77777777" w:rsidR="007851C6" w:rsidRPr="00866DAF" w:rsidRDefault="007851C6">
      <w:pPr>
        <w:pStyle w:val="HTMLPreformatted"/>
        <w:divId w:val="1587107075"/>
        <w:rPr>
          <w:sz w:val="18"/>
        </w:rPr>
      </w:pPr>
    </w:p>
    <w:p w14:paraId="78804593"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6BFA0D70" w14:textId="77777777" w:rsidR="007851C6" w:rsidRPr="00866DAF" w:rsidRDefault="007851C6">
      <w:pPr>
        <w:pStyle w:val="HTMLPreformatted"/>
        <w:divId w:val="1587107075"/>
        <w:rPr>
          <w:sz w:val="18"/>
        </w:rPr>
      </w:pPr>
      <w:r w:rsidRPr="00866DAF">
        <w:rPr>
          <w:sz w:val="18"/>
        </w:rPr>
        <w:t>Description, DocStatusID)</w:t>
      </w:r>
    </w:p>
    <w:p w14:paraId="72E2773F"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reference/0001.pdf'</w:t>
      </w:r>
      <w:r w:rsidRPr="00866DAF">
        <w:rPr>
          <w:sz w:val="18"/>
        </w:rPr>
        <w:t>,</w:t>
      </w:r>
    </w:p>
    <w:p w14:paraId="7505ABF0" w14:textId="77777777" w:rsidR="007851C6" w:rsidRPr="00866DAF" w:rsidRDefault="007851C6">
      <w:pPr>
        <w:pStyle w:val="HTMLPreformatted"/>
        <w:divId w:val="1587107075"/>
        <w:rPr>
          <w:sz w:val="18"/>
        </w:rPr>
      </w:pPr>
      <w:r w:rsidRPr="00866DAF">
        <w:rPr>
          <w:sz w:val="18"/>
        </w:rPr>
        <w:t>05, 511, 20008,</w:t>
      </w:r>
    </w:p>
    <w:p w14:paraId="75A2005C" w14:textId="77777777" w:rsidR="007851C6" w:rsidRPr="00866DAF" w:rsidRDefault="007851C6">
      <w:pPr>
        <w:pStyle w:val="HTMLPreformatted"/>
        <w:divId w:val="1587107075"/>
        <w:rPr>
          <w:sz w:val="18"/>
        </w:rPr>
      </w:pPr>
      <w:r w:rsidRPr="00866DAF">
        <w:rPr>
          <w:rStyle w:val="string1"/>
          <w:sz w:val="18"/>
        </w:rPr>
        <w:t>'recommendation letters'</w:t>
      </w:r>
      <w:r w:rsidRPr="00866DAF">
        <w:rPr>
          <w:sz w:val="18"/>
        </w:rPr>
        <w:t>, 30000);</w:t>
      </w:r>
    </w:p>
    <w:p w14:paraId="62F4B218" w14:textId="77777777" w:rsidR="007851C6" w:rsidRPr="00866DAF" w:rsidRDefault="007851C6">
      <w:pPr>
        <w:pStyle w:val="HTMLPreformatted"/>
        <w:divId w:val="1587107075"/>
        <w:rPr>
          <w:sz w:val="18"/>
        </w:rPr>
      </w:pPr>
    </w:p>
    <w:p w14:paraId="6061397A"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0CE6F9B4" w14:textId="77777777" w:rsidR="007851C6" w:rsidRPr="00866DAF" w:rsidRDefault="007851C6">
      <w:pPr>
        <w:pStyle w:val="HTMLPreformatted"/>
        <w:divId w:val="1587107075"/>
        <w:rPr>
          <w:sz w:val="18"/>
        </w:rPr>
      </w:pPr>
      <w:r w:rsidRPr="00866DAF">
        <w:rPr>
          <w:sz w:val="18"/>
        </w:rPr>
        <w:t>Description, DocStatusID)</w:t>
      </w:r>
    </w:p>
    <w:p w14:paraId="140635F3"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general/0001.pdf'</w:t>
      </w:r>
      <w:r w:rsidRPr="00866DAF">
        <w:rPr>
          <w:sz w:val="18"/>
        </w:rPr>
        <w:t>,</w:t>
      </w:r>
    </w:p>
    <w:p w14:paraId="4D5070A9" w14:textId="77777777" w:rsidR="007851C6" w:rsidRPr="00866DAF" w:rsidRDefault="007851C6">
      <w:pPr>
        <w:pStyle w:val="HTMLPreformatted"/>
        <w:divId w:val="1587107075"/>
        <w:rPr>
          <w:sz w:val="18"/>
        </w:rPr>
      </w:pPr>
      <w:r w:rsidRPr="00866DAF">
        <w:rPr>
          <w:sz w:val="18"/>
        </w:rPr>
        <w:t xml:space="preserve">05, 511, 20011, </w:t>
      </w:r>
      <w:r w:rsidRPr="00866DAF">
        <w:rPr>
          <w:rStyle w:val="string1"/>
          <w:sz w:val="18"/>
        </w:rPr>
        <w:t>'training certificate'</w:t>
      </w:r>
      <w:r w:rsidRPr="00866DAF">
        <w:rPr>
          <w:sz w:val="18"/>
        </w:rPr>
        <w:t>, 30000);</w:t>
      </w:r>
    </w:p>
    <w:p w14:paraId="21FEE4E1" w14:textId="77777777" w:rsidR="007851C6" w:rsidRPr="00866DAF" w:rsidRDefault="007851C6">
      <w:pPr>
        <w:pStyle w:val="HTMLPreformatted"/>
        <w:divId w:val="1587107075"/>
        <w:rPr>
          <w:sz w:val="18"/>
        </w:rPr>
      </w:pPr>
    </w:p>
    <w:p w14:paraId="4A9F4B4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5C17BDD4"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5/faculty_assessment_memo/0001.pdf'</w:t>
      </w:r>
      <w:r w:rsidRPr="00866DAF">
        <w:rPr>
          <w:sz w:val="18"/>
        </w:rPr>
        <w:t>, 05,</w:t>
      </w:r>
    </w:p>
    <w:p w14:paraId="15DA6275" w14:textId="77777777" w:rsidR="007851C6" w:rsidRPr="00866DAF" w:rsidRDefault="007851C6">
      <w:pPr>
        <w:pStyle w:val="HTMLPreformatted"/>
        <w:divId w:val="1587107075"/>
        <w:rPr>
          <w:sz w:val="18"/>
        </w:rPr>
      </w:pPr>
      <w:r w:rsidRPr="00866DAF">
        <w:rPr>
          <w:sz w:val="18"/>
        </w:rPr>
        <w:t>20003, 30000);</w:t>
      </w:r>
    </w:p>
    <w:p w14:paraId="75FFE051" w14:textId="77777777" w:rsidR="007851C6" w:rsidRPr="00866DAF" w:rsidRDefault="007851C6">
      <w:pPr>
        <w:pStyle w:val="HTMLPreformatted"/>
        <w:divId w:val="1587107075"/>
        <w:rPr>
          <w:sz w:val="18"/>
        </w:rPr>
      </w:pPr>
    </w:p>
    <w:p w14:paraId="744D7E01" w14:textId="77777777" w:rsidR="007851C6" w:rsidRPr="00866DAF" w:rsidRDefault="007851C6">
      <w:pPr>
        <w:pStyle w:val="HTMLPreformatted"/>
        <w:divId w:val="1587107075"/>
        <w:rPr>
          <w:rStyle w:val="comment1"/>
          <w:sz w:val="18"/>
        </w:rPr>
      </w:pPr>
      <w:r w:rsidRPr="00866DAF">
        <w:rPr>
          <w:rStyle w:val="comment1"/>
          <w:sz w:val="18"/>
        </w:rPr>
        <w:t>-- -----------------------------------------------------------------------------</w:t>
      </w:r>
    </w:p>
    <w:p w14:paraId="5BE7F2DC" w14:textId="77777777" w:rsidR="007851C6" w:rsidRPr="00866DAF" w:rsidRDefault="007851C6">
      <w:pPr>
        <w:pStyle w:val="HTMLPreformatted"/>
        <w:divId w:val="1587107075"/>
        <w:rPr>
          <w:rStyle w:val="comment1"/>
          <w:sz w:val="18"/>
        </w:rPr>
      </w:pPr>
      <w:r w:rsidRPr="00866DAF">
        <w:rPr>
          <w:rStyle w:val="comment1"/>
          <w:sz w:val="18"/>
        </w:rPr>
        <w:t>-- Fwd PhD inquiry.txt</w:t>
      </w:r>
    </w:p>
    <w:p w14:paraId="6C5CBD8F" w14:textId="77777777" w:rsidR="007851C6" w:rsidRPr="00866DAF" w:rsidRDefault="007851C6">
      <w:pPr>
        <w:pStyle w:val="HTMLPreformatted"/>
        <w:divId w:val="1587107075"/>
        <w:rPr>
          <w:rStyle w:val="comment1"/>
          <w:sz w:val="18"/>
        </w:rPr>
      </w:pPr>
      <w:r w:rsidRPr="00866DAF">
        <w:rPr>
          <w:rStyle w:val="comment1"/>
          <w:sz w:val="18"/>
        </w:rPr>
        <w:t>-- 6</w:t>
      </w:r>
    </w:p>
    <w:p w14:paraId="3CE0F669"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6 info" ;</w:t>
      </w:r>
    </w:p>
    <w:p w14:paraId="1D59DD5C" w14:textId="77777777" w:rsidR="007851C6" w:rsidRPr="00866DAF" w:rsidRDefault="007851C6">
      <w:pPr>
        <w:pStyle w:val="HTMLPreformatted"/>
        <w:divId w:val="1587107075"/>
        <w:rPr>
          <w:sz w:val="18"/>
        </w:rPr>
      </w:pPr>
    </w:p>
    <w:p w14:paraId="1B8DC34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Sex, DateAdded,</w:t>
      </w:r>
    </w:p>
    <w:p w14:paraId="28893EC1" w14:textId="77777777" w:rsidR="007851C6" w:rsidRPr="00866DAF" w:rsidRDefault="007851C6">
      <w:pPr>
        <w:pStyle w:val="HTMLPreformatted"/>
        <w:divId w:val="1587107075"/>
        <w:rPr>
          <w:sz w:val="18"/>
        </w:rPr>
      </w:pPr>
      <w:r w:rsidRPr="00866DAF">
        <w:rPr>
          <w:sz w:val="18"/>
        </w:rPr>
        <w:t>LastModifiedByStaffID)</w:t>
      </w:r>
    </w:p>
    <w:p w14:paraId="3439424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6, </w:t>
      </w:r>
      <w:r w:rsidRPr="00866DAF">
        <w:rPr>
          <w:rStyle w:val="string1"/>
          <w:sz w:val="18"/>
        </w:rPr>
        <w:t>'Fakhri'</w:t>
      </w:r>
      <w:r w:rsidRPr="00866DAF">
        <w:rPr>
          <w:sz w:val="18"/>
        </w:rPr>
        <w:t xml:space="preserve">, </w:t>
      </w:r>
      <w:r w:rsidRPr="00866DAF">
        <w:rPr>
          <w:rStyle w:val="string1"/>
          <w:sz w:val="18"/>
        </w:rPr>
        <w:t>'Bazzaz'</w:t>
      </w:r>
      <w:r w:rsidRPr="00866DAF">
        <w:rPr>
          <w:sz w:val="18"/>
        </w:rPr>
        <w:t xml:space="preserve">, 1, </w:t>
      </w:r>
      <w:r w:rsidRPr="00866DAF">
        <w:rPr>
          <w:rStyle w:val="string1"/>
          <w:sz w:val="18"/>
        </w:rPr>
        <w:t>'2014-05-05'</w:t>
      </w:r>
      <w:r w:rsidRPr="00866DAF">
        <w:rPr>
          <w:sz w:val="18"/>
        </w:rPr>
        <w:t>, 1002) ;</w:t>
      </w:r>
    </w:p>
    <w:p w14:paraId="13B0D200" w14:textId="77777777" w:rsidR="007851C6" w:rsidRPr="00866DAF" w:rsidRDefault="007851C6">
      <w:pPr>
        <w:pStyle w:val="HTMLPreformatted"/>
        <w:divId w:val="1587107075"/>
        <w:rPr>
          <w:sz w:val="18"/>
        </w:rPr>
      </w:pPr>
    </w:p>
    <w:p w14:paraId="0174F790"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7F49ED35"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521DF64D"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611, 06, 40000, </w:t>
      </w:r>
      <w:r w:rsidRPr="00866DAF">
        <w:rPr>
          <w:rStyle w:val="string1"/>
          <w:sz w:val="18"/>
        </w:rPr>
        <w:t>'2014-05-06'</w:t>
      </w:r>
      <w:r w:rsidRPr="00866DAF">
        <w:rPr>
          <w:sz w:val="18"/>
        </w:rPr>
        <w:t xml:space="preserve">, </w:t>
      </w:r>
      <w:r w:rsidRPr="00866DAF">
        <w:rPr>
          <w:rStyle w:val="string1"/>
          <w:sz w:val="18"/>
        </w:rPr>
        <w:t>'2014-05-06'</w:t>
      </w:r>
      <w:r w:rsidRPr="00866DAF">
        <w:rPr>
          <w:sz w:val="18"/>
        </w:rPr>
        <w:t xml:space="preserve">, </w:t>
      </w:r>
      <w:r w:rsidRPr="00866DAF">
        <w:rPr>
          <w:rStyle w:val="string1"/>
          <w:sz w:val="18"/>
        </w:rPr>
        <w:t>'2014-05-06'</w:t>
      </w:r>
      <w:r w:rsidRPr="00866DAF">
        <w:rPr>
          <w:sz w:val="18"/>
        </w:rPr>
        <w:t>, 1002, 10000);</w:t>
      </w:r>
    </w:p>
    <w:p w14:paraId="627ECA80" w14:textId="77777777" w:rsidR="007851C6" w:rsidRPr="00866DAF" w:rsidRDefault="007851C6">
      <w:pPr>
        <w:pStyle w:val="HTMLPreformatted"/>
        <w:divId w:val="1587107075"/>
        <w:rPr>
          <w:sz w:val="18"/>
        </w:rPr>
      </w:pPr>
    </w:p>
    <w:p w14:paraId="352B8B3C" w14:textId="77777777" w:rsidR="007851C6" w:rsidRPr="00866DAF" w:rsidRDefault="007851C6">
      <w:pPr>
        <w:pStyle w:val="HTMLPreformatted"/>
        <w:divId w:val="1587107075"/>
        <w:rPr>
          <w:rStyle w:val="comment1"/>
          <w:sz w:val="18"/>
        </w:rPr>
      </w:pPr>
      <w:r w:rsidRPr="00866DAF">
        <w:rPr>
          <w:rStyle w:val="comment1"/>
          <w:sz w:val="18"/>
        </w:rPr>
        <w:t>-- 100503 Computer Communications Networks</w:t>
      </w:r>
    </w:p>
    <w:p w14:paraId="62894480"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_Research Area` (ApplicationID, FORCode)</w:t>
      </w:r>
    </w:p>
    <w:p w14:paraId="4715DC2F"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611, 100503) ;</w:t>
      </w:r>
    </w:p>
    <w:p w14:paraId="2CACD051" w14:textId="77777777" w:rsidR="007851C6" w:rsidRPr="00866DAF" w:rsidRDefault="007851C6">
      <w:pPr>
        <w:pStyle w:val="HTMLPreformatted"/>
        <w:divId w:val="1587107075"/>
        <w:rPr>
          <w:sz w:val="18"/>
        </w:rPr>
      </w:pPr>
    </w:p>
    <w:p w14:paraId="7CC073B6" w14:textId="77777777" w:rsidR="007851C6" w:rsidRPr="00866DAF" w:rsidRDefault="007851C6">
      <w:pPr>
        <w:pStyle w:val="HTMLPreformatted"/>
        <w:divId w:val="1587107075"/>
        <w:rPr>
          <w:sz w:val="18"/>
        </w:rPr>
      </w:pPr>
    </w:p>
    <w:p w14:paraId="7E24077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473F9EA0" w14:textId="77777777" w:rsidR="007851C6" w:rsidRPr="00866DAF" w:rsidRDefault="007851C6">
      <w:pPr>
        <w:pStyle w:val="HTMLPreformatted"/>
        <w:divId w:val="1587107075"/>
        <w:rPr>
          <w:sz w:val="18"/>
        </w:rPr>
      </w:pPr>
      <w:r w:rsidRPr="00866DAF">
        <w:rPr>
          <w:sz w:val="18"/>
        </w:rPr>
        <w:t>DocStatusID)</w:t>
      </w:r>
    </w:p>
    <w:p w14:paraId="6EB528B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general/0001.pdf'</w:t>
      </w:r>
      <w:r w:rsidRPr="00866DAF">
        <w:rPr>
          <w:sz w:val="18"/>
        </w:rPr>
        <w:t xml:space="preserve">, 06, 20011, </w:t>
      </w:r>
      <w:r w:rsidRPr="00866DAF">
        <w:rPr>
          <w:rStyle w:val="string1"/>
          <w:sz w:val="18"/>
        </w:rPr>
        <w:t>'Award of Degree'</w:t>
      </w:r>
      <w:r w:rsidRPr="00866DAF">
        <w:rPr>
          <w:sz w:val="18"/>
        </w:rPr>
        <w:t>,</w:t>
      </w:r>
    </w:p>
    <w:p w14:paraId="36E86826" w14:textId="77777777" w:rsidR="007851C6" w:rsidRPr="00866DAF" w:rsidRDefault="007851C6">
      <w:pPr>
        <w:pStyle w:val="HTMLPreformatted"/>
        <w:divId w:val="1587107075"/>
        <w:rPr>
          <w:sz w:val="18"/>
        </w:rPr>
      </w:pPr>
      <w:r w:rsidRPr="00866DAF">
        <w:rPr>
          <w:sz w:val="18"/>
        </w:rPr>
        <w:t>30000);</w:t>
      </w:r>
    </w:p>
    <w:p w14:paraId="0CF047F5" w14:textId="77777777" w:rsidR="007851C6" w:rsidRPr="00866DAF" w:rsidRDefault="007851C6">
      <w:pPr>
        <w:pStyle w:val="HTMLPreformatted"/>
        <w:divId w:val="1587107075"/>
        <w:rPr>
          <w:sz w:val="18"/>
        </w:rPr>
      </w:pPr>
    </w:p>
    <w:p w14:paraId="790546C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5A79837B" w14:textId="77777777" w:rsidR="007851C6" w:rsidRPr="00866DAF" w:rsidRDefault="007851C6">
      <w:pPr>
        <w:pStyle w:val="HTMLPreformatted"/>
        <w:divId w:val="1587107075"/>
        <w:rPr>
          <w:sz w:val="18"/>
        </w:rPr>
      </w:pPr>
      <w:r w:rsidRPr="00866DAF">
        <w:rPr>
          <w:sz w:val="18"/>
        </w:rPr>
        <w:t>DocStatusID)</w:t>
      </w:r>
    </w:p>
    <w:p w14:paraId="02B5E645"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certificate/0001.pdf'</w:t>
      </w:r>
      <w:r w:rsidRPr="00866DAF">
        <w:rPr>
          <w:sz w:val="18"/>
        </w:rPr>
        <w:t>, 06, 611, 20004, 30000);</w:t>
      </w:r>
    </w:p>
    <w:p w14:paraId="174F9DB7" w14:textId="77777777" w:rsidR="007851C6" w:rsidRPr="00866DAF" w:rsidRDefault="007851C6">
      <w:pPr>
        <w:pStyle w:val="HTMLPreformatted"/>
        <w:divId w:val="1587107075"/>
        <w:rPr>
          <w:sz w:val="18"/>
        </w:rPr>
      </w:pPr>
    </w:p>
    <w:p w14:paraId="6462353F"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26A1927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cv/0001.pdf'</w:t>
      </w:r>
      <w:r w:rsidRPr="00866DAF">
        <w:rPr>
          <w:sz w:val="18"/>
        </w:rPr>
        <w:t>, 06, 20001, 30000) ;</w:t>
      </w:r>
    </w:p>
    <w:p w14:paraId="1F7CE49B" w14:textId="77777777" w:rsidR="007851C6" w:rsidRPr="00866DAF" w:rsidRDefault="007851C6">
      <w:pPr>
        <w:pStyle w:val="HTMLPreformatted"/>
        <w:divId w:val="1587107075"/>
        <w:rPr>
          <w:sz w:val="18"/>
        </w:rPr>
      </w:pPr>
    </w:p>
    <w:p w14:paraId="155ACE13"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57A0787B" w14:textId="77777777" w:rsidR="007851C6" w:rsidRPr="00866DAF" w:rsidRDefault="007851C6">
      <w:pPr>
        <w:pStyle w:val="HTMLPreformatted"/>
        <w:divId w:val="1587107075"/>
        <w:rPr>
          <w:sz w:val="18"/>
        </w:rPr>
      </w:pPr>
      <w:r w:rsidRPr="00866DAF">
        <w:rPr>
          <w:sz w:val="18"/>
        </w:rPr>
        <w:t>DocStatusID)</w:t>
      </w:r>
    </w:p>
    <w:p w14:paraId="423AEEC2"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certificate/0002.pdf'</w:t>
      </w:r>
      <w:r w:rsidRPr="00866DAF">
        <w:rPr>
          <w:sz w:val="18"/>
        </w:rPr>
        <w:t xml:space="preserve">, 06, 20004, </w:t>
      </w:r>
      <w:r w:rsidRPr="00866DAF">
        <w:rPr>
          <w:rStyle w:val="string1"/>
          <w:sz w:val="18"/>
        </w:rPr>
        <w:t>'English cert'</w:t>
      </w:r>
      <w:r w:rsidRPr="00866DAF">
        <w:rPr>
          <w:sz w:val="18"/>
        </w:rPr>
        <w:t>,</w:t>
      </w:r>
    </w:p>
    <w:p w14:paraId="69E66DC7" w14:textId="77777777" w:rsidR="007851C6" w:rsidRPr="00866DAF" w:rsidRDefault="007851C6">
      <w:pPr>
        <w:pStyle w:val="HTMLPreformatted"/>
        <w:divId w:val="1587107075"/>
        <w:rPr>
          <w:sz w:val="18"/>
        </w:rPr>
      </w:pPr>
      <w:r w:rsidRPr="00866DAF">
        <w:rPr>
          <w:sz w:val="18"/>
        </w:rPr>
        <w:t>30000);</w:t>
      </w:r>
    </w:p>
    <w:p w14:paraId="480E5B50" w14:textId="77777777" w:rsidR="007851C6" w:rsidRPr="00866DAF" w:rsidRDefault="007851C6">
      <w:pPr>
        <w:pStyle w:val="HTMLPreformatted"/>
        <w:divId w:val="1587107075"/>
        <w:rPr>
          <w:sz w:val="18"/>
        </w:rPr>
      </w:pPr>
    </w:p>
    <w:p w14:paraId="69D1D4BE" w14:textId="77777777" w:rsidR="007851C6" w:rsidRPr="00866DAF" w:rsidRDefault="007851C6">
      <w:pPr>
        <w:pStyle w:val="HTMLPreformatted"/>
        <w:divId w:val="1587107075"/>
        <w:rPr>
          <w:rStyle w:val="comment1"/>
          <w:sz w:val="18"/>
        </w:rPr>
      </w:pPr>
      <w:r w:rsidRPr="00866DAF">
        <w:rPr>
          <w:rStyle w:val="comment1"/>
          <w:sz w:val="18"/>
        </w:rPr>
        <w:t>-- add the thesis to documents</w:t>
      </w:r>
    </w:p>
    <w:p w14:paraId="31DB5E3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47B9E148" w14:textId="77777777" w:rsidR="007851C6" w:rsidRPr="00866DAF" w:rsidRDefault="007851C6">
      <w:pPr>
        <w:pStyle w:val="HTMLPreformatted"/>
        <w:divId w:val="1587107075"/>
        <w:rPr>
          <w:sz w:val="18"/>
        </w:rPr>
      </w:pPr>
      <w:r w:rsidRPr="00866DAF">
        <w:rPr>
          <w:sz w:val="18"/>
        </w:rPr>
        <w:t>DocStatusID)</w:t>
      </w:r>
    </w:p>
    <w:p w14:paraId="410472A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publication/0001.pdf'</w:t>
      </w:r>
      <w:r w:rsidRPr="00866DAF">
        <w:rPr>
          <w:sz w:val="18"/>
        </w:rPr>
        <w:t xml:space="preserve">, 06, 20006, </w:t>
      </w:r>
      <w:r w:rsidRPr="00866DAF">
        <w:rPr>
          <w:rStyle w:val="string1"/>
          <w:sz w:val="18"/>
        </w:rPr>
        <w:t>'masters thesis'</w:t>
      </w:r>
      <w:r w:rsidRPr="00866DAF">
        <w:rPr>
          <w:sz w:val="18"/>
        </w:rPr>
        <w:t>,</w:t>
      </w:r>
    </w:p>
    <w:p w14:paraId="62B049C9" w14:textId="77777777" w:rsidR="007851C6" w:rsidRPr="00866DAF" w:rsidRDefault="007851C6">
      <w:pPr>
        <w:pStyle w:val="HTMLPreformatted"/>
        <w:divId w:val="1587107075"/>
        <w:rPr>
          <w:sz w:val="18"/>
        </w:rPr>
      </w:pPr>
      <w:r w:rsidRPr="00866DAF">
        <w:rPr>
          <w:sz w:val="18"/>
        </w:rPr>
        <w:t>30000);</w:t>
      </w:r>
    </w:p>
    <w:p w14:paraId="200B964A" w14:textId="77777777" w:rsidR="007851C6" w:rsidRPr="00866DAF" w:rsidRDefault="007851C6">
      <w:pPr>
        <w:pStyle w:val="HTMLPreformatted"/>
        <w:divId w:val="1587107075"/>
        <w:rPr>
          <w:sz w:val="18"/>
        </w:rPr>
      </w:pPr>
    </w:p>
    <w:p w14:paraId="7791486E" w14:textId="77777777" w:rsidR="007851C6" w:rsidRPr="00866DAF" w:rsidRDefault="007851C6">
      <w:pPr>
        <w:pStyle w:val="HTMLPreformatted"/>
        <w:divId w:val="1587107075"/>
        <w:rPr>
          <w:rStyle w:val="comment1"/>
          <w:sz w:val="18"/>
        </w:rPr>
      </w:pPr>
      <w:r w:rsidRPr="00866DAF">
        <w:rPr>
          <w:rStyle w:val="comment1"/>
          <w:sz w:val="18"/>
        </w:rPr>
        <w:t>-- add the transcript to documents</w:t>
      </w:r>
    </w:p>
    <w:p w14:paraId="1B94A2F8"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303CB313" w14:textId="77777777" w:rsidR="007851C6" w:rsidRPr="00866DAF" w:rsidRDefault="007851C6">
      <w:pPr>
        <w:pStyle w:val="HTMLPreformatted"/>
        <w:divId w:val="1587107075"/>
        <w:rPr>
          <w:sz w:val="18"/>
        </w:rPr>
      </w:pPr>
      <w:r w:rsidRPr="00866DAF">
        <w:rPr>
          <w:sz w:val="18"/>
        </w:rPr>
        <w:t>DocStatusID)</w:t>
      </w:r>
    </w:p>
    <w:p w14:paraId="23AEB57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transcript/0001.pdf'</w:t>
      </w:r>
      <w:r w:rsidRPr="00866DAF">
        <w:rPr>
          <w:sz w:val="18"/>
        </w:rPr>
        <w:t xml:space="preserve">, 06, 20005, </w:t>
      </w:r>
      <w:r w:rsidRPr="00866DAF">
        <w:rPr>
          <w:rStyle w:val="string1"/>
          <w:sz w:val="18"/>
        </w:rPr>
        <w:t>'masters transcript'</w:t>
      </w:r>
      <w:r w:rsidRPr="00866DAF">
        <w:rPr>
          <w:sz w:val="18"/>
        </w:rPr>
        <w:t>,</w:t>
      </w:r>
    </w:p>
    <w:p w14:paraId="0074A712" w14:textId="77777777" w:rsidR="007851C6" w:rsidRPr="00866DAF" w:rsidRDefault="007851C6">
      <w:pPr>
        <w:pStyle w:val="HTMLPreformatted"/>
        <w:divId w:val="1587107075"/>
        <w:rPr>
          <w:sz w:val="18"/>
        </w:rPr>
      </w:pPr>
      <w:r w:rsidRPr="00866DAF">
        <w:rPr>
          <w:sz w:val="18"/>
        </w:rPr>
        <w:t>30000);</w:t>
      </w:r>
    </w:p>
    <w:p w14:paraId="163A154A" w14:textId="77777777" w:rsidR="007851C6" w:rsidRPr="00866DAF" w:rsidRDefault="007851C6">
      <w:pPr>
        <w:pStyle w:val="HTMLPreformatted"/>
        <w:divId w:val="1587107075"/>
        <w:rPr>
          <w:sz w:val="18"/>
        </w:rPr>
      </w:pPr>
    </w:p>
    <w:p w14:paraId="4D4F70C1" w14:textId="77777777" w:rsidR="007851C6" w:rsidRPr="00866DAF" w:rsidRDefault="007851C6">
      <w:pPr>
        <w:pStyle w:val="HTMLPreformatted"/>
        <w:divId w:val="1587107075"/>
        <w:rPr>
          <w:rStyle w:val="comment1"/>
          <w:sz w:val="18"/>
        </w:rPr>
      </w:pPr>
      <w:r w:rsidRPr="00866DAF">
        <w:rPr>
          <w:rStyle w:val="comment1"/>
          <w:sz w:val="18"/>
        </w:rPr>
        <w:t>-- add a reference statement as a document</w:t>
      </w:r>
    </w:p>
    <w:p w14:paraId="7BA57C48"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169DC86D" w14:textId="77777777" w:rsidR="007851C6" w:rsidRPr="00866DAF" w:rsidRDefault="007851C6">
      <w:pPr>
        <w:pStyle w:val="HTMLPreformatted"/>
        <w:divId w:val="1587107075"/>
        <w:rPr>
          <w:sz w:val="18"/>
        </w:rPr>
      </w:pPr>
      <w:r w:rsidRPr="00866DAF">
        <w:rPr>
          <w:sz w:val="18"/>
        </w:rPr>
        <w:t>DocStatusID)</w:t>
      </w:r>
    </w:p>
    <w:p w14:paraId="3E1EB13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reference/0001.pdf'</w:t>
      </w:r>
      <w:r w:rsidRPr="00866DAF">
        <w:rPr>
          <w:sz w:val="18"/>
        </w:rPr>
        <w:t>, 06, 611, 20008, 30000) ;</w:t>
      </w:r>
    </w:p>
    <w:p w14:paraId="3A81B751" w14:textId="77777777" w:rsidR="007851C6" w:rsidRPr="00866DAF" w:rsidRDefault="007851C6">
      <w:pPr>
        <w:pStyle w:val="HTMLPreformatted"/>
        <w:divId w:val="1587107075"/>
        <w:rPr>
          <w:sz w:val="18"/>
        </w:rPr>
      </w:pPr>
    </w:p>
    <w:p w14:paraId="1D626F93" w14:textId="77777777" w:rsidR="007851C6" w:rsidRPr="00866DAF" w:rsidRDefault="007851C6">
      <w:pPr>
        <w:pStyle w:val="HTMLPreformatted"/>
        <w:divId w:val="1587107075"/>
        <w:rPr>
          <w:rStyle w:val="comment1"/>
          <w:sz w:val="18"/>
        </w:rPr>
      </w:pPr>
      <w:r w:rsidRPr="00866DAF">
        <w:rPr>
          <w:rStyle w:val="comment1"/>
          <w:sz w:val="18"/>
        </w:rPr>
        <w:t>-- add the other reference statement as a document</w:t>
      </w:r>
    </w:p>
    <w:p w14:paraId="645F2960"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ApplicationID, DocTypeID,</w:t>
      </w:r>
    </w:p>
    <w:p w14:paraId="31C332F3" w14:textId="77777777" w:rsidR="007851C6" w:rsidRPr="00866DAF" w:rsidRDefault="007851C6">
      <w:pPr>
        <w:pStyle w:val="HTMLPreformatted"/>
        <w:divId w:val="1587107075"/>
        <w:rPr>
          <w:sz w:val="18"/>
        </w:rPr>
      </w:pPr>
      <w:r w:rsidRPr="00866DAF">
        <w:rPr>
          <w:sz w:val="18"/>
        </w:rPr>
        <w:t>DocStatusID)</w:t>
      </w:r>
    </w:p>
    <w:p w14:paraId="28865D69"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6/reference/0002.pdf'</w:t>
      </w:r>
      <w:r w:rsidRPr="00866DAF">
        <w:rPr>
          <w:sz w:val="18"/>
        </w:rPr>
        <w:t>, 06, 611, 20008, 30000) ;</w:t>
      </w:r>
    </w:p>
    <w:p w14:paraId="45BA4369" w14:textId="77777777" w:rsidR="007851C6" w:rsidRPr="00866DAF" w:rsidRDefault="007851C6">
      <w:pPr>
        <w:pStyle w:val="HTMLPreformatted"/>
        <w:divId w:val="1587107075"/>
        <w:rPr>
          <w:sz w:val="18"/>
        </w:rPr>
      </w:pPr>
    </w:p>
    <w:p w14:paraId="15B8EAD0" w14:textId="77777777" w:rsidR="007851C6" w:rsidRPr="00866DAF" w:rsidRDefault="007851C6">
      <w:pPr>
        <w:pStyle w:val="HTMLPreformatted"/>
        <w:divId w:val="1587107075"/>
        <w:rPr>
          <w:sz w:val="18"/>
        </w:rPr>
      </w:pPr>
    </w:p>
    <w:p w14:paraId="7214F4F7" w14:textId="77777777" w:rsidR="007851C6" w:rsidRPr="00866DAF" w:rsidRDefault="007851C6">
      <w:pPr>
        <w:pStyle w:val="HTMLPreformatted"/>
        <w:divId w:val="1587107075"/>
        <w:rPr>
          <w:sz w:val="18"/>
        </w:rPr>
      </w:pPr>
    </w:p>
    <w:p w14:paraId="2906ABE8" w14:textId="77777777" w:rsidR="007851C6" w:rsidRPr="00866DAF" w:rsidRDefault="007851C6">
      <w:pPr>
        <w:pStyle w:val="HTMLPreformatted"/>
        <w:divId w:val="1587107075"/>
        <w:rPr>
          <w:rStyle w:val="comment1"/>
          <w:sz w:val="18"/>
        </w:rPr>
      </w:pPr>
      <w:r w:rsidRPr="00866DAF">
        <w:rPr>
          <w:rStyle w:val="comment1"/>
          <w:sz w:val="18"/>
        </w:rPr>
        <w:t>-- -----------------------------------------------------------------------------</w:t>
      </w:r>
    </w:p>
    <w:p w14:paraId="7FFDA6A3" w14:textId="77777777" w:rsidR="007851C6" w:rsidRPr="00866DAF" w:rsidRDefault="007851C6">
      <w:pPr>
        <w:pStyle w:val="HTMLPreformatted"/>
        <w:divId w:val="1587107075"/>
        <w:rPr>
          <w:rStyle w:val="comment1"/>
          <w:sz w:val="18"/>
        </w:rPr>
      </w:pPr>
      <w:r w:rsidRPr="00866DAF">
        <w:rPr>
          <w:rStyle w:val="comment1"/>
          <w:sz w:val="18"/>
        </w:rPr>
        <w:t>-- Fwd Requesting for PhD supervision.txt</w:t>
      </w:r>
    </w:p>
    <w:p w14:paraId="40EEC6BB" w14:textId="77777777" w:rsidR="007851C6" w:rsidRPr="00866DAF" w:rsidRDefault="007851C6">
      <w:pPr>
        <w:pStyle w:val="HTMLPreformatted"/>
        <w:divId w:val="1587107075"/>
        <w:rPr>
          <w:rStyle w:val="comment1"/>
          <w:sz w:val="18"/>
        </w:rPr>
      </w:pPr>
      <w:r w:rsidRPr="00866DAF">
        <w:rPr>
          <w:rStyle w:val="comment1"/>
          <w:sz w:val="18"/>
        </w:rPr>
        <w:t>-- 7</w:t>
      </w:r>
    </w:p>
    <w:p w14:paraId="234AD604"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7 info" ;</w:t>
      </w:r>
    </w:p>
    <w:p w14:paraId="09012861" w14:textId="77777777" w:rsidR="007851C6" w:rsidRPr="00866DAF" w:rsidRDefault="007851C6">
      <w:pPr>
        <w:pStyle w:val="HTMLPreformatted"/>
        <w:divId w:val="1587107075"/>
        <w:rPr>
          <w:sz w:val="18"/>
        </w:rPr>
      </w:pPr>
    </w:p>
    <w:p w14:paraId="0C76CB50"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DateAdded, Email,</w:t>
      </w:r>
    </w:p>
    <w:p w14:paraId="446266C6" w14:textId="77777777" w:rsidR="007851C6" w:rsidRPr="00866DAF" w:rsidRDefault="007851C6">
      <w:pPr>
        <w:pStyle w:val="HTMLPreformatted"/>
        <w:divId w:val="1587107075"/>
        <w:rPr>
          <w:sz w:val="18"/>
        </w:rPr>
      </w:pPr>
      <w:r w:rsidRPr="00866DAF">
        <w:rPr>
          <w:sz w:val="18"/>
        </w:rPr>
        <w:t>LastModifiedByStaffID)</w:t>
      </w:r>
    </w:p>
    <w:p w14:paraId="0E0D81F0"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7, </w:t>
      </w:r>
      <w:r w:rsidRPr="00866DAF">
        <w:rPr>
          <w:rStyle w:val="string1"/>
          <w:sz w:val="18"/>
        </w:rPr>
        <w:t>'Nemo'</w:t>
      </w:r>
      <w:r w:rsidRPr="00866DAF">
        <w:rPr>
          <w:sz w:val="18"/>
        </w:rPr>
        <w:t xml:space="preserve">, </w:t>
      </w:r>
      <w:r w:rsidRPr="00866DAF">
        <w:rPr>
          <w:rStyle w:val="string1"/>
          <w:sz w:val="18"/>
        </w:rPr>
        <w:t>'2014-05-07'</w:t>
      </w:r>
      <w:r w:rsidRPr="00866DAF">
        <w:rPr>
          <w:sz w:val="18"/>
        </w:rPr>
        <w:t xml:space="preserve">, </w:t>
      </w:r>
      <w:r w:rsidRPr="00866DAF">
        <w:rPr>
          <w:rStyle w:val="string1"/>
          <w:sz w:val="18"/>
        </w:rPr>
        <w:t>'nemo@gmail.com'</w:t>
      </w:r>
      <w:r w:rsidRPr="00866DAF">
        <w:rPr>
          <w:sz w:val="18"/>
        </w:rPr>
        <w:t>, 1000) ;</w:t>
      </w:r>
    </w:p>
    <w:p w14:paraId="373E9D05" w14:textId="77777777" w:rsidR="007851C6" w:rsidRPr="00866DAF" w:rsidRDefault="007851C6">
      <w:pPr>
        <w:pStyle w:val="HTMLPreformatted"/>
        <w:divId w:val="1587107075"/>
        <w:rPr>
          <w:sz w:val="18"/>
        </w:rPr>
      </w:pPr>
    </w:p>
    <w:p w14:paraId="781A919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InstitutionName,</w:t>
      </w:r>
    </w:p>
    <w:p w14:paraId="2E4F7631" w14:textId="77777777" w:rsidR="007851C6" w:rsidRPr="00866DAF" w:rsidRDefault="007851C6">
      <w:pPr>
        <w:pStyle w:val="HTMLPreformatted"/>
        <w:divId w:val="1587107075"/>
        <w:rPr>
          <w:sz w:val="18"/>
        </w:rPr>
      </w:pPr>
      <w:r w:rsidRPr="00866DAF">
        <w:rPr>
          <w:sz w:val="18"/>
        </w:rPr>
        <w:t>InstitutionCountryISOCode)</w:t>
      </w:r>
    </w:p>
    <w:p w14:paraId="3975FBB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721, 07, </w:t>
      </w:r>
      <w:r w:rsidRPr="00866DAF">
        <w:rPr>
          <w:rStyle w:val="string1"/>
          <w:sz w:val="18"/>
        </w:rPr>
        <w:t>'IT'</w:t>
      </w:r>
      <w:r w:rsidRPr="00866DAF">
        <w:rPr>
          <w:sz w:val="18"/>
        </w:rPr>
        <w:t xml:space="preserve">, </w:t>
      </w:r>
      <w:r w:rsidRPr="00866DAF">
        <w:rPr>
          <w:rStyle w:val="string1"/>
          <w:sz w:val="18"/>
        </w:rPr>
        <w:t>'bachelors'</w:t>
      </w:r>
      <w:r w:rsidRPr="00866DAF">
        <w:rPr>
          <w:sz w:val="18"/>
        </w:rPr>
        <w:t xml:space="preserve">, </w:t>
      </w:r>
      <w:r w:rsidRPr="00866DAF">
        <w:rPr>
          <w:rStyle w:val="string1"/>
          <w:sz w:val="18"/>
        </w:rPr>
        <w:t>'Manipal University'</w:t>
      </w:r>
      <w:r w:rsidRPr="00866DAF">
        <w:rPr>
          <w:sz w:val="18"/>
        </w:rPr>
        <w:t xml:space="preserve">, </w:t>
      </w:r>
      <w:r w:rsidRPr="00866DAF">
        <w:rPr>
          <w:rStyle w:val="string1"/>
          <w:sz w:val="18"/>
        </w:rPr>
        <w:t>'IN'</w:t>
      </w:r>
      <w:r w:rsidRPr="00866DAF">
        <w:rPr>
          <w:sz w:val="18"/>
        </w:rPr>
        <w:t>) ;</w:t>
      </w:r>
    </w:p>
    <w:p w14:paraId="7E463AA6" w14:textId="77777777" w:rsidR="007851C6" w:rsidRPr="00866DAF" w:rsidRDefault="007851C6">
      <w:pPr>
        <w:pStyle w:val="HTMLPreformatted"/>
        <w:divId w:val="1587107075"/>
        <w:rPr>
          <w:sz w:val="18"/>
        </w:rPr>
      </w:pPr>
    </w:p>
    <w:p w14:paraId="6744E1B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InstitutionName,</w:t>
      </w:r>
    </w:p>
    <w:p w14:paraId="589453F1" w14:textId="77777777" w:rsidR="007851C6" w:rsidRPr="00866DAF" w:rsidRDefault="007851C6">
      <w:pPr>
        <w:pStyle w:val="HTMLPreformatted"/>
        <w:divId w:val="1587107075"/>
        <w:rPr>
          <w:sz w:val="18"/>
        </w:rPr>
      </w:pPr>
      <w:r w:rsidRPr="00866DAF">
        <w:rPr>
          <w:sz w:val="18"/>
        </w:rPr>
        <w:t>InstitutionCountryISOCode)</w:t>
      </w:r>
    </w:p>
    <w:p w14:paraId="4D65274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722, 07, </w:t>
      </w:r>
      <w:r w:rsidRPr="00866DAF">
        <w:rPr>
          <w:rStyle w:val="string1"/>
          <w:sz w:val="18"/>
        </w:rPr>
        <w:t>'Software development and engineering'</w:t>
      </w:r>
      <w:r w:rsidRPr="00866DAF">
        <w:rPr>
          <w:sz w:val="18"/>
        </w:rPr>
        <w:t>,</w:t>
      </w:r>
    </w:p>
    <w:p w14:paraId="3CA1C49C" w14:textId="77777777" w:rsidR="007851C6" w:rsidRPr="00866DAF" w:rsidRDefault="007851C6">
      <w:pPr>
        <w:pStyle w:val="HTMLPreformatted"/>
        <w:divId w:val="1587107075"/>
        <w:rPr>
          <w:sz w:val="18"/>
        </w:rPr>
      </w:pPr>
      <w:r w:rsidRPr="00866DAF">
        <w:rPr>
          <w:rStyle w:val="string1"/>
          <w:sz w:val="18"/>
        </w:rPr>
        <w:t>'masters'</w:t>
      </w:r>
      <w:r w:rsidRPr="00866DAF">
        <w:rPr>
          <w:sz w:val="18"/>
        </w:rPr>
        <w:t xml:space="preserve">, </w:t>
      </w:r>
      <w:r w:rsidRPr="00866DAF">
        <w:rPr>
          <w:rStyle w:val="string1"/>
          <w:sz w:val="18"/>
        </w:rPr>
        <w:t>'West Bengal University'</w:t>
      </w:r>
      <w:r w:rsidRPr="00866DAF">
        <w:rPr>
          <w:sz w:val="18"/>
        </w:rPr>
        <w:t xml:space="preserve">, </w:t>
      </w:r>
      <w:r w:rsidRPr="00866DAF">
        <w:rPr>
          <w:rStyle w:val="string1"/>
          <w:sz w:val="18"/>
        </w:rPr>
        <w:t>'IN'</w:t>
      </w:r>
      <w:r w:rsidRPr="00866DAF">
        <w:rPr>
          <w:sz w:val="18"/>
        </w:rPr>
        <w:t>) ;</w:t>
      </w:r>
    </w:p>
    <w:p w14:paraId="25007661" w14:textId="77777777" w:rsidR="007851C6" w:rsidRPr="00866DAF" w:rsidRDefault="007851C6">
      <w:pPr>
        <w:pStyle w:val="HTMLPreformatted"/>
        <w:divId w:val="1587107075"/>
        <w:rPr>
          <w:sz w:val="18"/>
        </w:rPr>
      </w:pPr>
    </w:p>
    <w:p w14:paraId="1DCA3BAF"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7260773F"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79CBA172" w14:textId="77777777" w:rsidR="007851C6" w:rsidRPr="00866DAF" w:rsidRDefault="007851C6">
      <w:pPr>
        <w:pStyle w:val="HTMLPreformatted"/>
        <w:divId w:val="1587107075"/>
        <w:rPr>
          <w:sz w:val="18"/>
        </w:rPr>
      </w:pPr>
      <w:r w:rsidRPr="00866DAF">
        <w:rPr>
          <w:rStyle w:val="keyword1"/>
          <w:sz w:val="18"/>
        </w:rPr>
        <w:t>VALUE</w:t>
      </w:r>
      <w:r w:rsidRPr="00866DAF">
        <w:rPr>
          <w:sz w:val="18"/>
        </w:rPr>
        <w:t xml:space="preserve"> (711, 07, 40000, </w:t>
      </w:r>
      <w:r w:rsidRPr="00866DAF">
        <w:rPr>
          <w:rStyle w:val="string1"/>
          <w:sz w:val="18"/>
        </w:rPr>
        <w:t>'2014-05-07'</w:t>
      </w:r>
      <w:r w:rsidRPr="00866DAF">
        <w:rPr>
          <w:sz w:val="18"/>
        </w:rPr>
        <w:t xml:space="preserve">, </w:t>
      </w:r>
      <w:r w:rsidRPr="00866DAF">
        <w:rPr>
          <w:rStyle w:val="string1"/>
          <w:sz w:val="18"/>
        </w:rPr>
        <w:t>'2014-05-07'</w:t>
      </w:r>
      <w:r w:rsidRPr="00866DAF">
        <w:rPr>
          <w:sz w:val="18"/>
        </w:rPr>
        <w:t xml:space="preserve">, </w:t>
      </w:r>
      <w:r w:rsidRPr="00866DAF">
        <w:rPr>
          <w:rStyle w:val="string1"/>
          <w:sz w:val="18"/>
        </w:rPr>
        <w:t>'2014-05-07'</w:t>
      </w:r>
      <w:r w:rsidRPr="00866DAF">
        <w:rPr>
          <w:sz w:val="18"/>
        </w:rPr>
        <w:t>, 1000, 10000) ;</w:t>
      </w:r>
    </w:p>
    <w:p w14:paraId="13FD9278" w14:textId="77777777" w:rsidR="007851C6" w:rsidRPr="00866DAF" w:rsidRDefault="007851C6">
      <w:pPr>
        <w:pStyle w:val="HTMLPreformatted"/>
        <w:divId w:val="1587107075"/>
        <w:rPr>
          <w:sz w:val="18"/>
        </w:rPr>
      </w:pPr>
    </w:p>
    <w:p w14:paraId="01E8C968"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ocStatusID)</w:t>
      </w:r>
    </w:p>
    <w:p w14:paraId="5A835D04"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7/resume/0001.pdf'</w:t>
      </w:r>
      <w:r w:rsidRPr="00866DAF">
        <w:rPr>
          <w:sz w:val="18"/>
        </w:rPr>
        <w:t>, 07, 20002, 30000);</w:t>
      </w:r>
    </w:p>
    <w:p w14:paraId="7C94522C" w14:textId="77777777" w:rsidR="007851C6" w:rsidRPr="00866DAF" w:rsidRDefault="007851C6">
      <w:pPr>
        <w:pStyle w:val="HTMLPreformatted"/>
        <w:divId w:val="1587107075"/>
        <w:rPr>
          <w:sz w:val="18"/>
        </w:rPr>
      </w:pPr>
    </w:p>
    <w:p w14:paraId="61214C28" w14:textId="77777777" w:rsidR="007851C6" w:rsidRPr="00866DAF" w:rsidRDefault="007851C6">
      <w:pPr>
        <w:pStyle w:val="HTMLPreformatted"/>
        <w:divId w:val="1587107075"/>
        <w:rPr>
          <w:rStyle w:val="comment1"/>
          <w:sz w:val="18"/>
        </w:rPr>
      </w:pPr>
      <w:r w:rsidRPr="00866DAF">
        <w:rPr>
          <w:rStyle w:val="comment1"/>
          <w:sz w:val="18"/>
        </w:rPr>
        <w:t>-- add the publication to documents</w:t>
      </w:r>
    </w:p>
    <w:p w14:paraId="5573833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4B7D5894" w14:textId="77777777" w:rsidR="007851C6" w:rsidRPr="00866DAF" w:rsidRDefault="007851C6">
      <w:pPr>
        <w:pStyle w:val="HTMLPreformatted"/>
        <w:divId w:val="1587107075"/>
        <w:rPr>
          <w:sz w:val="18"/>
        </w:rPr>
      </w:pPr>
      <w:r w:rsidRPr="00866DAF">
        <w:rPr>
          <w:sz w:val="18"/>
        </w:rPr>
        <w:t>DocStatusID)</w:t>
      </w:r>
    </w:p>
    <w:p w14:paraId="22BBF4D1" w14:textId="77777777" w:rsidR="007851C6" w:rsidRPr="00866DAF" w:rsidRDefault="007851C6">
      <w:pPr>
        <w:pStyle w:val="HTMLPreformatted"/>
        <w:divId w:val="1587107075"/>
        <w:rPr>
          <w:rStyle w:val="string1"/>
          <w:sz w:val="18"/>
        </w:rPr>
      </w:pPr>
      <w:r w:rsidRPr="00866DAF">
        <w:rPr>
          <w:rStyle w:val="keyword1"/>
          <w:sz w:val="18"/>
        </w:rPr>
        <w:t>VALUES</w:t>
      </w:r>
      <w:r w:rsidRPr="00866DAF">
        <w:rPr>
          <w:sz w:val="18"/>
        </w:rPr>
        <w:t xml:space="preserve"> (</w:t>
      </w:r>
      <w:r w:rsidRPr="00866DAF">
        <w:rPr>
          <w:rStyle w:val="string1"/>
          <w:sz w:val="18"/>
        </w:rPr>
        <w:t>'/mnt/data/rhd/07/publication/0001.pptx'</w:t>
      </w:r>
      <w:r w:rsidRPr="00866DAF">
        <w:rPr>
          <w:sz w:val="18"/>
        </w:rPr>
        <w:t xml:space="preserve">, 07, 20009, </w:t>
      </w:r>
      <w:r w:rsidRPr="00866DAF">
        <w:rPr>
          <w:rStyle w:val="string1"/>
          <w:sz w:val="18"/>
        </w:rPr>
        <w:t>'Six-plus</w:t>
      </w:r>
    </w:p>
    <w:p w14:paraId="1FABC19B" w14:textId="77777777" w:rsidR="007851C6" w:rsidRPr="00866DAF" w:rsidRDefault="007851C6">
      <w:pPr>
        <w:pStyle w:val="HTMLPreformatted"/>
        <w:divId w:val="1587107075"/>
        <w:rPr>
          <w:sz w:val="18"/>
        </w:rPr>
      </w:pPr>
      <w:r w:rsidRPr="00866DAF">
        <w:rPr>
          <w:rStyle w:val="string1"/>
          <w:sz w:val="18"/>
        </w:rPr>
        <w:t>presenting a six-element framework for sentiment analysis.pptx'</w:t>
      </w:r>
      <w:r w:rsidRPr="00866DAF">
        <w:rPr>
          <w:sz w:val="18"/>
        </w:rPr>
        <w:t>, 30000);</w:t>
      </w:r>
    </w:p>
    <w:p w14:paraId="1B2F1C52" w14:textId="77777777" w:rsidR="007851C6" w:rsidRPr="00866DAF" w:rsidRDefault="007851C6">
      <w:pPr>
        <w:pStyle w:val="HTMLPreformatted"/>
        <w:divId w:val="1587107075"/>
        <w:rPr>
          <w:sz w:val="18"/>
        </w:rPr>
      </w:pPr>
    </w:p>
    <w:p w14:paraId="795E346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2E0E341B" w14:textId="77777777" w:rsidR="007851C6" w:rsidRPr="00866DAF" w:rsidRDefault="007851C6">
      <w:pPr>
        <w:pStyle w:val="HTMLPreformatted"/>
        <w:divId w:val="1587107075"/>
        <w:rPr>
          <w:sz w:val="18"/>
        </w:rPr>
      </w:pPr>
      <w:r w:rsidRPr="00866DAF">
        <w:rPr>
          <w:sz w:val="18"/>
        </w:rPr>
        <w:t>DocStatusID)</w:t>
      </w:r>
    </w:p>
    <w:p w14:paraId="71F1C90C" w14:textId="77777777" w:rsidR="007851C6" w:rsidRPr="00866DAF" w:rsidRDefault="007851C6">
      <w:pPr>
        <w:pStyle w:val="HTMLPreformatted"/>
        <w:divId w:val="1587107075"/>
        <w:rPr>
          <w:rStyle w:val="string1"/>
          <w:sz w:val="18"/>
        </w:rPr>
      </w:pPr>
      <w:r w:rsidRPr="00866DAF">
        <w:rPr>
          <w:rStyle w:val="keyword1"/>
          <w:sz w:val="18"/>
        </w:rPr>
        <w:t>VALUES</w:t>
      </w:r>
      <w:r w:rsidRPr="00866DAF">
        <w:rPr>
          <w:sz w:val="18"/>
        </w:rPr>
        <w:t xml:space="preserve"> (</w:t>
      </w:r>
      <w:r w:rsidRPr="00866DAF">
        <w:rPr>
          <w:rStyle w:val="string1"/>
          <w:sz w:val="18"/>
        </w:rPr>
        <w:t>'/mnt/data/rhd/07/publication/0002.docx'</w:t>
      </w:r>
      <w:r w:rsidRPr="00866DAF">
        <w:rPr>
          <w:sz w:val="18"/>
        </w:rPr>
        <w:t xml:space="preserve">, 07, 20009, </w:t>
      </w:r>
      <w:r w:rsidRPr="00866DAF">
        <w:rPr>
          <w:rStyle w:val="string1"/>
          <w:sz w:val="18"/>
        </w:rPr>
        <w:t>'The price</w:t>
      </w:r>
    </w:p>
    <w:p w14:paraId="63BAB802" w14:textId="77777777" w:rsidR="007851C6" w:rsidRPr="00866DAF" w:rsidRDefault="007851C6">
      <w:pPr>
        <w:pStyle w:val="HTMLPreformatted"/>
        <w:divId w:val="1587107075"/>
        <w:rPr>
          <w:sz w:val="18"/>
        </w:rPr>
      </w:pPr>
      <w:r w:rsidRPr="00866DAF">
        <w:rPr>
          <w:rStyle w:val="string1"/>
          <w:sz w:val="18"/>
        </w:rPr>
        <w:t>prediction framework based upon representation of the opinions'</w:t>
      </w:r>
      <w:r w:rsidRPr="00866DAF">
        <w:rPr>
          <w:sz w:val="18"/>
        </w:rPr>
        <w:t>, 30000);</w:t>
      </w:r>
    </w:p>
    <w:p w14:paraId="0D321F16" w14:textId="77777777" w:rsidR="007851C6" w:rsidRPr="00866DAF" w:rsidRDefault="007851C6">
      <w:pPr>
        <w:pStyle w:val="HTMLPreformatted"/>
        <w:divId w:val="1587107075"/>
        <w:rPr>
          <w:sz w:val="18"/>
        </w:rPr>
      </w:pPr>
    </w:p>
    <w:p w14:paraId="56DF5A38"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ocument (UploadLink, ApplicantID, DocTypeID, Description,</w:t>
      </w:r>
    </w:p>
    <w:p w14:paraId="5194FE45" w14:textId="77777777" w:rsidR="007851C6" w:rsidRPr="00866DAF" w:rsidRDefault="007851C6">
      <w:pPr>
        <w:pStyle w:val="HTMLPreformatted"/>
        <w:divId w:val="1587107075"/>
        <w:rPr>
          <w:sz w:val="18"/>
        </w:rPr>
      </w:pPr>
      <w:r w:rsidRPr="00866DAF">
        <w:rPr>
          <w:sz w:val="18"/>
        </w:rPr>
        <w:t>DocStatusID)</w:t>
      </w:r>
    </w:p>
    <w:p w14:paraId="5BEB746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w:t>
      </w:r>
      <w:r w:rsidRPr="00866DAF">
        <w:rPr>
          <w:rStyle w:val="string1"/>
          <w:sz w:val="18"/>
        </w:rPr>
        <w:t>'/mnt/data/rhd/07/publication/0003.docx'</w:t>
      </w:r>
      <w:r w:rsidRPr="00866DAF">
        <w:rPr>
          <w:sz w:val="18"/>
        </w:rPr>
        <w:t>, 07, 20009,</w:t>
      </w:r>
    </w:p>
    <w:p w14:paraId="72DE9838" w14:textId="77777777" w:rsidR="007851C6" w:rsidRPr="00866DAF" w:rsidRDefault="007851C6">
      <w:pPr>
        <w:pStyle w:val="HTMLPreformatted"/>
        <w:divId w:val="1587107075"/>
        <w:rPr>
          <w:sz w:val="18"/>
        </w:rPr>
      </w:pPr>
      <w:r w:rsidRPr="00866DAF">
        <w:rPr>
          <w:rStyle w:val="string1"/>
          <w:sz w:val="18"/>
        </w:rPr>
        <w:t>'The classification framework for the representation of opinions'</w:t>
      </w:r>
      <w:r w:rsidRPr="00866DAF">
        <w:rPr>
          <w:sz w:val="18"/>
        </w:rPr>
        <w:t>, 30000);</w:t>
      </w:r>
    </w:p>
    <w:p w14:paraId="60828AA3" w14:textId="77777777" w:rsidR="007851C6" w:rsidRPr="00866DAF" w:rsidRDefault="007851C6">
      <w:pPr>
        <w:pStyle w:val="HTMLPreformatted"/>
        <w:divId w:val="1587107075"/>
        <w:rPr>
          <w:sz w:val="18"/>
        </w:rPr>
      </w:pPr>
    </w:p>
    <w:p w14:paraId="0B0D7772" w14:textId="77777777" w:rsidR="007851C6" w:rsidRPr="00866DAF" w:rsidRDefault="007851C6">
      <w:pPr>
        <w:pStyle w:val="HTMLPreformatted"/>
        <w:divId w:val="1587107075"/>
        <w:rPr>
          <w:rStyle w:val="comment1"/>
          <w:sz w:val="18"/>
        </w:rPr>
      </w:pPr>
      <w:r w:rsidRPr="00866DAF">
        <w:rPr>
          <w:rStyle w:val="comment1"/>
          <w:sz w:val="18"/>
        </w:rPr>
        <w:t>-- Denise de Vries flags interest in this application</w:t>
      </w:r>
    </w:p>
    <w:p w14:paraId="1EABF6EE"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Application` (StaffID, ApplicationID)</w:t>
      </w:r>
    </w:p>
    <w:p w14:paraId="462CC9E0"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000, 711);</w:t>
      </w:r>
    </w:p>
    <w:p w14:paraId="3F495FCE" w14:textId="77777777" w:rsidR="007851C6" w:rsidRPr="00866DAF" w:rsidRDefault="007851C6">
      <w:pPr>
        <w:pStyle w:val="HTMLPreformatted"/>
        <w:divId w:val="1587107075"/>
        <w:rPr>
          <w:sz w:val="18"/>
        </w:rPr>
      </w:pPr>
    </w:p>
    <w:p w14:paraId="7CED3BF9" w14:textId="77777777" w:rsidR="007851C6" w:rsidRPr="00866DAF" w:rsidRDefault="007851C6">
      <w:pPr>
        <w:pStyle w:val="HTMLPreformatted"/>
        <w:divId w:val="1587107075"/>
        <w:rPr>
          <w:rStyle w:val="comment1"/>
          <w:sz w:val="18"/>
        </w:rPr>
      </w:pPr>
      <w:r w:rsidRPr="00866DAF">
        <w:rPr>
          <w:rStyle w:val="comment1"/>
          <w:sz w:val="18"/>
        </w:rPr>
        <w:t>-- John Roddick flags interest in this application</w:t>
      </w:r>
    </w:p>
    <w:p w14:paraId="3422AD01"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niversity Staff Member_Application` (StaffID, ApplicationID)</w:t>
      </w:r>
    </w:p>
    <w:p w14:paraId="3153C845"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002, 711);</w:t>
      </w:r>
    </w:p>
    <w:p w14:paraId="7636CECA" w14:textId="77777777" w:rsidR="007851C6" w:rsidRPr="00866DAF" w:rsidRDefault="007851C6">
      <w:pPr>
        <w:pStyle w:val="HTMLPreformatted"/>
        <w:divId w:val="1587107075"/>
        <w:rPr>
          <w:sz w:val="18"/>
        </w:rPr>
      </w:pPr>
    </w:p>
    <w:p w14:paraId="2FA7FF6A" w14:textId="77777777" w:rsidR="007851C6" w:rsidRPr="00866DAF" w:rsidRDefault="007851C6">
      <w:pPr>
        <w:pStyle w:val="HTMLPreformatted"/>
        <w:divId w:val="1587107075"/>
        <w:rPr>
          <w:rStyle w:val="comment1"/>
          <w:sz w:val="18"/>
        </w:rPr>
      </w:pPr>
      <w:r w:rsidRPr="00866DAF">
        <w:rPr>
          <w:rStyle w:val="comment1"/>
          <w:sz w:val="18"/>
        </w:rPr>
        <w:t>-- -----------------------------------------------------------------------------</w:t>
      </w:r>
    </w:p>
    <w:p w14:paraId="5AFE4BDD" w14:textId="77777777" w:rsidR="007851C6" w:rsidRPr="00866DAF" w:rsidRDefault="007851C6">
      <w:pPr>
        <w:pStyle w:val="HTMLPreformatted"/>
        <w:divId w:val="1587107075"/>
        <w:rPr>
          <w:rStyle w:val="comment1"/>
          <w:sz w:val="18"/>
        </w:rPr>
      </w:pPr>
      <w:r w:rsidRPr="00866DAF">
        <w:rPr>
          <w:rStyle w:val="comment1"/>
          <w:sz w:val="18"/>
        </w:rPr>
        <w:t>-- PhD Student.txt</w:t>
      </w:r>
    </w:p>
    <w:p w14:paraId="68B14CA0" w14:textId="77777777" w:rsidR="007851C6" w:rsidRPr="00866DAF" w:rsidRDefault="007851C6">
      <w:pPr>
        <w:pStyle w:val="HTMLPreformatted"/>
        <w:divId w:val="1587107075"/>
        <w:rPr>
          <w:rStyle w:val="comment1"/>
          <w:sz w:val="18"/>
        </w:rPr>
      </w:pPr>
      <w:r w:rsidRPr="00866DAF">
        <w:rPr>
          <w:rStyle w:val="comment1"/>
          <w:sz w:val="18"/>
        </w:rPr>
        <w:t>-- 8</w:t>
      </w:r>
    </w:p>
    <w:p w14:paraId="74D5932D"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8 info" ;</w:t>
      </w:r>
    </w:p>
    <w:p w14:paraId="407C2B9F" w14:textId="77777777" w:rsidR="007851C6" w:rsidRPr="00866DAF" w:rsidRDefault="007851C6">
      <w:pPr>
        <w:pStyle w:val="HTMLPreformatted"/>
        <w:divId w:val="1587107075"/>
        <w:rPr>
          <w:sz w:val="18"/>
        </w:rPr>
      </w:pPr>
    </w:p>
    <w:p w14:paraId="76A2396B"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Email, DateAdded,</w:t>
      </w:r>
    </w:p>
    <w:p w14:paraId="4881A2B9" w14:textId="77777777" w:rsidR="007851C6" w:rsidRPr="00866DAF" w:rsidRDefault="007851C6">
      <w:pPr>
        <w:pStyle w:val="HTMLPreformatted"/>
        <w:divId w:val="1587107075"/>
        <w:rPr>
          <w:sz w:val="18"/>
        </w:rPr>
      </w:pPr>
      <w:r w:rsidRPr="00866DAF">
        <w:rPr>
          <w:sz w:val="18"/>
        </w:rPr>
        <w:t>LastModifiedByStaffID)</w:t>
      </w:r>
    </w:p>
    <w:p w14:paraId="304C7FC8"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8, </w:t>
      </w:r>
      <w:r w:rsidRPr="00866DAF">
        <w:rPr>
          <w:rStyle w:val="string1"/>
          <w:sz w:val="18"/>
        </w:rPr>
        <w:t>'Sara'</w:t>
      </w:r>
      <w:r w:rsidRPr="00866DAF">
        <w:rPr>
          <w:sz w:val="18"/>
        </w:rPr>
        <w:t xml:space="preserve">, </w:t>
      </w:r>
      <w:r w:rsidRPr="00866DAF">
        <w:rPr>
          <w:rStyle w:val="string1"/>
          <w:sz w:val="18"/>
        </w:rPr>
        <w:t>'sara@gmail.com'</w:t>
      </w:r>
      <w:r w:rsidRPr="00866DAF">
        <w:rPr>
          <w:sz w:val="18"/>
        </w:rPr>
        <w:t xml:space="preserve">, </w:t>
      </w:r>
      <w:r w:rsidRPr="00866DAF">
        <w:rPr>
          <w:rStyle w:val="string1"/>
          <w:sz w:val="18"/>
        </w:rPr>
        <w:t>'2014-05-08'</w:t>
      </w:r>
      <w:r w:rsidRPr="00866DAF">
        <w:rPr>
          <w:sz w:val="18"/>
        </w:rPr>
        <w:t>, 1003) ;</w:t>
      </w:r>
    </w:p>
    <w:p w14:paraId="01CED6B4" w14:textId="77777777" w:rsidR="007851C6" w:rsidRPr="00866DAF" w:rsidRDefault="007851C6">
      <w:pPr>
        <w:pStyle w:val="HTMLPreformatted"/>
        <w:divId w:val="1587107075"/>
        <w:rPr>
          <w:sz w:val="18"/>
        </w:rPr>
      </w:pPr>
    </w:p>
    <w:p w14:paraId="770F6FF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Degree (DegID, ApplicantID, </w:t>
      </w:r>
      <w:r w:rsidRPr="00866DAF">
        <w:rPr>
          <w:rStyle w:val="keyword1"/>
          <w:sz w:val="18"/>
        </w:rPr>
        <w:t>Name</w:t>
      </w:r>
      <w:r w:rsidRPr="00866DAF">
        <w:rPr>
          <w:sz w:val="18"/>
        </w:rPr>
        <w:t xml:space="preserve">, </w:t>
      </w:r>
      <w:r w:rsidRPr="00866DAF">
        <w:rPr>
          <w:rStyle w:val="keyword1"/>
          <w:sz w:val="18"/>
        </w:rPr>
        <w:t>Type</w:t>
      </w:r>
      <w:r w:rsidRPr="00866DAF">
        <w:rPr>
          <w:sz w:val="18"/>
        </w:rPr>
        <w:t>, YearCompleted, GPA,</w:t>
      </w:r>
    </w:p>
    <w:p w14:paraId="26470F88" w14:textId="77777777" w:rsidR="007851C6" w:rsidRPr="00866DAF" w:rsidRDefault="007851C6">
      <w:pPr>
        <w:pStyle w:val="HTMLPreformatted"/>
        <w:divId w:val="1587107075"/>
        <w:rPr>
          <w:sz w:val="18"/>
        </w:rPr>
      </w:pPr>
      <w:r w:rsidRPr="00866DAF">
        <w:rPr>
          <w:sz w:val="18"/>
        </w:rPr>
        <w:t>InstitutionCountryISOCode)</w:t>
      </w:r>
    </w:p>
    <w:p w14:paraId="0F2B92AD" w14:textId="77777777" w:rsidR="007851C6" w:rsidRPr="00866DAF" w:rsidRDefault="007851C6">
      <w:pPr>
        <w:pStyle w:val="HTMLPreformatted"/>
        <w:divId w:val="1587107075"/>
        <w:rPr>
          <w:sz w:val="18"/>
        </w:rPr>
      </w:pPr>
    </w:p>
    <w:p w14:paraId="15A6A82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821, 08, </w:t>
      </w:r>
      <w:r w:rsidRPr="00866DAF">
        <w:rPr>
          <w:rStyle w:val="string1"/>
          <w:sz w:val="18"/>
        </w:rPr>
        <w:t>'Masters Comp Sc (Information Security)'</w:t>
      </w:r>
      <w:r w:rsidRPr="00866DAF">
        <w:rPr>
          <w:sz w:val="18"/>
        </w:rPr>
        <w:t xml:space="preserve">, </w:t>
      </w:r>
      <w:r w:rsidRPr="00866DAF">
        <w:rPr>
          <w:rStyle w:val="string1"/>
          <w:sz w:val="18"/>
        </w:rPr>
        <w:t>'masters'</w:t>
      </w:r>
      <w:r w:rsidRPr="00866DAF">
        <w:rPr>
          <w:sz w:val="18"/>
        </w:rPr>
        <w:t>,</w:t>
      </w:r>
    </w:p>
    <w:p w14:paraId="358DA793" w14:textId="77777777" w:rsidR="007851C6" w:rsidRPr="00866DAF" w:rsidRDefault="007851C6">
      <w:pPr>
        <w:pStyle w:val="HTMLPreformatted"/>
        <w:divId w:val="1587107075"/>
        <w:rPr>
          <w:sz w:val="18"/>
        </w:rPr>
      </w:pPr>
      <w:r w:rsidRPr="00866DAF">
        <w:rPr>
          <w:rStyle w:val="string1"/>
          <w:sz w:val="18"/>
        </w:rPr>
        <w:t>'2013-12-31'</w:t>
      </w:r>
      <w:r w:rsidRPr="00866DAF">
        <w:rPr>
          <w:sz w:val="18"/>
        </w:rPr>
        <w:t xml:space="preserve">, 6.79, </w:t>
      </w:r>
      <w:r w:rsidRPr="00866DAF">
        <w:rPr>
          <w:rStyle w:val="string1"/>
          <w:sz w:val="18"/>
        </w:rPr>
        <w:t>'MY'</w:t>
      </w:r>
      <w:r w:rsidRPr="00866DAF">
        <w:rPr>
          <w:sz w:val="18"/>
        </w:rPr>
        <w:t>);</w:t>
      </w:r>
    </w:p>
    <w:p w14:paraId="16629037" w14:textId="77777777" w:rsidR="007851C6" w:rsidRPr="00866DAF" w:rsidRDefault="007851C6">
      <w:pPr>
        <w:pStyle w:val="HTMLPreformatted"/>
        <w:divId w:val="1587107075"/>
        <w:rPr>
          <w:sz w:val="18"/>
        </w:rPr>
      </w:pPr>
    </w:p>
    <w:p w14:paraId="5E43515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57945BC2"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7191038E"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811, 08, 40000, </w:t>
      </w:r>
      <w:r w:rsidRPr="00866DAF">
        <w:rPr>
          <w:rStyle w:val="string1"/>
          <w:sz w:val="18"/>
        </w:rPr>
        <w:t>'2014-05-08'</w:t>
      </w:r>
      <w:r w:rsidRPr="00866DAF">
        <w:rPr>
          <w:sz w:val="18"/>
        </w:rPr>
        <w:t xml:space="preserve">, </w:t>
      </w:r>
      <w:r w:rsidRPr="00866DAF">
        <w:rPr>
          <w:rStyle w:val="string1"/>
          <w:sz w:val="18"/>
        </w:rPr>
        <w:t>'2014-05-08'</w:t>
      </w:r>
      <w:r w:rsidRPr="00866DAF">
        <w:rPr>
          <w:sz w:val="18"/>
        </w:rPr>
        <w:t xml:space="preserve">, </w:t>
      </w:r>
      <w:r w:rsidRPr="00866DAF">
        <w:rPr>
          <w:rStyle w:val="string1"/>
          <w:sz w:val="18"/>
        </w:rPr>
        <w:t>'2014-05-08'</w:t>
      </w:r>
      <w:r w:rsidRPr="00866DAF">
        <w:rPr>
          <w:sz w:val="18"/>
        </w:rPr>
        <w:t>, 1003, 10000);</w:t>
      </w:r>
    </w:p>
    <w:p w14:paraId="634255DF" w14:textId="77777777" w:rsidR="007851C6" w:rsidRPr="00866DAF" w:rsidRDefault="007851C6">
      <w:pPr>
        <w:pStyle w:val="HTMLPreformatted"/>
        <w:divId w:val="1587107075"/>
        <w:rPr>
          <w:sz w:val="18"/>
        </w:rPr>
      </w:pPr>
    </w:p>
    <w:p w14:paraId="02E52C73" w14:textId="77777777" w:rsidR="007851C6" w:rsidRPr="00866DAF" w:rsidRDefault="007851C6">
      <w:pPr>
        <w:pStyle w:val="HTMLPreformatted"/>
        <w:divId w:val="1587107075"/>
        <w:rPr>
          <w:rStyle w:val="comment1"/>
          <w:sz w:val="18"/>
        </w:rPr>
      </w:pPr>
      <w:r w:rsidRPr="00866DAF">
        <w:rPr>
          <w:rStyle w:val="comment1"/>
          <w:sz w:val="18"/>
        </w:rPr>
        <w:t>-- some research areas</w:t>
      </w:r>
    </w:p>
    <w:p w14:paraId="2CE6E27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_Research Area` (ApplicationID, FORCode)</w:t>
      </w:r>
    </w:p>
    <w:p w14:paraId="308B9D6B"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811, 100503) ;</w:t>
      </w:r>
    </w:p>
    <w:p w14:paraId="7722F1B4" w14:textId="77777777" w:rsidR="007851C6" w:rsidRPr="00866DAF" w:rsidRDefault="007851C6">
      <w:pPr>
        <w:pStyle w:val="HTMLPreformatted"/>
        <w:divId w:val="1587107075"/>
        <w:rPr>
          <w:sz w:val="18"/>
        </w:rPr>
      </w:pPr>
    </w:p>
    <w:p w14:paraId="129F6C7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_Research Area` (ApplicationID, FORCode)</w:t>
      </w:r>
    </w:p>
    <w:p w14:paraId="09101407"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811, 89999) ;</w:t>
      </w:r>
    </w:p>
    <w:p w14:paraId="48DD1660" w14:textId="77777777" w:rsidR="007851C6" w:rsidRPr="00866DAF" w:rsidRDefault="007851C6">
      <w:pPr>
        <w:pStyle w:val="HTMLPreformatted"/>
        <w:divId w:val="1587107075"/>
        <w:rPr>
          <w:sz w:val="18"/>
        </w:rPr>
      </w:pPr>
    </w:p>
    <w:p w14:paraId="64B045CD" w14:textId="77777777" w:rsidR="007851C6" w:rsidRPr="00866DAF" w:rsidRDefault="007851C6">
      <w:pPr>
        <w:pStyle w:val="HTMLPreformatted"/>
        <w:divId w:val="1587107075"/>
        <w:rPr>
          <w:sz w:val="18"/>
        </w:rPr>
      </w:pPr>
    </w:p>
    <w:p w14:paraId="5972BD03" w14:textId="77777777" w:rsidR="007851C6" w:rsidRPr="00866DAF" w:rsidRDefault="007851C6">
      <w:pPr>
        <w:pStyle w:val="HTMLPreformatted"/>
        <w:divId w:val="1587107075"/>
        <w:rPr>
          <w:rStyle w:val="comment1"/>
          <w:sz w:val="18"/>
        </w:rPr>
      </w:pPr>
      <w:r w:rsidRPr="00866DAF">
        <w:rPr>
          <w:rStyle w:val="comment1"/>
          <w:sz w:val="18"/>
        </w:rPr>
        <w:t>-- -----------------------------------------------------------------------------</w:t>
      </w:r>
    </w:p>
    <w:p w14:paraId="21C9F961" w14:textId="77777777" w:rsidR="007851C6" w:rsidRPr="00866DAF" w:rsidRDefault="007851C6">
      <w:pPr>
        <w:pStyle w:val="HTMLPreformatted"/>
        <w:divId w:val="1587107075"/>
        <w:rPr>
          <w:rStyle w:val="comment1"/>
          <w:sz w:val="18"/>
        </w:rPr>
      </w:pPr>
      <w:r w:rsidRPr="00866DAF">
        <w:rPr>
          <w:rStyle w:val="comment1"/>
          <w:sz w:val="18"/>
        </w:rPr>
        <w:t>-- PhD Student1.txt</w:t>
      </w:r>
    </w:p>
    <w:p w14:paraId="5C70B72F" w14:textId="77777777" w:rsidR="007851C6" w:rsidRPr="00866DAF" w:rsidRDefault="007851C6">
      <w:pPr>
        <w:pStyle w:val="HTMLPreformatted"/>
        <w:divId w:val="1587107075"/>
        <w:rPr>
          <w:rStyle w:val="comment1"/>
          <w:sz w:val="18"/>
        </w:rPr>
      </w:pPr>
      <w:r w:rsidRPr="00866DAF">
        <w:rPr>
          <w:rStyle w:val="comment1"/>
          <w:sz w:val="18"/>
        </w:rPr>
        <w:t>-- 9</w:t>
      </w:r>
    </w:p>
    <w:p w14:paraId="6B3061B6"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9 info" ;</w:t>
      </w:r>
    </w:p>
    <w:p w14:paraId="3A216294" w14:textId="77777777" w:rsidR="007851C6" w:rsidRPr="00866DAF" w:rsidRDefault="007851C6">
      <w:pPr>
        <w:pStyle w:val="HTMLPreformatted"/>
        <w:divId w:val="1587107075"/>
        <w:rPr>
          <w:sz w:val="18"/>
        </w:rPr>
      </w:pPr>
    </w:p>
    <w:p w14:paraId="2DCF8AFA"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Email, DateAdded,</w:t>
      </w:r>
    </w:p>
    <w:p w14:paraId="0E13700A" w14:textId="77777777" w:rsidR="007851C6" w:rsidRPr="00866DAF" w:rsidRDefault="007851C6">
      <w:pPr>
        <w:pStyle w:val="HTMLPreformatted"/>
        <w:divId w:val="1587107075"/>
        <w:rPr>
          <w:sz w:val="18"/>
        </w:rPr>
      </w:pPr>
      <w:r w:rsidRPr="00866DAF">
        <w:rPr>
          <w:sz w:val="18"/>
        </w:rPr>
        <w:t>LastModifiedByStaffID)</w:t>
      </w:r>
    </w:p>
    <w:p w14:paraId="1ABDF398"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09, </w:t>
      </w:r>
      <w:r w:rsidRPr="00866DAF">
        <w:rPr>
          <w:rStyle w:val="string1"/>
          <w:sz w:val="18"/>
        </w:rPr>
        <w:t>'Abdul-Allah'</w:t>
      </w:r>
      <w:r w:rsidRPr="00866DAF">
        <w:rPr>
          <w:sz w:val="18"/>
        </w:rPr>
        <w:t xml:space="preserve">, </w:t>
      </w:r>
      <w:r w:rsidRPr="00866DAF">
        <w:rPr>
          <w:rStyle w:val="string1"/>
          <w:sz w:val="18"/>
        </w:rPr>
        <w:t>'Al-Sadhan'</w:t>
      </w:r>
      <w:r w:rsidRPr="00866DAF">
        <w:rPr>
          <w:sz w:val="18"/>
        </w:rPr>
        <w:t xml:space="preserve">, </w:t>
      </w:r>
      <w:r w:rsidRPr="00866DAF">
        <w:rPr>
          <w:rStyle w:val="string1"/>
          <w:sz w:val="18"/>
        </w:rPr>
        <w:t>'abdul-allah.al-sadhan@gmail.com'</w:t>
      </w:r>
      <w:r w:rsidRPr="00866DAF">
        <w:rPr>
          <w:sz w:val="18"/>
        </w:rPr>
        <w:t>,</w:t>
      </w:r>
    </w:p>
    <w:p w14:paraId="0436DE65" w14:textId="77777777" w:rsidR="007851C6" w:rsidRPr="00866DAF" w:rsidRDefault="007851C6">
      <w:pPr>
        <w:pStyle w:val="HTMLPreformatted"/>
        <w:divId w:val="1587107075"/>
        <w:rPr>
          <w:sz w:val="18"/>
        </w:rPr>
      </w:pPr>
      <w:r w:rsidRPr="00866DAF">
        <w:rPr>
          <w:rStyle w:val="string1"/>
          <w:sz w:val="18"/>
        </w:rPr>
        <w:t>'2014-05-09'</w:t>
      </w:r>
      <w:r w:rsidRPr="00866DAF">
        <w:rPr>
          <w:sz w:val="18"/>
        </w:rPr>
        <w:t>, 1000) ;</w:t>
      </w:r>
    </w:p>
    <w:p w14:paraId="47FE89CE" w14:textId="77777777" w:rsidR="007851C6" w:rsidRPr="00866DAF" w:rsidRDefault="007851C6">
      <w:pPr>
        <w:pStyle w:val="HTMLPreformatted"/>
        <w:divId w:val="1587107075"/>
        <w:rPr>
          <w:sz w:val="18"/>
        </w:rPr>
      </w:pPr>
    </w:p>
    <w:p w14:paraId="0AF977C2"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1F7411BD"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42D94558"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911, 09, 40000, </w:t>
      </w:r>
      <w:r w:rsidRPr="00866DAF">
        <w:rPr>
          <w:rStyle w:val="string1"/>
          <w:sz w:val="18"/>
        </w:rPr>
        <w:t>'2014-05-09'</w:t>
      </w:r>
      <w:r w:rsidRPr="00866DAF">
        <w:rPr>
          <w:sz w:val="18"/>
        </w:rPr>
        <w:t xml:space="preserve">, </w:t>
      </w:r>
      <w:r w:rsidRPr="00866DAF">
        <w:rPr>
          <w:rStyle w:val="string1"/>
          <w:sz w:val="18"/>
        </w:rPr>
        <w:t>'2014-05-09'</w:t>
      </w:r>
      <w:r w:rsidRPr="00866DAF">
        <w:rPr>
          <w:sz w:val="18"/>
        </w:rPr>
        <w:t xml:space="preserve">, </w:t>
      </w:r>
      <w:r w:rsidRPr="00866DAF">
        <w:rPr>
          <w:rStyle w:val="string1"/>
          <w:sz w:val="18"/>
        </w:rPr>
        <w:t>'2014-05-09'</w:t>
      </w:r>
      <w:r w:rsidRPr="00866DAF">
        <w:rPr>
          <w:sz w:val="18"/>
        </w:rPr>
        <w:t>, 1000, 10000);</w:t>
      </w:r>
    </w:p>
    <w:p w14:paraId="244617F6" w14:textId="77777777" w:rsidR="007851C6" w:rsidRPr="00866DAF" w:rsidRDefault="007851C6">
      <w:pPr>
        <w:pStyle w:val="HTMLPreformatted"/>
        <w:divId w:val="1587107075"/>
        <w:rPr>
          <w:sz w:val="18"/>
        </w:rPr>
      </w:pPr>
    </w:p>
    <w:p w14:paraId="30120DC9" w14:textId="77777777" w:rsidR="007851C6" w:rsidRPr="00866DAF" w:rsidRDefault="007851C6">
      <w:pPr>
        <w:pStyle w:val="HTMLPreformatted"/>
        <w:divId w:val="1587107075"/>
        <w:rPr>
          <w:rStyle w:val="comment1"/>
          <w:sz w:val="18"/>
        </w:rPr>
      </w:pPr>
      <w:r w:rsidRPr="00866DAF">
        <w:rPr>
          <w:rStyle w:val="comment1"/>
          <w:sz w:val="18"/>
        </w:rPr>
        <w:t>-- -----------------------------------------------------------------------------</w:t>
      </w:r>
    </w:p>
    <w:p w14:paraId="3FA7B48E" w14:textId="77777777" w:rsidR="007851C6" w:rsidRPr="00866DAF" w:rsidRDefault="007851C6">
      <w:pPr>
        <w:pStyle w:val="HTMLPreformatted"/>
        <w:divId w:val="1587107075"/>
        <w:rPr>
          <w:rStyle w:val="comment1"/>
          <w:sz w:val="18"/>
        </w:rPr>
      </w:pPr>
      <w:r w:rsidRPr="00866DAF">
        <w:rPr>
          <w:rStyle w:val="comment1"/>
          <w:sz w:val="18"/>
        </w:rPr>
        <w:t>-- PhD Student2.txt</w:t>
      </w:r>
    </w:p>
    <w:p w14:paraId="1FC691F1" w14:textId="77777777" w:rsidR="007851C6" w:rsidRPr="00866DAF" w:rsidRDefault="007851C6">
      <w:pPr>
        <w:pStyle w:val="HTMLPreformatted"/>
        <w:divId w:val="1587107075"/>
        <w:rPr>
          <w:rStyle w:val="comment1"/>
          <w:sz w:val="18"/>
        </w:rPr>
      </w:pPr>
      <w:r w:rsidRPr="00866DAF">
        <w:rPr>
          <w:rStyle w:val="comment1"/>
          <w:sz w:val="18"/>
        </w:rPr>
        <w:t>-- 10</w:t>
      </w:r>
    </w:p>
    <w:p w14:paraId="1FD982AD"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10 info" ;</w:t>
      </w:r>
    </w:p>
    <w:p w14:paraId="7676DC32" w14:textId="77777777" w:rsidR="007851C6" w:rsidRPr="00866DAF" w:rsidRDefault="007851C6">
      <w:pPr>
        <w:pStyle w:val="HTMLPreformatted"/>
        <w:divId w:val="1587107075"/>
        <w:rPr>
          <w:sz w:val="18"/>
        </w:rPr>
      </w:pPr>
    </w:p>
    <w:p w14:paraId="48EA5097"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Email, DateAdded,</w:t>
      </w:r>
    </w:p>
    <w:p w14:paraId="60229662" w14:textId="77777777" w:rsidR="007851C6" w:rsidRPr="00866DAF" w:rsidRDefault="007851C6">
      <w:pPr>
        <w:pStyle w:val="HTMLPreformatted"/>
        <w:divId w:val="1587107075"/>
        <w:rPr>
          <w:sz w:val="18"/>
        </w:rPr>
      </w:pPr>
      <w:r w:rsidRPr="00866DAF">
        <w:rPr>
          <w:sz w:val="18"/>
        </w:rPr>
        <w:t>LastModifiedByStaffID)</w:t>
      </w:r>
    </w:p>
    <w:p w14:paraId="29F00C2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0, </w:t>
      </w:r>
      <w:r w:rsidRPr="00866DAF">
        <w:rPr>
          <w:rStyle w:val="string1"/>
          <w:sz w:val="18"/>
        </w:rPr>
        <w:t>'Fahd'</w:t>
      </w:r>
      <w:r w:rsidRPr="00866DAF">
        <w:rPr>
          <w:sz w:val="18"/>
        </w:rPr>
        <w:t xml:space="preserve">, </w:t>
      </w:r>
      <w:r w:rsidRPr="00866DAF">
        <w:rPr>
          <w:rStyle w:val="string1"/>
          <w:sz w:val="18"/>
        </w:rPr>
        <w:t>'Al-Hayyan'</w:t>
      </w:r>
      <w:r w:rsidRPr="00866DAF">
        <w:rPr>
          <w:sz w:val="18"/>
        </w:rPr>
        <w:t xml:space="preserve">, </w:t>
      </w:r>
      <w:r w:rsidRPr="00866DAF">
        <w:rPr>
          <w:rStyle w:val="string1"/>
          <w:sz w:val="18"/>
        </w:rPr>
        <w:t>'fahd.al-hayyan@ut.edu.sa'</w:t>
      </w:r>
      <w:r w:rsidRPr="00866DAF">
        <w:rPr>
          <w:sz w:val="18"/>
        </w:rPr>
        <w:t xml:space="preserve">, </w:t>
      </w:r>
      <w:r w:rsidRPr="00866DAF">
        <w:rPr>
          <w:rStyle w:val="string1"/>
          <w:sz w:val="18"/>
        </w:rPr>
        <w:t>'2014-05-10'</w:t>
      </w:r>
      <w:r w:rsidRPr="00866DAF">
        <w:rPr>
          <w:sz w:val="18"/>
        </w:rPr>
        <w:t>, 1002)</w:t>
      </w:r>
    </w:p>
    <w:p w14:paraId="790F6392" w14:textId="77777777" w:rsidR="007851C6" w:rsidRPr="00866DAF" w:rsidRDefault="007851C6">
      <w:pPr>
        <w:pStyle w:val="HTMLPreformatted"/>
        <w:divId w:val="1587107075"/>
        <w:rPr>
          <w:sz w:val="18"/>
        </w:rPr>
      </w:pPr>
      <w:r w:rsidRPr="00866DAF">
        <w:rPr>
          <w:sz w:val="18"/>
        </w:rPr>
        <w:t>;</w:t>
      </w:r>
    </w:p>
    <w:p w14:paraId="5E6BE0B5" w14:textId="77777777" w:rsidR="007851C6" w:rsidRPr="00866DAF" w:rsidRDefault="007851C6">
      <w:pPr>
        <w:pStyle w:val="HTMLPreformatted"/>
        <w:divId w:val="1587107075"/>
        <w:rPr>
          <w:sz w:val="18"/>
        </w:rPr>
      </w:pPr>
    </w:p>
    <w:p w14:paraId="6B986594"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507DD933"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07024BBA"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011, 10, 40000, </w:t>
      </w:r>
      <w:r w:rsidRPr="00866DAF">
        <w:rPr>
          <w:rStyle w:val="string1"/>
          <w:sz w:val="18"/>
        </w:rPr>
        <w:t>'2014-05-10'</w:t>
      </w:r>
      <w:r w:rsidRPr="00866DAF">
        <w:rPr>
          <w:sz w:val="18"/>
        </w:rPr>
        <w:t xml:space="preserve">, </w:t>
      </w:r>
      <w:r w:rsidRPr="00866DAF">
        <w:rPr>
          <w:rStyle w:val="string1"/>
          <w:sz w:val="18"/>
        </w:rPr>
        <w:t>'2014-05-10'</w:t>
      </w:r>
      <w:r w:rsidRPr="00866DAF">
        <w:rPr>
          <w:sz w:val="18"/>
        </w:rPr>
        <w:t xml:space="preserve">, </w:t>
      </w:r>
      <w:r w:rsidRPr="00866DAF">
        <w:rPr>
          <w:rStyle w:val="string1"/>
          <w:sz w:val="18"/>
        </w:rPr>
        <w:t>'2014-05-10'</w:t>
      </w:r>
      <w:r w:rsidRPr="00866DAF">
        <w:rPr>
          <w:sz w:val="18"/>
        </w:rPr>
        <w:t>, 1002, 10000);</w:t>
      </w:r>
    </w:p>
    <w:p w14:paraId="7E1FDC02" w14:textId="77777777" w:rsidR="007851C6" w:rsidRPr="00866DAF" w:rsidRDefault="007851C6">
      <w:pPr>
        <w:pStyle w:val="HTMLPreformatted"/>
        <w:divId w:val="1587107075"/>
        <w:rPr>
          <w:sz w:val="18"/>
        </w:rPr>
      </w:pPr>
    </w:p>
    <w:p w14:paraId="274836D5" w14:textId="77777777" w:rsidR="007851C6" w:rsidRPr="00866DAF" w:rsidRDefault="007851C6">
      <w:pPr>
        <w:pStyle w:val="HTMLPreformatted"/>
        <w:divId w:val="1587107075"/>
        <w:rPr>
          <w:rStyle w:val="comment1"/>
          <w:sz w:val="18"/>
        </w:rPr>
      </w:pPr>
      <w:r w:rsidRPr="00866DAF">
        <w:rPr>
          <w:rStyle w:val="comment1"/>
          <w:sz w:val="18"/>
        </w:rPr>
        <w:t>-- -----------------------------------------------------------------------------</w:t>
      </w:r>
    </w:p>
    <w:p w14:paraId="186C57D5" w14:textId="77777777" w:rsidR="007851C6" w:rsidRPr="00866DAF" w:rsidRDefault="007851C6">
      <w:pPr>
        <w:pStyle w:val="HTMLPreformatted"/>
        <w:divId w:val="1587107075"/>
        <w:rPr>
          <w:rStyle w:val="comment1"/>
          <w:sz w:val="18"/>
        </w:rPr>
      </w:pPr>
      <w:r w:rsidRPr="00866DAF">
        <w:rPr>
          <w:rStyle w:val="comment1"/>
          <w:sz w:val="18"/>
        </w:rPr>
        <w:t>-- Request for PhD Supervision.txt</w:t>
      </w:r>
    </w:p>
    <w:p w14:paraId="0F7240AD" w14:textId="77777777" w:rsidR="007851C6" w:rsidRPr="00866DAF" w:rsidRDefault="007851C6">
      <w:pPr>
        <w:pStyle w:val="HTMLPreformatted"/>
        <w:divId w:val="1587107075"/>
        <w:rPr>
          <w:rStyle w:val="comment1"/>
          <w:sz w:val="18"/>
        </w:rPr>
      </w:pPr>
      <w:r w:rsidRPr="00866DAF">
        <w:rPr>
          <w:rStyle w:val="comment1"/>
          <w:sz w:val="18"/>
        </w:rPr>
        <w:t>-- 11</w:t>
      </w:r>
    </w:p>
    <w:p w14:paraId="2D27EC77" w14:textId="77777777" w:rsidR="007851C6" w:rsidRPr="00866DAF" w:rsidRDefault="007851C6">
      <w:pPr>
        <w:pStyle w:val="HTMLPreformatted"/>
        <w:divId w:val="1587107075"/>
        <w:rPr>
          <w:sz w:val="18"/>
        </w:rPr>
      </w:pPr>
      <w:r w:rsidRPr="00866DAF">
        <w:rPr>
          <w:rStyle w:val="keyword1"/>
          <w:sz w:val="18"/>
        </w:rPr>
        <w:t>SELECT</w:t>
      </w:r>
      <w:r w:rsidRPr="00866DAF">
        <w:rPr>
          <w:sz w:val="18"/>
        </w:rPr>
        <w:t xml:space="preserve"> "Populating Applicant 11 info" ;</w:t>
      </w:r>
    </w:p>
    <w:p w14:paraId="6FA74CDF" w14:textId="77777777" w:rsidR="007851C6" w:rsidRPr="00866DAF" w:rsidRDefault="007851C6">
      <w:pPr>
        <w:pStyle w:val="HTMLPreformatted"/>
        <w:divId w:val="1587107075"/>
        <w:rPr>
          <w:sz w:val="18"/>
        </w:rPr>
      </w:pPr>
    </w:p>
    <w:p w14:paraId="003CF755"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nt (ApplicantID, FName, LName, Email, DateAdded,</w:t>
      </w:r>
    </w:p>
    <w:p w14:paraId="3DE93625" w14:textId="77777777" w:rsidR="007851C6" w:rsidRPr="00866DAF" w:rsidRDefault="007851C6">
      <w:pPr>
        <w:pStyle w:val="HTMLPreformatted"/>
        <w:divId w:val="1587107075"/>
        <w:rPr>
          <w:sz w:val="18"/>
        </w:rPr>
      </w:pPr>
      <w:r w:rsidRPr="00866DAF">
        <w:rPr>
          <w:sz w:val="18"/>
        </w:rPr>
        <w:t>LastModifiedByStaffID)</w:t>
      </w:r>
    </w:p>
    <w:p w14:paraId="36CF011C"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1, </w:t>
      </w:r>
      <w:r w:rsidRPr="00866DAF">
        <w:rPr>
          <w:rStyle w:val="string1"/>
          <w:sz w:val="18"/>
        </w:rPr>
        <w:t>'Venkatraman'</w:t>
      </w:r>
      <w:r w:rsidRPr="00866DAF">
        <w:rPr>
          <w:sz w:val="18"/>
        </w:rPr>
        <w:t xml:space="preserve">, </w:t>
      </w:r>
      <w:r w:rsidRPr="00866DAF">
        <w:rPr>
          <w:rStyle w:val="string1"/>
          <w:sz w:val="18"/>
        </w:rPr>
        <w:t>'Ramakrishnan'</w:t>
      </w:r>
      <w:r w:rsidRPr="00866DAF">
        <w:rPr>
          <w:sz w:val="18"/>
        </w:rPr>
        <w:t>,</w:t>
      </w:r>
    </w:p>
    <w:p w14:paraId="3E6A64F7" w14:textId="77777777" w:rsidR="007851C6" w:rsidRPr="00866DAF" w:rsidRDefault="007851C6">
      <w:pPr>
        <w:pStyle w:val="HTMLPreformatted"/>
        <w:divId w:val="1587107075"/>
        <w:rPr>
          <w:sz w:val="18"/>
        </w:rPr>
      </w:pPr>
      <w:r w:rsidRPr="00866DAF">
        <w:rPr>
          <w:rStyle w:val="string1"/>
          <w:sz w:val="18"/>
        </w:rPr>
        <w:t>'venkatraman.ramakrishnan@gmail.com'</w:t>
      </w:r>
      <w:r w:rsidRPr="00866DAF">
        <w:rPr>
          <w:sz w:val="18"/>
        </w:rPr>
        <w:t xml:space="preserve">, </w:t>
      </w:r>
      <w:r w:rsidRPr="00866DAF">
        <w:rPr>
          <w:rStyle w:val="string1"/>
          <w:sz w:val="18"/>
        </w:rPr>
        <w:t>'2014-05-11'</w:t>
      </w:r>
      <w:r w:rsidRPr="00866DAF">
        <w:rPr>
          <w:sz w:val="18"/>
        </w:rPr>
        <w:t>, 1003);</w:t>
      </w:r>
    </w:p>
    <w:p w14:paraId="12B030C0" w14:textId="77777777" w:rsidR="007851C6" w:rsidRPr="00866DAF" w:rsidRDefault="007851C6">
      <w:pPr>
        <w:pStyle w:val="HTMLPreformatted"/>
        <w:divId w:val="1587107075"/>
        <w:rPr>
          <w:sz w:val="18"/>
        </w:rPr>
      </w:pPr>
    </w:p>
    <w:p w14:paraId="0C4AE123"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Application (ApplicationID, ApplicantID, awardID, DateAdded,</w:t>
      </w:r>
    </w:p>
    <w:p w14:paraId="2FABB5B6" w14:textId="77777777" w:rsidR="007851C6" w:rsidRPr="00866DAF" w:rsidRDefault="007851C6">
      <w:pPr>
        <w:pStyle w:val="HTMLPreformatted"/>
        <w:divId w:val="1587107075"/>
        <w:rPr>
          <w:sz w:val="18"/>
        </w:rPr>
      </w:pPr>
      <w:r w:rsidRPr="00866DAF">
        <w:rPr>
          <w:sz w:val="18"/>
        </w:rPr>
        <w:t>DateLastChecked, DateLastModified, LastModifiedByStaffID, applicationStatusID)</w:t>
      </w:r>
    </w:p>
    <w:p w14:paraId="6966D138"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111, 11, 40000, </w:t>
      </w:r>
      <w:r w:rsidRPr="00866DAF">
        <w:rPr>
          <w:rStyle w:val="string1"/>
          <w:sz w:val="18"/>
        </w:rPr>
        <w:t>'2014-05-11'</w:t>
      </w:r>
      <w:r w:rsidRPr="00866DAF">
        <w:rPr>
          <w:sz w:val="18"/>
        </w:rPr>
        <w:t xml:space="preserve">, </w:t>
      </w:r>
      <w:r w:rsidRPr="00866DAF">
        <w:rPr>
          <w:rStyle w:val="string1"/>
          <w:sz w:val="18"/>
        </w:rPr>
        <w:t>'2014-05-11'</w:t>
      </w:r>
      <w:r w:rsidRPr="00866DAF">
        <w:rPr>
          <w:sz w:val="18"/>
        </w:rPr>
        <w:t xml:space="preserve">, </w:t>
      </w:r>
      <w:r w:rsidRPr="00866DAF">
        <w:rPr>
          <w:rStyle w:val="string1"/>
          <w:sz w:val="18"/>
        </w:rPr>
        <w:t>'2014-05-11'</w:t>
      </w:r>
      <w:r w:rsidRPr="00866DAF">
        <w:rPr>
          <w:sz w:val="18"/>
        </w:rPr>
        <w:t>, 1003, 10000);</w:t>
      </w:r>
    </w:p>
    <w:p w14:paraId="287543D6" w14:textId="77777777" w:rsidR="007851C6" w:rsidRPr="00866DAF" w:rsidRDefault="007851C6">
      <w:pPr>
        <w:pStyle w:val="HTMLPreformatted"/>
        <w:divId w:val="1587107075"/>
        <w:rPr>
          <w:sz w:val="18"/>
        </w:rPr>
      </w:pPr>
    </w:p>
    <w:p w14:paraId="35B83133" w14:textId="77777777" w:rsidR="007851C6" w:rsidRPr="00866DAF" w:rsidRDefault="007851C6">
      <w:pPr>
        <w:pStyle w:val="HTMLPreformatted"/>
        <w:divId w:val="1587107075"/>
        <w:rPr>
          <w:rStyle w:val="comment1"/>
          <w:sz w:val="18"/>
        </w:rPr>
      </w:pPr>
      <w:r w:rsidRPr="00866DAF">
        <w:rPr>
          <w:rStyle w:val="comment1"/>
          <w:sz w:val="18"/>
        </w:rPr>
        <w:t>-- Publication (apps)</w:t>
      </w:r>
    </w:p>
    <w:p w14:paraId="76443DCD"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Publication` (PubID, ApplicantID, Title, Abstract, Publication, IssueNo, IssueDate, OnlineLink, OtherAuthorsNames, </w:t>
      </w:r>
      <w:r w:rsidRPr="00866DAF">
        <w:rPr>
          <w:rStyle w:val="keyword1"/>
          <w:sz w:val="18"/>
        </w:rPr>
        <w:t>Language</w:t>
      </w:r>
      <w:r w:rsidRPr="00866DAF">
        <w:rPr>
          <w:sz w:val="18"/>
        </w:rPr>
        <w:t>)</w:t>
      </w:r>
    </w:p>
    <w:p w14:paraId="3303DE3B"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2000, 09, "AI </w:t>
      </w:r>
      <w:r w:rsidRPr="00866DAF">
        <w:rPr>
          <w:rStyle w:val="keyword1"/>
          <w:sz w:val="18"/>
        </w:rPr>
        <w:t>in</w:t>
      </w:r>
      <w:r w:rsidRPr="00866DAF">
        <w:rPr>
          <w:sz w:val="18"/>
        </w:rPr>
        <w:t xml:space="preserve"> the movies", "This paper details AI portral </w:t>
      </w:r>
      <w:r w:rsidRPr="00866DAF">
        <w:rPr>
          <w:rStyle w:val="keyword1"/>
          <w:sz w:val="18"/>
        </w:rPr>
        <w:t>in</w:t>
      </w:r>
      <w:r w:rsidRPr="00866DAF">
        <w:rPr>
          <w:sz w:val="18"/>
        </w:rPr>
        <w:t xml:space="preserve"> the media </w:t>
      </w:r>
      <w:r w:rsidRPr="00866DAF">
        <w:rPr>
          <w:rStyle w:val="keyword1"/>
          <w:sz w:val="18"/>
        </w:rPr>
        <w:t>and</w:t>
      </w:r>
      <w:r w:rsidRPr="00866DAF">
        <w:rPr>
          <w:sz w:val="18"/>
        </w:rPr>
        <w:t xml:space="preserve"> the questions it raise </w:t>
      </w:r>
      <w:r w:rsidRPr="00866DAF">
        <w:rPr>
          <w:rStyle w:val="keyword1"/>
          <w:sz w:val="18"/>
        </w:rPr>
        <w:t>and</w:t>
      </w:r>
      <w:r w:rsidRPr="00866DAF">
        <w:rPr>
          <w:sz w:val="18"/>
        </w:rPr>
        <w:t xml:space="preserve"> how they </w:t>
      </w:r>
      <w:r w:rsidRPr="00866DAF">
        <w:rPr>
          <w:rStyle w:val="keyword1"/>
          <w:sz w:val="18"/>
        </w:rPr>
        <w:t>are</w:t>
      </w:r>
      <w:r w:rsidRPr="00866DAF">
        <w:rPr>
          <w:sz w:val="18"/>
        </w:rPr>
        <w:t xml:space="preserve"> answered </w:t>
      </w:r>
      <w:r w:rsidRPr="00866DAF">
        <w:rPr>
          <w:rStyle w:val="keyword1"/>
          <w:sz w:val="18"/>
        </w:rPr>
        <w:t>in</w:t>
      </w:r>
      <w:r w:rsidRPr="00866DAF">
        <w:rPr>
          <w:sz w:val="18"/>
        </w:rPr>
        <w:t xml:space="preserve"> the litrature ...","Science",7,</w:t>
      </w:r>
      <w:r w:rsidRPr="00866DAF">
        <w:rPr>
          <w:rStyle w:val="string1"/>
          <w:sz w:val="18"/>
        </w:rPr>
        <w:t>'5/5/2012'</w:t>
      </w:r>
      <w:r w:rsidRPr="00866DAF">
        <w:rPr>
          <w:sz w:val="18"/>
        </w:rPr>
        <w:t>,"www.science.com","ronald hume","english" );</w:t>
      </w:r>
    </w:p>
    <w:p w14:paraId="3671418B" w14:textId="77777777" w:rsidR="007851C6" w:rsidRPr="00866DAF" w:rsidRDefault="007851C6">
      <w:pPr>
        <w:pStyle w:val="HTMLPreformatted"/>
        <w:divId w:val="1587107075"/>
        <w:rPr>
          <w:sz w:val="18"/>
        </w:rPr>
      </w:pPr>
    </w:p>
    <w:p w14:paraId="31EC4F9B" w14:textId="77777777" w:rsidR="007851C6" w:rsidRPr="00866DAF" w:rsidRDefault="007851C6">
      <w:pPr>
        <w:pStyle w:val="HTMLPreformatted"/>
        <w:divId w:val="1587107075"/>
        <w:rPr>
          <w:rStyle w:val="comment1"/>
          <w:sz w:val="18"/>
        </w:rPr>
      </w:pPr>
      <w:r w:rsidRPr="00866DAF">
        <w:rPr>
          <w:rStyle w:val="comment1"/>
          <w:sz w:val="18"/>
        </w:rPr>
        <w:t>-- -----------------------------------------------------------------------------</w:t>
      </w:r>
    </w:p>
    <w:p w14:paraId="51B6CC8B" w14:textId="77777777" w:rsidR="007851C6" w:rsidRPr="00866DAF" w:rsidRDefault="007851C6">
      <w:pPr>
        <w:pStyle w:val="HTMLPreformatted"/>
        <w:divId w:val="1587107075"/>
        <w:rPr>
          <w:rStyle w:val="comment1"/>
          <w:sz w:val="18"/>
        </w:rPr>
      </w:pPr>
      <w:r w:rsidRPr="00866DAF">
        <w:rPr>
          <w:rStyle w:val="comment1"/>
          <w:sz w:val="18"/>
        </w:rPr>
        <w:t>-- referee (apps)</w:t>
      </w:r>
    </w:p>
    <w:p w14:paraId="6CD1C52A"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eferee` (RefID,ApplicationID,</w:t>
      </w:r>
      <w:r w:rsidRPr="00866DAF">
        <w:rPr>
          <w:rStyle w:val="keyword1"/>
          <w:sz w:val="18"/>
        </w:rPr>
        <w:t>Name</w:t>
      </w:r>
      <w:r w:rsidRPr="00866DAF">
        <w:rPr>
          <w:sz w:val="18"/>
        </w:rPr>
        <w:t>,Relation,Phone,Email,Profession,AcademicLink,EnglishSpeaker,EnglishLiterate)</w:t>
      </w:r>
    </w:p>
    <w:p w14:paraId="4685BFD6"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1111,111,"james brown","teacher","012456546","James@brown.com","singer","http://www.linkedin.com/pub/James-Brown/11/2d3/a40",1,0);</w:t>
      </w:r>
    </w:p>
    <w:p w14:paraId="141D5E05" w14:textId="77777777" w:rsidR="007851C6" w:rsidRPr="00866DAF" w:rsidRDefault="007851C6">
      <w:pPr>
        <w:pStyle w:val="HTMLPreformatted"/>
        <w:divId w:val="1587107075"/>
        <w:rPr>
          <w:sz w:val="18"/>
        </w:rPr>
      </w:pPr>
    </w:p>
    <w:p w14:paraId="45ACA129" w14:textId="77777777" w:rsidR="007851C6" w:rsidRPr="00866DAF" w:rsidRDefault="007851C6">
      <w:pPr>
        <w:pStyle w:val="HTMLPreformatted"/>
        <w:divId w:val="1587107075"/>
        <w:rPr>
          <w:rStyle w:val="comment1"/>
          <w:sz w:val="18"/>
        </w:rPr>
      </w:pPr>
      <w:r w:rsidRPr="00866DAF">
        <w:rPr>
          <w:rStyle w:val="comment1"/>
          <w:sz w:val="18"/>
        </w:rPr>
        <w:t>-- -----------------------------------------------------------------------------</w:t>
      </w:r>
    </w:p>
    <w:p w14:paraId="0AAF7658" w14:textId="77777777" w:rsidR="007851C6" w:rsidRPr="00866DAF" w:rsidRDefault="007851C6">
      <w:pPr>
        <w:pStyle w:val="HTMLPreformatted"/>
        <w:divId w:val="1587107075"/>
        <w:rPr>
          <w:rStyle w:val="comment1"/>
          <w:sz w:val="18"/>
        </w:rPr>
      </w:pPr>
      <w:r w:rsidRPr="00866DAF">
        <w:rPr>
          <w:rStyle w:val="comment1"/>
          <w:sz w:val="18"/>
        </w:rPr>
        <w:t>-- Visa (apps)</w:t>
      </w:r>
    </w:p>
    <w:p w14:paraId="085BB649" w14:textId="77777777" w:rsidR="007851C6" w:rsidRPr="00866DAF" w:rsidRDefault="007851C6">
      <w:pPr>
        <w:pStyle w:val="HTMLPreformatted"/>
        <w:divId w:val="1587107075"/>
        <w:rPr>
          <w:sz w:val="18"/>
        </w:rPr>
      </w:pP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Visa` (VisaID, CountryISOCode, ValidFrom, ValidTo, ApplicantID, VisaStatusID)</w:t>
      </w:r>
    </w:p>
    <w:p w14:paraId="416CB75B" w14:textId="77777777" w:rsidR="007851C6" w:rsidRPr="00866DAF" w:rsidRDefault="007851C6">
      <w:pPr>
        <w:pStyle w:val="HTMLPreformatted"/>
        <w:divId w:val="1587107075"/>
        <w:rPr>
          <w:sz w:val="18"/>
        </w:rPr>
      </w:pPr>
      <w:r w:rsidRPr="00866DAF">
        <w:rPr>
          <w:rStyle w:val="keyword1"/>
          <w:sz w:val="18"/>
        </w:rPr>
        <w:t>VALUES</w:t>
      </w:r>
      <w:r w:rsidRPr="00866DAF">
        <w:rPr>
          <w:sz w:val="18"/>
        </w:rPr>
        <w:t xml:space="preserve"> (3001,</w:t>
      </w:r>
      <w:r w:rsidRPr="00866DAF">
        <w:rPr>
          <w:rStyle w:val="string1"/>
          <w:sz w:val="18"/>
        </w:rPr>
        <w:t>'DE'</w:t>
      </w:r>
      <w:r w:rsidRPr="00866DAF">
        <w:rPr>
          <w:sz w:val="18"/>
        </w:rPr>
        <w:t>,</w:t>
      </w:r>
      <w:r w:rsidRPr="00866DAF">
        <w:rPr>
          <w:rStyle w:val="string1"/>
          <w:sz w:val="18"/>
        </w:rPr>
        <w:t>'01/01/2013'</w:t>
      </w:r>
      <w:r w:rsidRPr="00866DAF">
        <w:rPr>
          <w:sz w:val="18"/>
        </w:rPr>
        <w:t xml:space="preserve">, </w:t>
      </w:r>
      <w:r w:rsidRPr="00866DAF">
        <w:rPr>
          <w:rStyle w:val="string1"/>
          <w:sz w:val="18"/>
        </w:rPr>
        <w:t>'30/12/2015'</w:t>
      </w:r>
      <w:r w:rsidRPr="00866DAF">
        <w:rPr>
          <w:sz w:val="18"/>
        </w:rPr>
        <w:t>, 01,</w:t>
      </w:r>
      <w:r>
        <w:rPr>
          <w:sz w:val="18"/>
        </w:rPr>
        <w:t xml:space="preserve"> </w:t>
      </w:r>
      <w:r w:rsidRPr="00866DAF">
        <w:rPr>
          <w:sz w:val="18"/>
        </w:rPr>
        <w:t>80002);</w:t>
      </w:r>
    </w:p>
    <w:p w14:paraId="02C2F7AD" w14:textId="77777777" w:rsidR="007851C6" w:rsidRPr="00F25F55" w:rsidRDefault="007851C6" w:rsidP="00866DAF">
      <w:pPr>
        <w:rPr>
          <w:lang w:eastAsia="en-AU"/>
        </w:rPr>
      </w:pPr>
    </w:p>
    <w:p w14:paraId="0CA4649E" w14:textId="77777777" w:rsidR="007851C6" w:rsidRDefault="007851C6" w:rsidP="007851C6">
      <w:pPr>
        <w:pStyle w:val="Heading2"/>
        <w:pageBreakBefore/>
        <w:numPr>
          <w:ilvl w:val="1"/>
          <w:numId w:val="6"/>
        </w:numPr>
        <w:spacing w:before="240"/>
      </w:pPr>
      <w:bookmarkStart w:id="62" w:name="_Toc390348443"/>
      <w:bookmarkStart w:id="63" w:name="_Toc390363203"/>
      <w:r>
        <w:t>Create SQL scripts for required queries</w:t>
      </w:r>
      <w:bookmarkEnd w:id="62"/>
      <w:bookmarkEnd w:id="63"/>
    </w:p>
    <w:p w14:paraId="19B4C0CB" w14:textId="77777777" w:rsidR="007851C6" w:rsidRDefault="007851C6" w:rsidP="007851C6">
      <w:pPr>
        <w:pStyle w:val="Heading2"/>
        <w:pageBreakBefore/>
        <w:numPr>
          <w:ilvl w:val="1"/>
          <w:numId w:val="6"/>
        </w:numPr>
        <w:spacing w:before="240"/>
      </w:pPr>
      <w:bookmarkStart w:id="64" w:name="_Toc390348444"/>
      <w:bookmarkStart w:id="65" w:name="_Toc390363204"/>
      <w:r>
        <w:t>Monitor and tune the operational system</w:t>
      </w:r>
      <w:bookmarkEnd w:id="64"/>
      <w:bookmarkEnd w:id="65"/>
    </w:p>
    <w:p w14:paraId="4654E97A" w14:textId="77777777" w:rsidR="007851C6" w:rsidRDefault="007851C6" w:rsidP="00533F34">
      <w:pPr>
        <w:rPr>
          <w:lang w:eastAsia="en-AU"/>
        </w:rPr>
      </w:pPr>
      <w:r>
        <w:rPr>
          <w:lang w:eastAsia="en-AU"/>
        </w:rPr>
        <w:t>In the experience of system developers, the populate scripts and queries are highly responsive.</w:t>
      </w:r>
    </w:p>
    <w:p w14:paraId="428DD1B0" w14:textId="77777777" w:rsidR="007851C6" w:rsidRDefault="007851C6" w:rsidP="00533F34">
      <w:pPr>
        <w:rPr>
          <w:lang w:eastAsia="en-AU"/>
        </w:rPr>
      </w:pPr>
      <w:r>
        <w:rPr>
          <w:lang w:eastAsia="en-AU"/>
        </w:rPr>
        <w:t>The system will need to be continually monitored in future to ensure additional data does not perversely degrade performance.</w:t>
      </w:r>
    </w:p>
    <w:p w14:paraId="55B21F6F" w14:textId="77777777" w:rsidR="007851C6" w:rsidRDefault="007851C6" w:rsidP="00533F34">
      <w:pPr>
        <w:rPr>
          <w:lang w:eastAsia="en-AU"/>
        </w:rPr>
      </w:pPr>
      <w:r>
        <w:rPr>
          <w:lang w:eastAsia="en-AU"/>
        </w:rPr>
        <w:t>As stated above, the indexes chosen and the controlled redundancy should mean that common uses of the database remain responsive.</w:t>
      </w:r>
    </w:p>
    <w:p w14:paraId="2D6CBEA4" w14:textId="77777777" w:rsidR="007851C6" w:rsidRDefault="007851C6" w:rsidP="00533F34">
      <w:pPr>
        <w:rPr>
          <w:lang w:eastAsia="en-AU"/>
        </w:rPr>
      </w:pPr>
      <w:r>
        <w:rPr>
          <w:lang w:eastAsia="en-AU"/>
        </w:rPr>
        <w:t>As the system is only expectd to grow by 6MB a year, we do not anticipate any sudden degradation in performance.</w:t>
      </w:r>
    </w:p>
    <w:p w14:paraId="3FDA60D6" w14:textId="77777777" w:rsidR="007851C6" w:rsidRDefault="007851C6" w:rsidP="00533F34">
      <w:pPr>
        <w:rPr>
          <w:lang w:eastAsia="en-AU"/>
        </w:rPr>
      </w:pPr>
      <w:r>
        <w:rPr>
          <w:lang w:eastAsia="en-AU"/>
        </w:rPr>
        <w:t>It is important to note that the system has not yet been tested with concurrent user transactions. Apache JMeter can be used to measure performance under simulated concurrent load.</w:t>
      </w:r>
    </w:p>
    <w:p w14:paraId="37C1C19E" w14:textId="77777777" w:rsidR="007851C6" w:rsidRPr="00533F34" w:rsidRDefault="007851C6" w:rsidP="00533F34">
      <w:pPr>
        <w:rPr>
          <w:lang w:eastAsia="en-AU"/>
        </w:rPr>
      </w:pPr>
    </w:p>
    <w:p w14:paraId="1F2D9601" w14:textId="77777777" w:rsidR="007851C6" w:rsidRDefault="007851C6" w:rsidP="007851C6">
      <w:pPr>
        <w:pStyle w:val="Heading2"/>
        <w:pageBreakBefore/>
        <w:numPr>
          <w:ilvl w:val="1"/>
          <w:numId w:val="6"/>
        </w:numPr>
        <w:spacing w:before="240"/>
      </w:pPr>
      <w:bookmarkStart w:id="66" w:name="_Toc390348445"/>
      <w:bookmarkStart w:id="67" w:name="_Toc390363205"/>
      <w:r>
        <w:t>Update test plan</w:t>
      </w:r>
      <w:bookmarkEnd w:id="66"/>
      <w:bookmarkEnd w:id="67"/>
    </w:p>
    <w:p w14:paraId="32E06268" w14:textId="77777777" w:rsidR="007851C6" w:rsidRPr="00F25F55" w:rsidRDefault="007851C6" w:rsidP="00866DAF">
      <w:pPr>
        <w:rPr>
          <w:lang w:eastAsia="en-AU"/>
        </w:rPr>
      </w:pPr>
      <w:r>
        <w:rPr>
          <w:lang w:eastAsia="en-AU"/>
        </w:rPr>
        <w:t>The test plan has been implemented using the STK Unit testing framework. All user tranactions documented above have been tested using the test data set populated by scripts above. All tests pass.</w:t>
      </w:r>
    </w:p>
    <w:p w14:paraId="652BF28A" w14:textId="77777777" w:rsidR="007851C6" w:rsidRDefault="007851C6" w:rsidP="007851C6">
      <w:pPr>
        <w:pStyle w:val="Heading2"/>
        <w:pageBreakBefore/>
        <w:numPr>
          <w:ilvl w:val="1"/>
          <w:numId w:val="6"/>
        </w:numPr>
        <w:spacing w:before="240"/>
      </w:pPr>
      <w:bookmarkStart w:id="68" w:name="_Ref390109789"/>
      <w:bookmarkStart w:id="69" w:name="_Toc390348446"/>
      <w:bookmarkStart w:id="70" w:name="_Toc390363206"/>
      <w:r>
        <w:t>Create SQL scripts to test system</w:t>
      </w:r>
      <w:bookmarkEnd w:id="68"/>
      <w:bookmarkEnd w:id="69"/>
      <w:bookmarkEnd w:id="70"/>
    </w:p>
    <w:p w14:paraId="62049244" w14:textId="77777777" w:rsidR="007851C6" w:rsidRDefault="007851C6">
      <w:pPr>
        <w:pStyle w:val="HTMLPreformatted"/>
        <w:divId w:val="2032412305"/>
      </w:pPr>
    </w:p>
    <w:p w14:paraId="646C1763" w14:textId="77777777" w:rsidR="007851C6" w:rsidRPr="00866DAF" w:rsidRDefault="007851C6">
      <w:pPr>
        <w:pStyle w:val="HTMLPreformatted"/>
        <w:divId w:val="2032412305"/>
        <w:rPr>
          <w:rStyle w:val="comment1"/>
          <w:sz w:val="18"/>
        </w:rPr>
      </w:pPr>
      <w:r w:rsidRPr="00866DAF">
        <w:rPr>
          <w:rStyle w:val="comment1"/>
          <w:sz w:val="18"/>
        </w:rPr>
        <w:t>-- -----------------------------------------------------------------------------</w:t>
      </w:r>
    </w:p>
    <w:p w14:paraId="21CA2541" w14:textId="77777777" w:rsidR="007851C6" w:rsidRPr="00866DAF" w:rsidRDefault="007851C6">
      <w:pPr>
        <w:pStyle w:val="HTMLPreformatted"/>
        <w:divId w:val="2032412305"/>
        <w:rPr>
          <w:rStyle w:val="comment1"/>
          <w:sz w:val="18"/>
        </w:rPr>
      </w:pPr>
      <w:r w:rsidRPr="00866DAF">
        <w:rPr>
          <w:rStyle w:val="comment1"/>
          <w:sz w:val="18"/>
        </w:rPr>
        <w:t>-- The unit tests for RHD DB.</w:t>
      </w:r>
    </w:p>
    <w:p w14:paraId="630404DB" w14:textId="77777777" w:rsidR="007851C6" w:rsidRPr="00866DAF" w:rsidRDefault="007851C6">
      <w:pPr>
        <w:pStyle w:val="HTMLPreformatted"/>
        <w:divId w:val="2032412305"/>
        <w:rPr>
          <w:rStyle w:val="comment1"/>
          <w:sz w:val="18"/>
        </w:rPr>
      </w:pPr>
      <w:r w:rsidRPr="00866DAF">
        <w:rPr>
          <w:rStyle w:val="comment1"/>
          <w:sz w:val="18"/>
        </w:rPr>
        <w:t xml:space="preserve">-- </w:t>
      </w:r>
    </w:p>
    <w:p w14:paraId="2C3B2206" w14:textId="77777777" w:rsidR="007851C6" w:rsidRPr="00866DAF" w:rsidRDefault="007851C6">
      <w:pPr>
        <w:pStyle w:val="HTMLPreformatted"/>
        <w:divId w:val="2032412305"/>
        <w:rPr>
          <w:rStyle w:val="comment1"/>
          <w:sz w:val="18"/>
        </w:rPr>
      </w:pPr>
      <w:r w:rsidRPr="00866DAF">
        <w:rPr>
          <w:rStyle w:val="comment1"/>
          <w:sz w:val="18"/>
        </w:rPr>
        <w:t>-- First, load up the stk_unit utility. This must be done as DB admin. E.g.:</w:t>
      </w:r>
    </w:p>
    <w:p w14:paraId="7394F933" w14:textId="77777777" w:rsidR="007851C6" w:rsidRPr="00866DAF" w:rsidRDefault="007851C6">
      <w:pPr>
        <w:pStyle w:val="HTMLPreformatted"/>
        <w:divId w:val="2032412305"/>
        <w:rPr>
          <w:rStyle w:val="comment1"/>
          <w:sz w:val="18"/>
        </w:rPr>
      </w:pPr>
      <w:r w:rsidRPr="00866DAF">
        <w:rPr>
          <w:rStyle w:val="comment1"/>
          <w:sz w:val="18"/>
        </w:rPr>
        <w:t xml:space="preserve">-- </w:t>
      </w:r>
    </w:p>
    <w:p w14:paraId="3528FC22" w14:textId="77777777" w:rsidR="007851C6" w:rsidRPr="00866DAF" w:rsidRDefault="007851C6">
      <w:pPr>
        <w:pStyle w:val="HTMLPreformatted"/>
        <w:divId w:val="2032412305"/>
        <w:rPr>
          <w:rStyle w:val="comment1"/>
          <w:sz w:val="18"/>
        </w:rPr>
      </w:pPr>
      <w:r w:rsidRPr="00866DAF">
        <w:rPr>
          <w:rStyle w:val="comment1"/>
          <w:sz w:val="18"/>
        </w:rPr>
        <w:t>--     sudo bash -c \</w:t>
      </w:r>
    </w:p>
    <w:p w14:paraId="005D7FB2" w14:textId="77777777" w:rsidR="007851C6" w:rsidRPr="00866DAF" w:rsidRDefault="007851C6">
      <w:pPr>
        <w:pStyle w:val="HTMLPreformatted"/>
        <w:divId w:val="2032412305"/>
        <w:rPr>
          <w:rStyle w:val="comment1"/>
          <w:sz w:val="18"/>
        </w:rPr>
      </w:pPr>
      <w:r w:rsidRPr="00866DAF">
        <w:rPr>
          <w:rStyle w:val="comment1"/>
          <w:sz w:val="18"/>
        </w:rPr>
        <w:t>--       'mysql -h localhost -D rhd  &lt; ../stk_unit1.0-rc6/sql/stk_unit.sql'</w:t>
      </w:r>
    </w:p>
    <w:p w14:paraId="1DF86CE3" w14:textId="77777777" w:rsidR="007851C6" w:rsidRPr="00866DAF" w:rsidRDefault="007851C6">
      <w:pPr>
        <w:pStyle w:val="HTMLPreformatted"/>
        <w:divId w:val="2032412305"/>
        <w:rPr>
          <w:rStyle w:val="comment1"/>
          <w:sz w:val="18"/>
        </w:rPr>
      </w:pPr>
      <w:r w:rsidRPr="00866DAF">
        <w:rPr>
          <w:rStyle w:val="comment1"/>
          <w:sz w:val="18"/>
        </w:rPr>
        <w:t>--</w:t>
      </w:r>
    </w:p>
    <w:p w14:paraId="5E761429" w14:textId="77777777" w:rsidR="007851C6" w:rsidRPr="00866DAF" w:rsidRDefault="007851C6">
      <w:pPr>
        <w:pStyle w:val="HTMLPreformatted"/>
        <w:divId w:val="2032412305"/>
        <w:rPr>
          <w:rStyle w:val="comment1"/>
          <w:sz w:val="18"/>
        </w:rPr>
      </w:pPr>
      <w:r w:rsidRPr="00866DAF">
        <w:rPr>
          <w:rStyle w:val="comment1"/>
          <w:sz w:val="18"/>
        </w:rPr>
        <w:t>-- Then, read this file in as root.</w:t>
      </w:r>
    </w:p>
    <w:p w14:paraId="72F04CFF" w14:textId="77777777" w:rsidR="007851C6" w:rsidRPr="00866DAF" w:rsidRDefault="007851C6">
      <w:pPr>
        <w:pStyle w:val="HTMLPreformatted"/>
        <w:divId w:val="2032412305"/>
        <w:rPr>
          <w:rStyle w:val="comment1"/>
          <w:sz w:val="18"/>
        </w:rPr>
      </w:pPr>
      <w:r w:rsidRPr="00866DAF">
        <w:rPr>
          <w:rStyle w:val="comment1"/>
          <w:sz w:val="18"/>
        </w:rPr>
        <w:t>-- had to run as system root =&gt; we won't be able to run this on the uni system</w:t>
      </w:r>
    </w:p>
    <w:p w14:paraId="07C6C641" w14:textId="77777777" w:rsidR="007851C6" w:rsidRPr="00866DAF" w:rsidRDefault="007851C6">
      <w:pPr>
        <w:pStyle w:val="HTMLPreformatted"/>
        <w:divId w:val="2032412305"/>
        <w:rPr>
          <w:rStyle w:val="comment1"/>
          <w:sz w:val="18"/>
        </w:rPr>
      </w:pPr>
      <w:r w:rsidRPr="00866DAF">
        <w:rPr>
          <w:rStyle w:val="comment1"/>
          <w:sz w:val="18"/>
        </w:rPr>
        <w:t>--</w:t>
      </w:r>
    </w:p>
    <w:p w14:paraId="6FB06994" w14:textId="77777777" w:rsidR="007851C6" w:rsidRPr="00866DAF" w:rsidRDefault="007851C6">
      <w:pPr>
        <w:pStyle w:val="HTMLPreformatted"/>
        <w:divId w:val="2032412305"/>
        <w:rPr>
          <w:rStyle w:val="comment1"/>
          <w:sz w:val="18"/>
        </w:rPr>
      </w:pPr>
      <w:r w:rsidRPr="00866DAF">
        <w:rPr>
          <w:rStyle w:val="comment1"/>
          <w:sz w:val="18"/>
        </w:rPr>
        <w:t>-- Run the test by issuing, as root:</w:t>
      </w:r>
    </w:p>
    <w:p w14:paraId="5DCF34EC" w14:textId="77777777" w:rsidR="007851C6" w:rsidRPr="00866DAF" w:rsidRDefault="007851C6">
      <w:pPr>
        <w:pStyle w:val="HTMLPreformatted"/>
        <w:divId w:val="2032412305"/>
        <w:rPr>
          <w:rStyle w:val="comment1"/>
          <w:sz w:val="18"/>
        </w:rPr>
      </w:pPr>
      <w:r w:rsidRPr="00866DAF">
        <w:rPr>
          <w:rStyle w:val="comment1"/>
          <w:sz w:val="18"/>
        </w:rPr>
        <w:t>--</w:t>
      </w:r>
    </w:p>
    <w:p w14:paraId="712E199F" w14:textId="77777777" w:rsidR="007851C6" w:rsidRPr="00866DAF" w:rsidRDefault="007851C6">
      <w:pPr>
        <w:pStyle w:val="HTMLPreformatted"/>
        <w:divId w:val="2032412305"/>
        <w:rPr>
          <w:rStyle w:val="comment1"/>
          <w:sz w:val="18"/>
        </w:rPr>
      </w:pPr>
      <w:r w:rsidRPr="00866DAF">
        <w:rPr>
          <w:rStyle w:val="comment1"/>
          <w:sz w:val="18"/>
        </w:rPr>
        <w:t>--     CALL stk_unit.tc('test_rhd');</w:t>
      </w:r>
    </w:p>
    <w:p w14:paraId="1099EB71" w14:textId="77777777" w:rsidR="007851C6" w:rsidRPr="00866DAF" w:rsidRDefault="007851C6">
      <w:pPr>
        <w:pStyle w:val="HTMLPreformatted"/>
        <w:divId w:val="2032412305"/>
        <w:rPr>
          <w:rStyle w:val="comment1"/>
          <w:sz w:val="18"/>
        </w:rPr>
      </w:pPr>
      <w:r w:rsidRPr="00866DAF">
        <w:rPr>
          <w:rStyle w:val="comment1"/>
          <w:sz w:val="18"/>
        </w:rPr>
        <w:t xml:space="preserve">--    </w:t>
      </w:r>
    </w:p>
    <w:p w14:paraId="7BE9F922" w14:textId="77777777" w:rsidR="007851C6" w:rsidRPr="00866DAF" w:rsidRDefault="007851C6">
      <w:pPr>
        <w:pStyle w:val="HTMLPreformatted"/>
        <w:divId w:val="2032412305"/>
        <w:rPr>
          <w:rStyle w:val="comment1"/>
          <w:sz w:val="18"/>
        </w:rPr>
      </w:pPr>
      <w:r w:rsidRPr="00866DAF">
        <w:rPr>
          <w:rStyle w:val="comment1"/>
          <w:sz w:val="18"/>
        </w:rPr>
        <w:t>-- -----------------------------------------------------------------------------</w:t>
      </w:r>
    </w:p>
    <w:p w14:paraId="5A077833" w14:textId="77777777" w:rsidR="007851C6" w:rsidRPr="00866DAF" w:rsidRDefault="007851C6">
      <w:pPr>
        <w:pStyle w:val="HTMLPreformatted"/>
        <w:divId w:val="2032412305"/>
        <w:rPr>
          <w:sz w:val="18"/>
        </w:rPr>
      </w:pPr>
    </w:p>
    <w:p w14:paraId="6B9B171D" w14:textId="77777777" w:rsidR="007851C6" w:rsidRPr="00866DAF" w:rsidRDefault="007851C6">
      <w:pPr>
        <w:pStyle w:val="HTMLPreformatted"/>
        <w:divId w:val="2032412305"/>
        <w:rPr>
          <w:sz w:val="18"/>
        </w:rPr>
      </w:pPr>
      <w:r w:rsidRPr="00866DAF">
        <w:rPr>
          <w:rStyle w:val="keyword1"/>
          <w:sz w:val="18"/>
        </w:rPr>
        <w:t>CONNECT</w:t>
      </w:r>
      <w:r w:rsidRPr="00866DAF">
        <w:rPr>
          <w:sz w:val="18"/>
        </w:rPr>
        <w:t xml:space="preserve"> mysql ; </w:t>
      </w:r>
    </w:p>
    <w:p w14:paraId="37D2A487" w14:textId="77777777" w:rsidR="007851C6" w:rsidRPr="00866DAF" w:rsidRDefault="007851C6">
      <w:pPr>
        <w:pStyle w:val="HTMLPreformatted"/>
        <w:divId w:val="2032412305"/>
        <w:rPr>
          <w:sz w:val="18"/>
        </w:rPr>
      </w:pPr>
    </w:p>
    <w:p w14:paraId="26FEA596" w14:textId="77777777" w:rsidR="007851C6" w:rsidRPr="00866DAF" w:rsidRDefault="007851C6">
      <w:pPr>
        <w:pStyle w:val="HTMLPreformatted"/>
        <w:divId w:val="2032412305"/>
        <w:rPr>
          <w:sz w:val="18"/>
        </w:rPr>
      </w:pPr>
      <w:r w:rsidRPr="00866DAF">
        <w:rPr>
          <w:rStyle w:val="keyword1"/>
          <w:sz w:val="18"/>
        </w:rPr>
        <w:t>DROP</w:t>
      </w:r>
      <w:r w:rsidRPr="00866DAF">
        <w:rPr>
          <w:sz w:val="18"/>
        </w:rPr>
        <w:t xml:space="preserve"> DATABASE IF </w:t>
      </w:r>
      <w:r w:rsidRPr="00866DAF">
        <w:rPr>
          <w:rStyle w:val="keyword1"/>
          <w:sz w:val="18"/>
        </w:rPr>
        <w:t>EXISTS</w:t>
      </w:r>
      <w:r w:rsidRPr="00866DAF">
        <w:rPr>
          <w:sz w:val="18"/>
        </w:rPr>
        <w:t xml:space="preserve"> test_rhd ;</w:t>
      </w:r>
    </w:p>
    <w:p w14:paraId="12233D78" w14:textId="77777777" w:rsidR="007851C6" w:rsidRPr="00866DAF" w:rsidRDefault="007851C6">
      <w:pPr>
        <w:pStyle w:val="HTMLPreformatted"/>
        <w:divId w:val="2032412305"/>
        <w:rPr>
          <w:sz w:val="18"/>
        </w:rPr>
      </w:pPr>
    </w:p>
    <w:p w14:paraId="6CF9CD21"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DATABASE test_rhd </w:t>
      </w:r>
      <w:r w:rsidRPr="00866DAF">
        <w:rPr>
          <w:rStyle w:val="type1"/>
          <w:sz w:val="18"/>
        </w:rPr>
        <w:t>CHARACTER</w:t>
      </w:r>
      <w:r w:rsidRPr="00866DAF">
        <w:rPr>
          <w:sz w:val="18"/>
        </w:rPr>
        <w:t xml:space="preserve"> </w:t>
      </w:r>
      <w:r w:rsidRPr="00866DAF">
        <w:rPr>
          <w:rStyle w:val="keyword1"/>
          <w:sz w:val="18"/>
        </w:rPr>
        <w:t>SET</w:t>
      </w:r>
      <w:r w:rsidRPr="00866DAF">
        <w:rPr>
          <w:sz w:val="18"/>
        </w:rPr>
        <w:t xml:space="preserve"> = utf8;</w:t>
      </w:r>
    </w:p>
    <w:p w14:paraId="463F4F18" w14:textId="77777777" w:rsidR="007851C6" w:rsidRPr="00866DAF" w:rsidRDefault="007851C6">
      <w:pPr>
        <w:pStyle w:val="HTMLPreformatted"/>
        <w:divId w:val="2032412305"/>
        <w:rPr>
          <w:sz w:val="18"/>
        </w:rPr>
      </w:pPr>
    </w:p>
    <w:p w14:paraId="05CA18F9" w14:textId="77777777" w:rsidR="007851C6" w:rsidRPr="00866DAF" w:rsidRDefault="007851C6">
      <w:pPr>
        <w:pStyle w:val="HTMLPreformatted"/>
        <w:divId w:val="2032412305"/>
        <w:rPr>
          <w:sz w:val="18"/>
        </w:rPr>
      </w:pPr>
      <w:r w:rsidRPr="00866DAF">
        <w:rPr>
          <w:rStyle w:val="keyword1"/>
          <w:sz w:val="18"/>
        </w:rPr>
        <w:t>CONNECT</w:t>
      </w:r>
      <w:r w:rsidRPr="00866DAF">
        <w:rPr>
          <w:sz w:val="18"/>
        </w:rPr>
        <w:t xml:space="preserve"> test_rhd;</w:t>
      </w:r>
    </w:p>
    <w:p w14:paraId="352CC659" w14:textId="77777777" w:rsidR="007851C6" w:rsidRPr="00866DAF" w:rsidRDefault="007851C6">
      <w:pPr>
        <w:pStyle w:val="HTMLPreformatted"/>
        <w:divId w:val="2032412305"/>
        <w:rPr>
          <w:sz w:val="18"/>
        </w:rPr>
      </w:pPr>
    </w:p>
    <w:p w14:paraId="11C21F86" w14:textId="77777777" w:rsidR="007851C6" w:rsidRPr="00866DAF" w:rsidRDefault="007851C6">
      <w:pPr>
        <w:pStyle w:val="HTMLPreformatted"/>
        <w:divId w:val="2032412305"/>
        <w:rPr>
          <w:sz w:val="18"/>
        </w:rPr>
      </w:pPr>
      <w:r w:rsidRPr="00866DAF">
        <w:rPr>
          <w:sz w:val="18"/>
        </w:rPr>
        <w:t>DELIMITER $$</w:t>
      </w:r>
    </w:p>
    <w:p w14:paraId="5F400D54" w14:textId="77777777" w:rsidR="007851C6" w:rsidRPr="00866DAF" w:rsidRDefault="007851C6">
      <w:pPr>
        <w:pStyle w:val="HTMLPreformatted"/>
        <w:divId w:val="2032412305"/>
        <w:rPr>
          <w:sz w:val="18"/>
        </w:rPr>
      </w:pPr>
    </w:p>
    <w:p w14:paraId="374C2B74" w14:textId="77777777" w:rsidR="007851C6" w:rsidRPr="00866DAF" w:rsidRDefault="007851C6">
      <w:pPr>
        <w:pStyle w:val="HTMLPreformatted"/>
        <w:divId w:val="2032412305"/>
        <w:rPr>
          <w:rStyle w:val="comment1"/>
          <w:sz w:val="18"/>
        </w:rPr>
      </w:pPr>
      <w:r w:rsidRPr="00866DAF">
        <w:rPr>
          <w:rStyle w:val="comment1"/>
          <w:sz w:val="18"/>
        </w:rPr>
        <w:t>-- ensure that our populate scripts put at least some data in every table</w:t>
      </w:r>
    </w:p>
    <w:p w14:paraId="002BD61D"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populate_contents</w:t>
      </w:r>
      <w:r w:rsidRPr="00866DAF">
        <w:rPr>
          <w:sz w:val="18"/>
        </w:rPr>
        <w:t>()</w:t>
      </w:r>
    </w:p>
    <w:p w14:paraId="2CC1C943" w14:textId="77777777" w:rsidR="007851C6" w:rsidRPr="00866DAF" w:rsidRDefault="007851C6">
      <w:pPr>
        <w:pStyle w:val="HTMLPreformatted"/>
        <w:divId w:val="2032412305"/>
        <w:rPr>
          <w:sz w:val="18"/>
        </w:rPr>
      </w:pPr>
      <w:r w:rsidRPr="00866DAF">
        <w:rPr>
          <w:rStyle w:val="keyword1"/>
          <w:sz w:val="18"/>
        </w:rPr>
        <w:t>BEGIN</w:t>
      </w:r>
    </w:p>
    <w:p w14:paraId="2152E80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rowCount </w:t>
      </w:r>
      <w:r w:rsidRPr="00866DAF">
        <w:rPr>
          <w:rStyle w:val="type1"/>
          <w:sz w:val="18"/>
        </w:rPr>
        <w:t>INT</w:t>
      </w:r>
      <w:r w:rsidRPr="00866DAF">
        <w:rPr>
          <w:sz w:val="18"/>
        </w:rPr>
        <w:t>;</w:t>
      </w:r>
    </w:p>
    <w:p w14:paraId="049D4BB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tableName </w:t>
      </w:r>
      <w:r w:rsidRPr="00866DAF">
        <w:rPr>
          <w:rStyle w:val="type1"/>
          <w:sz w:val="18"/>
        </w:rPr>
        <w:t>varchar</w:t>
      </w:r>
      <w:r w:rsidRPr="00866DAF">
        <w:rPr>
          <w:sz w:val="18"/>
        </w:rPr>
        <w:t xml:space="preserve">(64) </w:t>
      </w:r>
      <w:r w:rsidRPr="00866DAF">
        <w:rPr>
          <w:rStyle w:val="keyword1"/>
          <w:sz w:val="18"/>
        </w:rPr>
        <w:t>DEFAULT</w:t>
      </w:r>
      <w:r w:rsidRPr="00866DAF">
        <w:rPr>
          <w:sz w:val="18"/>
        </w:rPr>
        <w:t xml:space="preserve"> "";</w:t>
      </w:r>
    </w:p>
    <w:p w14:paraId="216E4AC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tablesDone </w:t>
      </w:r>
      <w:r w:rsidRPr="00866DAF">
        <w:rPr>
          <w:rStyle w:val="type1"/>
          <w:sz w:val="18"/>
        </w:rPr>
        <w:t>INTEGER</w:t>
      </w:r>
      <w:r w:rsidRPr="00866DAF">
        <w:rPr>
          <w:sz w:val="18"/>
        </w:rPr>
        <w:t xml:space="preserve"> </w:t>
      </w:r>
      <w:r w:rsidRPr="00866DAF">
        <w:rPr>
          <w:rStyle w:val="keyword1"/>
          <w:sz w:val="18"/>
        </w:rPr>
        <w:t>DEFAULT</w:t>
      </w:r>
      <w:r w:rsidRPr="00866DAF">
        <w:rPr>
          <w:sz w:val="18"/>
        </w:rPr>
        <w:t xml:space="preserve"> 0;</w:t>
      </w:r>
    </w:p>
    <w:p w14:paraId="1F387177" w14:textId="77777777" w:rsidR="007851C6" w:rsidRPr="00866DAF" w:rsidRDefault="007851C6">
      <w:pPr>
        <w:pStyle w:val="HTMLPreformatted"/>
        <w:divId w:val="2032412305"/>
        <w:rPr>
          <w:sz w:val="18"/>
        </w:rPr>
      </w:pPr>
    </w:p>
    <w:p w14:paraId="5365B7A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iterate over all the tables in RHD DB</w:t>
      </w:r>
    </w:p>
    <w:p w14:paraId="004337D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curs </w:t>
      </w:r>
      <w:r w:rsidRPr="00866DAF">
        <w:rPr>
          <w:rStyle w:val="keyword1"/>
          <w:sz w:val="18"/>
        </w:rPr>
        <w:t>CURSOR</w:t>
      </w:r>
      <w:r w:rsidRPr="00866DAF">
        <w:rPr>
          <w:sz w:val="18"/>
        </w:rPr>
        <w:t xml:space="preserve"> </w:t>
      </w:r>
      <w:r w:rsidRPr="00866DAF">
        <w:rPr>
          <w:rStyle w:val="keyword1"/>
          <w:sz w:val="18"/>
        </w:rPr>
        <w:t>FOR</w:t>
      </w:r>
      <w:r w:rsidRPr="00866DAF">
        <w:rPr>
          <w:sz w:val="18"/>
        </w:rPr>
        <w:t xml:space="preserve"> </w:t>
      </w:r>
      <w:r w:rsidRPr="00866DAF">
        <w:rPr>
          <w:rStyle w:val="keyword1"/>
          <w:sz w:val="18"/>
        </w:rPr>
        <w:t>SELECT</w:t>
      </w:r>
      <w:r w:rsidRPr="00866DAF">
        <w:rPr>
          <w:sz w:val="18"/>
        </w:rPr>
        <w:t xml:space="preserve"> t.</w:t>
      </w:r>
      <w:r w:rsidRPr="00866DAF">
        <w:rPr>
          <w:rStyle w:val="keyword1"/>
          <w:sz w:val="18"/>
        </w:rPr>
        <w:t>TABLE_NAME</w:t>
      </w:r>
      <w:r w:rsidRPr="00866DAF">
        <w:rPr>
          <w:sz w:val="18"/>
        </w:rPr>
        <w:t xml:space="preserve"> </w:t>
      </w:r>
      <w:r w:rsidRPr="00866DAF">
        <w:rPr>
          <w:rStyle w:val="keyword1"/>
          <w:sz w:val="18"/>
        </w:rPr>
        <w:t>from</w:t>
      </w:r>
      <w:r w:rsidRPr="00866DAF">
        <w:rPr>
          <w:sz w:val="18"/>
        </w:rPr>
        <w:t xml:space="preserve"> information_schema.tables t</w:t>
      </w:r>
    </w:p>
    <w:p w14:paraId="2DC2197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t.TABLE_SCHEMA = </w:t>
      </w:r>
      <w:r w:rsidRPr="00866DAF">
        <w:rPr>
          <w:rStyle w:val="string1"/>
          <w:sz w:val="18"/>
        </w:rPr>
        <w:t>'rhd'</w:t>
      </w:r>
      <w:r w:rsidRPr="00866DAF">
        <w:rPr>
          <w:sz w:val="18"/>
        </w:rPr>
        <w:t xml:space="preserve"> </w:t>
      </w:r>
    </w:p>
    <w:p w14:paraId="0A577BF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t.table_type = </w:t>
      </w:r>
      <w:r w:rsidRPr="00866DAF">
        <w:rPr>
          <w:rStyle w:val="string1"/>
          <w:sz w:val="18"/>
        </w:rPr>
        <w:t>'BASE TABLE'</w:t>
      </w:r>
      <w:r w:rsidRPr="00866DAF">
        <w:rPr>
          <w:sz w:val="18"/>
        </w:rPr>
        <w:t>;</w:t>
      </w:r>
    </w:p>
    <w:p w14:paraId="593C8302" w14:textId="77777777" w:rsidR="007851C6" w:rsidRPr="00866DAF" w:rsidRDefault="007851C6">
      <w:pPr>
        <w:pStyle w:val="HTMLPreformatted"/>
        <w:divId w:val="2032412305"/>
        <w:rPr>
          <w:sz w:val="18"/>
        </w:rPr>
      </w:pPr>
    </w:p>
    <w:p w14:paraId="017AC55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w:t>
      </w:r>
      <w:r w:rsidRPr="00866DAF">
        <w:rPr>
          <w:rStyle w:val="keyword1"/>
          <w:sz w:val="18"/>
        </w:rPr>
        <w:t>CONTINUE</w:t>
      </w:r>
      <w:r w:rsidRPr="00866DAF">
        <w:rPr>
          <w:sz w:val="18"/>
        </w:rPr>
        <w:t xml:space="preserve"> HANDLER </w:t>
      </w:r>
      <w:r w:rsidRPr="00866DAF">
        <w:rPr>
          <w:rStyle w:val="keyword1"/>
          <w:sz w:val="18"/>
        </w:rPr>
        <w:t>FOR</w:t>
      </w:r>
      <w:r w:rsidRPr="00866DAF">
        <w:rPr>
          <w:sz w:val="18"/>
        </w:rPr>
        <w:t xml:space="preserve"> </w:t>
      </w:r>
      <w:r w:rsidRPr="00866DAF">
        <w:rPr>
          <w:rStyle w:val="keyword1"/>
          <w:sz w:val="18"/>
        </w:rPr>
        <w:t>NOT</w:t>
      </w:r>
      <w:r w:rsidRPr="00866DAF">
        <w:rPr>
          <w:sz w:val="18"/>
        </w:rPr>
        <w:t xml:space="preserve"> </w:t>
      </w:r>
      <w:r w:rsidRPr="00866DAF">
        <w:rPr>
          <w:rStyle w:val="keyword1"/>
          <w:sz w:val="18"/>
        </w:rPr>
        <w:t>FOUND</w:t>
      </w:r>
      <w:r w:rsidRPr="00866DAF">
        <w:rPr>
          <w:sz w:val="18"/>
        </w:rPr>
        <w:t xml:space="preserve"> </w:t>
      </w:r>
      <w:r w:rsidRPr="00866DAF">
        <w:rPr>
          <w:rStyle w:val="keyword1"/>
          <w:sz w:val="18"/>
        </w:rPr>
        <w:t>SET</w:t>
      </w:r>
      <w:r w:rsidRPr="00866DAF">
        <w:rPr>
          <w:sz w:val="18"/>
        </w:rPr>
        <w:t xml:space="preserve"> tablesDone = 1 ;</w:t>
      </w:r>
    </w:p>
    <w:p w14:paraId="5DF227E5" w14:textId="77777777" w:rsidR="007851C6" w:rsidRPr="00866DAF" w:rsidRDefault="007851C6">
      <w:pPr>
        <w:pStyle w:val="HTMLPreformatted"/>
        <w:divId w:val="2032412305"/>
        <w:rPr>
          <w:sz w:val="18"/>
        </w:rPr>
      </w:pPr>
    </w:p>
    <w:p w14:paraId="2DF1755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PEN</w:t>
      </w:r>
      <w:r w:rsidRPr="00866DAF">
        <w:rPr>
          <w:sz w:val="18"/>
        </w:rPr>
        <w:t xml:space="preserve"> curs ;</w:t>
      </w:r>
    </w:p>
    <w:p w14:paraId="232FD7FC" w14:textId="77777777" w:rsidR="007851C6" w:rsidRPr="00866DAF" w:rsidRDefault="007851C6">
      <w:pPr>
        <w:pStyle w:val="HTMLPreformatted"/>
        <w:divId w:val="2032412305"/>
        <w:rPr>
          <w:sz w:val="18"/>
        </w:rPr>
      </w:pPr>
    </w:p>
    <w:p w14:paraId="7D7DB3A9" w14:textId="77777777" w:rsidR="007851C6" w:rsidRPr="00866DAF" w:rsidRDefault="007851C6">
      <w:pPr>
        <w:pStyle w:val="HTMLPreformatted"/>
        <w:divId w:val="2032412305"/>
        <w:rPr>
          <w:sz w:val="18"/>
        </w:rPr>
      </w:pPr>
      <w:r w:rsidRPr="00866DAF">
        <w:rPr>
          <w:sz w:val="18"/>
        </w:rPr>
        <w:t xml:space="preserve">  test_count: LOOP</w:t>
      </w:r>
    </w:p>
    <w:p w14:paraId="5A6267C8" w14:textId="77777777" w:rsidR="007851C6" w:rsidRPr="00866DAF" w:rsidRDefault="007851C6">
      <w:pPr>
        <w:pStyle w:val="HTMLPreformatted"/>
        <w:divId w:val="2032412305"/>
        <w:rPr>
          <w:sz w:val="18"/>
        </w:rPr>
      </w:pPr>
    </w:p>
    <w:p w14:paraId="0C345A9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ETCH</w:t>
      </w:r>
      <w:r w:rsidRPr="00866DAF">
        <w:rPr>
          <w:sz w:val="18"/>
        </w:rPr>
        <w:t xml:space="preserve"> curs </w:t>
      </w:r>
      <w:r w:rsidRPr="00866DAF">
        <w:rPr>
          <w:rStyle w:val="keyword1"/>
          <w:sz w:val="18"/>
        </w:rPr>
        <w:t>INTO</w:t>
      </w:r>
      <w:r w:rsidRPr="00866DAF">
        <w:rPr>
          <w:sz w:val="18"/>
        </w:rPr>
        <w:t xml:space="preserve"> tableName ;</w:t>
      </w:r>
    </w:p>
    <w:p w14:paraId="4F8350A1" w14:textId="77777777" w:rsidR="007851C6" w:rsidRPr="00866DAF" w:rsidRDefault="007851C6">
      <w:pPr>
        <w:pStyle w:val="HTMLPreformatted"/>
        <w:divId w:val="2032412305"/>
        <w:rPr>
          <w:sz w:val="18"/>
        </w:rPr>
      </w:pPr>
    </w:p>
    <w:p w14:paraId="7BB9162A" w14:textId="77777777" w:rsidR="007851C6" w:rsidRPr="00866DAF" w:rsidRDefault="007851C6">
      <w:pPr>
        <w:pStyle w:val="HTMLPreformatted"/>
        <w:divId w:val="2032412305"/>
        <w:rPr>
          <w:sz w:val="18"/>
        </w:rPr>
      </w:pPr>
      <w:r w:rsidRPr="00866DAF">
        <w:rPr>
          <w:sz w:val="18"/>
        </w:rPr>
        <w:t xml:space="preserve">      IF tablesDone = 1 </w:t>
      </w:r>
      <w:r w:rsidRPr="00866DAF">
        <w:rPr>
          <w:rStyle w:val="keyword1"/>
          <w:sz w:val="18"/>
        </w:rPr>
        <w:t>THEN</w:t>
      </w:r>
    </w:p>
    <w:p w14:paraId="069435C2" w14:textId="77777777" w:rsidR="007851C6" w:rsidRPr="00866DAF" w:rsidRDefault="007851C6">
      <w:pPr>
        <w:pStyle w:val="HTMLPreformatted"/>
        <w:divId w:val="2032412305"/>
        <w:rPr>
          <w:sz w:val="18"/>
        </w:rPr>
      </w:pPr>
      <w:r w:rsidRPr="00866DAF">
        <w:rPr>
          <w:sz w:val="18"/>
        </w:rPr>
        <w:t xml:space="preserve">        LEAVE test_count ; </w:t>
      </w:r>
    </w:p>
    <w:p w14:paraId="7EDF078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END</w:t>
      </w:r>
      <w:r w:rsidRPr="00866DAF">
        <w:rPr>
          <w:sz w:val="18"/>
        </w:rPr>
        <w:t xml:space="preserve"> IF ;</w:t>
      </w:r>
    </w:p>
    <w:p w14:paraId="4D318F47" w14:textId="77777777" w:rsidR="007851C6" w:rsidRPr="00866DAF" w:rsidRDefault="007851C6">
      <w:pPr>
        <w:pStyle w:val="HTMLPreformatted"/>
        <w:divId w:val="2032412305"/>
        <w:rPr>
          <w:sz w:val="18"/>
        </w:rPr>
      </w:pPr>
    </w:p>
    <w:p w14:paraId="0152759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T</w:t>
      </w:r>
      <w:r w:rsidRPr="00866DAF">
        <w:rPr>
          <w:sz w:val="18"/>
        </w:rPr>
        <w:t xml:space="preserve"> @s = CONCAT(</w:t>
      </w:r>
      <w:r w:rsidRPr="00866DAF">
        <w:rPr>
          <w:rStyle w:val="string1"/>
          <w:sz w:val="18"/>
        </w:rPr>
        <w:t>'SELECT COUNT(*) FROM rhd.`'</w:t>
      </w:r>
      <w:r w:rsidRPr="00866DAF">
        <w:rPr>
          <w:sz w:val="18"/>
        </w:rPr>
        <w:t xml:space="preserve">, tableName, </w:t>
      </w:r>
      <w:r w:rsidRPr="00866DAF">
        <w:rPr>
          <w:rStyle w:val="string1"/>
          <w:sz w:val="18"/>
        </w:rPr>
        <w:t>'` into @OUTVAR'</w:t>
      </w:r>
      <w:r w:rsidRPr="00866DAF">
        <w:rPr>
          <w:sz w:val="18"/>
        </w:rPr>
        <w:t xml:space="preserve">) ; </w:t>
      </w:r>
    </w:p>
    <w:p w14:paraId="53757FF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PREPARE</w:t>
      </w:r>
      <w:r w:rsidRPr="00866DAF">
        <w:rPr>
          <w:sz w:val="18"/>
        </w:rPr>
        <w:t xml:space="preserve"> rowCountStmt </w:t>
      </w:r>
      <w:r w:rsidRPr="00866DAF">
        <w:rPr>
          <w:rStyle w:val="keyword1"/>
          <w:sz w:val="18"/>
        </w:rPr>
        <w:t>FROM</w:t>
      </w:r>
      <w:r w:rsidRPr="00866DAF">
        <w:rPr>
          <w:sz w:val="18"/>
        </w:rPr>
        <w:t xml:space="preserve"> @s ; </w:t>
      </w:r>
    </w:p>
    <w:p w14:paraId="5DBBE2D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EXECUTE</w:t>
      </w:r>
      <w:r w:rsidRPr="00866DAF">
        <w:rPr>
          <w:sz w:val="18"/>
        </w:rPr>
        <w:t xml:space="preserve"> rowCountStmt;</w:t>
      </w:r>
    </w:p>
    <w:p w14:paraId="0BFAB79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OUTVAR </w:t>
      </w:r>
      <w:r w:rsidRPr="00866DAF">
        <w:rPr>
          <w:rStyle w:val="keyword1"/>
          <w:sz w:val="18"/>
        </w:rPr>
        <w:t>INTO</w:t>
      </w:r>
      <w:r w:rsidRPr="00866DAF">
        <w:rPr>
          <w:sz w:val="18"/>
        </w:rPr>
        <w:t xml:space="preserve"> rowCount;</w:t>
      </w:r>
    </w:p>
    <w:p w14:paraId="2C62C386" w14:textId="77777777" w:rsidR="007851C6" w:rsidRPr="00866DAF" w:rsidRDefault="007851C6">
      <w:pPr>
        <w:pStyle w:val="HTMLPreformatted"/>
        <w:divId w:val="2032412305"/>
        <w:rPr>
          <w:sz w:val="18"/>
        </w:rPr>
      </w:pPr>
    </w:p>
    <w:p w14:paraId="63F3BC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false(rowCount = 0, CONCAT(</w:t>
      </w:r>
      <w:r w:rsidRPr="00866DAF">
        <w:rPr>
          <w:rStyle w:val="string1"/>
          <w:sz w:val="18"/>
        </w:rPr>
        <w:t>'Table has zero rows: '</w:t>
      </w:r>
      <w:r w:rsidRPr="00866DAF">
        <w:rPr>
          <w:sz w:val="18"/>
        </w:rPr>
        <w:t>,</w:t>
      </w:r>
    </w:p>
    <w:p w14:paraId="18832149" w14:textId="77777777" w:rsidR="007851C6" w:rsidRPr="00866DAF" w:rsidRDefault="007851C6">
      <w:pPr>
        <w:pStyle w:val="HTMLPreformatted"/>
        <w:divId w:val="2032412305"/>
        <w:rPr>
          <w:sz w:val="18"/>
        </w:rPr>
      </w:pPr>
      <w:r w:rsidRPr="00866DAF">
        <w:rPr>
          <w:sz w:val="18"/>
        </w:rPr>
        <w:t xml:space="preserve">                                               tableName)) ;</w:t>
      </w:r>
    </w:p>
    <w:p w14:paraId="79A0B513" w14:textId="77777777" w:rsidR="007851C6" w:rsidRPr="00866DAF" w:rsidRDefault="007851C6">
      <w:pPr>
        <w:pStyle w:val="HTMLPreformatted"/>
        <w:divId w:val="2032412305"/>
        <w:rPr>
          <w:sz w:val="18"/>
        </w:rPr>
      </w:pPr>
    </w:p>
    <w:p w14:paraId="254F85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END</w:t>
      </w:r>
      <w:r w:rsidRPr="00866DAF">
        <w:rPr>
          <w:sz w:val="18"/>
        </w:rPr>
        <w:t xml:space="preserve"> LOOP test_count ;</w:t>
      </w:r>
    </w:p>
    <w:p w14:paraId="76C712C9" w14:textId="77777777" w:rsidR="007851C6" w:rsidRPr="00866DAF" w:rsidRDefault="007851C6">
      <w:pPr>
        <w:pStyle w:val="HTMLPreformatted"/>
        <w:divId w:val="2032412305"/>
        <w:rPr>
          <w:sz w:val="18"/>
        </w:rPr>
      </w:pPr>
      <w:r w:rsidRPr="00866DAF">
        <w:rPr>
          <w:sz w:val="18"/>
        </w:rPr>
        <w:t xml:space="preserve">        </w:t>
      </w:r>
    </w:p>
    <w:p w14:paraId="4E288EE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LOSE</w:t>
      </w:r>
      <w:r w:rsidRPr="00866DAF">
        <w:rPr>
          <w:sz w:val="18"/>
        </w:rPr>
        <w:t xml:space="preserve"> curs ;</w:t>
      </w:r>
    </w:p>
    <w:p w14:paraId="04FFCEC7" w14:textId="77777777" w:rsidR="007851C6" w:rsidRPr="00866DAF" w:rsidRDefault="007851C6">
      <w:pPr>
        <w:pStyle w:val="HTMLPreformatted"/>
        <w:divId w:val="2032412305"/>
        <w:rPr>
          <w:sz w:val="18"/>
        </w:rPr>
      </w:pPr>
      <w:r w:rsidRPr="00866DAF">
        <w:rPr>
          <w:sz w:val="18"/>
        </w:rPr>
        <w:t xml:space="preserve">  </w:t>
      </w:r>
    </w:p>
    <w:p w14:paraId="64AC5001"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41861A8B" w14:textId="77777777" w:rsidR="007851C6" w:rsidRPr="00866DAF" w:rsidRDefault="007851C6">
      <w:pPr>
        <w:pStyle w:val="HTMLPreformatted"/>
        <w:divId w:val="2032412305"/>
        <w:rPr>
          <w:sz w:val="18"/>
        </w:rPr>
      </w:pPr>
    </w:p>
    <w:p w14:paraId="50B51AB7" w14:textId="77777777" w:rsidR="007851C6" w:rsidRPr="00866DAF" w:rsidRDefault="007851C6">
      <w:pPr>
        <w:pStyle w:val="HTMLPreformatted"/>
        <w:divId w:val="2032412305"/>
        <w:rPr>
          <w:sz w:val="18"/>
        </w:rPr>
      </w:pPr>
    </w:p>
    <w:p w14:paraId="4ECEBE9D"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a1</w:t>
      </w:r>
      <w:r w:rsidRPr="00866DAF">
        <w:rPr>
          <w:sz w:val="18"/>
        </w:rPr>
        <w:t>()</w:t>
      </w:r>
    </w:p>
    <w:p w14:paraId="6C736898" w14:textId="77777777" w:rsidR="007851C6" w:rsidRPr="00866DAF" w:rsidRDefault="007851C6">
      <w:pPr>
        <w:pStyle w:val="HTMLPreformatted"/>
        <w:divId w:val="2032412305"/>
        <w:rPr>
          <w:sz w:val="18"/>
        </w:rPr>
      </w:pPr>
      <w:r w:rsidRPr="00866DAF">
        <w:rPr>
          <w:rStyle w:val="keyword1"/>
          <w:sz w:val="18"/>
        </w:rPr>
        <w:t>BEGIN</w:t>
      </w:r>
    </w:p>
    <w:p w14:paraId="22808E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appID </w:t>
      </w:r>
      <w:r w:rsidRPr="00866DAF">
        <w:rPr>
          <w:rStyle w:val="type1"/>
          <w:sz w:val="18"/>
        </w:rPr>
        <w:t>INT</w:t>
      </w:r>
      <w:r w:rsidRPr="00866DAF">
        <w:rPr>
          <w:sz w:val="18"/>
        </w:rPr>
        <w:t>(10);</w:t>
      </w:r>
    </w:p>
    <w:p w14:paraId="38D7364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CLARE</w:t>
      </w:r>
      <w:r w:rsidRPr="00866DAF">
        <w:rPr>
          <w:sz w:val="18"/>
        </w:rPr>
        <w:t xml:space="preserve"> v_count </w:t>
      </w:r>
      <w:r w:rsidRPr="00866DAF">
        <w:rPr>
          <w:rStyle w:val="type1"/>
          <w:sz w:val="18"/>
        </w:rPr>
        <w:t>INT</w:t>
      </w:r>
      <w:r w:rsidRPr="00866DAF">
        <w:rPr>
          <w:sz w:val="18"/>
        </w:rPr>
        <w:t>;</w:t>
      </w:r>
    </w:p>
    <w:p w14:paraId="334B5283" w14:textId="77777777" w:rsidR="007851C6" w:rsidRPr="00866DAF" w:rsidRDefault="007851C6">
      <w:pPr>
        <w:pStyle w:val="HTMLPreformatted"/>
        <w:divId w:val="2032412305"/>
        <w:rPr>
          <w:sz w:val="18"/>
        </w:rPr>
      </w:pPr>
    </w:p>
    <w:p w14:paraId="6BA92EF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licantID, </w:t>
      </w:r>
      <w:r w:rsidRPr="00866DAF">
        <w:rPr>
          <w:rStyle w:val="builtin1"/>
          <w:sz w:val="18"/>
        </w:rPr>
        <w:t>COUNT</w:t>
      </w:r>
      <w:r w:rsidRPr="00866DAF">
        <w:rPr>
          <w:sz w:val="18"/>
        </w:rPr>
        <w:t xml:space="preserve">(*) </w:t>
      </w:r>
    </w:p>
    <w:p w14:paraId="547B056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nt </w:t>
      </w:r>
    </w:p>
    <w:p w14:paraId="0E8C2F0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licant.FName = </w:t>
      </w:r>
      <w:r w:rsidRPr="00866DAF">
        <w:rPr>
          <w:rStyle w:val="string1"/>
          <w:sz w:val="18"/>
        </w:rPr>
        <w:t>'Shirin'</w:t>
      </w:r>
      <w:r w:rsidRPr="00866DAF">
        <w:rPr>
          <w:sz w:val="18"/>
        </w:rPr>
        <w:t xml:space="preserve"> </w:t>
      </w:r>
    </w:p>
    <w:p w14:paraId="32F589E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pplicant.LName = </w:t>
      </w:r>
      <w:r w:rsidRPr="00866DAF">
        <w:rPr>
          <w:rStyle w:val="string1"/>
          <w:sz w:val="18"/>
        </w:rPr>
        <w:t>'Ebadi'</w:t>
      </w:r>
      <w:r w:rsidRPr="00866DAF">
        <w:rPr>
          <w:sz w:val="18"/>
        </w:rPr>
        <w:t xml:space="preserve"> </w:t>
      </w:r>
    </w:p>
    <w:p w14:paraId="10B8DCC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TO</w:t>
      </w:r>
      <w:r w:rsidRPr="00866DAF">
        <w:rPr>
          <w:sz w:val="18"/>
        </w:rPr>
        <w:t xml:space="preserve"> appID, v_count ;</w:t>
      </w:r>
    </w:p>
    <w:p w14:paraId="1EFB9BE9" w14:textId="77777777" w:rsidR="007851C6" w:rsidRPr="00866DAF" w:rsidRDefault="007851C6">
      <w:pPr>
        <w:pStyle w:val="HTMLPreformatted"/>
        <w:divId w:val="2032412305"/>
        <w:rPr>
          <w:sz w:val="18"/>
        </w:rPr>
      </w:pPr>
    </w:p>
    <w:p w14:paraId="359901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rue(</w:t>
      </w:r>
    </w:p>
    <w:p w14:paraId="49E12C7F" w14:textId="77777777" w:rsidR="007851C6" w:rsidRPr="00866DAF" w:rsidRDefault="007851C6">
      <w:pPr>
        <w:pStyle w:val="HTMLPreformatted"/>
        <w:divId w:val="2032412305"/>
        <w:rPr>
          <w:sz w:val="18"/>
        </w:rPr>
      </w:pPr>
      <w:r w:rsidRPr="00866DAF">
        <w:rPr>
          <w:sz w:val="18"/>
        </w:rPr>
        <w:t xml:space="preserve">    v_count = 1, </w:t>
      </w:r>
    </w:p>
    <w:p w14:paraId="5E74F341"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Expected exactly one applicant of given name'</w:t>
      </w:r>
      <w:r w:rsidRPr="00866DAF">
        <w:rPr>
          <w:sz w:val="18"/>
        </w:rPr>
        <w:t>) ;</w:t>
      </w:r>
    </w:p>
    <w:p w14:paraId="47A4ECC3" w14:textId="77777777" w:rsidR="007851C6" w:rsidRPr="00866DAF" w:rsidRDefault="007851C6">
      <w:pPr>
        <w:pStyle w:val="HTMLPreformatted"/>
        <w:divId w:val="2032412305"/>
        <w:rPr>
          <w:sz w:val="18"/>
        </w:rPr>
      </w:pPr>
    </w:p>
    <w:p w14:paraId="1D1BE1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rue(</w:t>
      </w:r>
    </w:p>
    <w:p w14:paraId="5197DB11" w14:textId="77777777" w:rsidR="007851C6" w:rsidRPr="00866DAF" w:rsidRDefault="007851C6">
      <w:pPr>
        <w:pStyle w:val="HTMLPreformatted"/>
        <w:divId w:val="2032412305"/>
        <w:rPr>
          <w:sz w:val="18"/>
        </w:rPr>
      </w:pPr>
      <w:r w:rsidRPr="00866DAF">
        <w:rPr>
          <w:sz w:val="18"/>
        </w:rPr>
        <w:t xml:space="preserve">    appID = 1, </w:t>
      </w:r>
    </w:p>
    <w:p w14:paraId="49BC0A98"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Expected exactly one applicant of given name'</w:t>
      </w:r>
      <w:r w:rsidRPr="00866DAF">
        <w:rPr>
          <w:sz w:val="18"/>
        </w:rPr>
        <w:t>) ;</w:t>
      </w:r>
    </w:p>
    <w:p w14:paraId="4DEF46E1"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6F7F0186" w14:textId="77777777" w:rsidR="007851C6" w:rsidRPr="00866DAF" w:rsidRDefault="007851C6">
      <w:pPr>
        <w:pStyle w:val="HTMLPreformatted"/>
        <w:divId w:val="2032412305"/>
        <w:rPr>
          <w:sz w:val="18"/>
        </w:rPr>
      </w:pPr>
    </w:p>
    <w:p w14:paraId="766A5F12" w14:textId="77777777" w:rsidR="007851C6" w:rsidRPr="00866DAF" w:rsidRDefault="007851C6">
      <w:pPr>
        <w:pStyle w:val="HTMLPreformatted"/>
        <w:divId w:val="2032412305"/>
        <w:rPr>
          <w:rStyle w:val="comment1"/>
          <w:sz w:val="18"/>
        </w:rPr>
      </w:pPr>
      <w:r w:rsidRPr="00866DAF">
        <w:rPr>
          <w:rStyle w:val="comment1"/>
          <w:sz w:val="18"/>
        </w:rPr>
        <w:t>-- CREATE PROCEDURE test_utrans_a2()</w:t>
      </w:r>
    </w:p>
    <w:p w14:paraId="69CE3D3B" w14:textId="77777777" w:rsidR="007851C6" w:rsidRPr="00866DAF" w:rsidRDefault="007851C6">
      <w:pPr>
        <w:pStyle w:val="HTMLPreformatted"/>
        <w:divId w:val="2032412305"/>
        <w:rPr>
          <w:rStyle w:val="comment1"/>
          <w:sz w:val="18"/>
        </w:rPr>
      </w:pPr>
      <w:r w:rsidRPr="00866DAF">
        <w:rPr>
          <w:rStyle w:val="comment1"/>
          <w:sz w:val="18"/>
        </w:rPr>
        <w:t>-- BEGIN</w:t>
      </w:r>
    </w:p>
    <w:p w14:paraId="280FFED7" w14:textId="77777777" w:rsidR="007851C6" w:rsidRPr="00866DAF" w:rsidRDefault="007851C6">
      <w:pPr>
        <w:pStyle w:val="HTMLPreformatted"/>
        <w:divId w:val="2032412305"/>
        <w:rPr>
          <w:rStyle w:val="comment1"/>
          <w:sz w:val="18"/>
        </w:rPr>
      </w:pPr>
      <w:r w:rsidRPr="00866DAF">
        <w:rPr>
          <w:rStyle w:val="comment1"/>
          <w:sz w:val="18"/>
        </w:rPr>
        <w:t>--   DECLARE pubID INT(10);</w:t>
      </w:r>
    </w:p>
    <w:p w14:paraId="08B041FF" w14:textId="77777777" w:rsidR="007851C6" w:rsidRPr="00866DAF" w:rsidRDefault="007851C6">
      <w:pPr>
        <w:pStyle w:val="HTMLPreformatted"/>
        <w:divId w:val="2032412305"/>
        <w:rPr>
          <w:rStyle w:val="comment1"/>
          <w:sz w:val="18"/>
        </w:rPr>
      </w:pPr>
      <w:r w:rsidRPr="00866DAF">
        <w:rPr>
          <w:rStyle w:val="comment1"/>
          <w:sz w:val="18"/>
        </w:rPr>
        <w:t>--   DECLARE v_count INT;</w:t>
      </w:r>
    </w:p>
    <w:p w14:paraId="6CE0767A" w14:textId="77777777" w:rsidR="007851C6" w:rsidRPr="00866DAF" w:rsidRDefault="007851C6">
      <w:pPr>
        <w:pStyle w:val="HTMLPreformatted"/>
        <w:divId w:val="2032412305"/>
        <w:rPr>
          <w:sz w:val="18"/>
        </w:rPr>
      </w:pPr>
    </w:p>
    <w:p w14:paraId="7A2E11EA" w14:textId="77777777" w:rsidR="007851C6" w:rsidRPr="00866DAF" w:rsidRDefault="007851C6">
      <w:pPr>
        <w:pStyle w:val="HTMLPreformatted"/>
        <w:divId w:val="2032412305"/>
        <w:rPr>
          <w:rStyle w:val="comment1"/>
          <w:sz w:val="18"/>
        </w:rPr>
      </w:pPr>
      <w:r w:rsidRPr="00866DAF">
        <w:rPr>
          <w:rStyle w:val="comment1"/>
          <w:sz w:val="18"/>
        </w:rPr>
        <w:t>--   SELECT p.PubID, COUNT(*) FROM rhd.Publication p, rhd.Applicant a</w:t>
      </w:r>
    </w:p>
    <w:p w14:paraId="547237EA" w14:textId="77777777" w:rsidR="007851C6" w:rsidRPr="00866DAF" w:rsidRDefault="007851C6">
      <w:pPr>
        <w:pStyle w:val="HTMLPreformatted"/>
        <w:divId w:val="2032412305"/>
        <w:rPr>
          <w:rStyle w:val="comment1"/>
          <w:sz w:val="18"/>
        </w:rPr>
      </w:pPr>
      <w:r w:rsidRPr="00866DAF">
        <w:rPr>
          <w:rStyle w:val="comment1"/>
          <w:sz w:val="18"/>
        </w:rPr>
        <w:t xml:space="preserve">--   WHERE p.ApplicantID = a.ApplicantID </w:t>
      </w:r>
    </w:p>
    <w:p w14:paraId="3CD7FA3A" w14:textId="77777777" w:rsidR="007851C6" w:rsidRPr="00866DAF" w:rsidRDefault="007851C6">
      <w:pPr>
        <w:pStyle w:val="HTMLPreformatted"/>
        <w:divId w:val="2032412305"/>
        <w:rPr>
          <w:rStyle w:val="comment1"/>
          <w:sz w:val="18"/>
        </w:rPr>
      </w:pPr>
      <w:r w:rsidRPr="00866DAF">
        <w:rPr>
          <w:rStyle w:val="comment1"/>
          <w:sz w:val="18"/>
        </w:rPr>
        <w:t>--     AND a.FName = 'Shirin'</w:t>
      </w:r>
    </w:p>
    <w:p w14:paraId="44A76454" w14:textId="77777777" w:rsidR="007851C6" w:rsidRPr="00866DAF" w:rsidRDefault="007851C6">
      <w:pPr>
        <w:pStyle w:val="HTMLPreformatted"/>
        <w:divId w:val="2032412305"/>
        <w:rPr>
          <w:rStyle w:val="comment1"/>
          <w:sz w:val="18"/>
        </w:rPr>
      </w:pPr>
      <w:r w:rsidRPr="00866DAF">
        <w:rPr>
          <w:rStyle w:val="comment1"/>
          <w:sz w:val="18"/>
        </w:rPr>
        <w:t>--     AND a.LName = 'Ebadi'</w:t>
      </w:r>
    </w:p>
    <w:p w14:paraId="64C0BB83" w14:textId="77777777" w:rsidR="007851C6" w:rsidRPr="00866DAF" w:rsidRDefault="007851C6">
      <w:pPr>
        <w:pStyle w:val="HTMLPreformatted"/>
        <w:divId w:val="2032412305"/>
        <w:rPr>
          <w:rStyle w:val="comment1"/>
          <w:sz w:val="18"/>
        </w:rPr>
      </w:pPr>
      <w:r w:rsidRPr="00866DAF">
        <w:rPr>
          <w:rStyle w:val="comment1"/>
          <w:sz w:val="18"/>
        </w:rPr>
        <w:t xml:space="preserve">--   INTO pubID, </w:t>
      </w:r>
    </w:p>
    <w:p w14:paraId="50E677FD" w14:textId="77777777" w:rsidR="007851C6" w:rsidRPr="00866DAF" w:rsidRDefault="007851C6">
      <w:pPr>
        <w:pStyle w:val="HTMLPreformatted"/>
        <w:divId w:val="2032412305"/>
        <w:rPr>
          <w:sz w:val="18"/>
        </w:rPr>
      </w:pPr>
    </w:p>
    <w:p w14:paraId="3496183A" w14:textId="77777777" w:rsidR="007851C6" w:rsidRPr="00866DAF" w:rsidRDefault="007851C6">
      <w:pPr>
        <w:pStyle w:val="HTMLPreformatted"/>
        <w:divId w:val="2032412305"/>
        <w:rPr>
          <w:rStyle w:val="comment1"/>
          <w:sz w:val="18"/>
        </w:rPr>
      </w:pPr>
      <w:r w:rsidRPr="00866DAF">
        <w:rPr>
          <w:rStyle w:val="comment1"/>
          <w:sz w:val="18"/>
        </w:rPr>
        <w:t xml:space="preserve">--   SELECT ApplicantID, COUNT(*) </w:t>
      </w:r>
    </w:p>
    <w:p w14:paraId="7D2C3173" w14:textId="77777777" w:rsidR="007851C6" w:rsidRPr="00866DAF" w:rsidRDefault="007851C6">
      <w:pPr>
        <w:pStyle w:val="HTMLPreformatted"/>
        <w:divId w:val="2032412305"/>
        <w:rPr>
          <w:rStyle w:val="comment1"/>
          <w:sz w:val="18"/>
        </w:rPr>
      </w:pPr>
      <w:r w:rsidRPr="00866DAF">
        <w:rPr>
          <w:rStyle w:val="comment1"/>
          <w:sz w:val="18"/>
        </w:rPr>
        <w:t xml:space="preserve">--   FROM rhd.Applicant </w:t>
      </w:r>
    </w:p>
    <w:p w14:paraId="2371F474" w14:textId="77777777" w:rsidR="007851C6" w:rsidRPr="00866DAF" w:rsidRDefault="007851C6">
      <w:pPr>
        <w:pStyle w:val="HTMLPreformatted"/>
        <w:divId w:val="2032412305"/>
        <w:rPr>
          <w:rStyle w:val="comment1"/>
          <w:sz w:val="18"/>
        </w:rPr>
      </w:pPr>
      <w:r w:rsidRPr="00866DAF">
        <w:rPr>
          <w:rStyle w:val="comment1"/>
          <w:sz w:val="18"/>
        </w:rPr>
        <w:t xml:space="preserve">--   WHERE Applicant.FName = 'Shirin' </w:t>
      </w:r>
    </w:p>
    <w:p w14:paraId="65BBBA5D" w14:textId="77777777" w:rsidR="007851C6" w:rsidRPr="00866DAF" w:rsidRDefault="007851C6">
      <w:pPr>
        <w:pStyle w:val="HTMLPreformatted"/>
        <w:divId w:val="2032412305"/>
        <w:rPr>
          <w:rStyle w:val="comment1"/>
          <w:sz w:val="18"/>
        </w:rPr>
      </w:pPr>
      <w:r w:rsidRPr="00866DAF">
        <w:rPr>
          <w:rStyle w:val="comment1"/>
          <w:sz w:val="18"/>
        </w:rPr>
        <w:t xml:space="preserve">--     AND Applicant.LName = 'Ebadi' </w:t>
      </w:r>
    </w:p>
    <w:p w14:paraId="6DE972C6" w14:textId="77777777" w:rsidR="007851C6" w:rsidRPr="00866DAF" w:rsidRDefault="007851C6">
      <w:pPr>
        <w:pStyle w:val="HTMLPreformatted"/>
        <w:divId w:val="2032412305"/>
        <w:rPr>
          <w:rStyle w:val="comment1"/>
          <w:sz w:val="18"/>
        </w:rPr>
      </w:pPr>
      <w:r w:rsidRPr="00866DAF">
        <w:rPr>
          <w:rStyle w:val="comment1"/>
          <w:sz w:val="18"/>
        </w:rPr>
        <w:t>--   INTO appID, v_count ;</w:t>
      </w:r>
    </w:p>
    <w:p w14:paraId="2FE512D6" w14:textId="77777777" w:rsidR="007851C6" w:rsidRPr="00866DAF" w:rsidRDefault="007851C6">
      <w:pPr>
        <w:pStyle w:val="HTMLPreformatted"/>
        <w:divId w:val="2032412305"/>
        <w:rPr>
          <w:sz w:val="18"/>
        </w:rPr>
      </w:pPr>
    </w:p>
    <w:p w14:paraId="02106DCB" w14:textId="77777777" w:rsidR="007851C6" w:rsidRPr="00866DAF" w:rsidRDefault="007851C6">
      <w:pPr>
        <w:pStyle w:val="HTMLPreformatted"/>
        <w:divId w:val="2032412305"/>
        <w:rPr>
          <w:rStyle w:val="comment1"/>
          <w:sz w:val="18"/>
        </w:rPr>
      </w:pPr>
      <w:r w:rsidRPr="00866DAF">
        <w:rPr>
          <w:rStyle w:val="comment1"/>
          <w:sz w:val="18"/>
        </w:rPr>
        <w:t>--   CALL stk_unit.assert_true(</w:t>
      </w:r>
    </w:p>
    <w:p w14:paraId="4B50B440" w14:textId="77777777" w:rsidR="007851C6" w:rsidRPr="00866DAF" w:rsidRDefault="007851C6">
      <w:pPr>
        <w:pStyle w:val="HTMLPreformatted"/>
        <w:divId w:val="2032412305"/>
        <w:rPr>
          <w:rStyle w:val="comment1"/>
          <w:sz w:val="18"/>
        </w:rPr>
      </w:pPr>
      <w:r w:rsidRPr="00866DAF">
        <w:rPr>
          <w:rStyle w:val="comment1"/>
          <w:sz w:val="18"/>
        </w:rPr>
        <w:t xml:space="preserve">--     v_count = 1, </w:t>
      </w:r>
    </w:p>
    <w:p w14:paraId="721FDB3C" w14:textId="77777777" w:rsidR="007851C6" w:rsidRPr="00866DAF" w:rsidRDefault="007851C6">
      <w:pPr>
        <w:pStyle w:val="HTMLPreformatted"/>
        <w:divId w:val="2032412305"/>
        <w:rPr>
          <w:rStyle w:val="comment1"/>
          <w:sz w:val="18"/>
        </w:rPr>
      </w:pPr>
      <w:r w:rsidRPr="00866DAF">
        <w:rPr>
          <w:rStyle w:val="comment1"/>
          <w:sz w:val="18"/>
        </w:rPr>
        <w:t>--     'Expected exactly one applicant of given name') ;</w:t>
      </w:r>
    </w:p>
    <w:p w14:paraId="4B2A716D" w14:textId="77777777" w:rsidR="007851C6" w:rsidRPr="00866DAF" w:rsidRDefault="007851C6">
      <w:pPr>
        <w:pStyle w:val="HTMLPreformatted"/>
        <w:divId w:val="2032412305"/>
        <w:rPr>
          <w:sz w:val="18"/>
        </w:rPr>
      </w:pPr>
    </w:p>
    <w:p w14:paraId="364E3A57" w14:textId="77777777" w:rsidR="007851C6" w:rsidRPr="00866DAF" w:rsidRDefault="007851C6">
      <w:pPr>
        <w:pStyle w:val="HTMLPreformatted"/>
        <w:divId w:val="2032412305"/>
        <w:rPr>
          <w:rStyle w:val="comment1"/>
          <w:sz w:val="18"/>
        </w:rPr>
      </w:pPr>
      <w:r w:rsidRPr="00866DAF">
        <w:rPr>
          <w:rStyle w:val="comment1"/>
          <w:sz w:val="18"/>
        </w:rPr>
        <w:t>--   CALL stk_unit.assert_true(</w:t>
      </w:r>
    </w:p>
    <w:p w14:paraId="7220E9FA" w14:textId="77777777" w:rsidR="007851C6" w:rsidRPr="00866DAF" w:rsidRDefault="007851C6">
      <w:pPr>
        <w:pStyle w:val="HTMLPreformatted"/>
        <w:divId w:val="2032412305"/>
        <w:rPr>
          <w:rStyle w:val="comment1"/>
          <w:sz w:val="18"/>
        </w:rPr>
      </w:pPr>
      <w:r w:rsidRPr="00866DAF">
        <w:rPr>
          <w:rStyle w:val="comment1"/>
          <w:sz w:val="18"/>
        </w:rPr>
        <w:t xml:space="preserve">--     appID = 1, </w:t>
      </w:r>
    </w:p>
    <w:p w14:paraId="73BD1BDF" w14:textId="77777777" w:rsidR="007851C6" w:rsidRPr="00866DAF" w:rsidRDefault="007851C6">
      <w:pPr>
        <w:pStyle w:val="HTMLPreformatted"/>
        <w:divId w:val="2032412305"/>
        <w:rPr>
          <w:rStyle w:val="comment1"/>
          <w:sz w:val="18"/>
        </w:rPr>
      </w:pPr>
      <w:r w:rsidRPr="00866DAF">
        <w:rPr>
          <w:rStyle w:val="comment1"/>
          <w:sz w:val="18"/>
        </w:rPr>
        <w:t>--     'Expected exactly one applicant of given name') ;</w:t>
      </w:r>
    </w:p>
    <w:p w14:paraId="38E32430" w14:textId="77777777" w:rsidR="007851C6" w:rsidRPr="00866DAF" w:rsidRDefault="007851C6">
      <w:pPr>
        <w:pStyle w:val="HTMLPreformatted"/>
        <w:divId w:val="2032412305"/>
        <w:rPr>
          <w:rStyle w:val="comment1"/>
          <w:sz w:val="18"/>
        </w:rPr>
      </w:pPr>
      <w:r w:rsidRPr="00866DAF">
        <w:rPr>
          <w:rStyle w:val="comment1"/>
          <w:sz w:val="18"/>
        </w:rPr>
        <w:t>-- END $$</w:t>
      </w:r>
    </w:p>
    <w:p w14:paraId="7CF007BF" w14:textId="77777777" w:rsidR="007851C6" w:rsidRPr="00866DAF" w:rsidRDefault="007851C6">
      <w:pPr>
        <w:pStyle w:val="HTMLPreformatted"/>
        <w:divId w:val="2032412305"/>
        <w:rPr>
          <w:sz w:val="18"/>
        </w:rPr>
      </w:pPr>
    </w:p>
    <w:p w14:paraId="1F662113"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a3</w:t>
      </w:r>
      <w:r w:rsidRPr="00866DAF">
        <w:rPr>
          <w:sz w:val="18"/>
        </w:rPr>
        <w:t xml:space="preserve">() </w:t>
      </w:r>
    </w:p>
    <w:p w14:paraId="2C0FA4F4" w14:textId="77777777" w:rsidR="007851C6" w:rsidRPr="00866DAF" w:rsidRDefault="007851C6">
      <w:pPr>
        <w:pStyle w:val="HTMLPreformatted"/>
        <w:divId w:val="2032412305"/>
        <w:rPr>
          <w:sz w:val="18"/>
        </w:rPr>
      </w:pPr>
      <w:r w:rsidRPr="00866DAF">
        <w:rPr>
          <w:rStyle w:val="keyword1"/>
          <w:sz w:val="18"/>
        </w:rPr>
        <w:t>BEGIN</w:t>
      </w:r>
    </w:p>
    <w:p w14:paraId="6F37F051" w14:textId="77777777" w:rsidR="007851C6" w:rsidRPr="00866DAF" w:rsidRDefault="007851C6">
      <w:pPr>
        <w:pStyle w:val="HTMLPreformatted"/>
        <w:divId w:val="2032412305"/>
        <w:rPr>
          <w:sz w:val="18"/>
        </w:rPr>
      </w:pPr>
    </w:p>
    <w:p w14:paraId="500B3EC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5A74FD3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actuals</w:t>
      </w:r>
    </w:p>
    <w:p w14:paraId="5521F58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d.DegID </w:t>
      </w:r>
      <w:r w:rsidRPr="00866DAF">
        <w:rPr>
          <w:rStyle w:val="keyword1"/>
          <w:sz w:val="18"/>
        </w:rPr>
        <w:t>FROM</w:t>
      </w:r>
      <w:r w:rsidRPr="00866DAF">
        <w:rPr>
          <w:sz w:val="18"/>
        </w:rPr>
        <w:t xml:space="preserve"> rhd.Degree d, rhd.Applicant a</w:t>
      </w:r>
    </w:p>
    <w:p w14:paraId="12D5F74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d.ApplicantID = a.ApplicantID </w:t>
      </w:r>
    </w:p>
    <w:p w14:paraId="357BCBC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FName = </w:t>
      </w:r>
      <w:r w:rsidRPr="00866DAF">
        <w:rPr>
          <w:rStyle w:val="string1"/>
          <w:sz w:val="18"/>
        </w:rPr>
        <w:t>'Shirin'</w:t>
      </w:r>
    </w:p>
    <w:p w14:paraId="6944CC6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LName = </w:t>
      </w:r>
      <w:r w:rsidRPr="00866DAF">
        <w:rPr>
          <w:rStyle w:val="string1"/>
          <w:sz w:val="18"/>
        </w:rPr>
        <w:t>'Ebadi'</w:t>
      </w:r>
      <w:r w:rsidRPr="00866DAF">
        <w:rPr>
          <w:sz w:val="18"/>
        </w:rPr>
        <w:t xml:space="preserve"> ;</w:t>
      </w:r>
    </w:p>
    <w:p w14:paraId="0F639AF0" w14:textId="77777777" w:rsidR="007851C6" w:rsidRPr="00866DAF" w:rsidRDefault="007851C6">
      <w:pPr>
        <w:pStyle w:val="HTMLPreformatted"/>
        <w:divId w:val="2032412305"/>
        <w:rPr>
          <w:sz w:val="18"/>
        </w:rPr>
      </w:pPr>
    </w:p>
    <w:p w14:paraId="7B3BB02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3BE155C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expecteds</w:t>
      </w:r>
      <w:r w:rsidRPr="00866DAF">
        <w:rPr>
          <w:sz w:val="18"/>
        </w:rPr>
        <w:t xml:space="preserve"> (</w:t>
      </w:r>
    </w:p>
    <w:p w14:paraId="4EA59BEC" w14:textId="77777777" w:rsidR="007851C6" w:rsidRPr="00866DAF" w:rsidRDefault="007851C6">
      <w:pPr>
        <w:pStyle w:val="HTMLPreformatted"/>
        <w:divId w:val="2032412305"/>
        <w:rPr>
          <w:sz w:val="18"/>
        </w:rPr>
      </w:pPr>
      <w:r w:rsidRPr="00866DAF">
        <w:rPr>
          <w:sz w:val="18"/>
        </w:rPr>
        <w:t xml:space="preserve">    Deg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425B8FA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PRIMARY</w:t>
      </w:r>
      <w:r w:rsidRPr="00866DAF">
        <w:rPr>
          <w:sz w:val="18"/>
        </w:rPr>
        <w:t xml:space="preserve"> </w:t>
      </w:r>
      <w:r w:rsidRPr="00866DAF">
        <w:rPr>
          <w:rStyle w:val="keyword1"/>
          <w:sz w:val="18"/>
        </w:rPr>
        <w:t>KEY</w:t>
      </w:r>
      <w:r w:rsidRPr="00866DAF">
        <w:rPr>
          <w:sz w:val="18"/>
        </w:rPr>
        <w:t xml:space="preserve"> (DegID)</w:t>
      </w:r>
    </w:p>
    <w:p w14:paraId="4DA2576D" w14:textId="77777777" w:rsidR="007851C6" w:rsidRPr="00866DAF" w:rsidRDefault="007851C6">
      <w:pPr>
        <w:pStyle w:val="HTMLPreformatted"/>
        <w:divId w:val="2032412305"/>
        <w:rPr>
          <w:sz w:val="18"/>
        </w:rPr>
      </w:pPr>
      <w:r w:rsidRPr="00866DAF">
        <w:rPr>
          <w:sz w:val="18"/>
        </w:rPr>
        <w:t xml:space="preserve">  ) ;</w:t>
      </w:r>
    </w:p>
    <w:p w14:paraId="6800CA0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a3_expecteds (DegID)</w:t>
      </w:r>
    </w:p>
    <w:p w14:paraId="01549D0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21), (122);</w:t>
      </w:r>
    </w:p>
    <w:p w14:paraId="26181D5C" w14:textId="77777777" w:rsidR="007851C6" w:rsidRPr="00866DAF" w:rsidRDefault="007851C6">
      <w:pPr>
        <w:pStyle w:val="HTMLPreformatted"/>
        <w:divId w:val="2032412305"/>
        <w:rPr>
          <w:sz w:val="18"/>
        </w:rPr>
      </w:pPr>
    </w:p>
    <w:p w14:paraId="062B1EC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3F487AC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5A9B8C4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problems</w:t>
      </w:r>
    </w:p>
    <w:p w14:paraId="1C628AA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DegID</w:t>
      </w:r>
    </w:p>
    <w:p w14:paraId="0B6E7F0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290C6FF6" w14:textId="77777777" w:rsidR="007851C6" w:rsidRPr="00866DAF" w:rsidRDefault="007851C6">
      <w:pPr>
        <w:pStyle w:val="HTMLPreformatted"/>
        <w:divId w:val="2032412305"/>
        <w:rPr>
          <w:sz w:val="18"/>
        </w:rPr>
      </w:pPr>
      <w:r w:rsidRPr="00866DAF">
        <w:rPr>
          <w:sz w:val="18"/>
        </w:rPr>
        <w:t xml:space="preserve">  (</w:t>
      </w:r>
    </w:p>
    <w:p w14:paraId="5D2FF53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DegID</w:t>
      </w:r>
    </w:p>
    <w:p w14:paraId="13DF892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a3_actuals actuals</w:t>
      </w:r>
    </w:p>
    <w:p w14:paraId="019CE01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7A4E1DD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DegID</w:t>
      </w:r>
    </w:p>
    <w:p w14:paraId="21DC67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a3_expecteds expecteds</w:t>
      </w:r>
    </w:p>
    <w:p w14:paraId="1F8131BC" w14:textId="77777777" w:rsidR="007851C6" w:rsidRPr="00866DAF" w:rsidRDefault="007851C6">
      <w:pPr>
        <w:pStyle w:val="HTMLPreformatted"/>
        <w:divId w:val="2032412305"/>
        <w:rPr>
          <w:sz w:val="18"/>
        </w:rPr>
      </w:pPr>
      <w:r w:rsidRPr="00866DAF">
        <w:rPr>
          <w:sz w:val="18"/>
        </w:rPr>
        <w:t xml:space="preserve">  )  problems</w:t>
      </w:r>
    </w:p>
    <w:p w14:paraId="3A5DB86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DegID</w:t>
      </w:r>
    </w:p>
    <w:p w14:paraId="3877858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5C4B7F6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DegID ;</w:t>
      </w:r>
    </w:p>
    <w:p w14:paraId="5762DAE5" w14:textId="77777777" w:rsidR="007851C6" w:rsidRPr="00866DAF" w:rsidRDefault="007851C6">
      <w:pPr>
        <w:pStyle w:val="HTMLPreformatted"/>
        <w:divId w:val="2032412305"/>
        <w:rPr>
          <w:sz w:val="18"/>
        </w:rPr>
      </w:pPr>
    </w:p>
    <w:p w14:paraId="06746C8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3B74D2C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0BC81F87" w14:textId="77777777" w:rsidR="007851C6" w:rsidRPr="00866DAF" w:rsidRDefault="007851C6">
      <w:pPr>
        <w:pStyle w:val="HTMLPreformatted"/>
        <w:divId w:val="2032412305"/>
        <w:rPr>
          <w:sz w:val="18"/>
        </w:rPr>
      </w:pPr>
      <w:r w:rsidRPr="00866DAF">
        <w:rPr>
          <w:sz w:val="18"/>
        </w:rPr>
        <w:t xml:space="preserve">    DATABASE(),</w:t>
      </w:r>
    </w:p>
    <w:p w14:paraId="176E26BB"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a3_problems'</w:t>
      </w:r>
      <w:r w:rsidRPr="00866DAF">
        <w:rPr>
          <w:sz w:val="18"/>
        </w:rPr>
        <w:t xml:space="preserve">, </w:t>
      </w:r>
    </w:p>
    <w:p w14:paraId="77D09F9C"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19880F0C" w14:textId="77777777" w:rsidR="007851C6" w:rsidRPr="00866DAF" w:rsidRDefault="007851C6">
      <w:pPr>
        <w:pStyle w:val="HTMLPreformatted"/>
        <w:divId w:val="2032412305"/>
        <w:rPr>
          <w:sz w:val="18"/>
        </w:rPr>
      </w:pPr>
    </w:p>
    <w:p w14:paraId="13B5FE1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expecteds</w:t>
      </w:r>
      <w:r w:rsidRPr="00866DAF">
        <w:rPr>
          <w:sz w:val="18"/>
        </w:rPr>
        <w:t xml:space="preserve"> ;</w:t>
      </w:r>
    </w:p>
    <w:p w14:paraId="47E0FA0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actuals</w:t>
      </w:r>
      <w:r w:rsidRPr="00866DAF">
        <w:rPr>
          <w:sz w:val="18"/>
        </w:rPr>
        <w:t xml:space="preserve"> ;</w:t>
      </w:r>
    </w:p>
    <w:p w14:paraId="1CE440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3_problems</w:t>
      </w:r>
      <w:r w:rsidRPr="00866DAF">
        <w:rPr>
          <w:sz w:val="18"/>
        </w:rPr>
        <w:t xml:space="preserve"> ;</w:t>
      </w:r>
    </w:p>
    <w:p w14:paraId="7B8B2831"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2491DAC3" w14:textId="77777777" w:rsidR="007851C6" w:rsidRPr="00866DAF" w:rsidRDefault="007851C6">
      <w:pPr>
        <w:pStyle w:val="HTMLPreformatted"/>
        <w:divId w:val="2032412305"/>
        <w:rPr>
          <w:sz w:val="18"/>
        </w:rPr>
      </w:pPr>
    </w:p>
    <w:p w14:paraId="0A82212B" w14:textId="77777777" w:rsidR="007851C6" w:rsidRPr="00866DAF" w:rsidRDefault="007851C6">
      <w:pPr>
        <w:pStyle w:val="HTMLPreformatted"/>
        <w:divId w:val="2032412305"/>
        <w:rPr>
          <w:sz w:val="18"/>
        </w:rPr>
      </w:pPr>
    </w:p>
    <w:p w14:paraId="3D3F162F" w14:textId="77777777" w:rsidR="007851C6" w:rsidRPr="00866DAF" w:rsidRDefault="007851C6">
      <w:pPr>
        <w:pStyle w:val="HTMLPreformatted"/>
        <w:divId w:val="2032412305"/>
        <w:rPr>
          <w:rStyle w:val="comment1"/>
          <w:sz w:val="18"/>
        </w:rPr>
      </w:pPr>
      <w:r w:rsidRPr="00866DAF">
        <w:rPr>
          <w:rStyle w:val="comment1"/>
          <w:sz w:val="18"/>
        </w:rPr>
        <w:t>-- a4 TODO: need to add visa info</w:t>
      </w:r>
    </w:p>
    <w:p w14:paraId="3842DF51" w14:textId="77777777" w:rsidR="007851C6" w:rsidRPr="00866DAF" w:rsidRDefault="007851C6">
      <w:pPr>
        <w:pStyle w:val="HTMLPreformatted"/>
        <w:divId w:val="2032412305"/>
        <w:rPr>
          <w:sz w:val="18"/>
        </w:rPr>
      </w:pPr>
    </w:p>
    <w:p w14:paraId="787E02E2" w14:textId="77777777" w:rsidR="007851C6" w:rsidRPr="00866DAF" w:rsidRDefault="007851C6">
      <w:pPr>
        <w:pStyle w:val="HTMLPreformatted"/>
        <w:divId w:val="2032412305"/>
        <w:rPr>
          <w:rStyle w:val="comment1"/>
          <w:sz w:val="18"/>
        </w:rPr>
      </w:pPr>
      <w:r w:rsidRPr="00866DAF">
        <w:rPr>
          <w:rStyle w:val="comment1"/>
          <w:sz w:val="18"/>
        </w:rPr>
        <w:t>-- -----------------------------------------------------------------------------</w:t>
      </w:r>
    </w:p>
    <w:p w14:paraId="15419DDA" w14:textId="77777777" w:rsidR="007851C6" w:rsidRPr="00866DAF" w:rsidRDefault="007851C6">
      <w:pPr>
        <w:pStyle w:val="HTMLPreformatted"/>
        <w:divId w:val="2032412305"/>
        <w:rPr>
          <w:rStyle w:val="comment1"/>
          <w:sz w:val="18"/>
        </w:rPr>
      </w:pPr>
      <w:r w:rsidRPr="00866DAF">
        <w:rPr>
          <w:rStyle w:val="comment1"/>
          <w:sz w:val="18"/>
        </w:rPr>
        <w:t>-- a5</w:t>
      </w:r>
    </w:p>
    <w:p w14:paraId="11517084"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a5</w:t>
      </w:r>
      <w:r w:rsidRPr="00866DAF">
        <w:rPr>
          <w:sz w:val="18"/>
        </w:rPr>
        <w:t xml:space="preserve">() </w:t>
      </w:r>
    </w:p>
    <w:p w14:paraId="7C5633E4" w14:textId="77777777" w:rsidR="007851C6" w:rsidRPr="00866DAF" w:rsidRDefault="007851C6">
      <w:pPr>
        <w:pStyle w:val="HTMLPreformatted"/>
        <w:divId w:val="2032412305"/>
        <w:rPr>
          <w:sz w:val="18"/>
        </w:rPr>
      </w:pPr>
      <w:r w:rsidRPr="00866DAF">
        <w:rPr>
          <w:rStyle w:val="keyword1"/>
          <w:sz w:val="18"/>
        </w:rPr>
        <w:t>BEGIN</w:t>
      </w:r>
    </w:p>
    <w:p w14:paraId="1211BE06" w14:textId="77777777" w:rsidR="007851C6" w:rsidRPr="00866DAF" w:rsidRDefault="007851C6">
      <w:pPr>
        <w:pStyle w:val="HTMLPreformatted"/>
        <w:divId w:val="2032412305"/>
        <w:rPr>
          <w:sz w:val="18"/>
        </w:rPr>
      </w:pPr>
    </w:p>
    <w:p w14:paraId="4DB399F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7E264B8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actuals</w:t>
      </w:r>
    </w:p>
    <w:p w14:paraId="1E2C801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d.DocID, dt.</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DocType </w:t>
      </w:r>
    </w:p>
    <w:p w14:paraId="2C3ACA8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nt App </w:t>
      </w:r>
    </w:p>
    <w:p w14:paraId="66792EA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Document d </w:t>
      </w:r>
      <w:r w:rsidRPr="00866DAF">
        <w:rPr>
          <w:rStyle w:val="keyword1"/>
          <w:sz w:val="18"/>
        </w:rPr>
        <w:t>ON</w:t>
      </w:r>
      <w:r w:rsidRPr="00866DAF">
        <w:rPr>
          <w:sz w:val="18"/>
        </w:rPr>
        <w:t xml:space="preserve"> d.ApplicantID = App.ApplicantID </w:t>
      </w:r>
    </w:p>
    <w:p w14:paraId="5200B08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Document </w:t>
      </w:r>
      <w:r w:rsidRPr="00866DAF">
        <w:rPr>
          <w:rStyle w:val="keyword1"/>
          <w:sz w:val="18"/>
        </w:rPr>
        <w:t>Type</w:t>
      </w:r>
      <w:r w:rsidRPr="00866DAF">
        <w:rPr>
          <w:sz w:val="18"/>
        </w:rPr>
        <w:t xml:space="preserve">` dt </w:t>
      </w:r>
      <w:r w:rsidRPr="00866DAF">
        <w:rPr>
          <w:rStyle w:val="keyword1"/>
          <w:sz w:val="18"/>
        </w:rPr>
        <w:t>ON</w:t>
      </w:r>
      <w:r w:rsidRPr="00866DAF">
        <w:rPr>
          <w:sz w:val="18"/>
        </w:rPr>
        <w:t xml:space="preserve"> d.DocTypeID = dt.DocTypeID </w:t>
      </w:r>
    </w:p>
    <w:p w14:paraId="7F8164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FName = </w:t>
      </w:r>
      <w:r w:rsidRPr="00866DAF">
        <w:rPr>
          <w:rStyle w:val="string1"/>
          <w:sz w:val="18"/>
        </w:rPr>
        <w:t>'Shirin'</w:t>
      </w:r>
    </w:p>
    <w:p w14:paraId="21EA9F6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pp.LName = </w:t>
      </w:r>
      <w:r w:rsidRPr="00866DAF">
        <w:rPr>
          <w:rStyle w:val="string1"/>
          <w:sz w:val="18"/>
        </w:rPr>
        <w:t>'Ebadi'</w:t>
      </w:r>
      <w:r w:rsidRPr="00866DAF">
        <w:rPr>
          <w:sz w:val="18"/>
        </w:rPr>
        <w:t xml:space="preserve"> ;</w:t>
      </w:r>
    </w:p>
    <w:p w14:paraId="40F1F76D" w14:textId="77777777" w:rsidR="007851C6" w:rsidRPr="00866DAF" w:rsidRDefault="007851C6">
      <w:pPr>
        <w:pStyle w:val="HTMLPreformatted"/>
        <w:divId w:val="2032412305"/>
        <w:rPr>
          <w:sz w:val="18"/>
        </w:rPr>
      </w:pPr>
    </w:p>
    <w:p w14:paraId="1DADF59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35B3E91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one row, id 131, cv</w:t>
      </w:r>
    </w:p>
    <w:p w14:paraId="5201F08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expecteds</w:t>
      </w:r>
      <w:r w:rsidRPr="00866DAF">
        <w:rPr>
          <w:sz w:val="18"/>
        </w:rPr>
        <w:t xml:space="preserve"> (</w:t>
      </w:r>
    </w:p>
    <w:p w14:paraId="2F74FE00" w14:textId="77777777" w:rsidR="007851C6" w:rsidRPr="00866DAF" w:rsidRDefault="007851C6">
      <w:pPr>
        <w:pStyle w:val="HTMLPreformatted"/>
        <w:divId w:val="2032412305"/>
        <w:rPr>
          <w:sz w:val="18"/>
        </w:rPr>
      </w:pPr>
      <w:r w:rsidRPr="00866DAF">
        <w:rPr>
          <w:sz w:val="18"/>
        </w:rPr>
        <w:t xml:space="preserve">    Doc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36411E1E" w14:textId="77777777" w:rsidR="007851C6" w:rsidRPr="00866DAF" w:rsidRDefault="007851C6">
      <w:pPr>
        <w:pStyle w:val="HTMLPreformatted"/>
        <w:divId w:val="2032412305"/>
        <w:rPr>
          <w:sz w:val="18"/>
        </w:rPr>
      </w:pPr>
      <w:r w:rsidRPr="00866DAF">
        <w:rPr>
          <w:sz w:val="18"/>
        </w:rPr>
        <w:t xml:space="preserve">    DocType </w:t>
      </w:r>
      <w:r w:rsidRPr="00866DAF">
        <w:rPr>
          <w:rStyle w:val="type1"/>
          <w:sz w:val="18"/>
        </w:rPr>
        <w:t>varchar</w:t>
      </w:r>
      <w:r w:rsidRPr="00866DAF">
        <w:rPr>
          <w:sz w:val="18"/>
        </w:rPr>
        <w:t>(50)</w:t>
      </w:r>
    </w:p>
    <w:p w14:paraId="7B2D2FC0" w14:textId="77777777" w:rsidR="007851C6" w:rsidRPr="00866DAF" w:rsidRDefault="007851C6">
      <w:pPr>
        <w:pStyle w:val="HTMLPreformatted"/>
        <w:divId w:val="2032412305"/>
        <w:rPr>
          <w:sz w:val="18"/>
        </w:rPr>
      </w:pPr>
      <w:r w:rsidRPr="00866DAF">
        <w:rPr>
          <w:sz w:val="18"/>
        </w:rPr>
        <w:t xml:space="preserve">  ) ;</w:t>
      </w:r>
    </w:p>
    <w:p w14:paraId="0F8DC43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a5_expecteds (DocID, DocType)</w:t>
      </w:r>
    </w:p>
    <w:p w14:paraId="4CAC9E2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31, </w:t>
      </w:r>
      <w:r w:rsidRPr="00866DAF">
        <w:rPr>
          <w:rStyle w:val="string1"/>
          <w:sz w:val="18"/>
        </w:rPr>
        <w:t>'cv'</w:t>
      </w:r>
      <w:r w:rsidRPr="00866DAF">
        <w:rPr>
          <w:sz w:val="18"/>
        </w:rPr>
        <w:t>);</w:t>
      </w:r>
    </w:p>
    <w:p w14:paraId="153B74BE" w14:textId="77777777" w:rsidR="007851C6" w:rsidRPr="00866DAF" w:rsidRDefault="007851C6">
      <w:pPr>
        <w:pStyle w:val="HTMLPreformatted"/>
        <w:divId w:val="2032412305"/>
        <w:rPr>
          <w:sz w:val="18"/>
        </w:rPr>
      </w:pPr>
    </w:p>
    <w:p w14:paraId="24FA503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31E390B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023299D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problems</w:t>
      </w:r>
    </w:p>
    <w:p w14:paraId="6A438D4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3C9029B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019D86E3" w14:textId="77777777" w:rsidR="007851C6" w:rsidRPr="00866DAF" w:rsidRDefault="007851C6">
      <w:pPr>
        <w:pStyle w:val="HTMLPreformatted"/>
        <w:divId w:val="2032412305"/>
        <w:rPr>
          <w:sz w:val="18"/>
        </w:rPr>
      </w:pPr>
      <w:r w:rsidRPr="00866DAF">
        <w:rPr>
          <w:sz w:val="18"/>
        </w:rPr>
        <w:t xml:space="preserve">  (</w:t>
      </w:r>
    </w:p>
    <w:p w14:paraId="134C5C6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738290A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a5_actuals actuals</w:t>
      </w:r>
    </w:p>
    <w:p w14:paraId="72F407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16CFF3B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42C695D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a5_expecteds expecteds</w:t>
      </w:r>
    </w:p>
    <w:p w14:paraId="576E4BF1" w14:textId="77777777" w:rsidR="007851C6" w:rsidRPr="00866DAF" w:rsidRDefault="007851C6">
      <w:pPr>
        <w:pStyle w:val="HTMLPreformatted"/>
        <w:divId w:val="2032412305"/>
        <w:rPr>
          <w:sz w:val="18"/>
        </w:rPr>
      </w:pPr>
      <w:r w:rsidRPr="00866DAF">
        <w:rPr>
          <w:sz w:val="18"/>
        </w:rPr>
        <w:t xml:space="preserve">  )  problems</w:t>
      </w:r>
    </w:p>
    <w:p w14:paraId="3D642E4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DocID</w:t>
      </w:r>
    </w:p>
    <w:p w14:paraId="4750F9F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892693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DocID ;</w:t>
      </w:r>
    </w:p>
    <w:p w14:paraId="73DA95A7" w14:textId="77777777" w:rsidR="007851C6" w:rsidRPr="00866DAF" w:rsidRDefault="007851C6">
      <w:pPr>
        <w:pStyle w:val="HTMLPreformatted"/>
        <w:divId w:val="2032412305"/>
        <w:rPr>
          <w:sz w:val="18"/>
        </w:rPr>
      </w:pPr>
    </w:p>
    <w:p w14:paraId="23AC167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1BE785C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1C036734" w14:textId="77777777" w:rsidR="007851C6" w:rsidRPr="00866DAF" w:rsidRDefault="007851C6">
      <w:pPr>
        <w:pStyle w:val="HTMLPreformatted"/>
        <w:divId w:val="2032412305"/>
        <w:rPr>
          <w:sz w:val="18"/>
        </w:rPr>
      </w:pPr>
      <w:r w:rsidRPr="00866DAF">
        <w:rPr>
          <w:sz w:val="18"/>
        </w:rPr>
        <w:t xml:space="preserve">    DATABASE(),</w:t>
      </w:r>
    </w:p>
    <w:p w14:paraId="499AF5CE"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a5_problems'</w:t>
      </w:r>
      <w:r w:rsidRPr="00866DAF">
        <w:rPr>
          <w:sz w:val="18"/>
        </w:rPr>
        <w:t xml:space="preserve">, </w:t>
      </w:r>
    </w:p>
    <w:p w14:paraId="58D4B75A"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738AD787" w14:textId="77777777" w:rsidR="007851C6" w:rsidRPr="00866DAF" w:rsidRDefault="007851C6">
      <w:pPr>
        <w:pStyle w:val="HTMLPreformatted"/>
        <w:divId w:val="2032412305"/>
        <w:rPr>
          <w:sz w:val="18"/>
        </w:rPr>
      </w:pPr>
    </w:p>
    <w:p w14:paraId="307B3C1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expecteds</w:t>
      </w:r>
      <w:r w:rsidRPr="00866DAF">
        <w:rPr>
          <w:sz w:val="18"/>
        </w:rPr>
        <w:t xml:space="preserve"> ;</w:t>
      </w:r>
    </w:p>
    <w:p w14:paraId="02BD4DB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actuals</w:t>
      </w:r>
      <w:r w:rsidRPr="00866DAF">
        <w:rPr>
          <w:sz w:val="18"/>
        </w:rPr>
        <w:t xml:space="preserve"> ;</w:t>
      </w:r>
    </w:p>
    <w:p w14:paraId="335A6B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a5_problems</w:t>
      </w:r>
      <w:r w:rsidRPr="00866DAF">
        <w:rPr>
          <w:sz w:val="18"/>
        </w:rPr>
        <w:t xml:space="preserve"> ;</w:t>
      </w:r>
    </w:p>
    <w:p w14:paraId="2EDACC12"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1AD38C5C" w14:textId="77777777" w:rsidR="007851C6" w:rsidRPr="00866DAF" w:rsidRDefault="007851C6">
      <w:pPr>
        <w:pStyle w:val="HTMLPreformatted"/>
        <w:divId w:val="2032412305"/>
        <w:rPr>
          <w:sz w:val="18"/>
        </w:rPr>
      </w:pPr>
    </w:p>
    <w:p w14:paraId="40BC5347" w14:textId="77777777" w:rsidR="007851C6" w:rsidRPr="00866DAF" w:rsidRDefault="007851C6">
      <w:pPr>
        <w:pStyle w:val="HTMLPreformatted"/>
        <w:divId w:val="2032412305"/>
        <w:rPr>
          <w:sz w:val="18"/>
        </w:rPr>
      </w:pPr>
    </w:p>
    <w:p w14:paraId="13D3AAEE" w14:textId="77777777" w:rsidR="007851C6" w:rsidRPr="00866DAF" w:rsidRDefault="007851C6">
      <w:pPr>
        <w:pStyle w:val="HTMLPreformatted"/>
        <w:divId w:val="2032412305"/>
        <w:rPr>
          <w:rStyle w:val="comment1"/>
          <w:sz w:val="18"/>
        </w:rPr>
      </w:pPr>
      <w:r w:rsidRPr="00866DAF">
        <w:rPr>
          <w:rStyle w:val="comment1"/>
          <w:sz w:val="18"/>
        </w:rPr>
        <w:t>-- -----------------------------------------------------------------------------</w:t>
      </w:r>
    </w:p>
    <w:p w14:paraId="3A5121A9" w14:textId="77777777" w:rsidR="007851C6" w:rsidRPr="00866DAF" w:rsidRDefault="007851C6">
      <w:pPr>
        <w:pStyle w:val="HTMLPreformatted"/>
        <w:divId w:val="2032412305"/>
        <w:rPr>
          <w:rStyle w:val="comment1"/>
          <w:sz w:val="18"/>
        </w:rPr>
      </w:pPr>
      <w:r w:rsidRPr="00866DAF">
        <w:rPr>
          <w:rStyle w:val="comment1"/>
          <w:sz w:val="18"/>
        </w:rPr>
        <w:t>-- b) Look up applicant’s applications by applicant name</w:t>
      </w:r>
    </w:p>
    <w:p w14:paraId="558528E2" w14:textId="77777777" w:rsidR="007851C6" w:rsidRPr="00866DAF" w:rsidRDefault="007851C6">
      <w:pPr>
        <w:pStyle w:val="HTMLPreformatted"/>
        <w:divId w:val="2032412305"/>
        <w:rPr>
          <w:sz w:val="18"/>
        </w:rPr>
      </w:pPr>
    </w:p>
    <w:p w14:paraId="707E53CB"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b</w:t>
      </w:r>
      <w:r w:rsidRPr="00866DAF">
        <w:rPr>
          <w:sz w:val="18"/>
        </w:rPr>
        <w:t xml:space="preserve">() </w:t>
      </w:r>
    </w:p>
    <w:p w14:paraId="39618FF4" w14:textId="77777777" w:rsidR="007851C6" w:rsidRPr="00866DAF" w:rsidRDefault="007851C6">
      <w:pPr>
        <w:pStyle w:val="HTMLPreformatted"/>
        <w:divId w:val="2032412305"/>
        <w:rPr>
          <w:sz w:val="18"/>
        </w:rPr>
      </w:pPr>
      <w:r w:rsidRPr="00866DAF">
        <w:rPr>
          <w:rStyle w:val="keyword1"/>
          <w:sz w:val="18"/>
        </w:rPr>
        <w:t>BEGIN</w:t>
      </w:r>
    </w:p>
    <w:p w14:paraId="6EDC4B32" w14:textId="77777777" w:rsidR="007851C6" w:rsidRPr="00866DAF" w:rsidRDefault="007851C6">
      <w:pPr>
        <w:pStyle w:val="HTMLPreformatted"/>
        <w:divId w:val="2032412305"/>
        <w:rPr>
          <w:sz w:val="18"/>
        </w:rPr>
      </w:pPr>
    </w:p>
    <w:p w14:paraId="143DA8E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1C85D42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actuals</w:t>
      </w:r>
    </w:p>
    <w:p w14:paraId="5527B58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 AwType.</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awardType</w:t>
      </w:r>
    </w:p>
    <w:p w14:paraId="6F6BD71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nt Appt</w:t>
      </w:r>
    </w:p>
    <w:p w14:paraId="17270EB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App </w:t>
      </w:r>
      <w:r w:rsidRPr="00866DAF">
        <w:rPr>
          <w:rStyle w:val="keyword1"/>
          <w:sz w:val="18"/>
        </w:rPr>
        <w:t>ON</w:t>
      </w:r>
      <w:r w:rsidRPr="00866DAF">
        <w:rPr>
          <w:sz w:val="18"/>
        </w:rPr>
        <w:t xml:space="preserve"> Appt.ApplicantID = App.ApplicantID </w:t>
      </w:r>
    </w:p>
    <w:p w14:paraId="506BF39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ward </w:t>
      </w:r>
      <w:r w:rsidRPr="00866DAF">
        <w:rPr>
          <w:rStyle w:val="keyword1"/>
          <w:sz w:val="18"/>
        </w:rPr>
        <w:t>Type</w:t>
      </w:r>
      <w:r w:rsidRPr="00866DAF">
        <w:rPr>
          <w:sz w:val="18"/>
        </w:rPr>
        <w:t xml:space="preserve">` AwType </w:t>
      </w:r>
      <w:r w:rsidRPr="00866DAF">
        <w:rPr>
          <w:rStyle w:val="keyword1"/>
          <w:sz w:val="18"/>
        </w:rPr>
        <w:t>ON</w:t>
      </w:r>
      <w:r w:rsidRPr="00866DAF">
        <w:rPr>
          <w:sz w:val="18"/>
        </w:rPr>
        <w:t xml:space="preserve"> App.AwardID = AwType.AwardID</w:t>
      </w:r>
    </w:p>
    <w:p w14:paraId="586BFC4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t.FName = </w:t>
      </w:r>
      <w:r w:rsidRPr="00866DAF">
        <w:rPr>
          <w:rStyle w:val="string1"/>
          <w:sz w:val="18"/>
        </w:rPr>
        <w:t>'Shirin'</w:t>
      </w:r>
    </w:p>
    <w:p w14:paraId="41B9501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ppt.LName = </w:t>
      </w:r>
      <w:r w:rsidRPr="00866DAF">
        <w:rPr>
          <w:rStyle w:val="string1"/>
          <w:sz w:val="18"/>
        </w:rPr>
        <w:t>'Ebadi'</w:t>
      </w:r>
      <w:r w:rsidRPr="00866DAF">
        <w:rPr>
          <w:sz w:val="18"/>
        </w:rPr>
        <w:t xml:space="preserve"> ;</w:t>
      </w:r>
    </w:p>
    <w:p w14:paraId="7D431DBB" w14:textId="77777777" w:rsidR="007851C6" w:rsidRPr="00866DAF" w:rsidRDefault="007851C6">
      <w:pPr>
        <w:pStyle w:val="HTMLPreformatted"/>
        <w:divId w:val="2032412305"/>
        <w:rPr>
          <w:sz w:val="18"/>
        </w:rPr>
      </w:pPr>
    </w:p>
    <w:p w14:paraId="12D88DC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18C445C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ApplicationID = 111, Type = 'PhD'</w:t>
      </w:r>
    </w:p>
    <w:p w14:paraId="3CB6343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expecteds</w:t>
      </w:r>
      <w:r w:rsidRPr="00866DAF">
        <w:rPr>
          <w:sz w:val="18"/>
        </w:rPr>
        <w:t xml:space="preserve"> (</w:t>
      </w:r>
    </w:p>
    <w:p w14:paraId="34FD2587"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6E956AD5" w14:textId="77777777" w:rsidR="007851C6" w:rsidRPr="00866DAF" w:rsidRDefault="007851C6">
      <w:pPr>
        <w:pStyle w:val="HTMLPreformatted"/>
        <w:divId w:val="2032412305"/>
        <w:rPr>
          <w:sz w:val="18"/>
        </w:rPr>
      </w:pPr>
      <w:r w:rsidRPr="00866DAF">
        <w:rPr>
          <w:sz w:val="18"/>
        </w:rPr>
        <w:t xml:space="preserve">    awardType </w:t>
      </w:r>
      <w:r w:rsidRPr="00866DAF">
        <w:rPr>
          <w:rStyle w:val="type1"/>
          <w:sz w:val="18"/>
        </w:rPr>
        <w:t>varchar</w:t>
      </w:r>
      <w:r w:rsidRPr="00866DAF">
        <w:rPr>
          <w:sz w:val="18"/>
        </w:rPr>
        <w:t>(50)</w:t>
      </w:r>
    </w:p>
    <w:p w14:paraId="75304F75" w14:textId="77777777" w:rsidR="007851C6" w:rsidRPr="00866DAF" w:rsidRDefault="007851C6">
      <w:pPr>
        <w:pStyle w:val="HTMLPreformatted"/>
        <w:divId w:val="2032412305"/>
        <w:rPr>
          <w:sz w:val="18"/>
        </w:rPr>
      </w:pPr>
      <w:r w:rsidRPr="00866DAF">
        <w:rPr>
          <w:sz w:val="18"/>
        </w:rPr>
        <w:t xml:space="preserve">  ) ;</w:t>
      </w:r>
    </w:p>
    <w:p w14:paraId="596532D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b_expecteds (ApplicationID, awardType)</w:t>
      </w:r>
    </w:p>
    <w:p w14:paraId="1A5D2FC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11, </w:t>
      </w:r>
      <w:r w:rsidRPr="00866DAF">
        <w:rPr>
          <w:rStyle w:val="string1"/>
          <w:sz w:val="18"/>
        </w:rPr>
        <w:t>'PhD'</w:t>
      </w:r>
      <w:r w:rsidRPr="00866DAF">
        <w:rPr>
          <w:sz w:val="18"/>
        </w:rPr>
        <w:t>);</w:t>
      </w:r>
    </w:p>
    <w:p w14:paraId="03FE1FC3" w14:textId="77777777" w:rsidR="007851C6" w:rsidRPr="00866DAF" w:rsidRDefault="007851C6">
      <w:pPr>
        <w:pStyle w:val="HTMLPreformatted"/>
        <w:divId w:val="2032412305"/>
        <w:rPr>
          <w:sz w:val="18"/>
        </w:rPr>
      </w:pPr>
    </w:p>
    <w:p w14:paraId="4715401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1548EB2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97127F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problems</w:t>
      </w:r>
    </w:p>
    <w:p w14:paraId="75179D9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2605F97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4E40CA1C" w14:textId="77777777" w:rsidR="007851C6" w:rsidRPr="00866DAF" w:rsidRDefault="007851C6">
      <w:pPr>
        <w:pStyle w:val="HTMLPreformatted"/>
        <w:divId w:val="2032412305"/>
        <w:rPr>
          <w:sz w:val="18"/>
        </w:rPr>
      </w:pPr>
      <w:r w:rsidRPr="00866DAF">
        <w:rPr>
          <w:sz w:val="18"/>
        </w:rPr>
        <w:t xml:space="preserve">  (</w:t>
      </w:r>
    </w:p>
    <w:p w14:paraId="269679A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75C4C6B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b_actuals actuals</w:t>
      </w:r>
    </w:p>
    <w:p w14:paraId="1908414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6CBD491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34A9BA5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b_expecteds expecteds</w:t>
      </w:r>
    </w:p>
    <w:p w14:paraId="6E5E8447" w14:textId="77777777" w:rsidR="007851C6" w:rsidRPr="00866DAF" w:rsidRDefault="007851C6">
      <w:pPr>
        <w:pStyle w:val="HTMLPreformatted"/>
        <w:divId w:val="2032412305"/>
        <w:rPr>
          <w:sz w:val="18"/>
        </w:rPr>
      </w:pPr>
      <w:r w:rsidRPr="00866DAF">
        <w:rPr>
          <w:sz w:val="18"/>
        </w:rPr>
        <w:t xml:space="preserve">  )  problems</w:t>
      </w:r>
    </w:p>
    <w:p w14:paraId="3B058E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5F37D3B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7BC29EF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7459A1D4" w14:textId="77777777" w:rsidR="007851C6" w:rsidRPr="00866DAF" w:rsidRDefault="007851C6">
      <w:pPr>
        <w:pStyle w:val="HTMLPreformatted"/>
        <w:divId w:val="2032412305"/>
        <w:rPr>
          <w:sz w:val="18"/>
        </w:rPr>
      </w:pPr>
    </w:p>
    <w:p w14:paraId="2DA22718"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40C29EE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0557064C" w14:textId="77777777" w:rsidR="007851C6" w:rsidRPr="00866DAF" w:rsidRDefault="007851C6">
      <w:pPr>
        <w:pStyle w:val="HTMLPreformatted"/>
        <w:divId w:val="2032412305"/>
        <w:rPr>
          <w:sz w:val="18"/>
        </w:rPr>
      </w:pPr>
      <w:r w:rsidRPr="00866DAF">
        <w:rPr>
          <w:sz w:val="18"/>
        </w:rPr>
        <w:t xml:space="preserve">    DATABASE(),</w:t>
      </w:r>
    </w:p>
    <w:p w14:paraId="7699472E"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b_problems'</w:t>
      </w:r>
      <w:r w:rsidRPr="00866DAF">
        <w:rPr>
          <w:sz w:val="18"/>
        </w:rPr>
        <w:t xml:space="preserve">, </w:t>
      </w:r>
    </w:p>
    <w:p w14:paraId="714CAB0A"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254A9E16" w14:textId="77777777" w:rsidR="007851C6" w:rsidRPr="00866DAF" w:rsidRDefault="007851C6">
      <w:pPr>
        <w:pStyle w:val="HTMLPreformatted"/>
        <w:divId w:val="2032412305"/>
        <w:rPr>
          <w:sz w:val="18"/>
        </w:rPr>
      </w:pPr>
    </w:p>
    <w:p w14:paraId="3A9F8AC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expecteds</w:t>
      </w:r>
      <w:r w:rsidRPr="00866DAF">
        <w:rPr>
          <w:sz w:val="18"/>
        </w:rPr>
        <w:t xml:space="preserve"> ;</w:t>
      </w:r>
    </w:p>
    <w:p w14:paraId="159BFDD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actuals</w:t>
      </w:r>
      <w:r w:rsidRPr="00866DAF">
        <w:rPr>
          <w:sz w:val="18"/>
        </w:rPr>
        <w:t xml:space="preserve"> ;</w:t>
      </w:r>
    </w:p>
    <w:p w14:paraId="1C66CDA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b_problems</w:t>
      </w:r>
      <w:r w:rsidRPr="00866DAF">
        <w:rPr>
          <w:sz w:val="18"/>
        </w:rPr>
        <w:t xml:space="preserve"> ;</w:t>
      </w:r>
    </w:p>
    <w:p w14:paraId="2EEBFBEC"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2E2C636E" w14:textId="77777777" w:rsidR="007851C6" w:rsidRPr="00866DAF" w:rsidRDefault="007851C6">
      <w:pPr>
        <w:pStyle w:val="HTMLPreformatted"/>
        <w:divId w:val="2032412305"/>
        <w:rPr>
          <w:sz w:val="18"/>
        </w:rPr>
      </w:pPr>
    </w:p>
    <w:p w14:paraId="77EF2C81" w14:textId="77777777" w:rsidR="007851C6" w:rsidRPr="00866DAF" w:rsidRDefault="007851C6">
      <w:pPr>
        <w:pStyle w:val="HTMLPreformatted"/>
        <w:divId w:val="2032412305"/>
        <w:rPr>
          <w:rStyle w:val="comment1"/>
          <w:sz w:val="18"/>
        </w:rPr>
      </w:pPr>
      <w:r w:rsidRPr="00866DAF">
        <w:rPr>
          <w:rStyle w:val="comment1"/>
          <w:sz w:val="18"/>
        </w:rPr>
        <w:t>-- -----------------------------------------------------------------------------</w:t>
      </w:r>
    </w:p>
    <w:p w14:paraId="2D8B3DE3" w14:textId="77777777" w:rsidR="007851C6" w:rsidRPr="00866DAF" w:rsidRDefault="007851C6">
      <w:pPr>
        <w:pStyle w:val="HTMLPreformatted"/>
        <w:divId w:val="2032412305"/>
        <w:rPr>
          <w:rStyle w:val="comment1"/>
          <w:sz w:val="18"/>
        </w:rPr>
      </w:pPr>
      <w:r w:rsidRPr="00866DAF">
        <w:rPr>
          <w:rStyle w:val="comment1"/>
          <w:sz w:val="18"/>
        </w:rPr>
        <w:t>-- c) Look up applicant’s applications by applicant email</w:t>
      </w:r>
    </w:p>
    <w:p w14:paraId="51D1EC07"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c</w:t>
      </w:r>
      <w:r w:rsidRPr="00866DAF">
        <w:rPr>
          <w:sz w:val="18"/>
        </w:rPr>
        <w:t xml:space="preserve">() </w:t>
      </w:r>
    </w:p>
    <w:p w14:paraId="7D58BC14" w14:textId="77777777" w:rsidR="007851C6" w:rsidRPr="00866DAF" w:rsidRDefault="007851C6">
      <w:pPr>
        <w:pStyle w:val="HTMLPreformatted"/>
        <w:divId w:val="2032412305"/>
        <w:rPr>
          <w:sz w:val="18"/>
        </w:rPr>
      </w:pPr>
      <w:r w:rsidRPr="00866DAF">
        <w:rPr>
          <w:rStyle w:val="keyword1"/>
          <w:sz w:val="18"/>
        </w:rPr>
        <w:t>BEGIN</w:t>
      </w:r>
    </w:p>
    <w:p w14:paraId="50344EEA" w14:textId="77777777" w:rsidR="007851C6" w:rsidRPr="00866DAF" w:rsidRDefault="007851C6">
      <w:pPr>
        <w:pStyle w:val="HTMLPreformatted"/>
        <w:divId w:val="2032412305"/>
        <w:rPr>
          <w:sz w:val="18"/>
        </w:rPr>
      </w:pPr>
    </w:p>
    <w:p w14:paraId="01C44665"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61CD4CE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actuals</w:t>
      </w:r>
    </w:p>
    <w:p w14:paraId="1C0D482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 AwType.</w:t>
      </w:r>
      <w:r w:rsidRPr="00866DAF">
        <w:rPr>
          <w:rStyle w:val="keyword1"/>
          <w:sz w:val="18"/>
        </w:rPr>
        <w:t>Type</w:t>
      </w:r>
      <w:r w:rsidRPr="00866DAF">
        <w:rPr>
          <w:sz w:val="18"/>
        </w:rPr>
        <w:t xml:space="preserve"> </w:t>
      </w:r>
      <w:r w:rsidRPr="00866DAF">
        <w:rPr>
          <w:rStyle w:val="keyword1"/>
          <w:sz w:val="18"/>
        </w:rPr>
        <w:t>AS</w:t>
      </w:r>
      <w:r w:rsidRPr="00866DAF">
        <w:rPr>
          <w:sz w:val="18"/>
        </w:rPr>
        <w:t xml:space="preserve"> awardType</w:t>
      </w:r>
    </w:p>
    <w:p w14:paraId="44964DD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nt Appt</w:t>
      </w:r>
    </w:p>
    <w:p w14:paraId="5535487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App </w:t>
      </w:r>
      <w:r w:rsidRPr="00866DAF">
        <w:rPr>
          <w:rStyle w:val="keyword1"/>
          <w:sz w:val="18"/>
        </w:rPr>
        <w:t>ON</w:t>
      </w:r>
      <w:r w:rsidRPr="00866DAF">
        <w:rPr>
          <w:sz w:val="18"/>
        </w:rPr>
        <w:t xml:space="preserve"> Appt.ApplicantID = App.ApplicantID </w:t>
      </w:r>
    </w:p>
    <w:p w14:paraId="7829AD6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ward </w:t>
      </w:r>
      <w:r w:rsidRPr="00866DAF">
        <w:rPr>
          <w:rStyle w:val="keyword1"/>
          <w:sz w:val="18"/>
        </w:rPr>
        <w:t>Type</w:t>
      </w:r>
      <w:r w:rsidRPr="00866DAF">
        <w:rPr>
          <w:sz w:val="18"/>
        </w:rPr>
        <w:t xml:space="preserve">` AwType </w:t>
      </w:r>
      <w:r w:rsidRPr="00866DAF">
        <w:rPr>
          <w:rStyle w:val="keyword1"/>
          <w:sz w:val="18"/>
        </w:rPr>
        <w:t>ON</w:t>
      </w:r>
      <w:r w:rsidRPr="00866DAF">
        <w:rPr>
          <w:sz w:val="18"/>
        </w:rPr>
        <w:t xml:space="preserve"> App.AwardID = AwType.AwardID</w:t>
      </w:r>
    </w:p>
    <w:p w14:paraId="71EE67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t.Email = </w:t>
      </w:r>
      <w:r w:rsidRPr="00866DAF">
        <w:rPr>
          <w:rStyle w:val="string1"/>
          <w:sz w:val="18"/>
        </w:rPr>
        <w:t>'don.memo@hotmail.com'</w:t>
      </w:r>
      <w:r w:rsidRPr="00866DAF">
        <w:rPr>
          <w:sz w:val="18"/>
        </w:rPr>
        <w:t xml:space="preserve"> ;</w:t>
      </w:r>
    </w:p>
    <w:p w14:paraId="61F6B8CC" w14:textId="77777777" w:rsidR="007851C6" w:rsidRPr="00866DAF" w:rsidRDefault="007851C6">
      <w:pPr>
        <w:pStyle w:val="HTMLPreformatted"/>
        <w:divId w:val="2032412305"/>
        <w:rPr>
          <w:sz w:val="18"/>
        </w:rPr>
      </w:pPr>
    </w:p>
    <w:p w14:paraId="511C4E4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45F4411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ApplicationID = 211, Type = 'PhD'</w:t>
      </w:r>
    </w:p>
    <w:p w14:paraId="4672629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expecteds</w:t>
      </w:r>
      <w:r w:rsidRPr="00866DAF">
        <w:rPr>
          <w:sz w:val="18"/>
        </w:rPr>
        <w:t xml:space="preserve"> (</w:t>
      </w:r>
    </w:p>
    <w:p w14:paraId="2D3CA354"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r w:rsidRPr="00866DAF">
        <w:rPr>
          <w:sz w:val="18"/>
        </w:rPr>
        <w:t>,</w:t>
      </w:r>
    </w:p>
    <w:p w14:paraId="0A52A602" w14:textId="77777777" w:rsidR="007851C6" w:rsidRPr="00866DAF" w:rsidRDefault="007851C6">
      <w:pPr>
        <w:pStyle w:val="HTMLPreformatted"/>
        <w:divId w:val="2032412305"/>
        <w:rPr>
          <w:sz w:val="18"/>
        </w:rPr>
      </w:pPr>
      <w:r w:rsidRPr="00866DAF">
        <w:rPr>
          <w:sz w:val="18"/>
        </w:rPr>
        <w:t xml:space="preserve">    awardType </w:t>
      </w:r>
      <w:r w:rsidRPr="00866DAF">
        <w:rPr>
          <w:rStyle w:val="type1"/>
          <w:sz w:val="18"/>
        </w:rPr>
        <w:t>varchar</w:t>
      </w:r>
      <w:r w:rsidRPr="00866DAF">
        <w:rPr>
          <w:sz w:val="18"/>
        </w:rPr>
        <w:t>(50)</w:t>
      </w:r>
    </w:p>
    <w:p w14:paraId="1FB76210" w14:textId="77777777" w:rsidR="007851C6" w:rsidRPr="00866DAF" w:rsidRDefault="007851C6">
      <w:pPr>
        <w:pStyle w:val="HTMLPreformatted"/>
        <w:divId w:val="2032412305"/>
        <w:rPr>
          <w:sz w:val="18"/>
        </w:rPr>
      </w:pPr>
      <w:r w:rsidRPr="00866DAF">
        <w:rPr>
          <w:sz w:val="18"/>
        </w:rPr>
        <w:t xml:space="preserve">  ) ;</w:t>
      </w:r>
    </w:p>
    <w:p w14:paraId="5939B04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c_expecteds (ApplicationID, awardType)</w:t>
      </w:r>
    </w:p>
    <w:p w14:paraId="152CF4B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211, </w:t>
      </w:r>
      <w:r w:rsidRPr="00866DAF">
        <w:rPr>
          <w:rStyle w:val="string1"/>
          <w:sz w:val="18"/>
        </w:rPr>
        <w:t>'PhD'</w:t>
      </w:r>
      <w:r w:rsidRPr="00866DAF">
        <w:rPr>
          <w:sz w:val="18"/>
        </w:rPr>
        <w:t>);</w:t>
      </w:r>
    </w:p>
    <w:p w14:paraId="78B56859" w14:textId="77777777" w:rsidR="007851C6" w:rsidRPr="00866DAF" w:rsidRDefault="007851C6">
      <w:pPr>
        <w:pStyle w:val="HTMLPreformatted"/>
        <w:divId w:val="2032412305"/>
        <w:rPr>
          <w:sz w:val="18"/>
        </w:rPr>
      </w:pPr>
    </w:p>
    <w:p w14:paraId="627103E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24B0CD5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DC2D44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problems</w:t>
      </w:r>
    </w:p>
    <w:p w14:paraId="2655A44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3E8CB38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36D10E0D" w14:textId="77777777" w:rsidR="007851C6" w:rsidRPr="00866DAF" w:rsidRDefault="007851C6">
      <w:pPr>
        <w:pStyle w:val="HTMLPreformatted"/>
        <w:divId w:val="2032412305"/>
        <w:rPr>
          <w:sz w:val="18"/>
        </w:rPr>
      </w:pPr>
      <w:r w:rsidRPr="00866DAF">
        <w:rPr>
          <w:sz w:val="18"/>
        </w:rPr>
        <w:t xml:space="preserve">  (</w:t>
      </w:r>
    </w:p>
    <w:p w14:paraId="0D14DCC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746729F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c_actuals actuals</w:t>
      </w:r>
    </w:p>
    <w:p w14:paraId="34C0E65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675208C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51286ED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c_expecteds expecteds</w:t>
      </w:r>
    </w:p>
    <w:p w14:paraId="17315486" w14:textId="77777777" w:rsidR="007851C6" w:rsidRPr="00866DAF" w:rsidRDefault="007851C6">
      <w:pPr>
        <w:pStyle w:val="HTMLPreformatted"/>
        <w:divId w:val="2032412305"/>
        <w:rPr>
          <w:sz w:val="18"/>
        </w:rPr>
      </w:pPr>
      <w:r w:rsidRPr="00866DAF">
        <w:rPr>
          <w:sz w:val="18"/>
        </w:rPr>
        <w:t xml:space="preserve">  )  problems</w:t>
      </w:r>
    </w:p>
    <w:p w14:paraId="5A845C6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22DA302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2775A28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66E9F461" w14:textId="77777777" w:rsidR="007851C6" w:rsidRPr="00866DAF" w:rsidRDefault="007851C6">
      <w:pPr>
        <w:pStyle w:val="HTMLPreformatted"/>
        <w:divId w:val="2032412305"/>
        <w:rPr>
          <w:sz w:val="18"/>
        </w:rPr>
      </w:pPr>
    </w:p>
    <w:p w14:paraId="3851226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1BA28CB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45FDD9AB" w14:textId="77777777" w:rsidR="007851C6" w:rsidRPr="00866DAF" w:rsidRDefault="007851C6">
      <w:pPr>
        <w:pStyle w:val="HTMLPreformatted"/>
        <w:divId w:val="2032412305"/>
        <w:rPr>
          <w:sz w:val="18"/>
        </w:rPr>
      </w:pPr>
      <w:r w:rsidRPr="00866DAF">
        <w:rPr>
          <w:sz w:val="18"/>
        </w:rPr>
        <w:t xml:space="preserve">    DATABASE(),</w:t>
      </w:r>
    </w:p>
    <w:p w14:paraId="36945900"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c_problems'</w:t>
      </w:r>
      <w:r w:rsidRPr="00866DAF">
        <w:rPr>
          <w:sz w:val="18"/>
        </w:rPr>
        <w:t xml:space="preserve">, </w:t>
      </w:r>
    </w:p>
    <w:p w14:paraId="742733B5"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1EF79760" w14:textId="77777777" w:rsidR="007851C6" w:rsidRPr="00866DAF" w:rsidRDefault="007851C6">
      <w:pPr>
        <w:pStyle w:val="HTMLPreformatted"/>
        <w:divId w:val="2032412305"/>
        <w:rPr>
          <w:sz w:val="18"/>
        </w:rPr>
      </w:pPr>
    </w:p>
    <w:p w14:paraId="1B76F1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expecteds</w:t>
      </w:r>
      <w:r w:rsidRPr="00866DAF">
        <w:rPr>
          <w:sz w:val="18"/>
        </w:rPr>
        <w:t xml:space="preserve"> ;</w:t>
      </w:r>
    </w:p>
    <w:p w14:paraId="3D215AD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actuals</w:t>
      </w:r>
      <w:r w:rsidRPr="00866DAF">
        <w:rPr>
          <w:sz w:val="18"/>
        </w:rPr>
        <w:t xml:space="preserve"> ;</w:t>
      </w:r>
    </w:p>
    <w:p w14:paraId="43A7261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c_problems</w:t>
      </w:r>
      <w:r w:rsidRPr="00866DAF">
        <w:rPr>
          <w:sz w:val="18"/>
        </w:rPr>
        <w:t xml:space="preserve"> ;</w:t>
      </w:r>
    </w:p>
    <w:p w14:paraId="7E6D832A"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4A4DECA6" w14:textId="77777777" w:rsidR="007851C6" w:rsidRPr="00866DAF" w:rsidRDefault="007851C6">
      <w:pPr>
        <w:pStyle w:val="HTMLPreformatted"/>
        <w:divId w:val="2032412305"/>
        <w:rPr>
          <w:sz w:val="18"/>
        </w:rPr>
      </w:pPr>
    </w:p>
    <w:p w14:paraId="2A7C8907" w14:textId="77777777" w:rsidR="007851C6" w:rsidRPr="00866DAF" w:rsidRDefault="007851C6">
      <w:pPr>
        <w:pStyle w:val="HTMLPreformatted"/>
        <w:divId w:val="2032412305"/>
        <w:rPr>
          <w:rStyle w:val="comment1"/>
          <w:sz w:val="18"/>
        </w:rPr>
      </w:pPr>
      <w:r w:rsidRPr="00866DAF">
        <w:rPr>
          <w:rStyle w:val="comment1"/>
          <w:sz w:val="18"/>
        </w:rPr>
        <w:t>-- -----------------------------------------------------------------------------</w:t>
      </w:r>
    </w:p>
    <w:p w14:paraId="06A19A87" w14:textId="77777777" w:rsidR="007851C6" w:rsidRPr="00866DAF" w:rsidRDefault="007851C6">
      <w:pPr>
        <w:pStyle w:val="HTMLPreformatted"/>
        <w:divId w:val="2032412305"/>
        <w:rPr>
          <w:rStyle w:val="comment1"/>
          <w:sz w:val="18"/>
        </w:rPr>
      </w:pPr>
      <w:r w:rsidRPr="00866DAF">
        <w:rPr>
          <w:rStyle w:val="comment1"/>
          <w:sz w:val="18"/>
        </w:rPr>
        <w:t>-- d) Look up incomplete applications</w:t>
      </w:r>
    </w:p>
    <w:p w14:paraId="00B1DD60"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d</w:t>
      </w:r>
      <w:r w:rsidRPr="00866DAF">
        <w:rPr>
          <w:sz w:val="18"/>
        </w:rPr>
        <w:t xml:space="preserve">() </w:t>
      </w:r>
    </w:p>
    <w:p w14:paraId="4286656C" w14:textId="77777777" w:rsidR="007851C6" w:rsidRPr="00866DAF" w:rsidRDefault="007851C6">
      <w:pPr>
        <w:pStyle w:val="HTMLPreformatted"/>
        <w:divId w:val="2032412305"/>
        <w:rPr>
          <w:sz w:val="18"/>
        </w:rPr>
      </w:pPr>
      <w:r w:rsidRPr="00866DAF">
        <w:rPr>
          <w:rStyle w:val="keyword1"/>
          <w:sz w:val="18"/>
        </w:rPr>
        <w:t>BEGIN</w:t>
      </w:r>
    </w:p>
    <w:p w14:paraId="38EDA6E5" w14:textId="77777777" w:rsidR="007851C6" w:rsidRPr="00866DAF" w:rsidRDefault="007851C6">
      <w:pPr>
        <w:pStyle w:val="HTMLPreformatted"/>
        <w:divId w:val="2032412305"/>
        <w:rPr>
          <w:sz w:val="18"/>
        </w:rPr>
      </w:pPr>
    </w:p>
    <w:p w14:paraId="1028692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795694F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actuals</w:t>
      </w:r>
    </w:p>
    <w:p w14:paraId="099ECB5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w:t>
      </w:r>
    </w:p>
    <w:p w14:paraId="2BEB6DD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01E1DBE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StatusID &lt; 10500 ;</w:t>
      </w:r>
    </w:p>
    <w:p w14:paraId="50BCE323" w14:textId="77777777" w:rsidR="007851C6" w:rsidRPr="00866DAF" w:rsidRDefault="007851C6">
      <w:pPr>
        <w:pStyle w:val="HTMLPreformatted"/>
        <w:divId w:val="2032412305"/>
        <w:rPr>
          <w:sz w:val="18"/>
        </w:rPr>
      </w:pPr>
    </w:p>
    <w:p w14:paraId="7962897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54414DB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all 11 applications</w:t>
      </w:r>
    </w:p>
    <w:p w14:paraId="6850108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expecteds</w:t>
      </w:r>
      <w:r w:rsidRPr="00866DAF">
        <w:rPr>
          <w:sz w:val="18"/>
        </w:rPr>
        <w:t xml:space="preserve"> (</w:t>
      </w:r>
    </w:p>
    <w:p w14:paraId="62969562"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p>
    <w:p w14:paraId="45EDACFD" w14:textId="77777777" w:rsidR="007851C6" w:rsidRPr="00866DAF" w:rsidRDefault="007851C6">
      <w:pPr>
        <w:pStyle w:val="HTMLPreformatted"/>
        <w:divId w:val="2032412305"/>
        <w:rPr>
          <w:sz w:val="18"/>
        </w:rPr>
      </w:pPr>
      <w:r w:rsidRPr="00866DAF">
        <w:rPr>
          <w:sz w:val="18"/>
        </w:rPr>
        <w:t xml:space="preserve">  ) ;</w:t>
      </w:r>
    </w:p>
    <w:p w14:paraId="4A123E5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d_expecteds (ApplicationID)</w:t>
      </w:r>
    </w:p>
    <w:p w14:paraId="38EDDCE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11), (211), (311), (411), (511), (611), (711), (811), (911), (1011),</w:t>
      </w:r>
    </w:p>
    <w:p w14:paraId="183F7EB4" w14:textId="77777777" w:rsidR="007851C6" w:rsidRPr="00866DAF" w:rsidRDefault="007851C6">
      <w:pPr>
        <w:pStyle w:val="HTMLPreformatted"/>
        <w:divId w:val="2032412305"/>
        <w:rPr>
          <w:sz w:val="18"/>
        </w:rPr>
      </w:pPr>
      <w:r w:rsidRPr="00866DAF">
        <w:rPr>
          <w:sz w:val="18"/>
        </w:rPr>
        <w:t xml:space="preserve">  (1111) ;</w:t>
      </w:r>
    </w:p>
    <w:p w14:paraId="56EC867F" w14:textId="77777777" w:rsidR="007851C6" w:rsidRPr="00866DAF" w:rsidRDefault="007851C6">
      <w:pPr>
        <w:pStyle w:val="HTMLPreformatted"/>
        <w:divId w:val="2032412305"/>
        <w:rPr>
          <w:sz w:val="18"/>
        </w:rPr>
      </w:pPr>
    </w:p>
    <w:p w14:paraId="4AF09E70"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0BFB028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379CFF1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problems</w:t>
      </w:r>
    </w:p>
    <w:p w14:paraId="1CF1D29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0429CE0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52D14864" w14:textId="77777777" w:rsidR="007851C6" w:rsidRPr="00866DAF" w:rsidRDefault="007851C6">
      <w:pPr>
        <w:pStyle w:val="HTMLPreformatted"/>
        <w:divId w:val="2032412305"/>
        <w:rPr>
          <w:sz w:val="18"/>
        </w:rPr>
      </w:pPr>
      <w:r w:rsidRPr="00866DAF">
        <w:rPr>
          <w:sz w:val="18"/>
        </w:rPr>
        <w:t xml:space="preserve">  (</w:t>
      </w:r>
    </w:p>
    <w:p w14:paraId="41D3157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59EB811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d_actuals actuals</w:t>
      </w:r>
    </w:p>
    <w:p w14:paraId="3AC37FA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7904397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321EC09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d_expecteds expecteds</w:t>
      </w:r>
    </w:p>
    <w:p w14:paraId="60CE1EB7" w14:textId="77777777" w:rsidR="007851C6" w:rsidRPr="00866DAF" w:rsidRDefault="007851C6">
      <w:pPr>
        <w:pStyle w:val="HTMLPreformatted"/>
        <w:divId w:val="2032412305"/>
        <w:rPr>
          <w:sz w:val="18"/>
        </w:rPr>
      </w:pPr>
      <w:r w:rsidRPr="00866DAF">
        <w:rPr>
          <w:sz w:val="18"/>
        </w:rPr>
        <w:t xml:space="preserve">  )  problems</w:t>
      </w:r>
    </w:p>
    <w:p w14:paraId="5E7D3A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05395F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4FF109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482C5F86" w14:textId="77777777" w:rsidR="007851C6" w:rsidRPr="00866DAF" w:rsidRDefault="007851C6">
      <w:pPr>
        <w:pStyle w:val="HTMLPreformatted"/>
        <w:divId w:val="2032412305"/>
        <w:rPr>
          <w:sz w:val="18"/>
        </w:rPr>
      </w:pPr>
    </w:p>
    <w:p w14:paraId="69597C6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29059A3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56FAD972" w14:textId="77777777" w:rsidR="007851C6" w:rsidRPr="00866DAF" w:rsidRDefault="007851C6">
      <w:pPr>
        <w:pStyle w:val="HTMLPreformatted"/>
        <w:divId w:val="2032412305"/>
        <w:rPr>
          <w:sz w:val="18"/>
        </w:rPr>
      </w:pPr>
      <w:r w:rsidRPr="00866DAF">
        <w:rPr>
          <w:sz w:val="18"/>
        </w:rPr>
        <w:t xml:space="preserve">    DATABASE(),</w:t>
      </w:r>
    </w:p>
    <w:p w14:paraId="7074C899"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d_problems'</w:t>
      </w:r>
      <w:r w:rsidRPr="00866DAF">
        <w:rPr>
          <w:sz w:val="18"/>
        </w:rPr>
        <w:t xml:space="preserve">, </w:t>
      </w:r>
    </w:p>
    <w:p w14:paraId="4B407BC9"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03D99E92" w14:textId="77777777" w:rsidR="007851C6" w:rsidRPr="00866DAF" w:rsidRDefault="007851C6">
      <w:pPr>
        <w:pStyle w:val="HTMLPreformatted"/>
        <w:divId w:val="2032412305"/>
        <w:rPr>
          <w:sz w:val="18"/>
        </w:rPr>
      </w:pPr>
    </w:p>
    <w:p w14:paraId="4EA504A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expecteds</w:t>
      </w:r>
      <w:r w:rsidRPr="00866DAF">
        <w:rPr>
          <w:sz w:val="18"/>
        </w:rPr>
        <w:t xml:space="preserve"> ;</w:t>
      </w:r>
    </w:p>
    <w:p w14:paraId="2BAF7A2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actuals</w:t>
      </w:r>
      <w:r w:rsidRPr="00866DAF">
        <w:rPr>
          <w:sz w:val="18"/>
        </w:rPr>
        <w:t xml:space="preserve"> ;</w:t>
      </w:r>
    </w:p>
    <w:p w14:paraId="05EE89C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d_problems</w:t>
      </w:r>
      <w:r w:rsidRPr="00866DAF">
        <w:rPr>
          <w:sz w:val="18"/>
        </w:rPr>
        <w:t xml:space="preserve"> ;</w:t>
      </w:r>
    </w:p>
    <w:p w14:paraId="2B278B8E"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27218348" w14:textId="77777777" w:rsidR="007851C6" w:rsidRPr="00866DAF" w:rsidRDefault="007851C6">
      <w:pPr>
        <w:pStyle w:val="HTMLPreformatted"/>
        <w:divId w:val="2032412305"/>
        <w:rPr>
          <w:sz w:val="18"/>
        </w:rPr>
      </w:pPr>
    </w:p>
    <w:p w14:paraId="4BB61994" w14:textId="77777777" w:rsidR="007851C6" w:rsidRPr="00866DAF" w:rsidRDefault="007851C6">
      <w:pPr>
        <w:pStyle w:val="HTMLPreformatted"/>
        <w:divId w:val="2032412305"/>
        <w:rPr>
          <w:rStyle w:val="comment1"/>
          <w:sz w:val="18"/>
        </w:rPr>
      </w:pPr>
      <w:r w:rsidRPr="00866DAF">
        <w:rPr>
          <w:rStyle w:val="comment1"/>
          <w:sz w:val="18"/>
        </w:rPr>
        <w:t>-- -----------------------------------------------------------------------------</w:t>
      </w:r>
    </w:p>
    <w:p w14:paraId="240013FD" w14:textId="77777777" w:rsidR="007851C6" w:rsidRPr="00866DAF" w:rsidRDefault="007851C6">
      <w:pPr>
        <w:pStyle w:val="HTMLPreformatted"/>
        <w:divId w:val="2032412305"/>
        <w:rPr>
          <w:rStyle w:val="comment1"/>
          <w:sz w:val="18"/>
        </w:rPr>
      </w:pPr>
      <w:r w:rsidRPr="00866DAF">
        <w:rPr>
          <w:rStyle w:val="comment1"/>
          <w:sz w:val="18"/>
        </w:rPr>
        <w:t>-- e) Look up all correspondences relevant to an application</w:t>
      </w:r>
    </w:p>
    <w:p w14:paraId="320BA6DB"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e</w:t>
      </w:r>
      <w:r w:rsidRPr="00866DAF">
        <w:rPr>
          <w:sz w:val="18"/>
        </w:rPr>
        <w:t xml:space="preserve">() </w:t>
      </w:r>
    </w:p>
    <w:p w14:paraId="040CE027" w14:textId="77777777" w:rsidR="007851C6" w:rsidRPr="00866DAF" w:rsidRDefault="007851C6">
      <w:pPr>
        <w:pStyle w:val="HTMLPreformatted"/>
        <w:divId w:val="2032412305"/>
        <w:rPr>
          <w:sz w:val="18"/>
        </w:rPr>
      </w:pPr>
      <w:r w:rsidRPr="00866DAF">
        <w:rPr>
          <w:rStyle w:val="keyword1"/>
          <w:sz w:val="18"/>
        </w:rPr>
        <w:t>BEGIN</w:t>
      </w:r>
    </w:p>
    <w:p w14:paraId="7CFFDB4E" w14:textId="77777777" w:rsidR="007851C6" w:rsidRPr="00866DAF" w:rsidRDefault="007851C6">
      <w:pPr>
        <w:pStyle w:val="HTMLPreformatted"/>
        <w:divId w:val="2032412305"/>
        <w:rPr>
          <w:sz w:val="18"/>
        </w:rPr>
      </w:pPr>
    </w:p>
    <w:p w14:paraId="7E8D46C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0CE2364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actuals</w:t>
      </w:r>
    </w:p>
    <w:p w14:paraId="5D4871B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Corr.CorrID</w:t>
      </w:r>
    </w:p>
    <w:p w14:paraId="3F3E8CD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5DADB90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Correspondence Corr </w:t>
      </w:r>
      <w:r w:rsidRPr="00866DAF">
        <w:rPr>
          <w:rStyle w:val="keyword1"/>
          <w:sz w:val="18"/>
        </w:rPr>
        <w:t>ON</w:t>
      </w:r>
      <w:r w:rsidRPr="00866DAF">
        <w:rPr>
          <w:sz w:val="18"/>
        </w:rPr>
        <w:t xml:space="preserve"> Corr.ApplicationID = App.ApplicationID</w:t>
      </w:r>
    </w:p>
    <w:p w14:paraId="6CA0C9E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411 ;</w:t>
      </w:r>
    </w:p>
    <w:p w14:paraId="6F6E0312" w14:textId="77777777" w:rsidR="007851C6" w:rsidRPr="00866DAF" w:rsidRDefault="007851C6">
      <w:pPr>
        <w:pStyle w:val="HTMLPreformatted"/>
        <w:divId w:val="2032412305"/>
        <w:rPr>
          <w:sz w:val="18"/>
        </w:rPr>
      </w:pPr>
    </w:p>
    <w:p w14:paraId="6A78C23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35C0DCB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xml:space="preserve">-- two rows, id 441 and 442, </w:t>
      </w:r>
    </w:p>
    <w:p w14:paraId="42DFBBD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expecteds</w:t>
      </w:r>
      <w:r w:rsidRPr="00866DAF">
        <w:rPr>
          <w:sz w:val="18"/>
        </w:rPr>
        <w:t xml:space="preserve"> (</w:t>
      </w:r>
    </w:p>
    <w:p w14:paraId="1C36B1ED" w14:textId="77777777" w:rsidR="007851C6" w:rsidRPr="00866DAF" w:rsidRDefault="007851C6">
      <w:pPr>
        <w:pStyle w:val="HTMLPreformatted"/>
        <w:divId w:val="2032412305"/>
        <w:rPr>
          <w:sz w:val="18"/>
        </w:rPr>
      </w:pPr>
      <w:r w:rsidRPr="00866DAF">
        <w:rPr>
          <w:sz w:val="18"/>
        </w:rPr>
        <w:t xml:space="preserve">    CorrID </w:t>
      </w:r>
      <w:r w:rsidRPr="00866DAF">
        <w:rPr>
          <w:rStyle w:val="type1"/>
          <w:sz w:val="18"/>
        </w:rPr>
        <w:t>int</w:t>
      </w:r>
      <w:r w:rsidRPr="00866DAF">
        <w:rPr>
          <w:sz w:val="18"/>
        </w:rPr>
        <w:t xml:space="preserve">(10) </w:t>
      </w:r>
      <w:r w:rsidRPr="00866DAF">
        <w:rPr>
          <w:rStyle w:val="keyword1"/>
          <w:sz w:val="18"/>
        </w:rPr>
        <w:t>NOT</w:t>
      </w:r>
      <w:r w:rsidRPr="00866DAF">
        <w:rPr>
          <w:sz w:val="18"/>
        </w:rPr>
        <w:t xml:space="preserve"> </w:t>
      </w:r>
      <w:r w:rsidRPr="00866DAF">
        <w:rPr>
          <w:rStyle w:val="keyword1"/>
          <w:sz w:val="18"/>
        </w:rPr>
        <w:t>NULL</w:t>
      </w:r>
    </w:p>
    <w:p w14:paraId="7954A41D" w14:textId="77777777" w:rsidR="007851C6" w:rsidRPr="00866DAF" w:rsidRDefault="007851C6">
      <w:pPr>
        <w:pStyle w:val="HTMLPreformatted"/>
        <w:divId w:val="2032412305"/>
        <w:rPr>
          <w:sz w:val="18"/>
        </w:rPr>
      </w:pPr>
      <w:r w:rsidRPr="00866DAF">
        <w:rPr>
          <w:sz w:val="18"/>
        </w:rPr>
        <w:t xml:space="preserve">  ) ;</w:t>
      </w:r>
    </w:p>
    <w:p w14:paraId="3F28F6A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e_expecteds (CorrID)</w:t>
      </w:r>
    </w:p>
    <w:p w14:paraId="218A4F5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441), (442) ;</w:t>
      </w:r>
    </w:p>
    <w:p w14:paraId="52126FB5" w14:textId="77777777" w:rsidR="007851C6" w:rsidRPr="00866DAF" w:rsidRDefault="007851C6">
      <w:pPr>
        <w:pStyle w:val="HTMLPreformatted"/>
        <w:divId w:val="2032412305"/>
        <w:rPr>
          <w:sz w:val="18"/>
        </w:rPr>
      </w:pPr>
    </w:p>
    <w:p w14:paraId="285447F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4458FCE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4EB430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problems</w:t>
      </w:r>
    </w:p>
    <w:p w14:paraId="70760DF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7C03D5E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3A32499A" w14:textId="77777777" w:rsidR="007851C6" w:rsidRPr="00866DAF" w:rsidRDefault="007851C6">
      <w:pPr>
        <w:pStyle w:val="HTMLPreformatted"/>
        <w:divId w:val="2032412305"/>
        <w:rPr>
          <w:sz w:val="18"/>
        </w:rPr>
      </w:pPr>
      <w:r w:rsidRPr="00866DAF">
        <w:rPr>
          <w:sz w:val="18"/>
        </w:rPr>
        <w:t xml:space="preserve">  (</w:t>
      </w:r>
    </w:p>
    <w:p w14:paraId="363E597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10FAC66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e_actuals actuals</w:t>
      </w:r>
    </w:p>
    <w:p w14:paraId="7F9A42A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5BFB9CF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5EC289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e_expecteds expecteds</w:t>
      </w:r>
    </w:p>
    <w:p w14:paraId="68117EB5" w14:textId="77777777" w:rsidR="007851C6" w:rsidRPr="00866DAF" w:rsidRDefault="007851C6">
      <w:pPr>
        <w:pStyle w:val="HTMLPreformatted"/>
        <w:divId w:val="2032412305"/>
        <w:rPr>
          <w:sz w:val="18"/>
        </w:rPr>
      </w:pPr>
      <w:r w:rsidRPr="00866DAF">
        <w:rPr>
          <w:sz w:val="18"/>
        </w:rPr>
        <w:t xml:space="preserve">  )  problems</w:t>
      </w:r>
    </w:p>
    <w:p w14:paraId="0236D9A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CorrID</w:t>
      </w:r>
    </w:p>
    <w:p w14:paraId="0D494EE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5064252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CorrID ;</w:t>
      </w:r>
    </w:p>
    <w:p w14:paraId="2CF2D720" w14:textId="77777777" w:rsidR="007851C6" w:rsidRPr="00866DAF" w:rsidRDefault="007851C6">
      <w:pPr>
        <w:pStyle w:val="HTMLPreformatted"/>
        <w:divId w:val="2032412305"/>
        <w:rPr>
          <w:sz w:val="18"/>
        </w:rPr>
      </w:pPr>
    </w:p>
    <w:p w14:paraId="7B33C27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0BB9036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53C4B06E" w14:textId="77777777" w:rsidR="007851C6" w:rsidRPr="00866DAF" w:rsidRDefault="007851C6">
      <w:pPr>
        <w:pStyle w:val="HTMLPreformatted"/>
        <w:divId w:val="2032412305"/>
        <w:rPr>
          <w:sz w:val="18"/>
        </w:rPr>
      </w:pPr>
      <w:r w:rsidRPr="00866DAF">
        <w:rPr>
          <w:sz w:val="18"/>
        </w:rPr>
        <w:t xml:space="preserve">    DATABASE(),</w:t>
      </w:r>
    </w:p>
    <w:p w14:paraId="3BB14B45"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e_problems'</w:t>
      </w:r>
      <w:r w:rsidRPr="00866DAF">
        <w:rPr>
          <w:sz w:val="18"/>
        </w:rPr>
        <w:t xml:space="preserve">, </w:t>
      </w:r>
    </w:p>
    <w:p w14:paraId="1BA171B5"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1B93E5DA" w14:textId="77777777" w:rsidR="007851C6" w:rsidRPr="00866DAF" w:rsidRDefault="007851C6">
      <w:pPr>
        <w:pStyle w:val="HTMLPreformatted"/>
        <w:divId w:val="2032412305"/>
        <w:rPr>
          <w:sz w:val="18"/>
        </w:rPr>
      </w:pPr>
    </w:p>
    <w:p w14:paraId="13E59F6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expecteds</w:t>
      </w:r>
      <w:r w:rsidRPr="00866DAF">
        <w:rPr>
          <w:sz w:val="18"/>
        </w:rPr>
        <w:t xml:space="preserve"> ;</w:t>
      </w:r>
    </w:p>
    <w:p w14:paraId="6B212FF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actuals</w:t>
      </w:r>
      <w:r w:rsidRPr="00866DAF">
        <w:rPr>
          <w:sz w:val="18"/>
        </w:rPr>
        <w:t xml:space="preserve"> ;</w:t>
      </w:r>
    </w:p>
    <w:p w14:paraId="733B33F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e_problems</w:t>
      </w:r>
      <w:r w:rsidRPr="00866DAF">
        <w:rPr>
          <w:sz w:val="18"/>
        </w:rPr>
        <w:t xml:space="preserve"> ;</w:t>
      </w:r>
    </w:p>
    <w:p w14:paraId="4145349E"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1700598F" w14:textId="77777777" w:rsidR="007851C6" w:rsidRPr="00866DAF" w:rsidRDefault="007851C6">
      <w:pPr>
        <w:pStyle w:val="HTMLPreformatted"/>
        <w:divId w:val="2032412305"/>
        <w:rPr>
          <w:sz w:val="18"/>
        </w:rPr>
      </w:pPr>
    </w:p>
    <w:p w14:paraId="0378735B" w14:textId="77777777" w:rsidR="007851C6" w:rsidRPr="00866DAF" w:rsidRDefault="007851C6">
      <w:pPr>
        <w:pStyle w:val="HTMLPreformatted"/>
        <w:divId w:val="2032412305"/>
        <w:rPr>
          <w:rStyle w:val="comment1"/>
          <w:sz w:val="18"/>
        </w:rPr>
      </w:pPr>
      <w:r w:rsidRPr="00866DAF">
        <w:rPr>
          <w:rStyle w:val="comment1"/>
          <w:sz w:val="18"/>
        </w:rPr>
        <w:t>-- -----------------------------------------------------------------------------</w:t>
      </w:r>
    </w:p>
    <w:p w14:paraId="3EEE2A92" w14:textId="77777777" w:rsidR="007851C6" w:rsidRPr="00866DAF" w:rsidRDefault="007851C6">
      <w:pPr>
        <w:pStyle w:val="HTMLPreformatted"/>
        <w:divId w:val="2032412305"/>
        <w:rPr>
          <w:rStyle w:val="comment1"/>
          <w:sz w:val="18"/>
        </w:rPr>
      </w:pPr>
      <w:r w:rsidRPr="00866DAF">
        <w:rPr>
          <w:rStyle w:val="comment1"/>
          <w:sz w:val="18"/>
        </w:rPr>
        <w:t>-- g) Look up which staff member updated an Application most recently</w:t>
      </w:r>
    </w:p>
    <w:p w14:paraId="51E40BF0"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g</w:t>
      </w:r>
      <w:r w:rsidRPr="00866DAF">
        <w:rPr>
          <w:sz w:val="18"/>
        </w:rPr>
        <w:t xml:space="preserve">() </w:t>
      </w:r>
    </w:p>
    <w:p w14:paraId="34AADB6B" w14:textId="77777777" w:rsidR="007851C6" w:rsidRPr="00866DAF" w:rsidRDefault="007851C6">
      <w:pPr>
        <w:pStyle w:val="HTMLPreformatted"/>
        <w:divId w:val="2032412305"/>
        <w:rPr>
          <w:sz w:val="18"/>
        </w:rPr>
      </w:pPr>
      <w:r w:rsidRPr="00866DAF">
        <w:rPr>
          <w:rStyle w:val="keyword1"/>
          <w:sz w:val="18"/>
        </w:rPr>
        <w:t>BEGIN</w:t>
      </w:r>
    </w:p>
    <w:p w14:paraId="19B05A8F" w14:textId="77777777" w:rsidR="007851C6" w:rsidRPr="00866DAF" w:rsidRDefault="007851C6">
      <w:pPr>
        <w:pStyle w:val="HTMLPreformatted"/>
        <w:divId w:val="2032412305"/>
        <w:rPr>
          <w:sz w:val="18"/>
        </w:rPr>
      </w:pPr>
    </w:p>
    <w:p w14:paraId="1D8EECC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0F1D629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actuals</w:t>
      </w:r>
    </w:p>
    <w:p w14:paraId="755AD57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StaffID, USM.FName, USM.LName</w:t>
      </w:r>
    </w:p>
    <w:p w14:paraId="38BD694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557C206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University Staff Member` USM </w:t>
      </w:r>
    </w:p>
    <w:p w14:paraId="15F4134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USM.StaffID = App.LastModifiedByStaffID</w:t>
      </w:r>
    </w:p>
    <w:p w14:paraId="4F94F21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311 ;</w:t>
      </w:r>
    </w:p>
    <w:p w14:paraId="2018785C" w14:textId="77777777" w:rsidR="007851C6" w:rsidRPr="00866DAF" w:rsidRDefault="007851C6">
      <w:pPr>
        <w:pStyle w:val="HTMLPreformatted"/>
        <w:divId w:val="2032412305"/>
        <w:rPr>
          <w:sz w:val="18"/>
        </w:rPr>
      </w:pPr>
    </w:p>
    <w:p w14:paraId="65CE1BA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2F07419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Paul' 'Calder'</w:t>
      </w:r>
    </w:p>
    <w:p w14:paraId="446BFD9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expecteds</w:t>
      </w:r>
      <w:r w:rsidRPr="00866DAF">
        <w:rPr>
          <w:sz w:val="18"/>
        </w:rPr>
        <w:t xml:space="preserve"> (</w:t>
      </w:r>
    </w:p>
    <w:p w14:paraId="7DED8656" w14:textId="77777777" w:rsidR="007851C6" w:rsidRPr="00866DAF" w:rsidRDefault="007851C6">
      <w:pPr>
        <w:pStyle w:val="HTMLPreformatted"/>
        <w:divId w:val="2032412305"/>
        <w:rPr>
          <w:sz w:val="18"/>
        </w:rPr>
      </w:pPr>
      <w:r w:rsidRPr="00866DAF">
        <w:rPr>
          <w:sz w:val="18"/>
        </w:rPr>
        <w:t xml:space="preserve">    StaffID </w:t>
      </w:r>
      <w:r w:rsidRPr="00866DAF">
        <w:rPr>
          <w:rStyle w:val="type1"/>
          <w:sz w:val="18"/>
        </w:rPr>
        <w:t>int</w:t>
      </w:r>
      <w:r w:rsidRPr="00866DAF">
        <w:rPr>
          <w:sz w:val="18"/>
        </w:rPr>
        <w:t>(10),</w:t>
      </w:r>
    </w:p>
    <w:p w14:paraId="1C479FAF" w14:textId="77777777" w:rsidR="007851C6" w:rsidRPr="00866DAF" w:rsidRDefault="007851C6">
      <w:pPr>
        <w:pStyle w:val="HTMLPreformatted"/>
        <w:divId w:val="2032412305"/>
        <w:rPr>
          <w:sz w:val="18"/>
        </w:rPr>
      </w:pPr>
      <w:r w:rsidRPr="00866DAF">
        <w:rPr>
          <w:sz w:val="18"/>
        </w:rPr>
        <w:t xml:space="preserve">    FName </w:t>
      </w:r>
      <w:r w:rsidRPr="00866DAF">
        <w:rPr>
          <w:rStyle w:val="type1"/>
          <w:sz w:val="18"/>
        </w:rPr>
        <w:t>varchar</w:t>
      </w:r>
      <w:r w:rsidRPr="00866DAF">
        <w:rPr>
          <w:sz w:val="18"/>
        </w:rPr>
        <w:t>(50),</w:t>
      </w:r>
    </w:p>
    <w:p w14:paraId="02C5BB98" w14:textId="77777777" w:rsidR="007851C6" w:rsidRPr="00866DAF" w:rsidRDefault="007851C6">
      <w:pPr>
        <w:pStyle w:val="HTMLPreformatted"/>
        <w:divId w:val="2032412305"/>
        <w:rPr>
          <w:sz w:val="18"/>
        </w:rPr>
      </w:pPr>
      <w:r w:rsidRPr="00866DAF">
        <w:rPr>
          <w:sz w:val="18"/>
        </w:rPr>
        <w:t xml:space="preserve">    LName </w:t>
      </w:r>
      <w:r w:rsidRPr="00866DAF">
        <w:rPr>
          <w:rStyle w:val="type1"/>
          <w:sz w:val="18"/>
        </w:rPr>
        <w:t>varchar</w:t>
      </w:r>
      <w:r w:rsidRPr="00866DAF">
        <w:rPr>
          <w:sz w:val="18"/>
        </w:rPr>
        <w:t>(50)</w:t>
      </w:r>
    </w:p>
    <w:p w14:paraId="76BA607A" w14:textId="77777777" w:rsidR="007851C6" w:rsidRPr="00866DAF" w:rsidRDefault="007851C6">
      <w:pPr>
        <w:pStyle w:val="HTMLPreformatted"/>
        <w:divId w:val="2032412305"/>
        <w:rPr>
          <w:sz w:val="18"/>
        </w:rPr>
      </w:pPr>
      <w:r w:rsidRPr="00866DAF">
        <w:rPr>
          <w:sz w:val="18"/>
        </w:rPr>
        <w:t xml:space="preserve">  ) ;</w:t>
      </w:r>
    </w:p>
    <w:p w14:paraId="6714133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g_expecteds (StaffID, FName, LName)</w:t>
      </w:r>
    </w:p>
    <w:p w14:paraId="08332A1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001, </w:t>
      </w:r>
      <w:r w:rsidRPr="00866DAF">
        <w:rPr>
          <w:rStyle w:val="string1"/>
          <w:sz w:val="18"/>
        </w:rPr>
        <w:t>'Paul'</w:t>
      </w:r>
      <w:r w:rsidRPr="00866DAF">
        <w:rPr>
          <w:sz w:val="18"/>
        </w:rPr>
        <w:t xml:space="preserve">, </w:t>
      </w:r>
      <w:r w:rsidRPr="00866DAF">
        <w:rPr>
          <w:rStyle w:val="string1"/>
          <w:sz w:val="18"/>
        </w:rPr>
        <w:t>'Calder'</w:t>
      </w:r>
      <w:r w:rsidRPr="00866DAF">
        <w:rPr>
          <w:sz w:val="18"/>
        </w:rPr>
        <w:t>) ;</w:t>
      </w:r>
    </w:p>
    <w:p w14:paraId="2DE24B6F" w14:textId="77777777" w:rsidR="007851C6" w:rsidRPr="00866DAF" w:rsidRDefault="007851C6">
      <w:pPr>
        <w:pStyle w:val="HTMLPreformatted"/>
        <w:divId w:val="2032412305"/>
        <w:rPr>
          <w:sz w:val="18"/>
        </w:rPr>
      </w:pPr>
    </w:p>
    <w:p w14:paraId="5D74B910"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61EC8F8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4B4BEDE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problems</w:t>
      </w:r>
    </w:p>
    <w:p w14:paraId="3AF2EDB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149773A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113CC183" w14:textId="77777777" w:rsidR="007851C6" w:rsidRPr="00866DAF" w:rsidRDefault="007851C6">
      <w:pPr>
        <w:pStyle w:val="HTMLPreformatted"/>
        <w:divId w:val="2032412305"/>
        <w:rPr>
          <w:sz w:val="18"/>
        </w:rPr>
      </w:pPr>
      <w:r w:rsidRPr="00866DAF">
        <w:rPr>
          <w:sz w:val="18"/>
        </w:rPr>
        <w:t xml:space="preserve">  (</w:t>
      </w:r>
    </w:p>
    <w:p w14:paraId="62D86B0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238E940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g_actuals actuals</w:t>
      </w:r>
    </w:p>
    <w:p w14:paraId="2FD0C7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77824AD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5C7F30E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g_expecteds expecteds</w:t>
      </w:r>
    </w:p>
    <w:p w14:paraId="1683799E" w14:textId="77777777" w:rsidR="007851C6" w:rsidRPr="00866DAF" w:rsidRDefault="007851C6">
      <w:pPr>
        <w:pStyle w:val="HTMLPreformatted"/>
        <w:divId w:val="2032412305"/>
        <w:rPr>
          <w:sz w:val="18"/>
        </w:rPr>
      </w:pPr>
      <w:r w:rsidRPr="00866DAF">
        <w:rPr>
          <w:sz w:val="18"/>
        </w:rPr>
        <w:t xml:space="preserve">  )  problems</w:t>
      </w:r>
    </w:p>
    <w:p w14:paraId="4CDD4D4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StaffID</w:t>
      </w:r>
    </w:p>
    <w:p w14:paraId="60E9B2E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081C85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StaffID ;</w:t>
      </w:r>
    </w:p>
    <w:p w14:paraId="0DEEE1A9" w14:textId="77777777" w:rsidR="007851C6" w:rsidRPr="00866DAF" w:rsidRDefault="007851C6">
      <w:pPr>
        <w:pStyle w:val="HTMLPreformatted"/>
        <w:divId w:val="2032412305"/>
        <w:rPr>
          <w:sz w:val="18"/>
        </w:rPr>
      </w:pPr>
    </w:p>
    <w:p w14:paraId="2053CB2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49A4F2A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57FD5581" w14:textId="77777777" w:rsidR="007851C6" w:rsidRPr="00866DAF" w:rsidRDefault="007851C6">
      <w:pPr>
        <w:pStyle w:val="HTMLPreformatted"/>
        <w:divId w:val="2032412305"/>
        <w:rPr>
          <w:sz w:val="18"/>
        </w:rPr>
      </w:pPr>
      <w:r w:rsidRPr="00866DAF">
        <w:rPr>
          <w:sz w:val="18"/>
        </w:rPr>
        <w:t xml:space="preserve">    DATABASE(),</w:t>
      </w:r>
    </w:p>
    <w:p w14:paraId="2CC628E1"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g_problems'</w:t>
      </w:r>
      <w:r w:rsidRPr="00866DAF">
        <w:rPr>
          <w:sz w:val="18"/>
        </w:rPr>
        <w:t xml:space="preserve">, </w:t>
      </w:r>
    </w:p>
    <w:p w14:paraId="491B129C"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2EA5C077" w14:textId="77777777" w:rsidR="007851C6" w:rsidRPr="00866DAF" w:rsidRDefault="007851C6">
      <w:pPr>
        <w:pStyle w:val="HTMLPreformatted"/>
        <w:divId w:val="2032412305"/>
        <w:rPr>
          <w:sz w:val="18"/>
        </w:rPr>
      </w:pPr>
    </w:p>
    <w:p w14:paraId="27D56E3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expecteds</w:t>
      </w:r>
      <w:r w:rsidRPr="00866DAF">
        <w:rPr>
          <w:sz w:val="18"/>
        </w:rPr>
        <w:t xml:space="preserve"> ;</w:t>
      </w:r>
    </w:p>
    <w:p w14:paraId="41F338A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actuals</w:t>
      </w:r>
      <w:r w:rsidRPr="00866DAF">
        <w:rPr>
          <w:sz w:val="18"/>
        </w:rPr>
        <w:t xml:space="preserve"> ;</w:t>
      </w:r>
    </w:p>
    <w:p w14:paraId="2AD07F3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g_problems</w:t>
      </w:r>
      <w:r w:rsidRPr="00866DAF">
        <w:rPr>
          <w:sz w:val="18"/>
        </w:rPr>
        <w:t xml:space="preserve"> ;</w:t>
      </w:r>
    </w:p>
    <w:p w14:paraId="1BAD04B9"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579AF955" w14:textId="77777777" w:rsidR="007851C6" w:rsidRPr="00866DAF" w:rsidRDefault="007851C6">
      <w:pPr>
        <w:pStyle w:val="HTMLPreformatted"/>
        <w:divId w:val="2032412305"/>
        <w:rPr>
          <w:sz w:val="18"/>
        </w:rPr>
      </w:pPr>
    </w:p>
    <w:p w14:paraId="6F5C20B2" w14:textId="77777777" w:rsidR="007851C6" w:rsidRPr="00866DAF" w:rsidRDefault="007851C6">
      <w:pPr>
        <w:pStyle w:val="HTMLPreformatted"/>
        <w:divId w:val="2032412305"/>
        <w:rPr>
          <w:rStyle w:val="comment1"/>
          <w:sz w:val="18"/>
        </w:rPr>
      </w:pPr>
      <w:r w:rsidRPr="00866DAF">
        <w:rPr>
          <w:rStyle w:val="comment1"/>
          <w:sz w:val="18"/>
        </w:rPr>
        <w:t>-- -----------------------------------------------------------------------------</w:t>
      </w:r>
    </w:p>
    <w:p w14:paraId="3C5F3F4E" w14:textId="77777777" w:rsidR="007851C6" w:rsidRPr="00866DAF" w:rsidRDefault="007851C6">
      <w:pPr>
        <w:pStyle w:val="HTMLPreformatted"/>
        <w:divId w:val="2032412305"/>
        <w:rPr>
          <w:rStyle w:val="comment1"/>
          <w:sz w:val="18"/>
        </w:rPr>
      </w:pPr>
      <w:r w:rsidRPr="00866DAF">
        <w:rPr>
          <w:rStyle w:val="comment1"/>
          <w:sz w:val="18"/>
        </w:rPr>
        <w:t>-- h) Check for any decision recorded about an application</w:t>
      </w:r>
    </w:p>
    <w:p w14:paraId="2D0C69BB"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h</w:t>
      </w:r>
      <w:r w:rsidRPr="00866DAF">
        <w:rPr>
          <w:sz w:val="18"/>
        </w:rPr>
        <w:t xml:space="preserve">() </w:t>
      </w:r>
    </w:p>
    <w:p w14:paraId="5040EEF8" w14:textId="77777777" w:rsidR="007851C6" w:rsidRPr="00866DAF" w:rsidRDefault="007851C6">
      <w:pPr>
        <w:pStyle w:val="HTMLPreformatted"/>
        <w:divId w:val="2032412305"/>
        <w:rPr>
          <w:sz w:val="18"/>
        </w:rPr>
      </w:pPr>
      <w:r w:rsidRPr="00866DAF">
        <w:rPr>
          <w:rStyle w:val="keyword1"/>
          <w:sz w:val="18"/>
        </w:rPr>
        <w:t>BEGIN</w:t>
      </w:r>
    </w:p>
    <w:p w14:paraId="661C773C" w14:textId="77777777" w:rsidR="007851C6" w:rsidRPr="00866DAF" w:rsidRDefault="007851C6">
      <w:pPr>
        <w:pStyle w:val="HTMLPreformatted"/>
        <w:divId w:val="2032412305"/>
        <w:rPr>
          <w:sz w:val="18"/>
        </w:rPr>
      </w:pPr>
    </w:p>
    <w:p w14:paraId="6D171C2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2A9FD87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actuals</w:t>
      </w:r>
    </w:p>
    <w:p w14:paraId="51400E0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Decision.StaffID, DT.</w:t>
      </w:r>
      <w:r w:rsidRPr="00866DAF">
        <w:rPr>
          <w:rStyle w:val="keyword1"/>
          <w:sz w:val="18"/>
        </w:rPr>
        <w:t>type</w:t>
      </w:r>
    </w:p>
    <w:p w14:paraId="21679A6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1E9B5C8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Decision </w:t>
      </w:r>
      <w:r w:rsidRPr="00866DAF">
        <w:rPr>
          <w:rStyle w:val="keyword1"/>
          <w:sz w:val="18"/>
        </w:rPr>
        <w:t>ON</w:t>
      </w:r>
      <w:r w:rsidRPr="00866DAF">
        <w:rPr>
          <w:sz w:val="18"/>
        </w:rPr>
        <w:t xml:space="preserve"> Decision.ApplicationID = App.ApplicationID</w:t>
      </w:r>
    </w:p>
    <w:p w14:paraId="49396B3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Decision </w:t>
      </w:r>
      <w:r w:rsidRPr="00866DAF">
        <w:rPr>
          <w:rStyle w:val="keyword1"/>
          <w:sz w:val="18"/>
        </w:rPr>
        <w:t>Type</w:t>
      </w:r>
      <w:r w:rsidRPr="00866DAF">
        <w:rPr>
          <w:sz w:val="18"/>
        </w:rPr>
        <w:t xml:space="preserve">` DT </w:t>
      </w:r>
    </w:p>
    <w:p w14:paraId="3AD3752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DT.DecisionTypeID = Decision.DecisionTypeID</w:t>
      </w:r>
    </w:p>
    <w:p w14:paraId="5D420DE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411 ;</w:t>
      </w:r>
    </w:p>
    <w:p w14:paraId="4A1CC56A" w14:textId="77777777" w:rsidR="007851C6" w:rsidRPr="00866DAF" w:rsidRDefault="007851C6">
      <w:pPr>
        <w:pStyle w:val="HTMLPreformatted"/>
        <w:divId w:val="2032412305"/>
        <w:rPr>
          <w:sz w:val="18"/>
        </w:rPr>
      </w:pPr>
    </w:p>
    <w:p w14:paraId="4CCE539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2268B64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COUNT = 1</w:t>
      </w:r>
    </w:p>
    <w:p w14:paraId="262551A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StaffID = 1001</w:t>
      </w:r>
    </w:p>
    <w:p w14:paraId="00BB472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dectype = 'RFI'</w:t>
      </w:r>
    </w:p>
    <w:p w14:paraId="2BA616F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expecteds</w:t>
      </w:r>
      <w:r w:rsidRPr="00866DAF">
        <w:rPr>
          <w:sz w:val="18"/>
        </w:rPr>
        <w:t xml:space="preserve"> (</w:t>
      </w:r>
    </w:p>
    <w:p w14:paraId="1DCC9DA3" w14:textId="77777777" w:rsidR="007851C6" w:rsidRPr="00866DAF" w:rsidRDefault="007851C6">
      <w:pPr>
        <w:pStyle w:val="HTMLPreformatted"/>
        <w:divId w:val="2032412305"/>
        <w:rPr>
          <w:sz w:val="18"/>
        </w:rPr>
      </w:pPr>
      <w:r w:rsidRPr="00866DAF">
        <w:rPr>
          <w:sz w:val="18"/>
        </w:rPr>
        <w:t xml:space="preserve">    StaffID </w:t>
      </w:r>
      <w:r w:rsidRPr="00866DAF">
        <w:rPr>
          <w:rStyle w:val="type1"/>
          <w:sz w:val="18"/>
        </w:rPr>
        <w:t>int</w:t>
      </w:r>
      <w:r w:rsidRPr="00866DAF">
        <w:rPr>
          <w:sz w:val="18"/>
        </w:rPr>
        <w:t>(10),</w:t>
      </w:r>
    </w:p>
    <w:p w14:paraId="4DC83E4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type</w:t>
      </w:r>
      <w:r w:rsidRPr="00866DAF">
        <w:rPr>
          <w:sz w:val="18"/>
        </w:rPr>
        <w:t xml:space="preserve"> </w:t>
      </w:r>
      <w:r w:rsidRPr="00866DAF">
        <w:rPr>
          <w:rStyle w:val="type1"/>
          <w:sz w:val="18"/>
        </w:rPr>
        <w:t>varchar</w:t>
      </w:r>
      <w:r w:rsidRPr="00866DAF">
        <w:rPr>
          <w:sz w:val="18"/>
        </w:rPr>
        <w:t>(50)</w:t>
      </w:r>
    </w:p>
    <w:p w14:paraId="1609497A" w14:textId="77777777" w:rsidR="007851C6" w:rsidRPr="00866DAF" w:rsidRDefault="007851C6">
      <w:pPr>
        <w:pStyle w:val="HTMLPreformatted"/>
        <w:divId w:val="2032412305"/>
        <w:rPr>
          <w:sz w:val="18"/>
        </w:rPr>
      </w:pPr>
      <w:r w:rsidRPr="00866DAF">
        <w:rPr>
          <w:sz w:val="18"/>
        </w:rPr>
        <w:t xml:space="preserve">  ) ;</w:t>
      </w:r>
    </w:p>
    <w:p w14:paraId="7D5480D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h_expecteds (StaffID, </w:t>
      </w:r>
      <w:r w:rsidRPr="00866DAF">
        <w:rPr>
          <w:rStyle w:val="keyword1"/>
          <w:sz w:val="18"/>
        </w:rPr>
        <w:t>type</w:t>
      </w:r>
      <w:r w:rsidRPr="00866DAF">
        <w:rPr>
          <w:sz w:val="18"/>
        </w:rPr>
        <w:t>)</w:t>
      </w:r>
    </w:p>
    <w:p w14:paraId="2DE0C3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001, </w:t>
      </w:r>
      <w:r w:rsidRPr="00866DAF">
        <w:rPr>
          <w:rStyle w:val="string1"/>
          <w:sz w:val="18"/>
        </w:rPr>
        <w:t>'RFI'</w:t>
      </w:r>
      <w:r w:rsidRPr="00866DAF">
        <w:rPr>
          <w:sz w:val="18"/>
        </w:rPr>
        <w:t xml:space="preserve"> ) ;</w:t>
      </w:r>
    </w:p>
    <w:p w14:paraId="22BEB303" w14:textId="77777777" w:rsidR="007851C6" w:rsidRPr="00866DAF" w:rsidRDefault="007851C6">
      <w:pPr>
        <w:pStyle w:val="HTMLPreformatted"/>
        <w:divId w:val="2032412305"/>
        <w:rPr>
          <w:sz w:val="18"/>
        </w:rPr>
      </w:pPr>
    </w:p>
    <w:p w14:paraId="08E64FA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068ACA8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158794F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problems</w:t>
      </w:r>
    </w:p>
    <w:p w14:paraId="0D6AF3B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5B13A1F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1B398AAD" w14:textId="77777777" w:rsidR="007851C6" w:rsidRPr="00866DAF" w:rsidRDefault="007851C6">
      <w:pPr>
        <w:pStyle w:val="HTMLPreformatted"/>
        <w:divId w:val="2032412305"/>
        <w:rPr>
          <w:sz w:val="18"/>
        </w:rPr>
      </w:pPr>
      <w:r w:rsidRPr="00866DAF">
        <w:rPr>
          <w:sz w:val="18"/>
        </w:rPr>
        <w:t xml:space="preserve">  (</w:t>
      </w:r>
    </w:p>
    <w:p w14:paraId="0989D1B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073E015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h_actuals actuals</w:t>
      </w:r>
    </w:p>
    <w:p w14:paraId="70C532A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583418C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61A7D0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h_expecteds expecteds</w:t>
      </w:r>
    </w:p>
    <w:p w14:paraId="7DEA4388" w14:textId="77777777" w:rsidR="007851C6" w:rsidRPr="00866DAF" w:rsidRDefault="007851C6">
      <w:pPr>
        <w:pStyle w:val="HTMLPreformatted"/>
        <w:divId w:val="2032412305"/>
        <w:rPr>
          <w:sz w:val="18"/>
        </w:rPr>
      </w:pPr>
      <w:r w:rsidRPr="00866DAF">
        <w:rPr>
          <w:sz w:val="18"/>
        </w:rPr>
        <w:t xml:space="preserve">  )  problems</w:t>
      </w:r>
    </w:p>
    <w:p w14:paraId="1F2DBBE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StaffID</w:t>
      </w:r>
    </w:p>
    <w:p w14:paraId="388E84B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4E86BE6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StaffID ;</w:t>
      </w:r>
    </w:p>
    <w:p w14:paraId="2243E976" w14:textId="77777777" w:rsidR="007851C6" w:rsidRPr="00866DAF" w:rsidRDefault="007851C6">
      <w:pPr>
        <w:pStyle w:val="HTMLPreformatted"/>
        <w:divId w:val="2032412305"/>
        <w:rPr>
          <w:sz w:val="18"/>
        </w:rPr>
      </w:pPr>
    </w:p>
    <w:p w14:paraId="22601E7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5C7EC4A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064C1930" w14:textId="77777777" w:rsidR="007851C6" w:rsidRPr="00866DAF" w:rsidRDefault="007851C6">
      <w:pPr>
        <w:pStyle w:val="HTMLPreformatted"/>
        <w:divId w:val="2032412305"/>
        <w:rPr>
          <w:sz w:val="18"/>
        </w:rPr>
      </w:pPr>
      <w:r w:rsidRPr="00866DAF">
        <w:rPr>
          <w:sz w:val="18"/>
        </w:rPr>
        <w:t xml:space="preserve">    DATABASE(),</w:t>
      </w:r>
    </w:p>
    <w:p w14:paraId="306EEEFA"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h_problems'</w:t>
      </w:r>
      <w:r w:rsidRPr="00866DAF">
        <w:rPr>
          <w:sz w:val="18"/>
        </w:rPr>
        <w:t xml:space="preserve">, </w:t>
      </w:r>
    </w:p>
    <w:p w14:paraId="2AD2AA90"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6EE62390" w14:textId="77777777" w:rsidR="007851C6" w:rsidRPr="00866DAF" w:rsidRDefault="007851C6">
      <w:pPr>
        <w:pStyle w:val="HTMLPreformatted"/>
        <w:divId w:val="2032412305"/>
        <w:rPr>
          <w:sz w:val="18"/>
        </w:rPr>
      </w:pPr>
    </w:p>
    <w:p w14:paraId="0DEF2F9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expecteds</w:t>
      </w:r>
      <w:r w:rsidRPr="00866DAF">
        <w:rPr>
          <w:sz w:val="18"/>
        </w:rPr>
        <w:t xml:space="preserve"> ;</w:t>
      </w:r>
    </w:p>
    <w:p w14:paraId="2C00A8D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actuals</w:t>
      </w:r>
      <w:r w:rsidRPr="00866DAF">
        <w:rPr>
          <w:sz w:val="18"/>
        </w:rPr>
        <w:t xml:space="preserve"> ;</w:t>
      </w:r>
    </w:p>
    <w:p w14:paraId="305B024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h_problems</w:t>
      </w:r>
      <w:r w:rsidRPr="00866DAF">
        <w:rPr>
          <w:sz w:val="18"/>
        </w:rPr>
        <w:t xml:space="preserve"> ;</w:t>
      </w:r>
    </w:p>
    <w:p w14:paraId="2E73F98C"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323944D4" w14:textId="77777777" w:rsidR="007851C6" w:rsidRPr="00866DAF" w:rsidRDefault="007851C6">
      <w:pPr>
        <w:pStyle w:val="HTMLPreformatted"/>
        <w:divId w:val="2032412305"/>
        <w:rPr>
          <w:sz w:val="18"/>
        </w:rPr>
      </w:pPr>
    </w:p>
    <w:p w14:paraId="5A12521B" w14:textId="77777777" w:rsidR="007851C6" w:rsidRPr="00866DAF" w:rsidRDefault="007851C6">
      <w:pPr>
        <w:pStyle w:val="HTMLPreformatted"/>
        <w:divId w:val="2032412305"/>
        <w:rPr>
          <w:rStyle w:val="comment1"/>
          <w:sz w:val="18"/>
        </w:rPr>
      </w:pPr>
      <w:r w:rsidRPr="00866DAF">
        <w:rPr>
          <w:rStyle w:val="comment1"/>
          <w:sz w:val="18"/>
        </w:rPr>
        <w:t>-- -----------------------------------------------------------------------------</w:t>
      </w:r>
    </w:p>
    <w:p w14:paraId="0BE4AE87" w14:textId="77777777" w:rsidR="007851C6" w:rsidRPr="00866DAF" w:rsidRDefault="007851C6">
      <w:pPr>
        <w:pStyle w:val="HTMLPreformatted"/>
        <w:divId w:val="2032412305"/>
        <w:rPr>
          <w:rStyle w:val="comment1"/>
          <w:sz w:val="18"/>
        </w:rPr>
      </w:pPr>
      <w:r w:rsidRPr="00866DAF">
        <w:rPr>
          <w:rStyle w:val="comment1"/>
          <w:sz w:val="18"/>
        </w:rPr>
        <w:t>-- k) Look up an existing application and list outstanding information</w:t>
      </w:r>
    </w:p>
    <w:p w14:paraId="5F0826EA" w14:textId="77777777" w:rsidR="007851C6" w:rsidRPr="00866DAF" w:rsidRDefault="007851C6">
      <w:pPr>
        <w:pStyle w:val="HTMLPreformatted"/>
        <w:divId w:val="2032412305"/>
        <w:rPr>
          <w:rStyle w:val="comment1"/>
          <w:sz w:val="18"/>
        </w:rPr>
      </w:pPr>
      <w:r w:rsidRPr="00866DAF">
        <w:rPr>
          <w:rStyle w:val="comment1"/>
          <w:sz w:val="18"/>
        </w:rPr>
        <w:t>-- (checklist).</w:t>
      </w:r>
    </w:p>
    <w:p w14:paraId="56C9CFD9"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k</w:t>
      </w:r>
      <w:r w:rsidRPr="00866DAF">
        <w:rPr>
          <w:sz w:val="18"/>
        </w:rPr>
        <w:t xml:space="preserve">() </w:t>
      </w:r>
    </w:p>
    <w:p w14:paraId="1737A6CE" w14:textId="77777777" w:rsidR="007851C6" w:rsidRPr="00866DAF" w:rsidRDefault="007851C6">
      <w:pPr>
        <w:pStyle w:val="HTMLPreformatted"/>
        <w:divId w:val="2032412305"/>
        <w:rPr>
          <w:sz w:val="18"/>
        </w:rPr>
      </w:pPr>
      <w:r w:rsidRPr="00866DAF">
        <w:rPr>
          <w:rStyle w:val="keyword1"/>
          <w:sz w:val="18"/>
        </w:rPr>
        <w:t>BEGIN</w:t>
      </w:r>
    </w:p>
    <w:p w14:paraId="4D06E0B0" w14:textId="77777777" w:rsidR="007851C6" w:rsidRPr="00866DAF" w:rsidRDefault="007851C6">
      <w:pPr>
        <w:pStyle w:val="HTMLPreformatted"/>
        <w:divId w:val="2032412305"/>
        <w:rPr>
          <w:sz w:val="18"/>
        </w:rPr>
      </w:pPr>
    </w:p>
    <w:p w14:paraId="1BE68E1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76E5CD2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actuals</w:t>
      </w:r>
    </w:p>
    <w:p w14:paraId="68FBAE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 AppStat.Status, </w:t>
      </w:r>
    </w:p>
    <w:p w14:paraId="1A55D4EF" w14:textId="77777777" w:rsidR="007851C6" w:rsidRPr="00866DAF" w:rsidRDefault="007851C6">
      <w:pPr>
        <w:pStyle w:val="HTMLPreformatted"/>
        <w:divId w:val="2032412305"/>
        <w:rPr>
          <w:sz w:val="18"/>
        </w:rPr>
      </w:pPr>
      <w:r w:rsidRPr="00866DAF">
        <w:rPr>
          <w:sz w:val="18"/>
        </w:rPr>
        <w:t xml:space="preserve">    App.AddressConfirmed, App.DegreeConfirmed, </w:t>
      </w:r>
    </w:p>
    <w:p w14:paraId="69D68D78" w14:textId="77777777" w:rsidR="007851C6" w:rsidRPr="00866DAF" w:rsidRDefault="007851C6">
      <w:pPr>
        <w:pStyle w:val="HTMLPreformatted"/>
        <w:divId w:val="2032412305"/>
        <w:rPr>
          <w:sz w:val="18"/>
        </w:rPr>
      </w:pPr>
      <w:r w:rsidRPr="00866DAF">
        <w:rPr>
          <w:sz w:val="18"/>
        </w:rPr>
        <w:t xml:space="preserve">    App.VisaStatusConfirmed, App.ProposalConfirmed, App.HasResearchAreas, </w:t>
      </w:r>
    </w:p>
    <w:p w14:paraId="66FE1AB8" w14:textId="77777777" w:rsidR="007851C6" w:rsidRPr="00866DAF" w:rsidRDefault="007851C6">
      <w:pPr>
        <w:pStyle w:val="HTMLPreformatted"/>
        <w:divId w:val="2032412305"/>
        <w:rPr>
          <w:sz w:val="18"/>
        </w:rPr>
      </w:pPr>
      <w:r w:rsidRPr="00866DAF">
        <w:rPr>
          <w:sz w:val="18"/>
        </w:rPr>
        <w:t xml:space="preserve">    App.HasPrimarySuper, App.PayMethConfirmed, App.EngProfConfirmed </w:t>
      </w:r>
    </w:p>
    <w:p w14:paraId="3D53F4C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58E2AB1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Status` AppStat</w:t>
      </w:r>
    </w:p>
    <w:p w14:paraId="0ACA9D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Stat.ApplicationStatusID = App.ApplicationStatusID</w:t>
      </w:r>
    </w:p>
    <w:p w14:paraId="19F6B8D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611 ;</w:t>
      </w:r>
    </w:p>
    <w:p w14:paraId="291DB26D" w14:textId="77777777" w:rsidR="007851C6" w:rsidRPr="00866DAF" w:rsidRDefault="007851C6">
      <w:pPr>
        <w:pStyle w:val="HTMLPreformatted"/>
        <w:divId w:val="2032412305"/>
        <w:rPr>
          <w:sz w:val="18"/>
        </w:rPr>
      </w:pPr>
    </w:p>
    <w:p w14:paraId="7352BA6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47C664E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count == 1; status=ongoing, others 0/false</w:t>
      </w:r>
    </w:p>
    <w:p w14:paraId="2119B71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expecteds</w:t>
      </w:r>
      <w:r w:rsidRPr="00866DAF">
        <w:rPr>
          <w:sz w:val="18"/>
        </w:rPr>
        <w:t xml:space="preserve"> (</w:t>
      </w:r>
    </w:p>
    <w:p w14:paraId="729146D7"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4A57985F" w14:textId="77777777" w:rsidR="007851C6" w:rsidRPr="00866DAF" w:rsidRDefault="007851C6">
      <w:pPr>
        <w:pStyle w:val="HTMLPreformatted"/>
        <w:divId w:val="2032412305"/>
        <w:rPr>
          <w:sz w:val="18"/>
        </w:rPr>
      </w:pPr>
      <w:r w:rsidRPr="00866DAF">
        <w:rPr>
          <w:sz w:val="18"/>
        </w:rPr>
        <w:t xml:space="preserve">    Status </w:t>
      </w:r>
      <w:r w:rsidRPr="00866DAF">
        <w:rPr>
          <w:rStyle w:val="type1"/>
          <w:sz w:val="18"/>
        </w:rPr>
        <w:t>varchar</w:t>
      </w:r>
      <w:r w:rsidRPr="00866DAF">
        <w:rPr>
          <w:sz w:val="18"/>
        </w:rPr>
        <w:t>(50),</w:t>
      </w:r>
    </w:p>
    <w:p w14:paraId="1D7D4E81" w14:textId="77777777" w:rsidR="007851C6" w:rsidRPr="00866DAF" w:rsidRDefault="007851C6">
      <w:pPr>
        <w:pStyle w:val="HTMLPreformatted"/>
        <w:divId w:val="2032412305"/>
        <w:rPr>
          <w:sz w:val="18"/>
        </w:rPr>
      </w:pPr>
      <w:r w:rsidRPr="00866DAF">
        <w:rPr>
          <w:sz w:val="18"/>
        </w:rPr>
        <w:t xml:space="preserve">    AddressConfirmed </w:t>
      </w:r>
      <w:r w:rsidRPr="00866DAF">
        <w:rPr>
          <w:rStyle w:val="type1"/>
          <w:sz w:val="18"/>
        </w:rPr>
        <w:t>int</w:t>
      </w:r>
      <w:r w:rsidRPr="00866DAF">
        <w:rPr>
          <w:sz w:val="18"/>
        </w:rPr>
        <w:t>(1),</w:t>
      </w:r>
    </w:p>
    <w:p w14:paraId="6B39641B" w14:textId="77777777" w:rsidR="007851C6" w:rsidRPr="00866DAF" w:rsidRDefault="007851C6">
      <w:pPr>
        <w:pStyle w:val="HTMLPreformatted"/>
        <w:divId w:val="2032412305"/>
        <w:rPr>
          <w:sz w:val="18"/>
        </w:rPr>
      </w:pPr>
      <w:r w:rsidRPr="00866DAF">
        <w:rPr>
          <w:sz w:val="18"/>
        </w:rPr>
        <w:t xml:space="preserve">    DegreeConfirmed </w:t>
      </w:r>
      <w:r w:rsidRPr="00866DAF">
        <w:rPr>
          <w:rStyle w:val="type1"/>
          <w:sz w:val="18"/>
        </w:rPr>
        <w:t>int</w:t>
      </w:r>
      <w:r w:rsidRPr="00866DAF">
        <w:rPr>
          <w:sz w:val="18"/>
        </w:rPr>
        <w:t>(1),</w:t>
      </w:r>
    </w:p>
    <w:p w14:paraId="13C25752" w14:textId="77777777" w:rsidR="007851C6" w:rsidRPr="00866DAF" w:rsidRDefault="007851C6">
      <w:pPr>
        <w:pStyle w:val="HTMLPreformatted"/>
        <w:divId w:val="2032412305"/>
        <w:rPr>
          <w:sz w:val="18"/>
        </w:rPr>
      </w:pPr>
      <w:r w:rsidRPr="00866DAF">
        <w:rPr>
          <w:sz w:val="18"/>
        </w:rPr>
        <w:t xml:space="preserve">    VisaStatusConfirmed </w:t>
      </w:r>
      <w:r w:rsidRPr="00866DAF">
        <w:rPr>
          <w:rStyle w:val="type1"/>
          <w:sz w:val="18"/>
        </w:rPr>
        <w:t>int</w:t>
      </w:r>
      <w:r w:rsidRPr="00866DAF">
        <w:rPr>
          <w:sz w:val="18"/>
        </w:rPr>
        <w:t>(1),</w:t>
      </w:r>
    </w:p>
    <w:p w14:paraId="219CB3D7" w14:textId="77777777" w:rsidR="007851C6" w:rsidRPr="00866DAF" w:rsidRDefault="007851C6">
      <w:pPr>
        <w:pStyle w:val="HTMLPreformatted"/>
        <w:divId w:val="2032412305"/>
        <w:rPr>
          <w:sz w:val="18"/>
        </w:rPr>
      </w:pPr>
      <w:r w:rsidRPr="00866DAF">
        <w:rPr>
          <w:sz w:val="18"/>
        </w:rPr>
        <w:t xml:space="preserve">    ProposalConfirmed </w:t>
      </w:r>
      <w:r w:rsidRPr="00866DAF">
        <w:rPr>
          <w:rStyle w:val="type1"/>
          <w:sz w:val="18"/>
        </w:rPr>
        <w:t>int</w:t>
      </w:r>
      <w:r w:rsidRPr="00866DAF">
        <w:rPr>
          <w:sz w:val="18"/>
        </w:rPr>
        <w:t>(1),</w:t>
      </w:r>
    </w:p>
    <w:p w14:paraId="13AC0AC9" w14:textId="77777777" w:rsidR="007851C6" w:rsidRPr="00866DAF" w:rsidRDefault="007851C6">
      <w:pPr>
        <w:pStyle w:val="HTMLPreformatted"/>
        <w:divId w:val="2032412305"/>
        <w:rPr>
          <w:sz w:val="18"/>
        </w:rPr>
      </w:pPr>
      <w:r w:rsidRPr="00866DAF">
        <w:rPr>
          <w:sz w:val="18"/>
        </w:rPr>
        <w:t xml:space="preserve">    HasResearchAreas </w:t>
      </w:r>
      <w:r w:rsidRPr="00866DAF">
        <w:rPr>
          <w:rStyle w:val="type1"/>
          <w:sz w:val="18"/>
        </w:rPr>
        <w:t>int</w:t>
      </w:r>
      <w:r w:rsidRPr="00866DAF">
        <w:rPr>
          <w:sz w:val="18"/>
        </w:rPr>
        <w:t>(1),</w:t>
      </w:r>
    </w:p>
    <w:p w14:paraId="4A268607" w14:textId="77777777" w:rsidR="007851C6" w:rsidRPr="00866DAF" w:rsidRDefault="007851C6">
      <w:pPr>
        <w:pStyle w:val="HTMLPreformatted"/>
        <w:divId w:val="2032412305"/>
        <w:rPr>
          <w:sz w:val="18"/>
        </w:rPr>
      </w:pPr>
      <w:r w:rsidRPr="00866DAF">
        <w:rPr>
          <w:sz w:val="18"/>
        </w:rPr>
        <w:t xml:space="preserve">    HasPrimarySuper </w:t>
      </w:r>
      <w:r w:rsidRPr="00866DAF">
        <w:rPr>
          <w:rStyle w:val="type1"/>
          <w:sz w:val="18"/>
        </w:rPr>
        <w:t>int</w:t>
      </w:r>
      <w:r w:rsidRPr="00866DAF">
        <w:rPr>
          <w:sz w:val="18"/>
        </w:rPr>
        <w:t>(1),</w:t>
      </w:r>
    </w:p>
    <w:p w14:paraId="42F09F8C" w14:textId="77777777" w:rsidR="007851C6" w:rsidRPr="00866DAF" w:rsidRDefault="007851C6">
      <w:pPr>
        <w:pStyle w:val="HTMLPreformatted"/>
        <w:divId w:val="2032412305"/>
        <w:rPr>
          <w:sz w:val="18"/>
        </w:rPr>
      </w:pPr>
      <w:r w:rsidRPr="00866DAF">
        <w:rPr>
          <w:sz w:val="18"/>
        </w:rPr>
        <w:t xml:space="preserve">    PayMethConfirmed </w:t>
      </w:r>
      <w:r w:rsidRPr="00866DAF">
        <w:rPr>
          <w:rStyle w:val="type1"/>
          <w:sz w:val="18"/>
        </w:rPr>
        <w:t>int</w:t>
      </w:r>
      <w:r w:rsidRPr="00866DAF">
        <w:rPr>
          <w:sz w:val="18"/>
        </w:rPr>
        <w:t>(1),</w:t>
      </w:r>
    </w:p>
    <w:p w14:paraId="24259202" w14:textId="77777777" w:rsidR="007851C6" w:rsidRPr="00866DAF" w:rsidRDefault="007851C6">
      <w:pPr>
        <w:pStyle w:val="HTMLPreformatted"/>
        <w:divId w:val="2032412305"/>
        <w:rPr>
          <w:sz w:val="18"/>
        </w:rPr>
      </w:pPr>
      <w:r w:rsidRPr="00866DAF">
        <w:rPr>
          <w:sz w:val="18"/>
        </w:rPr>
        <w:t xml:space="preserve">    EngProfConfirmed </w:t>
      </w:r>
      <w:r w:rsidRPr="00866DAF">
        <w:rPr>
          <w:rStyle w:val="type1"/>
          <w:sz w:val="18"/>
        </w:rPr>
        <w:t>int</w:t>
      </w:r>
      <w:r w:rsidRPr="00866DAF">
        <w:rPr>
          <w:sz w:val="18"/>
        </w:rPr>
        <w:t>(1)</w:t>
      </w:r>
    </w:p>
    <w:p w14:paraId="505F0987" w14:textId="77777777" w:rsidR="007851C6" w:rsidRPr="00866DAF" w:rsidRDefault="007851C6">
      <w:pPr>
        <w:pStyle w:val="HTMLPreformatted"/>
        <w:divId w:val="2032412305"/>
        <w:rPr>
          <w:sz w:val="18"/>
        </w:rPr>
      </w:pPr>
      <w:r w:rsidRPr="00866DAF">
        <w:rPr>
          <w:sz w:val="18"/>
        </w:rPr>
        <w:t xml:space="preserve">  ) ;</w:t>
      </w:r>
    </w:p>
    <w:p w14:paraId="68FD5FB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k_expecteds</w:t>
      </w:r>
    </w:p>
    <w:p w14:paraId="5B4E3AA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611, </w:t>
      </w:r>
      <w:r w:rsidRPr="00866DAF">
        <w:rPr>
          <w:rStyle w:val="string1"/>
          <w:sz w:val="18"/>
        </w:rPr>
        <w:t>'ongoing'</w:t>
      </w:r>
      <w:r w:rsidRPr="00866DAF">
        <w:rPr>
          <w:sz w:val="18"/>
        </w:rPr>
        <w:t>, 0, 0, 0, 0, 0, 0, 0, 0 ) ;</w:t>
      </w:r>
    </w:p>
    <w:p w14:paraId="632E3CCA" w14:textId="77777777" w:rsidR="007851C6" w:rsidRPr="00866DAF" w:rsidRDefault="007851C6">
      <w:pPr>
        <w:pStyle w:val="HTMLPreformatted"/>
        <w:divId w:val="2032412305"/>
        <w:rPr>
          <w:sz w:val="18"/>
        </w:rPr>
      </w:pPr>
    </w:p>
    <w:p w14:paraId="7FDEFCD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28963CF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6AE860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problems</w:t>
      </w:r>
    </w:p>
    <w:p w14:paraId="1057DB3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158264D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46634FFE" w14:textId="77777777" w:rsidR="007851C6" w:rsidRPr="00866DAF" w:rsidRDefault="007851C6">
      <w:pPr>
        <w:pStyle w:val="HTMLPreformatted"/>
        <w:divId w:val="2032412305"/>
        <w:rPr>
          <w:sz w:val="18"/>
        </w:rPr>
      </w:pPr>
      <w:r w:rsidRPr="00866DAF">
        <w:rPr>
          <w:sz w:val="18"/>
        </w:rPr>
        <w:t xml:space="preserve">  (</w:t>
      </w:r>
    </w:p>
    <w:p w14:paraId="6B008C7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0F1A0FE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k_actuals actuals</w:t>
      </w:r>
    </w:p>
    <w:p w14:paraId="75E17DE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66A8682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65B07A7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k_expecteds expecteds</w:t>
      </w:r>
    </w:p>
    <w:p w14:paraId="3E56AF9F" w14:textId="77777777" w:rsidR="007851C6" w:rsidRPr="00866DAF" w:rsidRDefault="007851C6">
      <w:pPr>
        <w:pStyle w:val="HTMLPreformatted"/>
        <w:divId w:val="2032412305"/>
        <w:rPr>
          <w:sz w:val="18"/>
        </w:rPr>
      </w:pPr>
      <w:r w:rsidRPr="00866DAF">
        <w:rPr>
          <w:sz w:val="18"/>
        </w:rPr>
        <w:t xml:space="preserve">  )  problems</w:t>
      </w:r>
    </w:p>
    <w:p w14:paraId="1E9C4DC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6D610ED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3F83C48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3D17F25F" w14:textId="77777777" w:rsidR="007851C6" w:rsidRPr="00866DAF" w:rsidRDefault="007851C6">
      <w:pPr>
        <w:pStyle w:val="HTMLPreformatted"/>
        <w:divId w:val="2032412305"/>
        <w:rPr>
          <w:sz w:val="18"/>
        </w:rPr>
      </w:pPr>
    </w:p>
    <w:p w14:paraId="5AB9F33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2AB5450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0724E2AD" w14:textId="77777777" w:rsidR="007851C6" w:rsidRPr="00866DAF" w:rsidRDefault="007851C6">
      <w:pPr>
        <w:pStyle w:val="HTMLPreformatted"/>
        <w:divId w:val="2032412305"/>
        <w:rPr>
          <w:sz w:val="18"/>
        </w:rPr>
      </w:pPr>
      <w:r w:rsidRPr="00866DAF">
        <w:rPr>
          <w:sz w:val="18"/>
        </w:rPr>
        <w:t xml:space="preserve">    DATABASE(),</w:t>
      </w:r>
    </w:p>
    <w:p w14:paraId="2D18B9E0"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k_problems'</w:t>
      </w:r>
      <w:r w:rsidRPr="00866DAF">
        <w:rPr>
          <w:sz w:val="18"/>
        </w:rPr>
        <w:t xml:space="preserve">, </w:t>
      </w:r>
    </w:p>
    <w:p w14:paraId="289F949A"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0D14A3B4" w14:textId="77777777" w:rsidR="007851C6" w:rsidRPr="00866DAF" w:rsidRDefault="007851C6">
      <w:pPr>
        <w:pStyle w:val="HTMLPreformatted"/>
        <w:divId w:val="2032412305"/>
        <w:rPr>
          <w:sz w:val="18"/>
        </w:rPr>
      </w:pPr>
    </w:p>
    <w:p w14:paraId="6BD8D60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expecteds</w:t>
      </w:r>
      <w:r w:rsidRPr="00866DAF">
        <w:rPr>
          <w:sz w:val="18"/>
        </w:rPr>
        <w:t xml:space="preserve"> ;</w:t>
      </w:r>
    </w:p>
    <w:p w14:paraId="7896C53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actuals</w:t>
      </w:r>
      <w:r w:rsidRPr="00866DAF">
        <w:rPr>
          <w:sz w:val="18"/>
        </w:rPr>
        <w:t xml:space="preserve"> ;</w:t>
      </w:r>
    </w:p>
    <w:p w14:paraId="4B19D6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k_problems</w:t>
      </w:r>
      <w:r w:rsidRPr="00866DAF">
        <w:rPr>
          <w:sz w:val="18"/>
        </w:rPr>
        <w:t xml:space="preserve"> ;</w:t>
      </w:r>
    </w:p>
    <w:p w14:paraId="3946095F"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4EE24F70" w14:textId="77777777" w:rsidR="007851C6" w:rsidRPr="00866DAF" w:rsidRDefault="007851C6">
      <w:pPr>
        <w:pStyle w:val="HTMLPreformatted"/>
        <w:divId w:val="2032412305"/>
        <w:rPr>
          <w:sz w:val="18"/>
        </w:rPr>
      </w:pPr>
    </w:p>
    <w:p w14:paraId="5B0E51EE" w14:textId="77777777" w:rsidR="007851C6" w:rsidRPr="00866DAF" w:rsidRDefault="007851C6">
      <w:pPr>
        <w:pStyle w:val="HTMLPreformatted"/>
        <w:divId w:val="2032412305"/>
        <w:rPr>
          <w:rStyle w:val="comment1"/>
          <w:sz w:val="18"/>
        </w:rPr>
      </w:pPr>
      <w:r w:rsidRPr="00866DAF">
        <w:rPr>
          <w:rStyle w:val="comment1"/>
          <w:sz w:val="18"/>
        </w:rPr>
        <w:t>-- -----------------------------------------------------------------------------</w:t>
      </w:r>
    </w:p>
    <w:p w14:paraId="4F69F3EC" w14:textId="77777777" w:rsidR="007851C6" w:rsidRPr="00866DAF" w:rsidRDefault="007851C6">
      <w:pPr>
        <w:pStyle w:val="HTMLPreformatted"/>
        <w:divId w:val="2032412305"/>
        <w:rPr>
          <w:rStyle w:val="comment1"/>
          <w:sz w:val="18"/>
        </w:rPr>
      </w:pPr>
      <w:r w:rsidRPr="00866DAF">
        <w:rPr>
          <w:rStyle w:val="comment1"/>
          <w:sz w:val="18"/>
        </w:rPr>
        <w:t>-- l) Update the checklist to confirm that a mandatory information requirement</w:t>
      </w:r>
    </w:p>
    <w:p w14:paraId="2EBF841F" w14:textId="77777777" w:rsidR="007851C6" w:rsidRPr="00866DAF" w:rsidRDefault="007851C6">
      <w:pPr>
        <w:pStyle w:val="HTMLPreformatted"/>
        <w:divId w:val="2032412305"/>
        <w:rPr>
          <w:rStyle w:val="comment1"/>
          <w:sz w:val="18"/>
        </w:rPr>
      </w:pPr>
      <w:r w:rsidRPr="00866DAF">
        <w:rPr>
          <w:rStyle w:val="comment1"/>
          <w:sz w:val="18"/>
        </w:rPr>
        <w:t>-- has been met</w:t>
      </w:r>
    </w:p>
    <w:p w14:paraId="043C5582"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l</w:t>
      </w:r>
      <w:r w:rsidRPr="00866DAF">
        <w:rPr>
          <w:sz w:val="18"/>
        </w:rPr>
        <w:t xml:space="preserve">() </w:t>
      </w:r>
    </w:p>
    <w:p w14:paraId="19A91134" w14:textId="77777777" w:rsidR="007851C6" w:rsidRPr="00866DAF" w:rsidRDefault="007851C6">
      <w:pPr>
        <w:pStyle w:val="HTMLPreformatted"/>
        <w:divId w:val="2032412305"/>
        <w:rPr>
          <w:sz w:val="18"/>
        </w:rPr>
      </w:pPr>
      <w:r w:rsidRPr="00866DAF">
        <w:rPr>
          <w:rStyle w:val="keyword1"/>
          <w:sz w:val="18"/>
        </w:rPr>
        <w:t>BEGIN</w:t>
      </w:r>
    </w:p>
    <w:p w14:paraId="0605BB7B" w14:textId="77777777" w:rsidR="007851C6" w:rsidRPr="00866DAF" w:rsidRDefault="007851C6">
      <w:pPr>
        <w:pStyle w:val="HTMLPreformatted"/>
        <w:divId w:val="2032412305"/>
        <w:rPr>
          <w:sz w:val="18"/>
        </w:rPr>
      </w:pPr>
    </w:p>
    <w:p w14:paraId="24F60B0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PDATE</w:t>
      </w:r>
      <w:r w:rsidRPr="00866DAF">
        <w:rPr>
          <w:sz w:val="18"/>
        </w:rPr>
        <w:t xml:space="preserve"> rhd.Application </w:t>
      </w:r>
    </w:p>
    <w:p w14:paraId="0E116E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T</w:t>
      </w:r>
      <w:r w:rsidRPr="00866DAF">
        <w:rPr>
          <w:sz w:val="18"/>
        </w:rPr>
        <w:t xml:space="preserve"> AddressConfirmed = 1 </w:t>
      </w:r>
    </w:p>
    <w:p w14:paraId="4DBC600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lication.ApplicationID = 611 ;</w:t>
      </w:r>
    </w:p>
    <w:p w14:paraId="4EBCE8C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success</w:t>
      </w:r>
    </w:p>
    <w:p w14:paraId="403AD3E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run k), expect AddressConfirmed == 1/true</w:t>
      </w:r>
    </w:p>
    <w:p w14:paraId="2BE085A3" w14:textId="77777777" w:rsidR="007851C6" w:rsidRPr="00866DAF" w:rsidRDefault="007851C6">
      <w:pPr>
        <w:pStyle w:val="HTMLPreformatted"/>
        <w:divId w:val="2032412305"/>
        <w:rPr>
          <w:sz w:val="18"/>
        </w:rPr>
      </w:pPr>
    </w:p>
    <w:p w14:paraId="5F737895"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6BE5D9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actuals</w:t>
      </w:r>
    </w:p>
    <w:p w14:paraId="6BC58BC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 AppStat.Status, </w:t>
      </w:r>
    </w:p>
    <w:p w14:paraId="14908ECA" w14:textId="77777777" w:rsidR="007851C6" w:rsidRPr="00866DAF" w:rsidRDefault="007851C6">
      <w:pPr>
        <w:pStyle w:val="HTMLPreformatted"/>
        <w:divId w:val="2032412305"/>
        <w:rPr>
          <w:sz w:val="18"/>
        </w:rPr>
      </w:pPr>
      <w:r w:rsidRPr="00866DAF">
        <w:rPr>
          <w:sz w:val="18"/>
        </w:rPr>
        <w:t xml:space="preserve">    App.AddressConfirmed, App.DegreeConfirmed, </w:t>
      </w:r>
    </w:p>
    <w:p w14:paraId="08C29D19" w14:textId="77777777" w:rsidR="007851C6" w:rsidRPr="00866DAF" w:rsidRDefault="007851C6">
      <w:pPr>
        <w:pStyle w:val="HTMLPreformatted"/>
        <w:divId w:val="2032412305"/>
        <w:rPr>
          <w:sz w:val="18"/>
        </w:rPr>
      </w:pPr>
      <w:r w:rsidRPr="00866DAF">
        <w:rPr>
          <w:sz w:val="18"/>
        </w:rPr>
        <w:t xml:space="preserve">    App.VisaStatusConfirmed, App.ProposalConfirmed, App.HasResearchAreas, </w:t>
      </w:r>
    </w:p>
    <w:p w14:paraId="2D118706" w14:textId="77777777" w:rsidR="007851C6" w:rsidRPr="00866DAF" w:rsidRDefault="007851C6">
      <w:pPr>
        <w:pStyle w:val="HTMLPreformatted"/>
        <w:divId w:val="2032412305"/>
        <w:rPr>
          <w:sz w:val="18"/>
        </w:rPr>
      </w:pPr>
      <w:r w:rsidRPr="00866DAF">
        <w:rPr>
          <w:sz w:val="18"/>
        </w:rPr>
        <w:t xml:space="preserve">    App.HasPrimarySuper, App.PayMethConfirmed, App.EngProfConfirmed </w:t>
      </w:r>
    </w:p>
    <w:p w14:paraId="1475BAD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038D6C6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Status` AppStat</w:t>
      </w:r>
    </w:p>
    <w:p w14:paraId="63854C6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Stat.ApplicationStatusID = App.ApplicationStatusID</w:t>
      </w:r>
    </w:p>
    <w:p w14:paraId="0BD16EE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611 ;</w:t>
      </w:r>
    </w:p>
    <w:p w14:paraId="7C985913" w14:textId="77777777" w:rsidR="007851C6" w:rsidRPr="00866DAF" w:rsidRDefault="007851C6">
      <w:pPr>
        <w:pStyle w:val="HTMLPreformatted"/>
        <w:divId w:val="2032412305"/>
        <w:rPr>
          <w:sz w:val="18"/>
        </w:rPr>
      </w:pPr>
    </w:p>
    <w:p w14:paraId="7B9E20D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7C5ECA5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count == 1; status=ongoing, others 0/false</w:t>
      </w:r>
    </w:p>
    <w:p w14:paraId="5B8678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expecteds</w:t>
      </w:r>
      <w:r w:rsidRPr="00866DAF">
        <w:rPr>
          <w:sz w:val="18"/>
        </w:rPr>
        <w:t xml:space="preserve"> (</w:t>
      </w:r>
    </w:p>
    <w:p w14:paraId="50C9A62F"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62F93130" w14:textId="77777777" w:rsidR="007851C6" w:rsidRPr="00866DAF" w:rsidRDefault="007851C6">
      <w:pPr>
        <w:pStyle w:val="HTMLPreformatted"/>
        <w:divId w:val="2032412305"/>
        <w:rPr>
          <w:sz w:val="18"/>
        </w:rPr>
      </w:pPr>
      <w:r w:rsidRPr="00866DAF">
        <w:rPr>
          <w:sz w:val="18"/>
        </w:rPr>
        <w:t xml:space="preserve">    Status </w:t>
      </w:r>
      <w:r w:rsidRPr="00866DAF">
        <w:rPr>
          <w:rStyle w:val="type1"/>
          <w:sz w:val="18"/>
        </w:rPr>
        <w:t>varchar</w:t>
      </w:r>
      <w:r w:rsidRPr="00866DAF">
        <w:rPr>
          <w:sz w:val="18"/>
        </w:rPr>
        <w:t>(50),</w:t>
      </w:r>
    </w:p>
    <w:p w14:paraId="0CE0EFA8" w14:textId="77777777" w:rsidR="007851C6" w:rsidRPr="00866DAF" w:rsidRDefault="007851C6">
      <w:pPr>
        <w:pStyle w:val="HTMLPreformatted"/>
        <w:divId w:val="2032412305"/>
        <w:rPr>
          <w:sz w:val="18"/>
        </w:rPr>
      </w:pPr>
      <w:r w:rsidRPr="00866DAF">
        <w:rPr>
          <w:sz w:val="18"/>
        </w:rPr>
        <w:t xml:space="preserve">    AddressConfirmed </w:t>
      </w:r>
      <w:r w:rsidRPr="00866DAF">
        <w:rPr>
          <w:rStyle w:val="type1"/>
          <w:sz w:val="18"/>
        </w:rPr>
        <w:t>int</w:t>
      </w:r>
      <w:r w:rsidRPr="00866DAF">
        <w:rPr>
          <w:sz w:val="18"/>
        </w:rPr>
        <w:t>(1),</w:t>
      </w:r>
    </w:p>
    <w:p w14:paraId="2C56C51E" w14:textId="77777777" w:rsidR="007851C6" w:rsidRPr="00866DAF" w:rsidRDefault="007851C6">
      <w:pPr>
        <w:pStyle w:val="HTMLPreformatted"/>
        <w:divId w:val="2032412305"/>
        <w:rPr>
          <w:sz w:val="18"/>
        </w:rPr>
      </w:pPr>
      <w:r w:rsidRPr="00866DAF">
        <w:rPr>
          <w:sz w:val="18"/>
        </w:rPr>
        <w:t xml:space="preserve">    DegreeConfirmed </w:t>
      </w:r>
      <w:r w:rsidRPr="00866DAF">
        <w:rPr>
          <w:rStyle w:val="type1"/>
          <w:sz w:val="18"/>
        </w:rPr>
        <w:t>int</w:t>
      </w:r>
      <w:r w:rsidRPr="00866DAF">
        <w:rPr>
          <w:sz w:val="18"/>
        </w:rPr>
        <w:t>(1),</w:t>
      </w:r>
    </w:p>
    <w:p w14:paraId="17D4D582" w14:textId="77777777" w:rsidR="007851C6" w:rsidRPr="00866DAF" w:rsidRDefault="007851C6">
      <w:pPr>
        <w:pStyle w:val="HTMLPreformatted"/>
        <w:divId w:val="2032412305"/>
        <w:rPr>
          <w:sz w:val="18"/>
        </w:rPr>
      </w:pPr>
      <w:r w:rsidRPr="00866DAF">
        <w:rPr>
          <w:sz w:val="18"/>
        </w:rPr>
        <w:t xml:space="preserve">    VisaStatusConfirmed </w:t>
      </w:r>
      <w:r w:rsidRPr="00866DAF">
        <w:rPr>
          <w:rStyle w:val="type1"/>
          <w:sz w:val="18"/>
        </w:rPr>
        <w:t>int</w:t>
      </w:r>
      <w:r w:rsidRPr="00866DAF">
        <w:rPr>
          <w:sz w:val="18"/>
        </w:rPr>
        <w:t>(1),</w:t>
      </w:r>
    </w:p>
    <w:p w14:paraId="5B0FAC40" w14:textId="77777777" w:rsidR="007851C6" w:rsidRPr="00866DAF" w:rsidRDefault="007851C6">
      <w:pPr>
        <w:pStyle w:val="HTMLPreformatted"/>
        <w:divId w:val="2032412305"/>
        <w:rPr>
          <w:sz w:val="18"/>
        </w:rPr>
      </w:pPr>
      <w:r w:rsidRPr="00866DAF">
        <w:rPr>
          <w:sz w:val="18"/>
        </w:rPr>
        <w:t xml:space="preserve">    ProposalConfirmed </w:t>
      </w:r>
      <w:r w:rsidRPr="00866DAF">
        <w:rPr>
          <w:rStyle w:val="type1"/>
          <w:sz w:val="18"/>
        </w:rPr>
        <w:t>int</w:t>
      </w:r>
      <w:r w:rsidRPr="00866DAF">
        <w:rPr>
          <w:sz w:val="18"/>
        </w:rPr>
        <w:t>(1),</w:t>
      </w:r>
    </w:p>
    <w:p w14:paraId="034FECCB" w14:textId="77777777" w:rsidR="007851C6" w:rsidRPr="00866DAF" w:rsidRDefault="007851C6">
      <w:pPr>
        <w:pStyle w:val="HTMLPreformatted"/>
        <w:divId w:val="2032412305"/>
        <w:rPr>
          <w:sz w:val="18"/>
        </w:rPr>
      </w:pPr>
      <w:r w:rsidRPr="00866DAF">
        <w:rPr>
          <w:sz w:val="18"/>
        </w:rPr>
        <w:t xml:space="preserve">    HasResearchAreas </w:t>
      </w:r>
      <w:r w:rsidRPr="00866DAF">
        <w:rPr>
          <w:rStyle w:val="type1"/>
          <w:sz w:val="18"/>
        </w:rPr>
        <w:t>int</w:t>
      </w:r>
      <w:r w:rsidRPr="00866DAF">
        <w:rPr>
          <w:sz w:val="18"/>
        </w:rPr>
        <w:t>(1),</w:t>
      </w:r>
    </w:p>
    <w:p w14:paraId="2C3BDD8C" w14:textId="77777777" w:rsidR="007851C6" w:rsidRPr="00866DAF" w:rsidRDefault="007851C6">
      <w:pPr>
        <w:pStyle w:val="HTMLPreformatted"/>
        <w:divId w:val="2032412305"/>
        <w:rPr>
          <w:sz w:val="18"/>
        </w:rPr>
      </w:pPr>
      <w:r w:rsidRPr="00866DAF">
        <w:rPr>
          <w:sz w:val="18"/>
        </w:rPr>
        <w:t xml:space="preserve">    HasPrimarySuper </w:t>
      </w:r>
      <w:r w:rsidRPr="00866DAF">
        <w:rPr>
          <w:rStyle w:val="type1"/>
          <w:sz w:val="18"/>
        </w:rPr>
        <w:t>int</w:t>
      </w:r>
      <w:r w:rsidRPr="00866DAF">
        <w:rPr>
          <w:sz w:val="18"/>
        </w:rPr>
        <w:t>(1),</w:t>
      </w:r>
    </w:p>
    <w:p w14:paraId="0FAF0760" w14:textId="77777777" w:rsidR="007851C6" w:rsidRPr="00866DAF" w:rsidRDefault="007851C6">
      <w:pPr>
        <w:pStyle w:val="HTMLPreformatted"/>
        <w:divId w:val="2032412305"/>
        <w:rPr>
          <w:sz w:val="18"/>
        </w:rPr>
      </w:pPr>
      <w:r w:rsidRPr="00866DAF">
        <w:rPr>
          <w:sz w:val="18"/>
        </w:rPr>
        <w:t xml:space="preserve">    PayMethConfirmed </w:t>
      </w:r>
      <w:r w:rsidRPr="00866DAF">
        <w:rPr>
          <w:rStyle w:val="type1"/>
          <w:sz w:val="18"/>
        </w:rPr>
        <w:t>int</w:t>
      </w:r>
      <w:r w:rsidRPr="00866DAF">
        <w:rPr>
          <w:sz w:val="18"/>
        </w:rPr>
        <w:t>(1),</w:t>
      </w:r>
    </w:p>
    <w:p w14:paraId="48BAAB3E" w14:textId="77777777" w:rsidR="007851C6" w:rsidRPr="00866DAF" w:rsidRDefault="007851C6">
      <w:pPr>
        <w:pStyle w:val="HTMLPreformatted"/>
        <w:divId w:val="2032412305"/>
        <w:rPr>
          <w:sz w:val="18"/>
        </w:rPr>
      </w:pPr>
      <w:r w:rsidRPr="00866DAF">
        <w:rPr>
          <w:sz w:val="18"/>
        </w:rPr>
        <w:t xml:space="preserve">    EngProfConfirmed </w:t>
      </w:r>
      <w:r w:rsidRPr="00866DAF">
        <w:rPr>
          <w:rStyle w:val="type1"/>
          <w:sz w:val="18"/>
        </w:rPr>
        <w:t>int</w:t>
      </w:r>
      <w:r w:rsidRPr="00866DAF">
        <w:rPr>
          <w:sz w:val="18"/>
        </w:rPr>
        <w:t>(1)</w:t>
      </w:r>
    </w:p>
    <w:p w14:paraId="3C483A4C" w14:textId="77777777" w:rsidR="007851C6" w:rsidRPr="00866DAF" w:rsidRDefault="007851C6">
      <w:pPr>
        <w:pStyle w:val="HTMLPreformatted"/>
        <w:divId w:val="2032412305"/>
        <w:rPr>
          <w:sz w:val="18"/>
        </w:rPr>
      </w:pPr>
      <w:r w:rsidRPr="00866DAF">
        <w:rPr>
          <w:sz w:val="18"/>
        </w:rPr>
        <w:t xml:space="preserve">  ) ;</w:t>
      </w:r>
    </w:p>
    <w:p w14:paraId="39F1481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l_expecteds</w:t>
      </w:r>
    </w:p>
    <w:p w14:paraId="78680D1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611, </w:t>
      </w:r>
      <w:r w:rsidRPr="00866DAF">
        <w:rPr>
          <w:rStyle w:val="string1"/>
          <w:sz w:val="18"/>
        </w:rPr>
        <w:t>'ongoing'</w:t>
      </w:r>
      <w:r w:rsidRPr="00866DAF">
        <w:rPr>
          <w:sz w:val="18"/>
        </w:rPr>
        <w:t>, 1, 0, 0, 0, 0, 0, 0, 0 ) ;</w:t>
      </w:r>
    </w:p>
    <w:p w14:paraId="4ACC4BE2" w14:textId="77777777" w:rsidR="007851C6" w:rsidRPr="00866DAF" w:rsidRDefault="007851C6">
      <w:pPr>
        <w:pStyle w:val="HTMLPreformatted"/>
        <w:divId w:val="2032412305"/>
        <w:rPr>
          <w:sz w:val="18"/>
        </w:rPr>
      </w:pPr>
    </w:p>
    <w:p w14:paraId="1A87ED0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6B9DDE4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265C38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problems</w:t>
      </w:r>
    </w:p>
    <w:p w14:paraId="350AFB9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0163B39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68EE785B" w14:textId="77777777" w:rsidR="007851C6" w:rsidRPr="00866DAF" w:rsidRDefault="007851C6">
      <w:pPr>
        <w:pStyle w:val="HTMLPreformatted"/>
        <w:divId w:val="2032412305"/>
        <w:rPr>
          <w:sz w:val="18"/>
        </w:rPr>
      </w:pPr>
      <w:r w:rsidRPr="00866DAF">
        <w:rPr>
          <w:sz w:val="18"/>
        </w:rPr>
        <w:t xml:space="preserve">  (</w:t>
      </w:r>
    </w:p>
    <w:p w14:paraId="1F8C319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6057872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l_actuals actuals</w:t>
      </w:r>
    </w:p>
    <w:p w14:paraId="18E8FBC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3D109B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41180DD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l_expecteds expecteds</w:t>
      </w:r>
    </w:p>
    <w:p w14:paraId="52D7068E" w14:textId="77777777" w:rsidR="007851C6" w:rsidRPr="00866DAF" w:rsidRDefault="007851C6">
      <w:pPr>
        <w:pStyle w:val="HTMLPreformatted"/>
        <w:divId w:val="2032412305"/>
        <w:rPr>
          <w:sz w:val="18"/>
        </w:rPr>
      </w:pPr>
      <w:r w:rsidRPr="00866DAF">
        <w:rPr>
          <w:sz w:val="18"/>
        </w:rPr>
        <w:t xml:space="preserve">  )  problems</w:t>
      </w:r>
    </w:p>
    <w:p w14:paraId="1E236A8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4FBB6B7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64161EE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3FAB5A21" w14:textId="77777777" w:rsidR="007851C6" w:rsidRPr="00866DAF" w:rsidRDefault="007851C6">
      <w:pPr>
        <w:pStyle w:val="HTMLPreformatted"/>
        <w:divId w:val="2032412305"/>
        <w:rPr>
          <w:sz w:val="18"/>
        </w:rPr>
      </w:pPr>
    </w:p>
    <w:p w14:paraId="2BAD8D4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3C11250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78C711CD" w14:textId="77777777" w:rsidR="007851C6" w:rsidRPr="00866DAF" w:rsidRDefault="007851C6">
      <w:pPr>
        <w:pStyle w:val="HTMLPreformatted"/>
        <w:divId w:val="2032412305"/>
        <w:rPr>
          <w:sz w:val="18"/>
        </w:rPr>
      </w:pPr>
      <w:r w:rsidRPr="00866DAF">
        <w:rPr>
          <w:sz w:val="18"/>
        </w:rPr>
        <w:t xml:space="preserve">    DATABASE(),</w:t>
      </w:r>
    </w:p>
    <w:p w14:paraId="0802DA84"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l_problems'</w:t>
      </w:r>
      <w:r w:rsidRPr="00866DAF">
        <w:rPr>
          <w:sz w:val="18"/>
        </w:rPr>
        <w:t xml:space="preserve">, </w:t>
      </w:r>
    </w:p>
    <w:p w14:paraId="7085A2C9"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51C2F8FF" w14:textId="77777777" w:rsidR="007851C6" w:rsidRPr="00866DAF" w:rsidRDefault="007851C6">
      <w:pPr>
        <w:pStyle w:val="HTMLPreformatted"/>
        <w:divId w:val="2032412305"/>
        <w:rPr>
          <w:sz w:val="18"/>
        </w:rPr>
      </w:pPr>
    </w:p>
    <w:p w14:paraId="3FD731C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expecteds</w:t>
      </w:r>
      <w:r w:rsidRPr="00866DAF">
        <w:rPr>
          <w:sz w:val="18"/>
        </w:rPr>
        <w:t xml:space="preserve"> ;</w:t>
      </w:r>
    </w:p>
    <w:p w14:paraId="3D9D11F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actuals</w:t>
      </w:r>
      <w:r w:rsidRPr="00866DAF">
        <w:rPr>
          <w:sz w:val="18"/>
        </w:rPr>
        <w:t xml:space="preserve"> ;</w:t>
      </w:r>
    </w:p>
    <w:p w14:paraId="4DC6B11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l_problems</w:t>
      </w:r>
      <w:r w:rsidRPr="00866DAF">
        <w:rPr>
          <w:sz w:val="18"/>
        </w:rPr>
        <w:t xml:space="preserve"> ;</w:t>
      </w:r>
    </w:p>
    <w:p w14:paraId="5A852F20" w14:textId="77777777" w:rsidR="007851C6" w:rsidRPr="00866DAF" w:rsidRDefault="007851C6">
      <w:pPr>
        <w:pStyle w:val="HTMLPreformatted"/>
        <w:divId w:val="2032412305"/>
        <w:rPr>
          <w:sz w:val="18"/>
        </w:rPr>
      </w:pPr>
    </w:p>
    <w:p w14:paraId="426DC20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et to initial state</w:t>
      </w:r>
    </w:p>
    <w:p w14:paraId="07BA6E5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PDATE</w:t>
      </w:r>
      <w:r w:rsidRPr="00866DAF">
        <w:rPr>
          <w:sz w:val="18"/>
        </w:rPr>
        <w:t xml:space="preserve"> rhd.Application </w:t>
      </w:r>
    </w:p>
    <w:p w14:paraId="16282F5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T</w:t>
      </w:r>
      <w:r w:rsidRPr="00866DAF">
        <w:rPr>
          <w:sz w:val="18"/>
        </w:rPr>
        <w:t xml:space="preserve"> AddressConfirmed = 1 </w:t>
      </w:r>
    </w:p>
    <w:p w14:paraId="1EABE7E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lication.ApplicationID = 611 ;</w:t>
      </w:r>
    </w:p>
    <w:p w14:paraId="43EB7815" w14:textId="77777777" w:rsidR="007851C6" w:rsidRPr="00866DAF" w:rsidRDefault="007851C6">
      <w:pPr>
        <w:pStyle w:val="HTMLPreformatted"/>
        <w:divId w:val="2032412305"/>
        <w:rPr>
          <w:sz w:val="18"/>
        </w:rPr>
      </w:pPr>
    </w:p>
    <w:p w14:paraId="3B6A9333"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029DCFA4" w14:textId="77777777" w:rsidR="007851C6" w:rsidRPr="00866DAF" w:rsidRDefault="007851C6">
      <w:pPr>
        <w:pStyle w:val="HTMLPreformatted"/>
        <w:divId w:val="2032412305"/>
        <w:rPr>
          <w:sz w:val="18"/>
        </w:rPr>
      </w:pPr>
    </w:p>
    <w:p w14:paraId="7B337E52" w14:textId="77777777" w:rsidR="007851C6" w:rsidRPr="00866DAF" w:rsidRDefault="007851C6">
      <w:pPr>
        <w:pStyle w:val="HTMLPreformatted"/>
        <w:divId w:val="2032412305"/>
        <w:rPr>
          <w:rStyle w:val="comment1"/>
          <w:sz w:val="18"/>
        </w:rPr>
      </w:pPr>
      <w:r w:rsidRPr="00866DAF">
        <w:rPr>
          <w:rStyle w:val="comment1"/>
          <w:sz w:val="18"/>
        </w:rPr>
        <w:t>-- -----------------------------------------------------------------------------</w:t>
      </w:r>
    </w:p>
    <w:p w14:paraId="01821565" w14:textId="77777777" w:rsidR="007851C6" w:rsidRPr="00866DAF" w:rsidRDefault="007851C6">
      <w:pPr>
        <w:pStyle w:val="HTMLPreformatted"/>
        <w:divId w:val="2032412305"/>
        <w:rPr>
          <w:rStyle w:val="comment1"/>
          <w:sz w:val="18"/>
        </w:rPr>
      </w:pPr>
      <w:r w:rsidRPr="00866DAF">
        <w:rPr>
          <w:rStyle w:val="comment1"/>
          <w:sz w:val="18"/>
        </w:rPr>
        <w:t>-- m) Retrieve all on-going applications for which the user has made the most</w:t>
      </w:r>
    </w:p>
    <w:p w14:paraId="767B62A2" w14:textId="77777777" w:rsidR="007851C6" w:rsidRPr="00866DAF" w:rsidRDefault="007851C6">
      <w:pPr>
        <w:pStyle w:val="HTMLPreformatted"/>
        <w:divId w:val="2032412305"/>
        <w:rPr>
          <w:rStyle w:val="comment1"/>
          <w:sz w:val="18"/>
        </w:rPr>
      </w:pPr>
      <w:r w:rsidRPr="00866DAF">
        <w:rPr>
          <w:rStyle w:val="comment1"/>
          <w:sz w:val="18"/>
        </w:rPr>
        <w:t>-- recent correspondence</w:t>
      </w:r>
    </w:p>
    <w:p w14:paraId="7683E1BA"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m</w:t>
      </w:r>
      <w:r w:rsidRPr="00866DAF">
        <w:rPr>
          <w:sz w:val="18"/>
        </w:rPr>
        <w:t xml:space="preserve">() </w:t>
      </w:r>
    </w:p>
    <w:p w14:paraId="3C779222" w14:textId="77777777" w:rsidR="007851C6" w:rsidRPr="00866DAF" w:rsidRDefault="007851C6">
      <w:pPr>
        <w:pStyle w:val="HTMLPreformatted"/>
        <w:divId w:val="2032412305"/>
        <w:rPr>
          <w:sz w:val="18"/>
        </w:rPr>
      </w:pPr>
      <w:r w:rsidRPr="00866DAF">
        <w:rPr>
          <w:rStyle w:val="keyword1"/>
          <w:sz w:val="18"/>
        </w:rPr>
        <w:t>BEGIN</w:t>
      </w:r>
    </w:p>
    <w:p w14:paraId="522DFC0A" w14:textId="77777777" w:rsidR="007851C6" w:rsidRPr="00866DAF" w:rsidRDefault="007851C6">
      <w:pPr>
        <w:pStyle w:val="HTMLPreformatted"/>
        <w:divId w:val="2032412305"/>
        <w:rPr>
          <w:sz w:val="18"/>
        </w:rPr>
      </w:pPr>
    </w:p>
    <w:p w14:paraId="492AF5B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1021E89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actuals</w:t>
      </w:r>
    </w:p>
    <w:p w14:paraId="7FE3D02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w:t>
      </w:r>
    </w:p>
    <w:p w14:paraId="61B53AF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00A3E4A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Status` AppStat</w:t>
      </w:r>
    </w:p>
    <w:p w14:paraId="2A86D89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Stat.ApplicationStatusID = App.ApplicationStatusID</w:t>
      </w:r>
    </w:p>
    <w:p w14:paraId="12300C7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Stat.Status </w:t>
      </w:r>
      <w:r w:rsidRPr="00866DAF">
        <w:rPr>
          <w:rStyle w:val="keyword1"/>
          <w:sz w:val="18"/>
        </w:rPr>
        <w:t>LIKE</w:t>
      </w:r>
      <w:r w:rsidRPr="00866DAF">
        <w:rPr>
          <w:sz w:val="18"/>
        </w:rPr>
        <w:t xml:space="preserve"> </w:t>
      </w:r>
      <w:r w:rsidRPr="00866DAF">
        <w:rPr>
          <w:rStyle w:val="string1"/>
          <w:sz w:val="18"/>
        </w:rPr>
        <w:t>'ongoing%'</w:t>
      </w:r>
    </w:p>
    <w:p w14:paraId="585B475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pp.LastModifiedByStaffID = 1002 ;</w:t>
      </w:r>
    </w:p>
    <w:p w14:paraId="40CD0B2B" w14:textId="77777777" w:rsidR="007851C6" w:rsidRPr="00866DAF" w:rsidRDefault="007851C6">
      <w:pPr>
        <w:pStyle w:val="HTMLPreformatted"/>
        <w:divId w:val="2032412305"/>
        <w:rPr>
          <w:sz w:val="18"/>
        </w:rPr>
      </w:pPr>
    </w:p>
    <w:p w14:paraId="15324D1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45C3FE0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three rows, ids 111, 611 and 1011</w:t>
      </w:r>
    </w:p>
    <w:p w14:paraId="0AF49BB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expecteds</w:t>
      </w:r>
      <w:r w:rsidRPr="00866DAF">
        <w:rPr>
          <w:sz w:val="18"/>
        </w:rPr>
        <w:t xml:space="preserve"> (</w:t>
      </w:r>
    </w:p>
    <w:p w14:paraId="6505D700"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2C1604F3" w14:textId="77777777" w:rsidR="007851C6" w:rsidRPr="00866DAF" w:rsidRDefault="007851C6">
      <w:pPr>
        <w:pStyle w:val="HTMLPreformatted"/>
        <w:divId w:val="2032412305"/>
        <w:rPr>
          <w:sz w:val="18"/>
        </w:rPr>
      </w:pPr>
      <w:r w:rsidRPr="00866DAF">
        <w:rPr>
          <w:sz w:val="18"/>
        </w:rPr>
        <w:t xml:space="preserve">  ) ;</w:t>
      </w:r>
    </w:p>
    <w:p w14:paraId="63C8B1F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m_expecteds</w:t>
      </w:r>
    </w:p>
    <w:p w14:paraId="256073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11), (611), (1011) ;</w:t>
      </w:r>
    </w:p>
    <w:p w14:paraId="002F5766" w14:textId="77777777" w:rsidR="007851C6" w:rsidRPr="00866DAF" w:rsidRDefault="007851C6">
      <w:pPr>
        <w:pStyle w:val="HTMLPreformatted"/>
        <w:divId w:val="2032412305"/>
        <w:rPr>
          <w:sz w:val="18"/>
        </w:rPr>
      </w:pPr>
    </w:p>
    <w:p w14:paraId="3338938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1C81B4F0"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370710D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problems</w:t>
      </w:r>
    </w:p>
    <w:p w14:paraId="251DBDA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0102912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5A886ACD" w14:textId="77777777" w:rsidR="007851C6" w:rsidRPr="00866DAF" w:rsidRDefault="007851C6">
      <w:pPr>
        <w:pStyle w:val="HTMLPreformatted"/>
        <w:divId w:val="2032412305"/>
        <w:rPr>
          <w:sz w:val="18"/>
        </w:rPr>
      </w:pPr>
      <w:r w:rsidRPr="00866DAF">
        <w:rPr>
          <w:sz w:val="18"/>
        </w:rPr>
        <w:t xml:space="preserve">  (</w:t>
      </w:r>
    </w:p>
    <w:p w14:paraId="3E76133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52CB002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m_actuals actuals</w:t>
      </w:r>
    </w:p>
    <w:p w14:paraId="50D1278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02E6B76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6816647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m_expecteds expecteds</w:t>
      </w:r>
    </w:p>
    <w:p w14:paraId="3E1A4EEE" w14:textId="77777777" w:rsidR="007851C6" w:rsidRPr="00866DAF" w:rsidRDefault="007851C6">
      <w:pPr>
        <w:pStyle w:val="HTMLPreformatted"/>
        <w:divId w:val="2032412305"/>
        <w:rPr>
          <w:sz w:val="18"/>
        </w:rPr>
      </w:pPr>
      <w:r w:rsidRPr="00866DAF">
        <w:rPr>
          <w:sz w:val="18"/>
        </w:rPr>
        <w:t xml:space="preserve">  )  problems</w:t>
      </w:r>
    </w:p>
    <w:p w14:paraId="1252D56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0ED2B60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449EE97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1F6E49ED" w14:textId="77777777" w:rsidR="007851C6" w:rsidRPr="00866DAF" w:rsidRDefault="007851C6">
      <w:pPr>
        <w:pStyle w:val="HTMLPreformatted"/>
        <w:divId w:val="2032412305"/>
        <w:rPr>
          <w:sz w:val="18"/>
        </w:rPr>
      </w:pPr>
    </w:p>
    <w:p w14:paraId="6516D39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37BF9D5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4D051FBA" w14:textId="77777777" w:rsidR="007851C6" w:rsidRPr="00866DAF" w:rsidRDefault="007851C6">
      <w:pPr>
        <w:pStyle w:val="HTMLPreformatted"/>
        <w:divId w:val="2032412305"/>
        <w:rPr>
          <w:sz w:val="18"/>
        </w:rPr>
      </w:pPr>
      <w:r w:rsidRPr="00866DAF">
        <w:rPr>
          <w:sz w:val="18"/>
        </w:rPr>
        <w:t xml:space="preserve">    DATABASE(),</w:t>
      </w:r>
    </w:p>
    <w:p w14:paraId="589EF0B8"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m_problems'</w:t>
      </w:r>
      <w:r w:rsidRPr="00866DAF">
        <w:rPr>
          <w:sz w:val="18"/>
        </w:rPr>
        <w:t xml:space="preserve">, </w:t>
      </w:r>
    </w:p>
    <w:p w14:paraId="6485ADFD"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7770B95E" w14:textId="77777777" w:rsidR="007851C6" w:rsidRPr="00866DAF" w:rsidRDefault="007851C6">
      <w:pPr>
        <w:pStyle w:val="HTMLPreformatted"/>
        <w:divId w:val="2032412305"/>
        <w:rPr>
          <w:sz w:val="18"/>
        </w:rPr>
      </w:pPr>
    </w:p>
    <w:p w14:paraId="3A84520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expecteds</w:t>
      </w:r>
      <w:r w:rsidRPr="00866DAF">
        <w:rPr>
          <w:sz w:val="18"/>
        </w:rPr>
        <w:t xml:space="preserve"> ;</w:t>
      </w:r>
    </w:p>
    <w:p w14:paraId="014B61D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actuals</w:t>
      </w:r>
      <w:r w:rsidRPr="00866DAF">
        <w:rPr>
          <w:sz w:val="18"/>
        </w:rPr>
        <w:t xml:space="preserve"> ;</w:t>
      </w:r>
    </w:p>
    <w:p w14:paraId="43F5F8C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m_problems</w:t>
      </w:r>
      <w:r w:rsidRPr="00866DAF">
        <w:rPr>
          <w:sz w:val="18"/>
        </w:rPr>
        <w:t xml:space="preserve"> ;</w:t>
      </w:r>
    </w:p>
    <w:p w14:paraId="4E56E668" w14:textId="77777777" w:rsidR="007851C6" w:rsidRPr="00866DAF" w:rsidRDefault="007851C6">
      <w:pPr>
        <w:pStyle w:val="HTMLPreformatted"/>
        <w:divId w:val="2032412305"/>
        <w:rPr>
          <w:sz w:val="18"/>
        </w:rPr>
      </w:pPr>
    </w:p>
    <w:p w14:paraId="76D1F47A"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6F9CDE35" w14:textId="77777777" w:rsidR="007851C6" w:rsidRPr="00866DAF" w:rsidRDefault="007851C6">
      <w:pPr>
        <w:pStyle w:val="HTMLPreformatted"/>
        <w:divId w:val="2032412305"/>
        <w:rPr>
          <w:sz w:val="18"/>
        </w:rPr>
      </w:pPr>
    </w:p>
    <w:p w14:paraId="70059B0D" w14:textId="77777777" w:rsidR="007851C6" w:rsidRPr="00866DAF" w:rsidRDefault="007851C6">
      <w:pPr>
        <w:pStyle w:val="HTMLPreformatted"/>
        <w:divId w:val="2032412305"/>
        <w:rPr>
          <w:rStyle w:val="comment1"/>
          <w:sz w:val="18"/>
        </w:rPr>
      </w:pPr>
      <w:r w:rsidRPr="00866DAF">
        <w:rPr>
          <w:rStyle w:val="comment1"/>
          <w:sz w:val="18"/>
        </w:rPr>
        <w:t>-- -----------------------------------------------------------------------------</w:t>
      </w:r>
    </w:p>
    <w:p w14:paraId="221A2F0C" w14:textId="77777777" w:rsidR="007851C6" w:rsidRPr="00866DAF" w:rsidRDefault="007851C6">
      <w:pPr>
        <w:pStyle w:val="HTMLPreformatted"/>
        <w:divId w:val="2032412305"/>
        <w:rPr>
          <w:rStyle w:val="comment1"/>
          <w:sz w:val="18"/>
        </w:rPr>
      </w:pPr>
      <w:r w:rsidRPr="00866DAF">
        <w:rPr>
          <w:rStyle w:val="comment1"/>
          <w:sz w:val="18"/>
        </w:rPr>
        <w:t>-- o) Update the status of an application</w:t>
      </w:r>
    </w:p>
    <w:p w14:paraId="618B936F"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o</w:t>
      </w:r>
      <w:r w:rsidRPr="00866DAF">
        <w:rPr>
          <w:sz w:val="18"/>
        </w:rPr>
        <w:t xml:space="preserve">() </w:t>
      </w:r>
    </w:p>
    <w:p w14:paraId="42A3EC61" w14:textId="77777777" w:rsidR="007851C6" w:rsidRPr="00866DAF" w:rsidRDefault="007851C6">
      <w:pPr>
        <w:pStyle w:val="HTMLPreformatted"/>
        <w:divId w:val="2032412305"/>
        <w:rPr>
          <w:sz w:val="18"/>
        </w:rPr>
      </w:pPr>
      <w:r w:rsidRPr="00866DAF">
        <w:rPr>
          <w:rStyle w:val="keyword1"/>
          <w:sz w:val="18"/>
        </w:rPr>
        <w:t>BEGIN</w:t>
      </w:r>
    </w:p>
    <w:p w14:paraId="25B02406" w14:textId="77777777" w:rsidR="007851C6" w:rsidRPr="00866DAF" w:rsidRDefault="007851C6">
      <w:pPr>
        <w:pStyle w:val="HTMLPreformatted"/>
        <w:divId w:val="2032412305"/>
        <w:rPr>
          <w:sz w:val="18"/>
        </w:rPr>
      </w:pPr>
    </w:p>
    <w:p w14:paraId="7162CB6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hange the status of an application</w:t>
      </w:r>
    </w:p>
    <w:p w14:paraId="7622045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PDATE</w:t>
      </w:r>
      <w:r w:rsidRPr="00866DAF">
        <w:rPr>
          <w:sz w:val="18"/>
        </w:rPr>
        <w:t xml:space="preserve"> rhd.Application App</w:t>
      </w:r>
    </w:p>
    <w:p w14:paraId="120E247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JOIN</w:t>
      </w:r>
      <w:r w:rsidRPr="00866DAF">
        <w:rPr>
          <w:sz w:val="18"/>
        </w:rPr>
        <w:t xml:space="preserve"> </w:t>
      </w:r>
    </w:p>
    <w:p w14:paraId="4399205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rhd.`Application Status` AppStat</w:t>
      </w:r>
    </w:p>
    <w:p w14:paraId="6479F41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Stat.Status = </w:t>
      </w:r>
      <w:r w:rsidRPr="00866DAF">
        <w:rPr>
          <w:rStyle w:val="string1"/>
          <w:sz w:val="18"/>
        </w:rPr>
        <w:t>'complete.declined'</w:t>
      </w:r>
      <w:r w:rsidRPr="00866DAF">
        <w:rPr>
          <w:sz w:val="18"/>
        </w:rPr>
        <w:t xml:space="preserve">) </w:t>
      </w:r>
      <w:r w:rsidRPr="00866DAF">
        <w:rPr>
          <w:rStyle w:val="keyword1"/>
          <w:sz w:val="18"/>
        </w:rPr>
        <w:t>AS</w:t>
      </w:r>
      <w:r w:rsidRPr="00866DAF">
        <w:rPr>
          <w:sz w:val="18"/>
        </w:rPr>
        <w:t xml:space="preserve"> Lookup</w:t>
      </w:r>
    </w:p>
    <w:p w14:paraId="3596957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T</w:t>
      </w:r>
      <w:r w:rsidRPr="00866DAF">
        <w:rPr>
          <w:sz w:val="18"/>
        </w:rPr>
        <w:t xml:space="preserve"> App.applicationStatusID = Lookup.ApplicationStatusID</w:t>
      </w:r>
    </w:p>
    <w:p w14:paraId="6CF1A28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611 ;</w:t>
      </w:r>
    </w:p>
    <w:p w14:paraId="0CF588F0" w14:textId="77777777" w:rsidR="007851C6" w:rsidRPr="00866DAF" w:rsidRDefault="007851C6">
      <w:pPr>
        <w:pStyle w:val="HTMLPreformatted"/>
        <w:divId w:val="2032412305"/>
        <w:rPr>
          <w:sz w:val="18"/>
        </w:rPr>
      </w:pPr>
    </w:p>
    <w:p w14:paraId="42931BF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20A4456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actuals</w:t>
      </w:r>
    </w:p>
    <w:p w14:paraId="590700C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Stat.Status</w:t>
      </w:r>
    </w:p>
    <w:p w14:paraId="7CB6420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Status` AppStat</w:t>
      </w:r>
    </w:p>
    <w:p w14:paraId="7711433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App</w:t>
      </w:r>
    </w:p>
    <w:p w14:paraId="6C4D7CD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Stat.ApplicationStatusID = App.ApplicationStatusID</w:t>
      </w:r>
    </w:p>
    <w:p w14:paraId="73BBEDF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611;</w:t>
      </w:r>
    </w:p>
    <w:p w14:paraId="0BA437A8" w14:textId="77777777" w:rsidR="007851C6" w:rsidRPr="00866DAF" w:rsidRDefault="007851C6">
      <w:pPr>
        <w:pStyle w:val="HTMLPreformatted"/>
        <w:divId w:val="2032412305"/>
        <w:rPr>
          <w:sz w:val="18"/>
        </w:rPr>
      </w:pPr>
    </w:p>
    <w:p w14:paraId="35F7DA4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007EDDF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one row, 'complete.declined'</w:t>
      </w:r>
    </w:p>
    <w:p w14:paraId="1E1641B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expecteds</w:t>
      </w:r>
      <w:r w:rsidRPr="00866DAF">
        <w:rPr>
          <w:sz w:val="18"/>
        </w:rPr>
        <w:t xml:space="preserve"> (</w:t>
      </w:r>
    </w:p>
    <w:p w14:paraId="56E311E5" w14:textId="77777777" w:rsidR="007851C6" w:rsidRPr="00866DAF" w:rsidRDefault="007851C6">
      <w:pPr>
        <w:pStyle w:val="HTMLPreformatted"/>
        <w:divId w:val="2032412305"/>
        <w:rPr>
          <w:sz w:val="18"/>
        </w:rPr>
      </w:pPr>
      <w:r w:rsidRPr="00866DAF">
        <w:rPr>
          <w:sz w:val="18"/>
        </w:rPr>
        <w:t xml:space="preserve">    Status </w:t>
      </w:r>
      <w:r w:rsidRPr="00866DAF">
        <w:rPr>
          <w:rStyle w:val="type1"/>
          <w:sz w:val="18"/>
        </w:rPr>
        <w:t>varchar</w:t>
      </w:r>
      <w:r w:rsidRPr="00866DAF">
        <w:rPr>
          <w:sz w:val="18"/>
        </w:rPr>
        <w:t>(50)</w:t>
      </w:r>
    </w:p>
    <w:p w14:paraId="6032676D" w14:textId="77777777" w:rsidR="007851C6" w:rsidRPr="00866DAF" w:rsidRDefault="007851C6">
      <w:pPr>
        <w:pStyle w:val="HTMLPreformatted"/>
        <w:divId w:val="2032412305"/>
        <w:rPr>
          <w:sz w:val="18"/>
        </w:rPr>
      </w:pPr>
      <w:r w:rsidRPr="00866DAF">
        <w:rPr>
          <w:sz w:val="18"/>
        </w:rPr>
        <w:t xml:space="preserve">  ) ;</w:t>
      </w:r>
    </w:p>
    <w:p w14:paraId="08B6B20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o_expecteds</w:t>
      </w:r>
    </w:p>
    <w:p w14:paraId="63D9039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w:t>
      </w:r>
      <w:r w:rsidRPr="00866DAF">
        <w:rPr>
          <w:rStyle w:val="string1"/>
          <w:sz w:val="18"/>
        </w:rPr>
        <w:t>'complete.declined'</w:t>
      </w:r>
      <w:r w:rsidRPr="00866DAF">
        <w:rPr>
          <w:sz w:val="18"/>
        </w:rPr>
        <w:t>);</w:t>
      </w:r>
    </w:p>
    <w:p w14:paraId="176CCA5F" w14:textId="77777777" w:rsidR="007851C6" w:rsidRPr="00866DAF" w:rsidRDefault="007851C6">
      <w:pPr>
        <w:pStyle w:val="HTMLPreformatted"/>
        <w:divId w:val="2032412305"/>
        <w:rPr>
          <w:sz w:val="18"/>
        </w:rPr>
      </w:pPr>
    </w:p>
    <w:p w14:paraId="439C6FA9"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6374755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05C7823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problems</w:t>
      </w:r>
    </w:p>
    <w:p w14:paraId="51DB8DD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6EDD2F5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366F272E" w14:textId="77777777" w:rsidR="007851C6" w:rsidRPr="00866DAF" w:rsidRDefault="007851C6">
      <w:pPr>
        <w:pStyle w:val="HTMLPreformatted"/>
        <w:divId w:val="2032412305"/>
        <w:rPr>
          <w:sz w:val="18"/>
        </w:rPr>
      </w:pPr>
      <w:r w:rsidRPr="00866DAF">
        <w:rPr>
          <w:sz w:val="18"/>
        </w:rPr>
        <w:t xml:space="preserve">  (</w:t>
      </w:r>
    </w:p>
    <w:p w14:paraId="613ED71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42CF77B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o_actuals actuals</w:t>
      </w:r>
    </w:p>
    <w:p w14:paraId="2C3044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52BFE17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2639C10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o_expecteds expecteds</w:t>
      </w:r>
    </w:p>
    <w:p w14:paraId="10AF6D8F" w14:textId="77777777" w:rsidR="007851C6" w:rsidRPr="00866DAF" w:rsidRDefault="007851C6">
      <w:pPr>
        <w:pStyle w:val="HTMLPreformatted"/>
        <w:divId w:val="2032412305"/>
        <w:rPr>
          <w:sz w:val="18"/>
        </w:rPr>
      </w:pPr>
      <w:r w:rsidRPr="00866DAF">
        <w:rPr>
          <w:sz w:val="18"/>
        </w:rPr>
        <w:t xml:space="preserve">  )  problems</w:t>
      </w:r>
    </w:p>
    <w:p w14:paraId="350AC10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Status</w:t>
      </w:r>
    </w:p>
    <w:p w14:paraId="789BADE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76ACBD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Status ;</w:t>
      </w:r>
    </w:p>
    <w:p w14:paraId="271A99A6" w14:textId="77777777" w:rsidR="007851C6" w:rsidRPr="00866DAF" w:rsidRDefault="007851C6">
      <w:pPr>
        <w:pStyle w:val="HTMLPreformatted"/>
        <w:divId w:val="2032412305"/>
        <w:rPr>
          <w:sz w:val="18"/>
        </w:rPr>
      </w:pPr>
    </w:p>
    <w:p w14:paraId="4285450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0DB6019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1A672AB0" w14:textId="77777777" w:rsidR="007851C6" w:rsidRPr="00866DAF" w:rsidRDefault="007851C6">
      <w:pPr>
        <w:pStyle w:val="HTMLPreformatted"/>
        <w:divId w:val="2032412305"/>
        <w:rPr>
          <w:sz w:val="18"/>
        </w:rPr>
      </w:pPr>
      <w:r w:rsidRPr="00866DAF">
        <w:rPr>
          <w:sz w:val="18"/>
        </w:rPr>
        <w:t xml:space="preserve">    DATABASE(),</w:t>
      </w:r>
    </w:p>
    <w:p w14:paraId="02DD63F4"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o_problems'</w:t>
      </w:r>
      <w:r w:rsidRPr="00866DAF">
        <w:rPr>
          <w:sz w:val="18"/>
        </w:rPr>
        <w:t xml:space="preserve">, </w:t>
      </w:r>
    </w:p>
    <w:p w14:paraId="02503C18"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5B1E1DE4" w14:textId="77777777" w:rsidR="007851C6" w:rsidRPr="00866DAF" w:rsidRDefault="007851C6">
      <w:pPr>
        <w:pStyle w:val="HTMLPreformatted"/>
        <w:divId w:val="2032412305"/>
        <w:rPr>
          <w:sz w:val="18"/>
        </w:rPr>
      </w:pPr>
    </w:p>
    <w:p w14:paraId="2D6D950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expecteds</w:t>
      </w:r>
      <w:r w:rsidRPr="00866DAF">
        <w:rPr>
          <w:sz w:val="18"/>
        </w:rPr>
        <w:t xml:space="preserve"> ;</w:t>
      </w:r>
    </w:p>
    <w:p w14:paraId="5FFA30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actuals</w:t>
      </w:r>
      <w:r w:rsidRPr="00866DAF">
        <w:rPr>
          <w:sz w:val="18"/>
        </w:rPr>
        <w:t xml:space="preserve"> ;</w:t>
      </w:r>
    </w:p>
    <w:p w14:paraId="1C149FD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o_problems</w:t>
      </w:r>
      <w:r w:rsidRPr="00866DAF">
        <w:rPr>
          <w:sz w:val="18"/>
        </w:rPr>
        <w:t xml:space="preserve"> ;</w:t>
      </w:r>
    </w:p>
    <w:p w14:paraId="5E4452F1" w14:textId="77777777" w:rsidR="007851C6" w:rsidRPr="00866DAF" w:rsidRDefault="007851C6">
      <w:pPr>
        <w:pStyle w:val="HTMLPreformatted"/>
        <w:divId w:val="2032412305"/>
        <w:rPr>
          <w:sz w:val="18"/>
        </w:rPr>
      </w:pPr>
    </w:p>
    <w:p w14:paraId="7E2ED9F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et the status of an application</w:t>
      </w:r>
    </w:p>
    <w:p w14:paraId="666CC09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PDATE</w:t>
      </w:r>
      <w:r w:rsidRPr="00866DAF">
        <w:rPr>
          <w:sz w:val="18"/>
        </w:rPr>
        <w:t xml:space="preserve"> rhd.Application App</w:t>
      </w:r>
    </w:p>
    <w:p w14:paraId="7524E48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JOIN</w:t>
      </w:r>
      <w:r w:rsidRPr="00866DAF">
        <w:rPr>
          <w:sz w:val="18"/>
        </w:rPr>
        <w:t xml:space="preserve"> </w:t>
      </w:r>
    </w:p>
    <w:p w14:paraId="235FE51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 </w:t>
      </w:r>
      <w:r w:rsidRPr="00866DAF">
        <w:rPr>
          <w:rStyle w:val="keyword1"/>
          <w:sz w:val="18"/>
        </w:rPr>
        <w:t>FROM</w:t>
      </w:r>
      <w:r w:rsidRPr="00866DAF">
        <w:rPr>
          <w:sz w:val="18"/>
        </w:rPr>
        <w:t xml:space="preserve"> rhd.`Application Status` AppStat</w:t>
      </w:r>
    </w:p>
    <w:p w14:paraId="30E35E5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Stat.Status = </w:t>
      </w:r>
      <w:r w:rsidRPr="00866DAF">
        <w:rPr>
          <w:rStyle w:val="string1"/>
          <w:sz w:val="18"/>
        </w:rPr>
        <w:t>'ongoing'</w:t>
      </w:r>
      <w:r w:rsidRPr="00866DAF">
        <w:rPr>
          <w:sz w:val="18"/>
        </w:rPr>
        <w:t xml:space="preserve">) </w:t>
      </w:r>
      <w:r w:rsidRPr="00866DAF">
        <w:rPr>
          <w:rStyle w:val="keyword1"/>
          <w:sz w:val="18"/>
        </w:rPr>
        <w:t>AS</w:t>
      </w:r>
      <w:r w:rsidRPr="00866DAF">
        <w:rPr>
          <w:sz w:val="18"/>
        </w:rPr>
        <w:t xml:space="preserve"> Lookup</w:t>
      </w:r>
    </w:p>
    <w:p w14:paraId="1DA827E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T</w:t>
      </w:r>
      <w:r w:rsidRPr="00866DAF">
        <w:rPr>
          <w:sz w:val="18"/>
        </w:rPr>
        <w:t xml:space="preserve"> App.applicationStatusID = Lookup.ApplicationStatusID</w:t>
      </w:r>
    </w:p>
    <w:p w14:paraId="570F5DA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611 ;</w:t>
      </w:r>
    </w:p>
    <w:p w14:paraId="03897564" w14:textId="77777777" w:rsidR="007851C6" w:rsidRPr="00866DAF" w:rsidRDefault="007851C6">
      <w:pPr>
        <w:pStyle w:val="HTMLPreformatted"/>
        <w:divId w:val="2032412305"/>
        <w:rPr>
          <w:sz w:val="18"/>
        </w:rPr>
      </w:pPr>
    </w:p>
    <w:p w14:paraId="4B693201"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1DB01E71" w14:textId="77777777" w:rsidR="007851C6" w:rsidRPr="00866DAF" w:rsidRDefault="007851C6">
      <w:pPr>
        <w:pStyle w:val="HTMLPreformatted"/>
        <w:divId w:val="2032412305"/>
        <w:rPr>
          <w:sz w:val="18"/>
        </w:rPr>
      </w:pPr>
    </w:p>
    <w:p w14:paraId="088C92DF" w14:textId="77777777" w:rsidR="007851C6" w:rsidRPr="00866DAF" w:rsidRDefault="007851C6">
      <w:pPr>
        <w:pStyle w:val="HTMLPreformatted"/>
        <w:divId w:val="2032412305"/>
        <w:rPr>
          <w:rStyle w:val="comment1"/>
          <w:sz w:val="18"/>
        </w:rPr>
      </w:pPr>
      <w:r w:rsidRPr="00866DAF">
        <w:rPr>
          <w:rStyle w:val="comment1"/>
          <w:sz w:val="18"/>
        </w:rPr>
        <w:t>-- -----------------------------------------------------------------------------</w:t>
      </w:r>
    </w:p>
    <w:p w14:paraId="13EB22DF" w14:textId="77777777" w:rsidR="007851C6" w:rsidRPr="00866DAF" w:rsidRDefault="007851C6">
      <w:pPr>
        <w:pStyle w:val="HTMLPreformatted"/>
        <w:divId w:val="2032412305"/>
        <w:rPr>
          <w:rStyle w:val="comment1"/>
          <w:sz w:val="18"/>
        </w:rPr>
      </w:pPr>
      <w:r w:rsidRPr="00866DAF">
        <w:rPr>
          <w:rStyle w:val="comment1"/>
          <w:sz w:val="18"/>
        </w:rPr>
        <w:t>-- p) Look up, add to, and delete from own current research areas</w:t>
      </w:r>
    </w:p>
    <w:p w14:paraId="3EA57EC8" w14:textId="77777777" w:rsidR="007851C6" w:rsidRPr="00866DAF" w:rsidRDefault="007851C6">
      <w:pPr>
        <w:pStyle w:val="HTMLPreformatted"/>
        <w:divId w:val="2032412305"/>
        <w:rPr>
          <w:rStyle w:val="comment1"/>
          <w:sz w:val="18"/>
        </w:rPr>
      </w:pPr>
      <w:r w:rsidRPr="00866DAF">
        <w:rPr>
          <w:rStyle w:val="comment1"/>
          <w:sz w:val="18"/>
        </w:rPr>
        <w:t>-- p1) look up current research areas</w:t>
      </w:r>
    </w:p>
    <w:p w14:paraId="6DFD9A37"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p1</w:t>
      </w:r>
      <w:r w:rsidRPr="00866DAF">
        <w:rPr>
          <w:sz w:val="18"/>
        </w:rPr>
        <w:t xml:space="preserve">() </w:t>
      </w:r>
    </w:p>
    <w:p w14:paraId="35122ED6" w14:textId="77777777" w:rsidR="007851C6" w:rsidRPr="00866DAF" w:rsidRDefault="007851C6">
      <w:pPr>
        <w:pStyle w:val="HTMLPreformatted"/>
        <w:divId w:val="2032412305"/>
        <w:rPr>
          <w:sz w:val="18"/>
        </w:rPr>
      </w:pPr>
      <w:r w:rsidRPr="00866DAF">
        <w:rPr>
          <w:rStyle w:val="keyword1"/>
          <w:sz w:val="18"/>
        </w:rPr>
        <w:t>BEGIN</w:t>
      </w:r>
    </w:p>
    <w:p w14:paraId="159B8F27" w14:textId="77777777" w:rsidR="007851C6" w:rsidRPr="00866DAF" w:rsidRDefault="007851C6">
      <w:pPr>
        <w:pStyle w:val="HTMLPreformatted"/>
        <w:divId w:val="2032412305"/>
        <w:rPr>
          <w:sz w:val="18"/>
        </w:rPr>
      </w:pPr>
    </w:p>
    <w:p w14:paraId="0BCF829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32D2AAC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actuals</w:t>
      </w:r>
    </w:p>
    <w:p w14:paraId="56EDB9A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FORCode</w:t>
      </w:r>
    </w:p>
    <w:p w14:paraId="78F7379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University Staff Member_Research Area` USM</w:t>
      </w:r>
    </w:p>
    <w:p w14:paraId="3F1BACF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USM.StaffID = 1000 ;</w:t>
      </w:r>
    </w:p>
    <w:p w14:paraId="23C739CD" w14:textId="77777777" w:rsidR="007851C6" w:rsidRPr="00866DAF" w:rsidRDefault="007851C6">
      <w:pPr>
        <w:pStyle w:val="HTMLPreformatted"/>
        <w:divId w:val="2032412305"/>
        <w:rPr>
          <w:sz w:val="18"/>
        </w:rPr>
      </w:pPr>
    </w:p>
    <w:p w14:paraId="2D013E8C"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23C948D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count == 4, 80399, 80499, 80699, 89999</w:t>
      </w:r>
    </w:p>
    <w:p w14:paraId="7BFD357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expecteds</w:t>
      </w:r>
      <w:r w:rsidRPr="00866DAF">
        <w:rPr>
          <w:sz w:val="18"/>
        </w:rPr>
        <w:t xml:space="preserve"> (</w:t>
      </w:r>
    </w:p>
    <w:p w14:paraId="3BF97871" w14:textId="77777777" w:rsidR="007851C6" w:rsidRPr="00866DAF" w:rsidRDefault="007851C6">
      <w:pPr>
        <w:pStyle w:val="HTMLPreformatted"/>
        <w:divId w:val="2032412305"/>
        <w:rPr>
          <w:sz w:val="18"/>
        </w:rPr>
      </w:pPr>
      <w:r w:rsidRPr="00866DAF">
        <w:rPr>
          <w:sz w:val="18"/>
        </w:rPr>
        <w:t xml:space="preserve">    FORCode </w:t>
      </w:r>
      <w:r w:rsidRPr="00866DAF">
        <w:rPr>
          <w:rStyle w:val="type1"/>
          <w:sz w:val="18"/>
        </w:rPr>
        <w:t>int</w:t>
      </w:r>
      <w:r w:rsidRPr="00866DAF">
        <w:rPr>
          <w:sz w:val="18"/>
        </w:rPr>
        <w:t>(10)</w:t>
      </w:r>
    </w:p>
    <w:p w14:paraId="6C8E48E9" w14:textId="77777777" w:rsidR="007851C6" w:rsidRPr="00866DAF" w:rsidRDefault="007851C6">
      <w:pPr>
        <w:pStyle w:val="HTMLPreformatted"/>
        <w:divId w:val="2032412305"/>
        <w:rPr>
          <w:sz w:val="18"/>
        </w:rPr>
      </w:pPr>
      <w:r w:rsidRPr="00866DAF">
        <w:rPr>
          <w:sz w:val="18"/>
        </w:rPr>
        <w:t xml:space="preserve">  ) ;</w:t>
      </w:r>
    </w:p>
    <w:p w14:paraId="299005E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p1_expecteds</w:t>
      </w:r>
    </w:p>
    <w:p w14:paraId="153E96E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80399), (80499), (80699), (89999) ;</w:t>
      </w:r>
    </w:p>
    <w:p w14:paraId="1D2EFF2C" w14:textId="77777777" w:rsidR="007851C6" w:rsidRPr="00866DAF" w:rsidRDefault="007851C6">
      <w:pPr>
        <w:pStyle w:val="HTMLPreformatted"/>
        <w:divId w:val="2032412305"/>
        <w:rPr>
          <w:sz w:val="18"/>
        </w:rPr>
      </w:pPr>
    </w:p>
    <w:p w14:paraId="2EFFEEC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2B77760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20F78D1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problems</w:t>
      </w:r>
    </w:p>
    <w:p w14:paraId="53EC54B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2C7AD48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7F376BDE" w14:textId="77777777" w:rsidR="007851C6" w:rsidRPr="00866DAF" w:rsidRDefault="007851C6">
      <w:pPr>
        <w:pStyle w:val="HTMLPreformatted"/>
        <w:divId w:val="2032412305"/>
        <w:rPr>
          <w:sz w:val="18"/>
        </w:rPr>
      </w:pPr>
      <w:r w:rsidRPr="00866DAF">
        <w:rPr>
          <w:sz w:val="18"/>
        </w:rPr>
        <w:t xml:space="preserve">  (</w:t>
      </w:r>
    </w:p>
    <w:p w14:paraId="0C32326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7CC3DAD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p1_actuals actuals</w:t>
      </w:r>
    </w:p>
    <w:p w14:paraId="00AFC3B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71F3701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231FCF7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p1_expecteds expecteds</w:t>
      </w:r>
    </w:p>
    <w:p w14:paraId="1666D496" w14:textId="77777777" w:rsidR="007851C6" w:rsidRPr="00866DAF" w:rsidRDefault="007851C6">
      <w:pPr>
        <w:pStyle w:val="HTMLPreformatted"/>
        <w:divId w:val="2032412305"/>
        <w:rPr>
          <w:sz w:val="18"/>
        </w:rPr>
      </w:pPr>
      <w:r w:rsidRPr="00866DAF">
        <w:rPr>
          <w:sz w:val="18"/>
        </w:rPr>
        <w:t xml:space="preserve">  )  problems</w:t>
      </w:r>
    </w:p>
    <w:p w14:paraId="01F6357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FORCode</w:t>
      </w:r>
    </w:p>
    <w:p w14:paraId="5D6EE2B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1FB517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FORCode ;</w:t>
      </w:r>
    </w:p>
    <w:p w14:paraId="2170C5FB" w14:textId="77777777" w:rsidR="007851C6" w:rsidRPr="00866DAF" w:rsidRDefault="007851C6">
      <w:pPr>
        <w:pStyle w:val="HTMLPreformatted"/>
        <w:divId w:val="2032412305"/>
        <w:rPr>
          <w:sz w:val="18"/>
        </w:rPr>
      </w:pPr>
    </w:p>
    <w:p w14:paraId="7E67E4C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72C1B3A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0C155759" w14:textId="77777777" w:rsidR="007851C6" w:rsidRPr="00866DAF" w:rsidRDefault="007851C6">
      <w:pPr>
        <w:pStyle w:val="HTMLPreformatted"/>
        <w:divId w:val="2032412305"/>
        <w:rPr>
          <w:sz w:val="18"/>
        </w:rPr>
      </w:pPr>
      <w:r w:rsidRPr="00866DAF">
        <w:rPr>
          <w:sz w:val="18"/>
        </w:rPr>
        <w:t xml:space="preserve">    DATABASE(),</w:t>
      </w:r>
    </w:p>
    <w:p w14:paraId="29C4B0CC"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p1_problems'</w:t>
      </w:r>
      <w:r w:rsidRPr="00866DAF">
        <w:rPr>
          <w:sz w:val="18"/>
        </w:rPr>
        <w:t xml:space="preserve">, </w:t>
      </w:r>
    </w:p>
    <w:p w14:paraId="79BF562D"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3C59F4E8" w14:textId="77777777" w:rsidR="007851C6" w:rsidRPr="00866DAF" w:rsidRDefault="007851C6">
      <w:pPr>
        <w:pStyle w:val="HTMLPreformatted"/>
        <w:divId w:val="2032412305"/>
        <w:rPr>
          <w:sz w:val="18"/>
        </w:rPr>
      </w:pPr>
    </w:p>
    <w:p w14:paraId="62154C2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expecteds</w:t>
      </w:r>
      <w:r w:rsidRPr="00866DAF">
        <w:rPr>
          <w:sz w:val="18"/>
        </w:rPr>
        <w:t xml:space="preserve"> ;</w:t>
      </w:r>
    </w:p>
    <w:p w14:paraId="66179F9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actuals</w:t>
      </w:r>
      <w:r w:rsidRPr="00866DAF">
        <w:rPr>
          <w:sz w:val="18"/>
        </w:rPr>
        <w:t xml:space="preserve"> ;</w:t>
      </w:r>
    </w:p>
    <w:p w14:paraId="3352C79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1_problems</w:t>
      </w:r>
      <w:r w:rsidRPr="00866DAF">
        <w:rPr>
          <w:sz w:val="18"/>
        </w:rPr>
        <w:t xml:space="preserve"> ;</w:t>
      </w:r>
    </w:p>
    <w:p w14:paraId="09BEB961" w14:textId="77777777" w:rsidR="007851C6" w:rsidRPr="00866DAF" w:rsidRDefault="007851C6">
      <w:pPr>
        <w:pStyle w:val="HTMLPreformatted"/>
        <w:divId w:val="2032412305"/>
        <w:rPr>
          <w:sz w:val="18"/>
        </w:rPr>
      </w:pPr>
    </w:p>
    <w:p w14:paraId="74DA7E73"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7D31F52A" w14:textId="77777777" w:rsidR="007851C6" w:rsidRPr="00866DAF" w:rsidRDefault="007851C6">
      <w:pPr>
        <w:pStyle w:val="HTMLPreformatted"/>
        <w:divId w:val="2032412305"/>
        <w:rPr>
          <w:sz w:val="18"/>
        </w:rPr>
      </w:pPr>
    </w:p>
    <w:p w14:paraId="009741F9" w14:textId="77777777" w:rsidR="007851C6" w:rsidRPr="00866DAF" w:rsidRDefault="007851C6">
      <w:pPr>
        <w:pStyle w:val="HTMLPreformatted"/>
        <w:divId w:val="2032412305"/>
        <w:rPr>
          <w:rStyle w:val="comment1"/>
          <w:sz w:val="18"/>
        </w:rPr>
      </w:pPr>
      <w:r w:rsidRPr="00866DAF">
        <w:rPr>
          <w:rStyle w:val="comment1"/>
          <w:sz w:val="18"/>
        </w:rPr>
        <w:t>-- p2) Insert new research areas tested in populate script</w:t>
      </w:r>
    </w:p>
    <w:p w14:paraId="45CAAEB8" w14:textId="77777777" w:rsidR="007851C6" w:rsidRPr="00866DAF" w:rsidRDefault="007851C6">
      <w:pPr>
        <w:pStyle w:val="HTMLPreformatted"/>
        <w:divId w:val="2032412305"/>
        <w:rPr>
          <w:sz w:val="18"/>
        </w:rPr>
      </w:pPr>
    </w:p>
    <w:p w14:paraId="0B9DAAB4" w14:textId="77777777" w:rsidR="007851C6" w:rsidRPr="00866DAF" w:rsidRDefault="007851C6">
      <w:pPr>
        <w:pStyle w:val="HTMLPreformatted"/>
        <w:divId w:val="2032412305"/>
        <w:rPr>
          <w:rStyle w:val="comment1"/>
          <w:sz w:val="18"/>
        </w:rPr>
      </w:pPr>
      <w:r w:rsidRPr="00866DAF">
        <w:rPr>
          <w:rStyle w:val="comment1"/>
          <w:sz w:val="18"/>
        </w:rPr>
        <w:t>-- p3) Delete research areas</w:t>
      </w:r>
    </w:p>
    <w:p w14:paraId="3AAA82DF"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p3</w:t>
      </w:r>
      <w:r w:rsidRPr="00866DAF">
        <w:rPr>
          <w:sz w:val="18"/>
        </w:rPr>
        <w:t xml:space="preserve">() </w:t>
      </w:r>
    </w:p>
    <w:p w14:paraId="3A6B89CA" w14:textId="77777777" w:rsidR="007851C6" w:rsidRPr="00866DAF" w:rsidRDefault="007851C6">
      <w:pPr>
        <w:pStyle w:val="HTMLPreformatted"/>
        <w:divId w:val="2032412305"/>
        <w:rPr>
          <w:sz w:val="18"/>
        </w:rPr>
      </w:pPr>
      <w:r w:rsidRPr="00866DAF">
        <w:rPr>
          <w:rStyle w:val="keyword1"/>
          <w:sz w:val="18"/>
        </w:rPr>
        <w:t>BEGIN</w:t>
      </w:r>
    </w:p>
    <w:p w14:paraId="4A91EFFC" w14:textId="77777777" w:rsidR="007851C6" w:rsidRPr="00866DAF" w:rsidRDefault="007851C6">
      <w:pPr>
        <w:pStyle w:val="HTMLPreformatted"/>
        <w:divId w:val="2032412305"/>
        <w:rPr>
          <w:sz w:val="18"/>
        </w:rPr>
      </w:pPr>
    </w:p>
    <w:p w14:paraId="5BB07C1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move a research area</w:t>
      </w:r>
    </w:p>
    <w:p w14:paraId="1C94C37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ELETE</w:t>
      </w:r>
      <w:r w:rsidRPr="00866DAF">
        <w:rPr>
          <w:sz w:val="18"/>
        </w:rPr>
        <w:t xml:space="preserve"> rhd.`University Staff Member_Research Area` USMRA</w:t>
      </w:r>
    </w:p>
    <w:p w14:paraId="121B688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University Staff Member_Research Area` USMRA</w:t>
      </w:r>
    </w:p>
    <w:p w14:paraId="4086A52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JOIN</w:t>
      </w:r>
    </w:p>
    <w:p w14:paraId="087B221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RA.FORCode </w:t>
      </w:r>
      <w:r w:rsidRPr="00866DAF">
        <w:rPr>
          <w:rStyle w:val="keyword1"/>
          <w:sz w:val="18"/>
        </w:rPr>
        <w:t>FROM</w:t>
      </w:r>
      <w:r w:rsidRPr="00866DAF">
        <w:rPr>
          <w:sz w:val="18"/>
        </w:rPr>
        <w:t xml:space="preserve"> rhd.`Research Area` RA</w:t>
      </w:r>
    </w:p>
    <w:p w14:paraId="76D77A0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RA.Description </w:t>
      </w:r>
      <w:r w:rsidRPr="00866DAF">
        <w:rPr>
          <w:rStyle w:val="keyword1"/>
          <w:sz w:val="18"/>
        </w:rPr>
        <w:t>LIKE</w:t>
      </w:r>
      <w:r w:rsidRPr="00866DAF">
        <w:rPr>
          <w:sz w:val="18"/>
        </w:rPr>
        <w:t xml:space="preserve"> </w:t>
      </w:r>
      <w:r w:rsidRPr="00866DAF">
        <w:rPr>
          <w:rStyle w:val="string1"/>
          <w:sz w:val="18"/>
        </w:rPr>
        <w:t>'information systems not elsewhere classified'</w:t>
      </w:r>
      <w:r w:rsidRPr="00866DAF">
        <w:rPr>
          <w:sz w:val="18"/>
        </w:rPr>
        <w:t>)</w:t>
      </w:r>
    </w:p>
    <w:p w14:paraId="43728A0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S</w:t>
      </w:r>
      <w:r w:rsidRPr="00866DAF">
        <w:rPr>
          <w:sz w:val="18"/>
        </w:rPr>
        <w:t xml:space="preserve"> Lookup</w:t>
      </w:r>
    </w:p>
    <w:p w14:paraId="1C25529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StaffID = 1000 </w:t>
      </w:r>
    </w:p>
    <w:p w14:paraId="5EDEE30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USMRA.FORCode = Lookup.FORCode;</w:t>
      </w:r>
    </w:p>
    <w:p w14:paraId="27B80112" w14:textId="77777777" w:rsidR="007851C6" w:rsidRPr="00866DAF" w:rsidRDefault="007851C6">
      <w:pPr>
        <w:pStyle w:val="HTMLPreformatted"/>
        <w:divId w:val="2032412305"/>
        <w:rPr>
          <w:sz w:val="18"/>
        </w:rPr>
      </w:pPr>
    </w:p>
    <w:p w14:paraId="590DE99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05C79F8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actuals</w:t>
      </w:r>
    </w:p>
    <w:p w14:paraId="563FA4B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FORCode</w:t>
      </w:r>
    </w:p>
    <w:p w14:paraId="629E831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University Staff Member_Research Area` USM</w:t>
      </w:r>
    </w:p>
    <w:p w14:paraId="761863F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USM.StaffID = 1000 ;</w:t>
      </w:r>
    </w:p>
    <w:p w14:paraId="20C10887" w14:textId="77777777" w:rsidR="007851C6" w:rsidRPr="00866DAF" w:rsidRDefault="007851C6">
      <w:pPr>
        <w:pStyle w:val="HTMLPreformatted"/>
        <w:divId w:val="2032412305"/>
        <w:rPr>
          <w:sz w:val="18"/>
        </w:rPr>
      </w:pPr>
    </w:p>
    <w:p w14:paraId="2870E34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0DCB280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count == 4, 80399, 80499, 89999</w:t>
      </w:r>
    </w:p>
    <w:p w14:paraId="45CA7DB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expecteds</w:t>
      </w:r>
      <w:r w:rsidRPr="00866DAF">
        <w:rPr>
          <w:sz w:val="18"/>
        </w:rPr>
        <w:t xml:space="preserve"> (</w:t>
      </w:r>
    </w:p>
    <w:p w14:paraId="044596AC" w14:textId="77777777" w:rsidR="007851C6" w:rsidRPr="00866DAF" w:rsidRDefault="007851C6">
      <w:pPr>
        <w:pStyle w:val="HTMLPreformatted"/>
        <w:divId w:val="2032412305"/>
        <w:rPr>
          <w:sz w:val="18"/>
        </w:rPr>
      </w:pPr>
      <w:r w:rsidRPr="00866DAF">
        <w:rPr>
          <w:sz w:val="18"/>
        </w:rPr>
        <w:t xml:space="preserve">    FORCode </w:t>
      </w:r>
      <w:r w:rsidRPr="00866DAF">
        <w:rPr>
          <w:rStyle w:val="type1"/>
          <w:sz w:val="18"/>
        </w:rPr>
        <w:t>int</w:t>
      </w:r>
      <w:r w:rsidRPr="00866DAF">
        <w:rPr>
          <w:sz w:val="18"/>
        </w:rPr>
        <w:t>(10)</w:t>
      </w:r>
    </w:p>
    <w:p w14:paraId="7CB1F901" w14:textId="77777777" w:rsidR="007851C6" w:rsidRPr="00866DAF" w:rsidRDefault="007851C6">
      <w:pPr>
        <w:pStyle w:val="HTMLPreformatted"/>
        <w:divId w:val="2032412305"/>
        <w:rPr>
          <w:sz w:val="18"/>
        </w:rPr>
      </w:pPr>
      <w:r w:rsidRPr="00866DAF">
        <w:rPr>
          <w:sz w:val="18"/>
        </w:rPr>
        <w:t xml:space="preserve">  ) ;</w:t>
      </w:r>
    </w:p>
    <w:p w14:paraId="52AAA83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p3_expecteds</w:t>
      </w:r>
    </w:p>
    <w:p w14:paraId="7804A57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80399), (80499), (89999) ;</w:t>
      </w:r>
    </w:p>
    <w:p w14:paraId="654DA63E" w14:textId="77777777" w:rsidR="007851C6" w:rsidRPr="00866DAF" w:rsidRDefault="007851C6">
      <w:pPr>
        <w:pStyle w:val="HTMLPreformatted"/>
        <w:divId w:val="2032412305"/>
        <w:rPr>
          <w:sz w:val="18"/>
        </w:rPr>
      </w:pPr>
    </w:p>
    <w:p w14:paraId="6EEF7FB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7502D46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089CA16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problems</w:t>
      </w:r>
    </w:p>
    <w:p w14:paraId="7BE9E39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56CCB7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069C1058" w14:textId="77777777" w:rsidR="007851C6" w:rsidRPr="00866DAF" w:rsidRDefault="007851C6">
      <w:pPr>
        <w:pStyle w:val="HTMLPreformatted"/>
        <w:divId w:val="2032412305"/>
        <w:rPr>
          <w:sz w:val="18"/>
        </w:rPr>
      </w:pPr>
      <w:r w:rsidRPr="00866DAF">
        <w:rPr>
          <w:sz w:val="18"/>
        </w:rPr>
        <w:t xml:space="preserve">  (</w:t>
      </w:r>
    </w:p>
    <w:p w14:paraId="2C2BAF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22E655B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p3_actuals actuals</w:t>
      </w:r>
    </w:p>
    <w:p w14:paraId="797333D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539850D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15630A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p3_expecteds expecteds</w:t>
      </w:r>
    </w:p>
    <w:p w14:paraId="138641F0" w14:textId="77777777" w:rsidR="007851C6" w:rsidRPr="00866DAF" w:rsidRDefault="007851C6">
      <w:pPr>
        <w:pStyle w:val="HTMLPreformatted"/>
        <w:divId w:val="2032412305"/>
        <w:rPr>
          <w:sz w:val="18"/>
        </w:rPr>
      </w:pPr>
      <w:r w:rsidRPr="00866DAF">
        <w:rPr>
          <w:sz w:val="18"/>
        </w:rPr>
        <w:t xml:space="preserve">  )  problems</w:t>
      </w:r>
    </w:p>
    <w:p w14:paraId="209C4F2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FORCode</w:t>
      </w:r>
    </w:p>
    <w:p w14:paraId="279589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2EC8B06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FORCode ;</w:t>
      </w:r>
    </w:p>
    <w:p w14:paraId="6424C632" w14:textId="77777777" w:rsidR="007851C6" w:rsidRPr="00866DAF" w:rsidRDefault="007851C6">
      <w:pPr>
        <w:pStyle w:val="HTMLPreformatted"/>
        <w:divId w:val="2032412305"/>
        <w:rPr>
          <w:sz w:val="18"/>
        </w:rPr>
      </w:pPr>
    </w:p>
    <w:p w14:paraId="71D4576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7A29480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1CBD374C" w14:textId="77777777" w:rsidR="007851C6" w:rsidRPr="00866DAF" w:rsidRDefault="007851C6">
      <w:pPr>
        <w:pStyle w:val="HTMLPreformatted"/>
        <w:divId w:val="2032412305"/>
        <w:rPr>
          <w:sz w:val="18"/>
        </w:rPr>
      </w:pPr>
      <w:r w:rsidRPr="00866DAF">
        <w:rPr>
          <w:sz w:val="18"/>
        </w:rPr>
        <w:t xml:space="preserve">    DATABASE(),</w:t>
      </w:r>
    </w:p>
    <w:p w14:paraId="21FF10BD"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p3_problems'</w:t>
      </w:r>
      <w:r w:rsidRPr="00866DAF">
        <w:rPr>
          <w:sz w:val="18"/>
        </w:rPr>
        <w:t xml:space="preserve">, </w:t>
      </w:r>
    </w:p>
    <w:p w14:paraId="5131E9FE"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02EA8C1F" w14:textId="77777777" w:rsidR="007851C6" w:rsidRPr="00866DAF" w:rsidRDefault="007851C6">
      <w:pPr>
        <w:pStyle w:val="HTMLPreformatted"/>
        <w:divId w:val="2032412305"/>
        <w:rPr>
          <w:sz w:val="18"/>
        </w:rPr>
      </w:pPr>
    </w:p>
    <w:p w14:paraId="7B0E226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expecteds</w:t>
      </w:r>
      <w:r w:rsidRPr="00866DAF">
        <w:rPr>
          <w:sz w:val="18"/>
        </w:rPr>
        <w:t xml:space="preserve"> ;</w:t>
      </w:r>
    </w:p>
    <w:p w14:paraId="6849C80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actuals</w:t>
      </w:r>
      <w:r w:rsidRPr="00866DAF">
        <w:rPr>
          <w:sz w:val="18"/>
        </w:rPr>
        <w:t xml:space="preserve"> ;</w:t>
      </w:r>
    </w:p>
    <w:p w14:paraId="718B3E0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p3_problems</w:t>
      </w:r>
      <w:r w:rsidRPr="00866DAF">
        <w:rPr>
          <w:sz w:val="18"/>
        </w:rPr>
        <w:t xml:space="preserve"> ;</w:t>
      </w:r>
    </w:p>
    <w:p w14:paraId="05D8A1EA" w14:textId="77777777" w:rsidR="007851C6" w:rsidRPr="00866DAF" w:rsidRDefault="007851C6">
      <w:pPr>
        <w:pStyle w:val="HTMLPreformatted"/>
        <w:divId w:val="2032412305"/>
        <w:rPr>
          <w:sz w:val="18"/>
        </w:rPr>
      </w:pPr>
    </w:p>
    <w:p w14:paraId="62C8470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instate the temporarily removed research area</w:t>
      </w:r>
    </w:p>
    <w:p w14:paraId="3859BA2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rhd.`University Staff Member_Research Area` </w:t>
      </w:r>
    </w:p>
    <w:p w14:paraId="65471F24" w14:textId="77777777" w:rsidR="007851C6" w:rsidRPr="00866DAF" w:rsidRDefault="007851C6">
      <w:pPr>
        <w:pStyle w:val="HTMLPreformatted"/>
        <w:divId w:val="2032412305"/>
        <w:rPr>
          <w:sz w:val="18"/>
        </w:rPr>
      </w:pPr>
      <w:r w:rsidRPr="00866DAF">
        <w:rPr>
          <w:sz w:val="18"/>
        </w:rPr>
        <w:t xml:space="preserve">   (StaffID, FORCode)</w:t>
      </w:r>
    </w:p>
    <w:p w14:paraId="748292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StaffID, Lookup.FORCode </w:t>
      </w:r>
      <w:r w:rsidRPr="00866DAF">
        <w:rPr>
          <w:rStyle w:val="keyword1"/>
          <w:sz w:val="18"/>
        </w:rPr>
        <w:t>FROM</w:t>
      </w:r>
      <w:r w:rsidRPr="00866DAF">
        <w:rPr>
          <w:sz w:val="18"/>
        </w:rPr>
        <w:t xml:space="preserve"> rhd.`University Staff Member` USM</w:t>
      </w:r>
    </w:p>
    <w:p w14:paraId="5028EA3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JOIN</w:t>
      </w:r>
    </w:p>
    <w:p w14:paraId="4CAEFBF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RA.FORCode </w:t>
      </w:r>
      <w:r w:rsidRPr="00866DAF">
        <w:rPr>
          <w:rStyle w:val="keyword1"/>
          <w:sz w:val="18"/>
        </w:rPr>
        <w:t>FROM</w:t>
      </w:r>
      <w:r w:rsidRPr="00866DAF">
        <w:rPr>
          <w:sz w:val="18"/>
        </w:rPr>
        <w:t xml:space="preserve"> rhd.`Research Area` RA</w:t>
      </w:r>
    </w:p>
    <w:p w14:paraId="700498A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RA.Description </w:t>
      </w:r>
      <w:r w:rsidRPr="00866DAF">
        <w:rPr>
          <w:rStyle w:val="keyword1"/>
          <w:sz w:val="18"/>
        </w:rPr>
        <w:t>LIKE</w:t>
      </w:r>
      <w:r w:rsidRPr="00866DAF">
        <w:rPr>
          <w:sz w:val="18"/>
        </w:rPr>
        <w:t xml:space="preserve"> </w:t>
      </w:r>
      <w:r w:rsidRPr="00866DAF">
        <w:rPr>
          <w:rStyle w:val="string1"/>
          <w:sz w:val="18"/>
        </w:rPr>
        <w:t>'information systems not elsewhere classified'</w:t>
      </w:r>
      <w:r w:rsidRPr="00866DAF">
        <w:rPr>
          <w:sz w:val="18"/>
        </w:rPr>
        <w:t>)</w:t>
      </w:r>
    </w:p>
    <w:p w14:paraId="7B6136C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S</w:t>
      </w:r>
      <w:r w:rsidRPr="00866DAF">
        <w:rPr>
          <w:sz w:val="18"/>
        </w:rPr>
        <w:t xml:space="preserve"> Lookup</w:t>
      </w:r>
    </w:p>
    <w:p w14:paraId="5B7F50B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USM.StaffID = 1000 );</w:t>
      </w:r>
    </w:p>
    <w:p w14:paraId="3E48C0B8" w14:textId="77777777" w:rsidR="007851C6" w:rsidRPr="00866DAF" w:rsidRDefault="007851C6">
      <w:pPr>
        <w:pStyle w:val="HTMLPreformatted"/>
        <w:divId w:val="2032412305"/>
        <w:rPr>
          <w:sz w:val="18"/>
        </w:rPr>
      </w:pPr>
    </w:p>
    <w:p w14:paraId="081621D2"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541C39FF" w14:textId="77777777" w:rsidR="007851C6" w:rsidRPr="00866DAF" w:rsidRDefault="007851C6">
      <w:pPr>
        <w:pStyle w:val="HTMLPreformatted"/>
        <w:divId w:val="2032412305"/>
        <w:rPr>
          <w:sz w:val="18"/>
        </w:rPr>
      </w:pPr>
    </w:p>
    <w:p w14:paraId="59E9DB21" w14:textId="77777777" w:rsidR="007851C6" w:rsidRPr="00866DAF" w:rsidRDefault="007851C6">
      <w:pPr>
        <w:pStyle w:val="HTMLPreformatted"/>
        <w:divId w:val="2032412305"/>
        <w:rPr>
          <w:rStyle w:val="comment1"/>
          <w:sz w:val="18"/>
        </w:rPr>
      </w:pPr>
      <w:r w:rsidRPr="00866DAF">
        <w:rPr>
          <w:rStyle w:val="comment1"/>
          <w:sz w:val="18"/>
        </w:rPr>
        <w:t>-- -----------------------------------------------------------------------------</w:t>
      </w:r>
    </w:p>
    <w:p w14:paraId="7B88659D" w14:textId="77777777" w:rsidR="007851C6" w:rsidRPr="00866DAF" w:rsidRDefault="007851C6">
      <w:pPr>
        <w:pStyle w:val="HTMLPreformatted"/>
        <w:divId w:val="2032412305"/>
        <w:rPr>
          <w:rStyle w:val="comment1"/>
          <w:sz w:val="18"/>
        </w:rPr>
      </w:pPr>
      <w:r w:rsidRPr="00866DAF">
        <w:rPr>
          <w:rStyle w:val="comment1"/>
          <w:sz w:val="18"/>
        </w:rPr>
        <w:t>-- q) Search for all applications in certain research areas that have been added</w:t>
      </w:r>
    </w:p>
    <w:p w14:paraId="3AAF3611" w14:textId="77777777" w:rsidR="007851C6" w:rsidRPr="00866DAF" w:rsidRDefault="007851C6">
      <w:pPr>
        <w:pStyle w:val="HTMLPreformatted"/>
        <w:divId w:val="2032412305"/>
        <w:rPr>
          <w:rStyle w:val="comment1"/>
          <w:sz w:val="18"/>
        </w:rPr>
      </w:pPr>
      <w:r w:rsidRPr="00866DAF">
        <w:rPr>
          <w:rStyle w:val="comment1"/>
          <w:sz w:val="18"/>
        </w:rPr>
        <w:t>-- since a certain time</w:t>
      </w:r>
    </w:p>
    <w:p w14:paraId="6EB9F194"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q</w:t>
      </w:r>
      <w:r w:rsidRPr="00866DAF">
        <w:rPr>
          <w:sz w:val="18"/>
        </w:rPr>
        <w:t xml:space="preserve">() </w:t>
      </w:r>
    </w:p>
    <w:p w14:paraId="6E75BEF0" w14:textId="77777777" w:rsidR="007851C6" w:rsidRPr="00866DAF" w:rsidRDefault="007851C6">
      <w:pPr>
        <w:pStyle w:val="HTMLPreformatted"/>
        <w:divId w:val="2032412305"/>
        <w:rPr>
          <w:sz w:val="18"/>
        </w:rPr>
      </w:pPr>
      <w:r w:rsidRPr="00866DAF">
        <w:rPr>
          <w:rStyle w:val="keyword1"/>
          <w:sz w:val="18"/>
        </w:rPr>
        <w:t>BEGIN</w:t>
      </w:r>
    </w:p>
    <w:p w14:paraId="362AE6EA" w14:textId="77777777" w:rsidR="007851C6" w:rsidRPr="00866DAF" w:rsidRDefault="007851C6">
      <w:pPr>
        <w:pStyle w:val="HTMLPreformatted"/>
        <w:divId w:val="2032412305"/>
        <w:rPr>
          <w:sz w:val="18"/>
        </w:rPr>
      </w:pPr>
    </w:p>
    <w:p w14:paraId="26E95DE0"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61C31D0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actuals</w:t>
      </w:r>
    </w:p>
    <w:p w14:paraId="153EBB9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w:t>
      </w:r>
    </w:p>
    <w:p w14:paraId="22B056D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 </w:t>
      </w:r>
    </w:p>
    <w:p w14:paraId="62006A0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_Research Area` ARA</w:t>
      </w:r>
    </w:p>
    <w:p w14:paraId="44F01B9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ApplicationID = ARA.ApplicationID</w:t>
      </w:r>
    </w:p>
    <w:p w14:paraId="4A5EEDD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DateAdded &gt;= </w:t>
      </w:r>
      <w:r w:rsidRPr="00866DAF">
        <w:rPr>
          <w:rStyle w:val="string1"/>
          <w:sz w:val="18"/>
        </w:rPr>
        <w:t>'2014-05-01'</w:t>
      </w:r>
      <w:r w:rsidRPr="00866DAF">
        <w:rPr>
          <w:sz w:val="18"/>
        </w:rPr>
        <w:t xml:space="preserve"> </w:t>
      </w:r>
    </w:p>
    <w:p w14:paraId="36D6E1E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ND</w:t>
      </w:r>
      <w:r w:rsidRPr="00866DAF">
        <w:rPr>
          <w:sz w:val="18"/>
        </w:rPr>
        <w:t xml:space="preserve"> ARA.FORCode = 100503 ;</w:t>
      </w:r>
    </w:p>
    <w:p w14:paraId="6CA4B5AD" w14:textId="77777777" w:rsidR="007851C6" w:rsidRPr="00866DAF" w:rsidRDefault="007851C6">
      <w:pPr>
        <w:pStyle w:val="HTMLPreformatted"/>
        <w:divId w:val="2032412305"/>
        <w:rPr>
          <w:sz w:val="18"/>
        </w:rPr>
      </w:pPr>
    </w:p>
    <w:p w14:paraId="05DAA37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2FBEACA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1 row, id 611</w:t>
      </w:r>
    </w:p>
    <w:p w14:paraId="40F17B7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expecteds</w:t>
      </w:r>
      <w:r w:rsidRPr="00866DAF">
        <w:rPr>
          <w:sz w:val="18"/>
        </w:rPr>
        <w:t xml:space="preserve"> (</w:t>
      </w:r>
    </w:p>
    <w:p w14:paraId="0B1B9D44"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3D6D0348" w14:textId="77777777" w:rsidR="007851C6" w:rsidRPr="00866DAF" w:rsidRDefault="007851C6">
      <w:pPr>
        <w:pStyle w:val="HTMLPreformatted"/>
        <w:divId w:val="2032412305"/>
        <w:rPr>
          <w:sz w:val="18"/>
        </w:rPr>
      </w:pPr>
      <w:r w:rsidRPr="00866DAF">
        <w:rPr>
          <w:sz w:val="18"/>
        </w:rPr>
        <w:t xml:space="preserve">  ) ;</w:t>
      </w:r>
    </w:p>
    <w:p w14:paraId="1A23C93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q_expecteds</w:t>
      </w:r>
    </w:p>
    <w:p w14:paraId="69EBC1B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611) ;</w:t>
      </w:r>
    </w:p>
    <w:p w14:paraId="14743951" w14:textId="77777777" w:rsidR="007851C6" w:rsidRPr="00866DAF" w:rsidRDefault="007851C6">
      <w:pPr>
        <w:pStyle w:val="HTMLPreformatted"/>
        <w:divId w:val="2032412305"/>
        <w:rPr>
          <w:sz w:val="18"/>
        </w:rPr>
      </w:pPr>
    </w:p>
    <w:p w14:paraId="49C7A11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0A7C69F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61FAFF4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problems</w:t>
      </w:r>
    </w:p>
    <w:p w14:paraId="7521187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11B58CB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7CE41461" w14:textId="77777777" w:rsidR="007851C6" w:rsidRPr="00866DAF" w:rsidRDefault="007851C6">
      <w:pPr>
        <w:pStyle w:val="HTMLPreformatted"/>
        <w:divId w:val="2032412305"/>
        <w:rPr>
          <w:sz w:val="18"/>
        </w:rPr>
      </w:pPr>
      <w:r w:rsidRPr="00866DAF">
        <w:rPr>
          <w:sz w:val="18"/>
        </w:rPr>
        <w:t xml:space="preserve">  (</w:t>
      </w:r>
    </w:p>
    <w:p w14:paraId="54EECD8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684F199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q_actuals actuals</w:t>
      </w:r>
    </w:p>
    <w:p w14:paraId="3D95B17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32C6D70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1133565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q_expecteds expecteds</w:t>
      </w:r>
    </w:p>
    <w:p w14:paraId="79836585" w14:textId="77777777" w:rsidR="007851C6" w:rsidRPr="00866DAF" w:rsidRDefault="007851C6">
      <w:pPr>
        <w:pStyle w:val="HTMLPreformatted"/>
        <w:divId w:val="2032412305"/>
        <w:rPr>
          <w:sz w:val="18"/>
        </w:rPr>
      </w:pPr>
      <w:r w:rsidRPr="00866DAF">
        <w:rPr>
          <w:sz w:val="18"/>
        </w:rPr>
        <w:t xml:space="preserve">  )  problems</w:t>
      </w:r>
    </w:p>
    <w:p w14:paraId="40DAA86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1F7C939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937364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262A8954" w14:textId="77777777" w:rsidR="007851C6" w:rsidRPr="00866DAF" w:rsidRDefault="007851C6">
      <w:pPr>
        <w:pStyle w:val="HTMLPreformatted"/>
        <w:divId w:val="2032412305"/>
        <w:rPr>
          <w:sz w:val="18"/>
        </w:rPr>
      </w:pPr>
    </w:p>
    <w:p w14:paraId="48E32A3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4DD6690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3586FE9D" w14:textId="77777777" w:rsidR="007851C6" w:rsidRPr="00866DAF" w:rsidRDefault="007851C6">
      <w:pPr>
        <w:pStyle w:val="HTMLPreformatted"/>
        <w:divId w:val="2032412305"/>
        <w:rPr>
          <w:sz w:val="18"/>
        </w:rPr>
      </w:pPr>
      <w:r w:rsidRPr="00866DAF">
        <w:rPr>
          <w:sz w:val="18"/>
        </w:rPr>
        <w:t xml:space="preserve">    DATABASE(),</w:t>
      </w:r>
    </w:p>
    <w:p w14:paraId="16E2B02B"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q_problems'</w:t>
      </w:r>
      <w:r w:rsidRPr="00866DAF">
        <w:rPr>
          <w:sz w:val="18"/>
        </w:rPr>
        <w:t xml:space="preserve">, </w:t>
      </w:r>
    </w:p>
    <w:p w14:paraId="118D2103"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6E383D30" w14:textId="77777777" w:rsidR="007851C6" w:rsidRPr="00866DAF" w:rsidRDefault="007851C6">
      <w:pPr>
        <w:pStyle w:val="HTMLPreformatted"/>
        <w:divId w:val="2032412305"/>
        <w:rPr>
          <w:sz w:val="18"/>
        </w:rPr>
      </w:pPr>
    </w:p>
    <w:p w14:paraId="7E9057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expecteds</w:t>
      </w:r>
      <w:r w:rsidRPr="00866DAF">
        <w:rPr>
          <w:sz w:val="18"/>
        </w:rPr>
        <w:t xml:space="preserve"> ;</w:t>
      </w:r>
    </w:p>
    <w:p w14:paraId="026AFD5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actuals</w:t>
      </w:r>
      <w:r w:rsidRPr="00866DAF">
        <w:rPr>
          <w:sz w:val="18"/>
        </w:rPr>
        <w:t xml:space="preserve"> ;</w:t>
      </w:r>
    </w:p>
    <w:p w14:paraId="5D855AD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q_problems</w:t>
      </w:r>
      <w:r w:rsidRPr="00866DAF">
        <w:rPr>
          <w:sz w:val="18"/>
        </w:rPr>
        <w:t xml:space="preserve"> ;</w:t>
      </w:r>
    </w:p>
    <w:p w14:paraId="5FFB4725" w14:textId="77777777" w:rsidR="007851C6" w:rsidRPr="00866DAF" w:rsidRDefault="007851C6">
      <w:pPr>
        <w:pStyle w:val="HTMLPreformatted"/>
        <w:divId w:val="2032412305"/>
        <w:rPr>
          <w:sz w:val="18"/>
        </w:rPr>
      </w:pPr>
    </w:p>
    <w:p w14:paraId="45E54124"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0700CEBC" w14:textId="77777777" w:rsidR="007851C6" w:rsidRPr="00866DAF" w:rsidRDefault="007851C6">
      <w:pPr>
        <w:pStyle w:val="HTMLPreformatted"/>
        <w:divId w:val="2032412305"/>
        <w:rPr>
          <w:sz w:val="18"/>
        </w:rPr>
      </w:pPr>
    </w:p>
    <w:p w14:paraId="4507AECE" w14:textId="77777777" w:rsidR="007851C6" w:rsidRPr="00866DAF" w:rsidRDefault="007851C6">
      <w:pPr>
        <w:pStyle w:val="HTMLPreformatted"/>
        <w:divId w:val="2032412305"/>
        <w:rPr>
          <w:rStyle w:val="comment1"/>
          <w:sz w:val="18"/>
        </w:rPr>
      </w:pPr>
      <w:r w:rsidRPr="00866DAF">
        <w:rPr>
          <w:rStyle w:val="comment1"/>
          <w:sz w:val="18"/>
        </w:rPr>
        <w:t>-- -----------------------------------------------------------------------------</w:t>
      </w:r>
    </w:p>
    <w:p w14:paraId="52C9EAA1" w14:textId="77777777" w:rsidR="007851C6" w:rsidRPr="00866DAF" w:rsidRDefault="007851C6">
      <w:pPr>
        <w:pStyle w:val="HTMLPreformatted"/>
        <w:divId w:val="2032412305"/>
        <w:rPr>
          <w:rStyle w:val="comment1"/>
          <w:sz w:val="18"/>
        </w:rPr>
      </w:pPr>
      <w:r w:rsidRPr="00866DAF">
        <w:rPr>
          <w:rStyle w:val="comment1"/>
          <w:sz w:val="18"/>
        </w:rPr>
        <w:t>-- s) Retrieve all staff who have flagged an application, or have edited an</w:t>
      </w:r>
    </w:p>
    <w:p w14:paraId="273AFB81" w14:textId="77777777" w:rsidR="007851C6" w:rsidRPr="00866DAF" w:rsidRDefault="007851C6">
      <w:pPr>
        <w:pStyle w:val="HTMLPreformatted"/>
        <w:divId w:val="2032412305"/>
        <w:rPr>
          <w:rStyle w:val="comment1"/>
          <w:sz w:val="18"/>
        </w:rPr>
      </w:pPr>
      <w:r w:rsidRPr="00866DAF">
        <w:rPr>
          <w:rStyle w:val="comment1"/>
          <w:sz w:val="18"/>
        </w:rPr>
        <w:t>-- application or applicant record most recently</w:t>
      </w:r>
    </w:p>
    <w:p w14:paraId="1CCF559D" w14:textId="77777777" w:rsidR="007851C6" w:rsidRPr="00866DAF" w:rsidRDefault="007851C6">
      <w:pPr>
        <w:pStyle w:val="HTMLPreformatted"/>
        <w:divId w:val="2032412305"/>
        <w:rPr>
          <w:rStyle w:val="comment1"/>
          <w:sz w:val="18"/>
        </w:rPr>
      </w:pPr>
      <w:r w:rsidRPr="00866DAF">
        <w:rPr>
          <w:rStyle w:val="comment1"/>
          <w:sz w:val="18"/>
        </w:rPr>
        <w:t>--</w:t>
      </w:r>
    </w:p>
    <w:p w14:paraId="59142207" w14:textId="77777777" w:rsidR="007851C6" w:rsidRPr="00866DAF" w:rsidRDefault="007851C6">
      <w:pPr>
        <w:pStyle w:val="HTMLPreformatted"/>
        <w:divId w:val="2032412305"/>
        <w:rPr>
          <w:rStyle w:val="comment1"/>
          <w:sz w:val="18"/>
        </w:rPr>
      </w:pPr>
      <w:r w:rsidRPr="00866DAF">
        <w:rPr>
          <w:rStyle w:val="comment1"/>
          <w:sz w:val="18"/>
        </w:rPr>
        <w:t>-- s1) Retrieve the flagged applications</w:t>
      </w:r>
    </w:p>
    <w:p w14:paraId="746A5702"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s1</w:t>
      </w:r>
      <w:r w:rsidRPr="00866DAF">
        <w:rPr>
          <w:sz w:val="18"/>
        </w:rPr>
        <w:t xml:space="preserve">() </w:t>
      </w:r>
    </w:p>
    <w:p w14:paraId="2E98DA38" w14:textId="77777777" w:rsidR="007851C6" w:rsidRPr="00866DAF" w:rsidRDefault="007851C6">
      <w:pPr>
        <w:pStyle w:val="HTMLPreformatted"/>
        <w:divId w:val="2032412305"/>
        <w:rPr>
          <w:sz w:val="18"/>
        </w:rPr>
      </w:pPr>
      <w:r w:rsidRPr="00866DAF">
        <w:rPr>
          <w:rStyle w:val="keyword1"/>
          <w:sz w:val="18"/>
        </w:rPr>
        <w:t>BEGIN</w:t>
      </w:r>
    </w:p>
    <w:p w14:paraId="38F85ECD" w14:textId="77777777" w:rsidR="007851C6" w:rsidRPr="00866DAF" w:rsidRDefault="007851C6">
      <w:pPr>
        <w:pStyle w:val="HTMLPreformatted"/>
        <w:divId w:val="2032412305"/>
        <w:rPr>
          <w:sz w:val="18"/>
        </w:rPr>
      </w:pPr>
    </w:p>
    <w:p w14:paraId="2B59AAC0"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29F85E2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actuals</w:t>
      </w:r>
    </w:p>
    <w:p w14:paraId="3840757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StaffID, USM.FName, USM.LName</w:t>
      </w:r>
    </w:p>
    <w:p w14:paraId="1BE7A07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University Staff Member` USM</w:t>
      </w:r>
    </w:p>
    <w:p w14:paraId="2003B23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University Staff Member_Application` Flags</w:t>
      </w:r>
    </w:p>
    <w:p w14:paraId="48D9090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Flags.StaffID = USM.StaffID</w:t>
      </w:r>
    </w:p>
    <w:p w14:paraId="493B2C1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Flags.ApplicationID = 711 ;</w:t>
      </w:r>
    </w:p>
    <w:p w14:paraId="7E17B8E2" w14:textId="77777777" w:rsidR="007851C6" w:rsidRPr="00866DAF" w:rsidRDefault="007851C6">
      <w:pPr>
        <w:pStyle w:val="HTMLPreformatted"/>
        <w:divId w:val="2032412305"/>
        <w:rPr>
          <w:sz w:val="18"/>
        </w:rPr>
      </w:pPr>
    </w:p>
    <w:p w14:paraId="6F1CB55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3B6541B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Denise de Vries and John Roddick</w:t>
      </w:r>
    </w:p>
    <w:p w14:paraId="3695E59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expecteds</w:t>
      </w:r>
      <w:r w:rsidRPr="00866DAF">
        <w:rPr>
          <w:sz w:val="18"/>
        </w:rPr>
        <w:t xml:space="preserve"> (</w:t>
      </w:r>
    </w:p>
    <w:p w14:paraId="2F96885C" w14:textId="77777777" w:rsidR="007851C6" w:rsidRPr="00866DAF" w:rsidRDefault="007851C6">
      <w:pPr>
        <w:pStyle w:val="HTMLPreformatted"/>
        <w:divId w:val="2032412305"/>
        <w:rPr>
          <w:sz w:val="18"/>
        </w:rPr>
      </w:pPr>
      <w:r w:rsidRPr="00866DAF">
        <w:rPr>
          <w:sz w:val="18"/>
        </w:rPr>
        <w:t xml:space="preserve">    StaffID </w:t>
      </w:r>
      <w:r w:rsidRPr="00866DAF">
        <w:rPr>
          <w:rStyle w:val="type1"/>
          <w:sz w:val="18"/>
        </w:rPr>
        <w:t>int</w:t>
      </w:r>
      <w:r w:rsidRPr="00866DAF">
        <w:rPr>
          <w:sz w:val="18"/>
        </w:rPr>
        <w:t>(10),</w:t>
      </w:r>
    </w:p>
    <w:p w14:paraId="3CFA0079" w14:textId="77777777" w:rsidR="007851C6" w:rsidRPr="00866DAF" w:rsidRDefault="007851C6">
      <w:pPr>
        <w:pStyle w:val="HTMLPreformatted"/>
        <w:divId w:val="2032412305"/>
        <w:rPr>
          <w:sz w:val="18"/>
        </w:rPr>
      </w:pPr>
      <w:r w:rsidRPr="00866DAF">
        <w:rPr>
          <w:sz w:val="18"/>
        </w:rPr>
        <w:t xml:space="preserve">    FName </w:t>
      </w:r>
      <w:r w:rsidRPr="00866DAF">
        <w:rPr>
          <w:rStyle w:val="type1"/>
          <w:sz w:val="18"/>
        </w:rPr>
        <w:t>varchar</w:t>
      </w:r>
      <w:r w:rsidRPr="00866DAF">
        <w:rPr>
          <w:sz w:val="18"/>
        </w:rPr>
        <w:t>(50),</w:t>
      </w:r>
    </w:p>
    <w:p w14:paraId="5DF0EDA2" w14:textId="77777777" w:rsidR="007851C6" w:rsidRPr="00866DAF" w:rsidRDefault="007851C6">
      <w:pPr>
        <w:pStyle w:val="HTMLPreformatted"/>
        <w:divId w:val="2032412305"/>
        <w:rPr>
          <w:sz w:val="18"/>
        </w:rPr>
      </w:pPr>
      <w:r w:rsidRPr="00866DAF">
        <w:rPr>
          <w:sz w:val="18"/>
        </w:rPr>
        <w:t xml:space="preserve">    LName </w:t>
      </w:r>
      <w:r w:rsidRPr="00866DAF">
        <w:rPr>
          <w:rStyle w:val="type1"/>
          <w:sz w:val="18"/>
        </w:rPr>
        <w:t>varchar</w:t>
      </w:r>
      <w:r w:rsidRPr="00866DAF">
        <w:rPr>
          <w:sz w:val="18"/>
        </w:rPr>
        <w:t>(50)</w:t>
      </w:r>
    </w:p>
    <w:p w14:paraId="7ED94B38" w14:textId="77777777" w:rsidR="007851C6" w:rsidRPr="00866DAF" w:rsidRDefault="007851C6">
      <w:pPr>
        <w:pStyle w:val="HTMLPreformatted"/>
        <w:divId w:val="2032412305"/>
        <w:rPr>
          <w:sz w:val="18"/>
        </w:rPr>
      </w:pPr>
      <w:r w:rsidRPr="00866DAF">
        <w:rPr>
          <w:sz w:val="18"/>
        </w:rPr>
        <w:t xml:space="preserve">  ) ;</w:t>
      </w:r>
    </w:p>
    <w:p w14:paraId="7127AEB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s1_expecteds</w:t>
      </w:r>
    </w:p>
    <w:p w14:paraId="1A66504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002, </w:t>
      </w:r>
      <w:r w:rsidRPr="00866DAF">
        <w:rPr>
          <w:rStyle w:val="string1"/>
          <w:sz w:val="18"/>
        </w:rPr>
        <w:t>'John'</w:t>
      </w:r>
      <w:r w:rsidRPr="00866DAF">
        <w:rPr>
          <w:sz w:val="18"/>
        </w:rPr>
        <w:t xml:space="preserve">, </w:t>
      </w:r>
      <w:r w:rsidRPr="00866DAF">
        <w:rPr>
          <w:rStyle w:val="string1"/>
          <w:sz w:val="18"/>
        </w:rPr>
        <w:t>'Roddick'</w:t>
      </w:r>
      <w:r w:rsidRPr="00866DAF">
        <w:rPr>
          <w:sz w:val="18"/>
        </w:rPr>
        <w:t xml:space="preserve">), (1000, </w:t>
      </w:r>
      <w:r w:rsidRPr="00866DAF">
        <w:rPr>
          <w:rStyle w:val="string1"/>
          <w:sz w:val="18"/>
        </w:rPr>
        <w:t>'Denise'</w:t>
      </w:r>
      <w:r w:rsidRPr="00866DAF">
        <w:rPr>
          <w:sz w:val="18"/>
        </w:rPr>
        <w:t xml:space="preserve">, </w:t>
      </w:r>
      <w:r w:rsidRPr="00866DAF">
        <w:rPr>
          <w:rStyle w:val="string1"/>
          <w:sz w:val="18"/>
        </w:rPr>
        <w:t>'de Vries'</w:t>
      </w:r>
      <w:r w:rsidRPr="00866DAF">
        <w:rPr>
          <w:sz w:val="18"/>
        </w:rPr>
        <w:t>) ;</w:t>
      </w:r>
    </w:p>
    <w:p w14:paraId="6221F394" w14:textId="77777777" w:rsidR="007851C6" w:rsidRPr="00866DAF" w:rsidRDefault="007851C6">
      <w:pPr>
        <w:pStyle w:val="HTMLPreformatted"/>
        <w:divId w:val="2032412305"/>
        <w:rPr>
          <w:sz w:val="18"/>
        </w:rPr>
      </w:pPr>
    </w:p>
    <w:p w14:paraId="4B8A5B6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15E1EBDE"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17226EE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problems</w:t>
      </w:r>
    </w:p>
    <w:p w14:paraId="1F046F4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082EB45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02C93F82" w14:textId="77777777" w:rsidR="007851C6" w:rsidRPr="00866DAF" w:rsidRDefault="007851C6">
      <w:pPr>
        <w:pStyle w:val="HTMLPreformatted"/>
        <w:divId w:val="2032412305"/>
        <w:rPr>
          <w:sz w:val="18"/>
        </w:rPr>
      </w:pPr>
      <w:r w:rsidRPr="00866DAF">
        <w:rPr>
          <w:sz w:val="18"/>
        </w:rPr>
        <w:t xml:space="preserve">  (</w:t>
      </w:r>
    </w:p>
    <w:p w14:paraId="7D95FFC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7E82F6F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s1_actuals actuals</w:t>
      </w:r>
    </w:p>
    <w:p w14:paraId="0149925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7E7FCC0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07C2F9C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s1_expecteds expecteds</w:t>
      </w:r>
    </w:p>
    <w:p w14:paraId="5DF4B5AF" w14:textId="77777777" w:rsidR="007851C6" w:rsidRPr="00866DAF" w:rsidRDefault="007851C6">
      <w:pPr>
        <w:pStyle w:val="HTMLPreformatted"/>
        <w:divId w:val="2032412305"/>
        <w:rPr>
          <w:sz w:val="18"/>
        </w:rPr>
      </w:pPr>
      <w:r w:rsidRPr="00866DAF">
        <w:rPr>
          <w:sz w:val="18"/>
        </w:rPr>
        <w:t xml:space="preserve">  )  problems</w:t>
      </w:r>
    </w:p>
    <w:p w14:paraId="0FEAE0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StaffID</w:t>
      </w:r>
    </w:p>
    <w:p w14:paraId="40B2835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1B662E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StaffID ;</w:t>
      </w:r>
    </w:p>
    <w:p w14:paraId="3A12A251" w14:textId="77777777" w:rsidR="007851C6" w:rsidRPr="00866DAF" w:rsidRDefault="007851C6">
      <w:pPr>
        <w:pStyle w:val="HTMLPreformatted"/>
        <w:divId w:val="2032412305"/>
        <w:rPr>
          <w:sz w:val="18"/>
        </w:rPr>
      </w:pPr>
    </w:p>
    <w:p w14:paraId="77E9D1A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601C871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4176BF8A" w14:textId="77777777" w:rsidR="007851C6" w:rsidRPr="00866DAF" w:rsidRDefault="007851C6">
      <w:pPr>
        <w:pStyle w:val="HTMLPreformatted"/>
        <w:divId w:val="2032412305"/>
        <w:rPr>
          <w:sz w:val="18"/>
        </w:rPr>
      </w:pPr>
      <w:r w:rsidRPr="00866DAF">
        <w:rPr>
          <w:sz w:val="18"/>
        </w:rPr>
        <w:t xml:space="preserve">    DATABASE(),</w:t>
      </w:r>
    </w:p>
    <w:p w14:paraId="039EF098"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s1_problems'</w:t>
      </w:r>
      <w:r w:rsidRPr="00866DAF">
        <w:rPr>
          <w:sz w:val="18"/>
        </w:rPr>
        <w:t xml:space="preserve">, </w:t>
      </w:r>
    </w:p>
    <w:p w14:paraId="0380BA6F"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7C7CE52D" w14:textId="77777777" w:rsidR="007851C6" w:rsidRPr="00866DAF" w:rsidRDefault="007851C6">
      <w:pPr>
        <w:pStyle w:val="HTMLPreformatted"/>
        <w:divId w:val="2032412305"/>
        <w:rPr>
          <w:sz w:val="18"/>
        </w:rPr>
      </w:pPr>
    </w:p>
    <w:p w14:paraId="5E70D9A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expecteds</w:t>
      </w:r>
      <w:r w:rsidRPr="00866DAF">
        <w:rPr>
          <w:sz w:val="18"/>
        </w:rPr>
        <w:t xml:space="preserve"> ;</w:t>
      </w:r>
    </w:p>
    <w:p w14:paraId="2A5B6BB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actuals</w:t>
      </w:r>
      <w:r w:rsidRPr="00866DAF">
        <w:rPr>
          <w:sz w:val="18"/>
        </w:rPr>
        <w:t xml:space="preserve"> ;</w:t>
      </w:r>
    </w:p>
    <w:p w14:paraId="1040D36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1_problems</w:t>
      </w:r>
      <w:r w:rsidRPr="00866DAF">
        <w:rPr>
          <w:sz w:val="18"/>
        </w:rPr>
        <w:t xml:space="preserve"> ;</w:t>
      </w:r>
    </w:p>
    <w:p w14:paraId="21FA000A" w14:textId="77777777" w:rsidR="007851C6" w:rsidRPr="00866DAF" w:rsidRDefault="007851C6">
      <w:pPr>
        <w:pStyle w:val="HTMLPreformatted"/>
        <w:divId w:val="2032412305"/>
        <w:rPr>
          <w:sz w:val="18"/>
        </w:rPr>
      </w:pPr>
    </w:p>
    <w:p w14:paraId="0EE04445"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4CA7CD3A" w14:textId="77777777" w:rsidR="007851C6" w:rsidRPr="00866DAF" w:rsidRDefault="007851C6">
      <w:pPr>
        <w:pStyle w:val="HTMLPreformatted"/>
        <w:divId w:val="2032412305"/>
        <w:rPr>
          <w:sz w:val="18"/>
        </w:rPr>
      </w:pPr>
    </w:p>
    <w:p w14:paraId="5C7912D2" w14:textId="77777777" w:rsidR="007851C6" w:rsidRPr="00866DAF" w:rsidRDefault="007851C6">
      <w:pPr>
        <w:pStyle w:val="HTMLPreformatted"/>
        <w:divId w:val="2032412305"/>
        <w:rPr>
          <w:rStyle w:val="comment1"/>
          <w:sz w:val="18"/>
        </w:rPr>
      </w:pPr>
      <w:r w:rsidRPr="00866DAF">
        <w:rPr>
          <w:rStyle w:val="comment1"/>
          <w:sz w:val="18"/>
        </w:rPr>
        <w:t>-- s2) Last staff member to modify an application</w:t>
      </w:r>
    </w:p>
    <w:p w14:paraId="2BD3D995"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s2</w:t>
      </w:r>
      <w:r w:rsidRPr="00866DAF">
        <w:rPr>
          <w:sz w:val="18"/>
        </w:rPr>
        <w:t xml:space="preserve">() </w:t>
      </w:r>
    </w:p>
    <w:p w14:paraId="794EF40E" w14:textId="77777777" w:rsidR="007851C6" w:rsidRPr="00866DAF" w:rsidRDefault="007851C6">
      <w:pPr>
        <w:pStyle w:val="HTMLPreformatted"/>
        <w:divId w:val="2032412305"/>
        <w:rPr>
          <w:sz w:val="18"/>
        </w:rPr>
      </w:pPr>
      <w:r w:rsidRPr="00866DAF">
        <w:rPr>
          <w:rStyle w:val="keyword1"/>
          <w:sz w:val="18"/>
        </w:rPr>
        <w:t>BEGIN</w:t>
      </w:r>
    </w:p>
    <w:p w14:paraId="64F5AF80" w14:textId="77777777" w:rsidR="007851C6" w:rsidRPr="00866DAF" w:rsidRDefault="007851C6">
      <w:pPr>
        <w:pStyle w:val="HTMLPreformatted"/>
        <w:divId w:val="2032412305"/>
        <w:rPr>
          <w:sz w:val="18"/>
        </w:rPr>
      </w:pPr>
    </w:p>
    <w:p w14:paraId="405AA96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712291F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actuals</w:t>
      </w:r>
    </w:p>
    <w:p w14:paraId="564682A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USM.StaffID, USM.FName, USM.LName</w:t>
      </w:r>
    </w:p>
    <w:p w14:paraId="6A0E227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University Staff Member` USM</w:t>
      </w:r>
    </w:p>
    <w:p w14:paraId="3B4E2AF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App</w:t>
      </w:r>
    </w:p>
    <w:p w14:paraId="40D334D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LastModifiedByStaffID = USM.StaffID</w:t>
      </w:r>
    </w:p>
    <w:p w14:paraId="019F50F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ApplicationID = 711 ;</w:t>
      </w:r>
    </w:p>
    <w:p w14:paraId="57F29974" w14:textId="77777777" w:rsidR="007851C6" w:rsidRPr="00866DAF" w:rsidRDefault="007851C6">
      <w:pPr>
        <w:pStyle w:val="HTMLPreformatted"/>
        <w:divId w:val="2032412305"/>
        <w:rPr>
          <w:sz w:val="18"/>
        </w:rPr>
      </w:pPr>
    </w:p>
    <w:p w14:paraId="10F5E30B"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4413CB2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Denise de Vries and John Roddick</w:t>
      </w:r>
    </w:p>
    <w:p w14:paraId="46656CD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expecteds</w:t>
      </w:r>
      <w:r w:rsidRPr="00866DAF">
        <w:rPr>
          <w:sz w:val="18"/>
        </w:rPr>
        <w:t xml:space="preserve"> (</w:t>
      </w:r>
    </w:p>
    <w:p w14:paraId="3C0C32A4" w14:textId="77777777" w:rsidR="007851C6" w:rsidRPr="00866DAF" w:rsidRDefault="007851C6">
      <w:pPr>
        <w:pStyle w:val="HTMLPreformatted"/>
        <w:divId w:val="2032412305"/>
        <w:rPr>
          <w:sz w:val="18"/>
        </w:rPr>
      </w:pPr>
      <w:r w:rsidRPr="00866DAF">
        <w:rPr>
          <w:sz w:val="18"/>
        </w:rPr>
        <w:t xml:space="preserve">    StaffID </w:t>
      </w:r>
      <w:r w:rsidRPr="00866DAF">
        <w:rPr>
          <w:rStyle w:val="type1"/>
          <w:sz w:val="18"/>
        </w:rPr>
        <w:t>int</w:t>
      </w:r>
      <w:r w:rsidRPr="00866DAF">
        <w:rPr>
          <w:sz w:val="18"/>
        </w:rPr>
        <w:t>(10),</w:t>
      </w:r>
    </w:p>
    <w:p w14:paraId="3AFF9791" w14:textId="77777777" w:rsidR="007851C6" w:rsidRPr="00866DAF" w:rsidRDefault="007851C6">
      <w:pPr>
        <w:pStyle w:val="HTMLPreformatted"/>
        <w:divId w:val="2032412305"/>
        <w:rPr>
          <w:sz w:val="18"/>
        </w:rPr>
      </w:pPr>
      <w:r w:rsidRPr="00866DAF">
        <w:rPr>
          <w:sz w:val="18"/>
        </w:rPr>
        <w:t xml:space="preserve">    FName </w:t>
      </w:r>
      <w:r w:rsidRPr="00866DAF">
        <w:rPr>
          <w:rStyle w:val="type1"/>
          <w:sz w:val="18"/>
        </w:rPr>
        <w:t>varchar</w:t>
      </w:r>
      <w:r w:rsidRPr="00866DAF">
        <w:rPr>
          <w:sz w:val="18"/>
        </w:rPr>
        <w:t>(50),</w:t>
      </w:r>
    </w:p>
    <w:p w14:paraId="7A667548" w14:textId="77777777" w:rsidR="007851C6" w:rsidRPr="00866DAF" w:rsidRDefault="007851C6">
      <w:pPr>
        <w:pStyle w:val="HTMLPreformatted"/>
        <w:divId w:val="2032412305"/>
        <w:rPr>
          <w:sz w:val="18"/>
        </w:rPr>
      </w:pPr>
      <w:r w:rsidRPr="00866DAF">
        <w:rPr>
          <w:sz w:val="18"/>
        </w:rPr>
        <w:t xml:space="preserve">    LName </w:t>
      </w:r>
      <w:r w:rsidRPr="00866DAF">
        <w:rPr>
          <w:rStyle w:val="type1"/>
          <w:sz w:val="18"/>
        </w:rPr>
        <w:t>varchar</w:t>
      </w:r>
      <w:r w:rsidRPr="00866DAF">
        <w:rPr>
          <w:sz w:val="18"/>
        </w:rPr>
        <w:t>(50)</w:t>
      </w:r>
    </w:p>
    <w:p w14:paraId="47AE42AB" w14:textId="77777777" w:rsidR="007851C6" w:rsidRPr="00866DAF" w:rsidRDefault="007851C6">
      <w:pPr>
        <w:pStyle w:val="HTMLPreformatted"/>
        <w:divId w:val="2032412305"/>
        <w:rPr>
          <w:sz w:val="18"/>
        </w:rPr>
      </w:pPr>
      <w:r w:rsidRPr="00866DAF">
        <w:rPr>
          <w:sz w:val="18"/>
        </w:rPr>
        <w:t xml:space="preserve">  ) ;</w:t>
      </w:r>
    </w:p>
    <w:p w14:paraId="034069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s2_expecteds</w:t>
      </w:r>
    </w:p>
    <w:p w14:paraId="590F88A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000, </w:t>
      </w:r>
      <w:r w:rsidRPr="00866DAF">
        <w:rPr>
          <w:rStyle w:val="string1"/>
          <w:sz w:val="18"/>
        </w:rPr>
        <w:t>'Denise'</w:t>
      </w:r>
      <w:r w:rsidRPr="00866DAF">
        <w:rPr>
          <w:sz w:val="18"/>
        </w:rPr>
        <w:t xml:space="preserve">, </w:t>
      </w:r>
      <w:r w:rsidRPr="00866DAF">
        <w:rPr>
          <w:rStyle w:val="string1"/>
          <w:sz w:val="18"/>
        </w:rPr>
        <w:t>'de Vries'</w:t>
      </w:r>
      <w:r w:rsidRPr="00866DAF">
        <w:rPr>
          <w:sz w:val="18"/>
        </w:rPr>
        <w:t>) ;</w:t>
      </w:r>
    </w:p>
    <w:p w14:paraId="43FAA6C5" w14:textId="77777777" w:rsidR="007851C6" w:rsidRPr="00866DAF" w:rsidRDefault="007851C6">
      <w:pPr>
        <w:pStyle w:val="HTMLPreformatted"/>
        <w:divId w:val="2032412305"/>
        <w:rPr>
          <w:sz w:val="18"/>
        </w:rPr>
      </w:pPr>
    </w:p>
    <w:p w14:paraId="01DCA93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095447B3"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014F51A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problems</w:t>
      </w:r>
    </w:p>
    <w:p w14:paraId="5AFC6A4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2085B84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44FA7632" w14:textId="77777777" w:rsidR="007851C6" w:rsidRPr="00866DAF" w:rsidRDefault="007851C6">
      <w:pPr>
        <w:pStyle w:val="HTMLPreformatted"/>
        <w:divId w:val="2032412305"/>
        <w:rPr>
          <w:sz w:val="18"/>
        </w:rPr>
      </w:pPr>
      <w:r w:rsidRPr="00866DAF">
        <w:rPr>
          <w:sz w:val="18"/>
        </w:rPr>
        <w:t xml:space="preserve">  (</w:t>
      </w:r>
    </w:p>
    <w:p w14:paraId="57953B2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130BED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s2_actuals actuals</w:t>
      </w:r>
    </w:p>
    <w:p w14:paraId="4B943B1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10ACAF9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4BD9D8F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s2_expecteds expecteds</w:t>
      </w:r>
    </w:p>
    <w:p w14:paraId="7F65B879" w14:textId="77777777" w:rsidR="007851C6" w:rsidRPr="00866DAF" w:rsidRDefault="007851C6">
      <w:pPr>
        <w:pStyle w:val="HTMLPreformatted"/>
        <w:divId w:val="2032412305"/>
        <w:rPr>
          <w:sz w:val="18"/>
        </w:rPr>
      </w:pPr>
      <w:r w:rsidRPr="00866DAF">
        <w:rPr>
          <w:sz w:val="18"/>
        </w:rPr>
        <w:t xml:space="preserve">  )  problems</w:t>
      </w:r>
    </w:p>
    <w:p w14:paraId="7C62E8F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StaffID</w:t>
      </w:r>
    </w:p>
    <w:p w14:paraId="7991862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5ED5832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StaffID ;</w:t>
      </w:r>
    </w:p>
    <w:p w14:paraId="401647EA" w14:textId="77777777" w:rsidR="007851C6" w:rsidRPr="00866DAF" w:rsidRDefault="007851C6">
      <w:pPr>
        <w:pStyle w:val="HTMLPreformatted"/>
        <w:divId w:val="2032412305"/>
        <w:rPr>
          <w:sz w:val="18"/>
        </w:rPr>
      </w:pPr>
    </w:p>
    <w:p w14:paraId="31D1AB6F"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53AA89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50690A73" w14:textId="77777777" w:rsidR="007851C6" w:rsidRPr="00866DAF" w:rsidRDefault="007851C6">
      <w:pPr>
        <w:pStyle w:val="HTMLPreformatted"/>
        <w:divId w:val="2032412305"/>
        <w:rPr>
          <w:sz w:val="18"/>
        </w:rPr>
      </w:pPr>
      <w:r w:rsidRPr="00866DAF">
        <w:rPr>
          <w:sz w:val="18"/>
        </w:rPr>
        <w:t xml:space="preserve">    DATABASE(),</w:t>
      </w:r>
    </w:p>
    <w:p w14:paraId="68C2C4A7"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s2_problems'</w:t>
      </w:r>
      <w:r w:rsidRPr="00866DAF">
        <w:rPr>
          <w:sz w:val="18"/>
        </w:rPr>
        <w:t xml:space="preserve">, </w:t>
      </w:r>
    </w:p>
    <w:p w14:paraId="12FF2392"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610456E7" w14:textId="77777777" w:rsidR="007851C6" w:rsidRPr="00866DAF" w:rsidRDefault="007851C6">
      <w:pPr>
        <w:pStyle w:val="HTMLPreformatted"/>
        <w:divId w:val="2032412305"/>
        <w:rPr>
          <w:sz w:val="18"/>
        </w:rPr>
      </w:pPr>
    </w:p>
    <w:p w14:paraId="7E86C4F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expecteds</w:t>
      </w:r>
      <w:r w:rsidRPr="00866DAF">
        <w:rPr>
          <w:sz w:val="18"/>
        </w:rPr>
        <w:t xml:space="preserve"> ;</w:t>
      </w:r>
    </w:p>
    <w:p w14:paraId="133F2AE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actuals</w:t>
      </w:r>
      <w:r w:rsidRPr="00866DAF">
        <w:rPr>
          <w:sz w:val="18"/>
        </w:rPr>
        <w:t xml:space="preserve"> ;</w:t>
      </w:r>
    </w:p>
    <w:p w14:paraId="795D741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s2_problems</w:t>
      </w:r>
      <w:r w:rsidRPr="00866DAF">
        <w:rPr>
          <w:sz w:val="18"/>
        </w:rPr>
        <w:t xml:space="preserve"> ;</w:t>
      </w:r>
    </w:p>
    <w:p w14:paraId="113AD16D" w14:textId="77777777" w:rsidR="007851C6" w:rsidRPr="00866DAF" w:rsidRDefault="007851C6">
      <w:pPr>
        <w:pStyle w:val="HTMLPreformatted"/>
        <w:divId w:val="2032412305"/>
        <w:rPr>
          <w:sz w:val="18"/>
        </w:rPr>
      </w:pPr>
    </w:p>
    <w:p w14:paraId="1880F1E1"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25CC0FD1" w14:textId="77777777" w:rsidR="007851C6" w:rsidRPr="00866DAF" w:rsidRDefault="007851C6">
      <w:pPr>
        <w:pStyle w:val="HTMLPreformatted"/>
        <w:divId w:val="2032412305"/>
        <w:rPr>
          <w:sz w:val="18"/>
        </w:rPr>
      </w:pPr>
    </w:p>
    <w:p w14:paraId="20879EEB" w14:textId="77777777" w:rsidR="007851C6" w:rsidRPr="00866DAF" w:rsidRDefault="007851C6">
      <w:pPr>
        <w:pStyle w:val="HTMLPreformatted"/>
        <w:divId w:val="2032412305"/>
        <w:rPr>
          <w:rStyle w:val="comment1"/>
          <w:sz w:val="18"/>
        </w:rPr>
      </w:pPr>
      <w:r w:rsidRPr="00866DAF">
        <w:rPr>
          <w:rStyle w:val="comment1"/>
          <w:sz w:val="18"/>
        </w:rPr>
        <w:t>-- -----------------------------------------------------------------------------</w:t>
      </w:r>
    </w:p>
    <w:p w14:paraId="0DE8569F" w14:textId="77777777" w:rsidR="007851C6" w:rsidRPr="00866DAF" w:rsidRDefault="007851C6">
      <w:pPr>
        <w:pStyle w:val="HTMLPreformatted"/>
        <w:divId w:val="2032412305"/>
        <w:rPr>
          <w:rStyle w:val="comment1"/>
          <w:sz w:val="18"/>
        </w:rPr>
      </w:pPr>
      <w:r w:rsidRPr="00866DAF">
        <w:rPr>
          <w:rStyle w:val="comment1"/>
          <w:sz w:val="18"/>
        </w:rPr>
        <w:t>-- t) Retrieve all ongoing applications</w:t>
      </w:r>
    </w:p>
    <w:p w14:paraId="254FBC8C"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t</w:t>
      </w:r>
      <w:r w:rsidRPr="00866DAF">
        <w:rPr>
          <w:sz w:val="18"/>
        </w:rPr>
        <w:t xml:space="preserve">() </w:t>
      </w:r>
    </w:p>
    <w:p w14:paraId="7F0115D5" w14:textId="77777777" w:rsidR="007851C6" w:rsidRPr="00866DAF" w:rsidRDefault="007851C6">
      <w:pPr>
        <w:pStyle w:val="HTMLPreformatted"/>
        <w:divId w:val="2032412305"/>
        <w:rPr>
          <w:sz w:val="18"/>
        </w:rPr>
      </w:pPr>
      <w:r w:rsidRPr="00866DAF">
        <w:rPr>
          <w:rStyle w:val="keyword1"/>
          <w:sz w:val="18"/>
        </w:rPr>
        <w:t>BEGIN</w:t>
      </w:r>
    </w:p>
    <w:p w14:paraId="67AF7773" w14:textId="77777777" w:rsidR="007851C6" w:rsidRPr="00866DAF" w:rsidRDefault="007851C6">
      <w:pPr>
        <w:pStyle w:val="HTMLPreformatted"/>
        <w:divId w:val="2032412305"/>
        <w:rPr>
          <w:sz w:val="18"/>
        </w:rPr>
      </w:pPr>
    </w:p>
    <w:p w14:paraId="51866658"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2C11299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actuals</w:t>
      </w:r>
    </w:p>
    <w:p w14:paraId="2974733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pp.ApplicationID</w:t>
      </w:r>
    </w:p>
    <w:p w14:paraId="7375197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6E5FAAB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NER</w:t>
      </w:r>
      <w:r w:rsidRPr="00866DAF">
        <w:rPr>
          <w:sz w:val="18"/>
        </w:rPr>
        <w:t xml:space="preserve"> </w:t>
      </w:r>
      <w:r w:rsidRPr="00866DAF">
        <w:rPr>
          <w:rStyle w:val="keyword1"/>
          <w:sz w:val="18"/>
        </w:rPr>
        <w:t>JOIN</w:t>
      </w:r>
      <w:r w:rsidRPr="00866DAF">
        <w:rPr>
          <w:sz w:val="18"/>
        </w:rPr>
        <w:t xml:space="preserve"> rhd.`Application Status` AppStat</w:t>
      </w:r>
    </w:p>
    <w:p w14:paraId="67246A3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App.ApplicationStatusID = AppStat.ApplicationStatusID</w:t>
      </w:r>
    </w:p>
    <w:p w14:paraId="7B0BD46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ppStat.Status </w:t>
      </w:r>
      <w:r w:rsidRPr="00866DAF">
        <w:rPr>
          <w:rStyle w:val="keyword1"/>
          <w:sz w:val="18"/>
        </w:rPr>
        <w:t>LIKE</w:t>
      </w:r>
      <w:r w:rsidRPr="00866DAF">
        <w:rPr>
          <w:sz w:val="18"/>
        </w:rPr>
        <w:t xml:space="preserve"> </w:t>
      </w:r>
      <w:r w:rsidRPr="00866DAF">
        <w:rPr>
          <w:rStyle w:val="string1"/>
          <w:sz w:val="18"/>
        </w:rPr>
        <w:t>'ongoing%'</w:t>
      </w:r>
      <w:r w:rsidRPr="00866DAF">
        <w:rPr>
          <w:sz w:val="18"/>
        </w:rPr>
        <w:t xml:space="preserve"> ;</w:t>
      </w:r>
    </w:p>
    <w:p w14:paraId="0FE0B9D5" w14:textId="77777777" w:rsidR="007851C6" w:rsidRPr="00866DAF" w:rsidRDefault="007851C6">
      <w:pPr>
        <w:pStyle w:val="HTMLPreformatted"/>
        <w:divId w:val="2032412305"/>
        <w:rPr>
          <w:sz w:val="18"/>
        </w:rPr>
      </w:pPr>
    </w:p>
    <w:p w14:paraId="3B45D34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00C64B45"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all applications at this stage</w:t>
      </w:r>
    </w:p>
    <w:p w14:paraId="524243B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expecteds</w:t>
      </w:r>
      <w:r w:rsidRPr="00866DAF">
        <w:rPr>
          <w:sz w:val="18"/>
        </w:rPr>
        <w:t xml:space="preserve"> (</w:t>
      </w:r>
    </w:p>
    <w:p w14:paraId="532BF541"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586CB200" w14:textId="77777777" w:rsidR="007851C6" w:rsidRPr="00866DAF" w:rsidRDefault="007851C6">
      <w:pPr>
        <w:pStyle w:val="HTMLPreformatted"/>
        <w:divId w:val="2032412305"/>
        <w:rPr>
          <w:sz w:val="18"/>
        </w:rPr>
      </w:pPr>
      <w:r w:rsidRPr="00866DAF">
        <w:rPr>
          <w:sz w:val="18"/>
        </w:rPr>
        <w:t xml:space="preserve">  ) ;</w:t>
      </w:r>
    </w:p>
    <w:p w14:paraId="5CF59FB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t_expecteds</w:t>
      </w:r>
    </w:p>
    <w:p w14:paraId="55FCF0A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111), (211), (311), (411), (511), (611), (711), (811), (911), (1011),</w:t>
      </w:r>
    </w:p>
    <w:p w14:paraId="63A9AB02" w14:textId="77777777" w:rsidR="007851C6" w:rsidRPr="00866DAF" w:rsidRDefault="007851C6">
      <w:pPr>
        <w:pStyle w:val="HTMLPreformatted"/>
        <w:divId w:val="2032412305"/>
        <w:rPr>
          <w:sz w:val="18"/>
        </w:rPr>
      </w:pPr>
      <w:r w:rsidRPr="00866DAF">
        <w:rPr>
          <w:sz w:val="18"/>
        </w:rPr>
        <w:t xml:space="preserve">  (1111) ;</w:t>
      </w:r>
    </w:p>
    <w:p w14:paraId="7F12523A" w14:textId="77777777" w:rsidR="007851C6" w:rsidRPr="00866DAF" w:rsidRDefault="007851C6">
      <w:pPr>
        <w:pStyle w:val="HTMLPreformatted"/>
        <w:divId w:val="2032412305"/>
        <w:rPr>
          <w:sz w:val="18"/>
        </w:rPr>
      </w:pPr>
    </w:p>
    <w:p w14:paraId="7CE9677D"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21342052"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67C8B1A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problems</w:t>
      </w:r>
    </w:p>
    <w:p w14:paraId="1953E83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42FFBD8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6816A514" w14:textId="77777777" w:rsidR="007851C6" w:rsidRPr="00866DAF" w:rsidRDefault="007851C6">
      <w:pPr>
        <w:pStyle w:val="HTMLPreformatted"/>
        <w:divId w:val="2032412305"/>
        <w:rPr>
          <w:sz w:val="18"/>
        </w:rPr>
      </w:pPr>
      <w:r w:rsidRPr="00866DAF">
        <w:rPr>
          <w:sz w:val="18"/>
        </w:rPr>
        <w:t xml:space="preserve">  (</w:t>
      </w:r>
    </w:p>
    <w:p w14:paraId="47C7E39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5A72938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t_actuals actuals</w:t>
      </w:r>
    </w:p>
    <w:p w14:paraId="7891CDE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0C94CB1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433F353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t_expecteds expecteds</w:t>
      </w:r>
    </w:p>
    <w:p w14:paraId="6AE8C030" w14:textId="77777777" w:rsidR="007851C6" w:rsidRPr="00866DAF" w:rsidRDefault="007851C6">
      <w:pPr>
        <w:pStyle w:val="HTMLPreformatted"/>
        <w:divId w:val="2032412305"/>
        <w:rPr>
          <w:sz w:val="18"/>
        </w:rPr>
      </w:pPr>
      <w:r w:rsidRPr="00866DAF">
        <w:rPr>
          <w:sz w:val="18"/>
        </w:rPr>
        <w:t xml:space="preserve">  )  problems</w:t>
      </w:r>
    </w:p>
    <w:p w14:paraId="7E21E96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7603C08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08FEBA9E"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2F49E756" w14:textId="77777777" w:rsidR="007851C6" w:rsidRPr="00866DAF" w:rsidRDefault="007851C6">
      <w:pPr>
        <w:pStyle w:val="HTMLPreformatted"/>
        <w:divId w:val="2032412305"/>
        <w:rPr>
          <w:sz w:val="18"/>
        </w:rPr>
      </w:pPr>
    </w:p>
    <w:p w14:paraId="413CA0F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4DF7EB9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3B15BAC0" w14:textId="77777777" w:rsidR="007851C6" w:rsidRPr="00866DAF" w:rsidRDefault="007851C6">
      <w:pPr>
        <w:pStyle w:val="HTMLPreformatted"/>
        <w:divId w:val="2032412305"/>
        <w:rPr>
          <w:sz w:val="18"/>
        </w:rPr>
      </w:pPr>
      <w:r w:rsidRPr="00866DAF">
        <w:rPr>
          <w:sz w:val="18"/>
        </w:rPr>
        <w:t xml:space="preserve">    DATABASE(),</w:t>
      </w:r>
    </w:p>
    <w:p w14:paraId="4BAA28BF"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t_problems'</w:t>
      </w:r>
      <w:r w:rsidRPr="00866DAF">
        <w:rPr>
          <w:sz w:val="18"/>
        </w:rPr>
        <w:t xml:space="preserve">, </w:t>
      </w:r>
    </w:p>
    <w:p w14:paraId="59EA0EC9"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03462857" w14:textId="77777777" w:rsidR="007851C6" w:rsidRPr="00866DAF" w:rsidRDefault="007851C6">
      <w:pPr>
        <w:pStyle w:val="HTMLPreformatted"/>
        <w:divId w:val="2032412305"/>
        <w:rPr>
          <w:sz w:val="18"/>
        </w:rPr>
      </w:pPr>
    </w:p>
    <w:p w14:paraId="358633A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expecteds</w:t>
      </w:r>
      <w:r w:rsidRPr="00866DAF">
        <w:rPr>
          <w:sz w:val="18"/>
        </w:rPr>
        <w:t xml:space="preserve"> ;</w:t>
      </w:r>
    </w:p>
    <w:p w14:paraId="7877466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actuals</w:t>
      </w:r>
      <w:r w:rsidRPr="00866DAF">
        <w:rPr>
          <w:sz w:val="18"/>
        </w:rPr>
        <w:t xml:space="preserve"> ;</w:t>
      </w:r>
    </w:p>
    <w:p w14:paraId="12D601D8"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t_problems</w:t>
      </w:r>
      <w:r w:rsidRPr="00866DAF">
        <w:rPr>
          <w:sz w:val="18"/>
        </w:rPr>
        <w:t xml:space="preserve"> ;</w:t>
      </w:r>
    </w:p>
    <w:p w14:paraId="37117623" w14:textId="77777777" w:rsidR="007851C6" w:rsidRPr="00866DAF" w:rsidRDefault="007851C6">
      <w:pPr>
        <w:pStyle w:val="HTMLPreformatted"/>
        <w:divId w:val="2032412305"/>
        <w:rPr>
          <w:sz w:val="18"/>
        </w:rPr>
      </w:pPr>
    </w:p>
    <w:p w14:paraId="33EDFF2C"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4C630863" w14:textId="77777777" w:rsidR="007851C6" w:rsidRPr="00866DAF" w:rsidRDefault="007851C6">
      <w:pPr>
        <w:pStyle w:val="HTMLPreformatted"/>
        <w:divId w:val="2032412305"/>
        <w:rPr>
          <w:sz w:val="18"/>
        </w:rPr>
      </w:pPr>
    </w:p>
    <w:p w14:paraId="0E4589CC" w14:textId="77777777" w:rsidR="007851C6" w:rsidRPr="00866DAF" w:rsidRDefault="007851C6">
      <w:pPr>
        <w:pStyle w:val="HTMLPreformatted"/>
        <w:divId w:val="2032412305"/>
        <w:rPr>
          <w:rStyle w:val="comment1"/>
          <w:sz w:val="18"/>
        </w:rPr>
      </w:pPr>
      <w:r w:rsidRPr="00866DAF">
        <w:rPr>
          <w:rStyle w:val="comment1"/>
          <w:sz w:val="18"/>
        </w:rPr>
        <w:t>-- -----------------------------------------------------------------------------</w:t>
      </w:r>
    </w:p>
    <w:p w14:paraId="1CC403B2" w14:textId="77777777" w:rsidR="007851C6" w:rsidRPr="00866DAF" w:rsidRDefault="007851C6">
      <w:pPr>
        <w:pStyle w:val="HTMLPreformatted"/>
        <w:divId w:val="2032412305"/>
        <w:rPr>
          <w:rStyle w:val="comment1"/>
          <w:sz w:val="18"/>
        </w:rPr>
      </w:pPr>
      <w:r w:rsidRPr="00866DAF">
        <w:rPr>
          <w:rStyle w:val="comment1"/>
          <w:sz w:val="18"/>
        </w:rPr>
        <w:t>-- u) List all applications waiting for supervisor agreement</w:t>
      </w:r>
    </w:p>
    <w:p w14:paraId="26CE7A10" w14:textId="77777777" w:rsidR="007851C6" w:rsidRPr="00866DAF" w:rsidRDefault="007851C6">
      <w:pPr>
        <w:pStyle w:val="HTMLPreformatted"/>
        <w:divId w:val="2032412305"/>
        <w:rPr>
          <w:sz w:val="18"/>
        </w:rPr>
      </w:pPr>
      <w:r w:rsidRPr="00866DAF">
        <w:rPr>
          <w:rStyle w:val="keyword1"/>
          <w:sz w:val="18"/>
        </w:rPr>
        <w:t>CREATE</w:t>
      </w:r>
      <w:r w:rsidRPr="00866DAF">
        <w:rPr>
          <w:sz w:val="18"/>
        </w:rPr>
        <w:t xml:space="preserve"> </w:t>
      </w:r>
      <w:r w:rsidRPr="00866DAF">
        <w:rPr>
          <w:rStyle w:val="keyword1"/>
          <w:sz w:val="18"/>
        </w:rPr>
        <w:t>PROCEDURE</w:t>
      </w:r>
      <w:r w:rsidRPr="00866DAF">
        <w:rPr>
          <w:sz w:val="18"/>
        </w:rPr>
        <w:t xml:space="preserve"> </w:t>
      </w:r>
      <w:r w:rsidRPr="00866DAF">
        <w:rPr>
          <w:rStyle w:val="function-name1"/>
          <w:sz w:val="18"/>
        </w:rPr>
        <w:t>test_utrans_u</w:t>
      </w:r>
      <w:r w:rsidRPr="00866DAF">
        <w:rPr>
          <w:sz w:val="18"/>
        </w:rPr>
        <w:t xml:space="preserve">() </w:t>
      </w:r>
    </w:p>
    <w:p w14:paraId="5A2D8CB4" w14:textId="77777777" w:rsidR="007851C6" w:rsidRPr="00866DAF" w:rsidRDefault="007851C6">
      <w:pPr>
        <w:pStyle w:val="HTMLPreformatted"/>
        <w:divId w:val="2032412305"/>
        <w:rPr>
          <w:sz w:val="18"/>
        </w:rPr>
      </w:pPr>
      <w:r w:rsidRPr="00866DAF">
        <w:rPr>
          <w:rStyle w:val="keyword1"/>
          <w:sz w:val="18"/>
        </w:rPr>
        <w:t>BEGIN</w:t>
      </w:r>
    </w:p>
    <w:p w14:paraId="207BCDE1" w14:textId="77777777" w:rsidR="007851C6" w:rsidRPr="00866DAF" w:rsidRDefault="007851C6">
      <w:pPr>
        <w:pStyle w:val="HTMLPreformatted"/>
        <w:divId w:val="2032412305"/>
        <w:rPr>
          <w:sz w:val="18"/>
        </w:rPr>
      </w:pPr>
    </w:p>
    <w:p w14:paraId="4895E736"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un the query for this test and create a temporary table for results</w:t>
      </w:r>
    </w:p>
    <w:p w14:paraId="39D3DE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actuals</w:t>
      </w:r>
    </w:p>
    <w:p w14:paraId="100AE2B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gg.ApplicationID </w:t>
      </w:r>
      <w:r w:rsidRPr="00866DAF">
        <w:rPr>
          <w:rStyle w:val="keyword1"/>
          <w:sz w:val="18"/>
        </w:rPr>
        <w:t>FROM</w:t>
      </w:r>
    </w:p>
    <w:p w14:paraId="0CA730CA"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w:t>
      </w:r>
    </w:p>
    <w:p w14:paraId="0507675D" w14:textId="77777777" w:rsidR="007851C6" w:rsidRPr="00866DAF" w:rsidRDefault="007851C6">
      <w:pPr>
        <w:pStyle w:val="HTMLPreformatted"/>
        <w:divId w:val="2032412305"/>
        <w:rPr>
          <w:sz w:val="18"/>
        </w:rPr>
      </w:pPr>
      <w:r w:rsidRPr="00866DAF">
        <w:rPr>
          <w:sz w:val="18"/>
        </w:rPr>
        <w:t xml:space="preserve">       App.ApplicationID, </w:t>
      </w:r>
    </w:p>
    <w:p w14:paraId="0815142F" w14:textId="77777777" w:rsidR="007851C6" w:rsidRPr="00866DAF" w:rsidRDefault="007851C6">
      <w:pPr>
        <w:pStyle w:val="HTMLPreformatted"/>
        <w:divId w:val="2032412305"/>
        <w:rPr>
          <w:sz w:val="18"/>
        </w:rPr>
      </w:pPr>
      <w:r w:rsidRPr="00866DAF">
        <w:rPr>
          <w:sz w:val="18"/>
        </w:rPr>
        <w:t xml:space="preserve">       Super.StaffID, </w:t>
      </w:r>
    </w:p>
    <w:p w14:paraId="2BB407CC" w14:textId="77777777" w:rsidR="007851C6" w:rsidRPr="00866DAF" w:rsidRDefault="007851C6">
      <w:pPr>
        <w:pStyle w:val="HTMLPreformatted"/>
        <w:divId w:val="2032412305"/>
        <w:rPr>
          <w:sz w:val="18"/>
        </w:rPr>
      </w:pPr>
      <w:r w:rsidRPr="00866DAF">
        <w:rPr>
          <w:sz w:val="18"/>
        </w:rPr>
        <w:t xml:space="preserve">       Super.PrimarySupervisor, </w:t>
      </w:r>
    </w:p>
    <w:p w14:paraId="349BE3D8" w14:textId="77777777" w:rsidR="007851C6" w:rsidRPr="00866DAF" w:rsidRDefault="007851C6">
      <w:pPr>
        <w:pStyle w:val="HTMLPreformatted"/>
        <w:divId w:val="2032412305"/>
        <w:rPr>
          <w:sz w:val="18"/>
        </w:rPr>
      </w:pPr>
      <w:r w:rsidRPr="00866DAF">
        <w:rPr>
          <w:sz w:val="18"/>
        </w:rPr>
        <w:t xml:space="preserve">       </w:t>
      </w:r>
      <w:r w:rsidRPr="00866DAF">
        <w:rPr>
          <w:rStyle w:val="builtin1"/>
          <w:sz w:val="18"/>
        </w:rPr>
        <w:t>SUM</w:t>
      </w:r>
      <w:r w:rsidRPr="00866DAF">
        <w:rPr>
          <w:sz w:val="18"/>
        </w:rPr>
        <w:t xml:space="preserve">(Super.PrimarySupervisor) </w:t>
      </w:r>
      <w:r w:rsidRPr="00866DAF">
        <w:rPr>
          <w:rStyle w:val="keyword1"/>
          <w:sz w:val="18"/>
        </w:rPr>
        <w:t>AS</w:t>
      </w:r>
      <w:r w:rsidRPr="00866DAF">
        <w:rPr>
          <w:sz w:val="18"/>
        </w:rPr>
        <w:t xml:space="preserve"> PriSuperSum</w:t>
      </w:r>
    </w:p>
    <w:p w14:paraId="5B809AE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rhd.Application App</w:t>
      </w:r>
    </w:p>
    <w:p w14:paraId="6FC45E8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LEFT</w:t>
      </w:r>
      <w:r w:rsidRPr="00866DAF">
        <w:rPr>
          <w:sz w:val="18"/>
        </w:rPr>
        <w:t xml:space="preserve"> </w:t>
      </w:r>
      <w:r w:rsidRPr="00866DAF">
        <w:rPr>
          <w:rStyle w:val="keyword1"/>
          <w:sz w:val="18"/>
        </w:rPr>
        <w:t>OUTER</w:t>
      </w:r>
      <w:r w:rsidRPr="00866DAF">
        <w:rPr>
          <w:sz w:val="18"/>
        </w:rPr>
        <w:t xml:space="preserve"> </w:t>
      </w:r>
      <w:r w:rsidRPr="00866DAF">
        <w:rPr>
          <w:rStyle w:val="keyword1"/>
          <w:sz w:val="18"/>
        </w:rPr>
        <w:t>JOIN</w:t>
      </w:r>
      <w:r w:rsidRPr="00866DAF">
        <w:rPr>
          <w:sz w:val="18"/>
        </w:rPr>
        <w:t xml:space="preserve"> rhd.`Supervise </w:t>
      </w:r>
      <w:r w:rsidRPr="00866DAF">
        <w:rPr>
          <w:rStyle w:val="keyword1"/>
          <w:sz w:val="18"/>
        </w:rPr>
        <w:t>as</w:t>
      </w:r>
      <w:r w:rsidRPr="00866DAF">
        <w:rPr>
          <w:sz w:val="18"/>
        </w:rPr>
        <w:t>` Super</w:t>
      </w:r>
    </w:p>
    <w:p w14:paraId="5B6C02A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N</w:t>
      </w:r>
      <w:r w:rsidRPr="00866DAF">
        <w:rPr>
          <w:sz w:val="18"/>
        </w:rPr>
        <w:t xml:space="preserve"> Super.ApplicationID = App.ApplicationID </w:t>
      </w:r>
    </w:p>
    <w:p w14:paraId="59AE291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App.ApplicationID) </w:t>
      </w:r>
    </w:p>
    <w:p w14:paraId="096A42B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AS</w:t>
      </w:r>
      <w:r w:rsidRPr="00866DAF">
        <w:rPr>
          <w:sz w:val="18"/>
        </w:rPr>
        <w:t xml:space="preserve"> Agg</w:t>
      </w:r>
    </w:p>
    <w:p w14:paraId="4C8D987B"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WHERE</w:t>
      </w:r>
      <w:r w:rsidRPr="00866DAF">
        <w:rPr>
          <w:sz w:val="18"/>
        </w:rPr>
        <w:t xml:space="preserve"> Agg.PriSuperSum &lt;&gt; 1</w:t>
      </w:r>
    </w:p>
    <w:p w14:paraId="6F1F7D2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w:t>
      </w:r>
      <w:r w:rsidRPr="00866DAF">
        <w:rPr>
          <w:sz w:val="18"/>
        </w:rPr>
        <w:t xml:space="preserve"> Agg.PriSuperSum </w:t>
      </w:r>
      <w:r w:rsidRPr="00866DAF">
        <w:rPr>
          <w:rStyle w:val="keyword1"/>
          <w:sz w:val="18"/>
        </w:rPr>
        <w:t>IS</w:t>
      </w:r>
      <w:r w:rsidRPr="00866DAF">
        <w:rPr>
          <w:sz w:val="18"/>
        </w:rPr>
        <w:t xml:space="preserve"> </w:t>
      </w:r>
      <w:r w:rsidRPr="00866DAF">
        <w:rPr>
          <w:rStyle w:val="keyword1"/>
          <w:sz w:val="18"/>
        </w:rPr>
        <w:t>NULL</w:t>
      </w:r>
      <w:r w:rsidRPr="00866DAF">
        <w:rPr>
          <w:sz w:val="18"/>
        </w:rPr>
        <w:t xml:space="preserve"> ;</w:t>
      </w:r>
    </w:p>
    <w:p w14:paraId="26110C2C" w14:textId="77777777" w:rsidR="007851C6" w:rsidRPr="00866DAF" w:rsidRDefault="007851C6">
      <w:pPr>
        <w:pStyle w:val="HTMLPreformatted"/>
        <w:divId w:val="2032412305"/>
        <w:rPr>
          <w:sz w:val="18"/>
        </w:rPr>
      </w:pPr>
    </w:p>
    <w:p w14:paraId="770CC714"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 temporary table to store the expected results</w:t>
      </w:r>
    </w:p>
    <w:p w14:paraId="403E34F7"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expect all applications except 111 and 311</w:t>
      </w:r>
    </w:p>
    <w:p w14:paraId="2D82B46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expecteds</w:t>
      </w:r>
      <w:r w:rsidRPr="00866DAF">
        <w:rPr>
          <w:sz w:val="18"/>
        </w:rPr>
        <w:t xml:space="preserve"> (</w:t>
      </w:r>
    </w:p>
    <w:p w14:paraId="0A4EE67A" w14:textId="77777777" w:rsidR="007851C6" w:rsidRPr="00866DAF" w:rsidRDefault="007851C6">
      <w:pPr>
        <w:pStyle w:val="HTMLPreformatted"/>
        <w:divId w:val="2032412305"/>
        <w:rPr>
          <w:sz w:val="18"/>
        </w:rPr>
      </w:pPr>
      <w:r w:rsidRPr="00866DAF">
        <w:rPr>
          <w:sz w:val="18"/>
        </w:rPr>
        <w:t xml:space="preserve">    ApplicationID </w:t>
      </w:r>
      <w:r w:rsidRPr="00866DAF">
        <w:rPr>
          <w:rStyle w:val="type1"/>
          <w:sz w:val="18"/>
        </w:rPr>
        <w:t>int</w:t>
      </w:r>
      <w:r w:rsidRPr="00866DAF">
        <w:rPr>
          <w:sz w:val="18"/>
        </w:rPr>
        <w:t>(10)</w:t>
      </w:r>
    </w:p>
    <w:p w14:paraId="0FEC85C1" w14:textId="77777777" w:rsidR="007851C6" w:rsidRPr="00866DAF" w:rsidRDefault="007851C6">
      <w:pPr>
        <w:pStyle w:val="HTMLPreformatted"/>
        <w:divId w:val="2032412305"/>
        <w:rPr>
          <w:sz w:val="18"/>
        </w:rPr>
      </w:pPr>
      <w:r w:rsidRPr="00866DAF">
        <w:rPr>
          <w:sz w:val="18"/>
        </w:rPr>
        <w:t xml:space="preserve">  ) ;</w:t>
      </w:r>
    </w:p>
    <w:p w14:paraId="7FD3EFC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INSERT</w:t>
      </w:r>
      <w:r w:rsidRPr="00866DAF">
        <w:rPr>
          <w:sz w:val="18"/>
        </w:rPr>
        <w:t xml:space="preserve"> </w:t>
      </w:r>
      <w:r w:rsidRPr="00866DAF">
        <w:rPr>
          <w:rStyle w:val="keyword1"/>
          <w:sz w:val="18"/>
        </w:rPr>
        <w:t>INTO</w:t>
      </w:r>
      <w:r w:rsidRPr="00866DAF">
        <w:rPr>
          <w:sz w:val="18"/>
        </w:rPr>
        <w:t xml:space="preserve"> utrans_u_expecteds</w:t>
      </w:r>
    </w:p>
    <w:p w14:paraId="00A203F4"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VALUES</w:t>
      </w:r>
      <w:r w:rsidRPr="00866DAF">
        <w:rPr>
          <w:sz w:val="18"/>
        </w:rPr>
        <w:t xml:space="preserve"> (211), (411), (511), (611), (711), (811), (911), (1011), (1111) ;</w:t>
      </w:r>
    </w:p>
    <w:p w14:paraId="627E61B5" w14:textId="77777777" w:rsidR="007851C6" w:rsidRPr="00866DAF" w:rsidRDefault="007851C6">
      <w:pPr>
        <w:pStyle w:val="HTMLPreformatted"/>
        <w:divId w:val="2032412305"/>
        <w:rPr>
          <w:sz w:val="18"/>
        </w:rPr>
      </w:pPr>
    </w:p>
    <w:p w14:paraId="25775431"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create another temporary table that lists the differences between expected</w:t>
      </w:r>
    </w:p>
    <w:p w14:paraId="6DE5AF45"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sults and actuals</w:t>
      </w:r>
    </w:p>
    <w:p w14:paraId="1F81D13F"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REATE</w:t>
      </w:r>
      <w:r w:rsidRPr="00866DAF">
        <w:rPr>
          <w:sz w:val="18"/>
        </w:rPr>
        <w:t xml:space="preserve"> </w:t>
      </w:r>
      <w:r w:rsidRPr="00866DAF">
        <w:rPr>
          <w:rStyle w:val="keyword1"/>
          <w:sz w:val="18"/>
        </w:rPr>
        <w:t>TEMPORARY</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problems</w:t>
      </w:r>
    </w:p>
    <w:p w14:paraId="52451602"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problems.*</w:t>
      </w:r>
    </w:p>
    <w:p w14:paraId="3F6A267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p>
    <w:p w14:paraId="66517D1D" w14:textId="77777777" w:rsidR="007851C6" w:rsidRPr="00866DAF" w:rsidRDefault="007851C6">
      <w:pPr>
        <w:pStyle w:val="HTMLPreformatted"/>
        <w:divId w:val="2032412305"/>
        <w:rPr>
          <w:sz w:val="18"/>
        </w:rPr>
      </w:pPr>
      <w:r w:rsidRPr="00866DAF">
        <w:rPr>
          <w:sz w:val="18"/>
        </w:rPr>
        <w:t xml:space="preserve">  (</w:t>
      </w:r>
    </w:p>
    <w:p w14:paraId="5F39A6F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actuals.*</w:t>
      </w:r>
    </w:p>
    <w:p w14:paraId="41C80F80"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u_actuals actuals</w:t>
      </w:r>
    </w:p>
    <w:p w14:paraId="3307884D"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UNION</w:t>
      </w:r>
      <w:r w:rsidRPr="00866DAF">
        <w:rPr>
          <w:sz w:val="18"/>
        </w:rPr>
        <w:t xml:space="preserve"> </w:t>
      </w:r>
      <w:r w:rsidRPr="00866DAF">
        <w:rPr>
          <w:rStyle w:val="keyword1"/>
          <w:sz w:val="18"/>
        </w:rPr>
        <w:t>ALL</w:t>
      </w:r>
    </w:p>
    <w:p w14:paraId="4304D3E7"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SELECT</w:t>
      </w:r>
      <w:r w:rsidRPr="00866DAF">
        <w:rPr>
          <w:sz w:val="18"/>
        </w:rPr>
        <w:t xml:space="preserve"> expecteds.*</w:t>
      </w:r>
    </w:p>
    <w:p w14:paraId="2B422E45"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FROM</w:t>
      </w:r>
      <w:r w:rsidRPr="00866DAF">
        <w:rPr>
          <w:sz w:val="18"/>
        </w:rPr>
        <w:t xml:space="preserve"> utrans_u_expecteds expecteds</w:t>
      </w:r>
    </w:p>
    <w:p w14:paraId="24F5CF61" w14:textId="77777777" w:rsidR="007851C6" w:rsidRPr="00866DAF" w:rsidRDefault="007851C6">
      <w:pPr>
        <w:pStyle w:val="HTMLPreformatted"/>
        <w:divId w:val="2032412305"/>
        <w:rPr>
          <w:sz w:val="18"/>
        </w:rPr>
      </w:pPr>
      <w:r w:rsidRPr="00866DAF">
        <w:rPr>
          <w:sz w:val="18"/>
        </w:rPr>
        <w:t xml:space="preserve">  )  problems</w:t>
      </w:r>
    </w:p>
    <w:p w14:paraId="05218C91"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GROUP</w:t>
      </w:r>
      <w:r w:rsidRPr="00866DAF">
        <w:rPr>
          <w:sz w:val="18"/>
        </w:rPr>
        <w:t xml:space="preserve"> </w:t>
      </w:r>
      <w:r w:rsidRPr="00866DAF">
        <w:rPr>
          <w:rStyle w:val="keyword1"/>
          <w:sz w:val="18"/>
        </w:rPr>
        <w:t>BY</w:t>
      </w:r>
      <w:r w:rsidRPr="00866DAF">
        <w:rPr>
          <w:sz w:val="18"/>
        </w:rPr>
        <w:t xml:space="preserve"> problems.ApplicationID</w:t>
      </w:r>
    </w:p>
    <w:p w14:paraId="731A3F5C"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HAVING</w:t>
      </w:r>
      <w:r w:rsidRPr="00866DAF">
        <w:rPr>
          <w:sz w:val="18"/>
        </w:rPr>
        <w:t xml:space="preserve"> </w:t>
      </w:r>
      <w:r w:rsidRPr="00866DAF">
        <w:rPr>
          <w:rStyle w:val="builtin1"/>
          <w:sz w:val="18"/>
        </w:rPr>
        <w:t>COUNT</w:t>
      </w:r>
      <w:r w:rsidRPr="00866DAF">
        <w:rPr>
          <w:sz w:val="18"/>
        </w:rPr>
        <w:t>(*) = 1</w:t>
      </w:r>
    </w:p>
    <w:p w14:paraId="50FD9E7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ORDER</w:t>
      </w:r>
      <w:r w:rsidRPr="00866DAF">
        <w:rPr>
          <w:sz w:val="18"/>
        </w:rPr>
        <w:t xml:space="preserve"> </w:t>
      </w:r>
      <w:r w:rsidRPr="00866DAF">
        <w:rPr>
          <w:rStyle w:val="keyword1"/>
          <w:sz w:val="18"/>
        </w:rPr>
        <w:t>BY</w:t>
      </w:r>
      <w:r w:rsidRPr="00866DAF">
        <w:rPr>
          <w:sz w:val="18"/>
        </w:rPr>
        <w:t xml:space="preserve"> problems.ApplicationID ;</w:t>
      </w:r>
    </w:p>
    <w:p w14:paraId="2CB5003E" w14:textId="77777777" w:rsidR="007851C6" w:rsidRPr="00866DAF" w:rsidRDefault="007851C6">
      <w:pPr>
        <w:pStyle w:val="HTMLPreformatted"/>
        <w:divId w:val="2032412305"/>
        <w:rPr>
          <w:sz w:val="18"/>
        </w:rPr>
      </w:pPr>
    </w:p>
    <w:p w14:paraId="36D7092A" w14:textId="77777777" w:rsidR="007851C6" w:rsidRPr="00866DAF" w:rsidRDefault="007851C6">
      <w:pPr>
        <w:pStyle w:val="HTMLPreformatted"/>
        <w:divId w:val="2032412305"/>
        <w:rPr>
          <w:rStyle w:val="comment1"/>
          <w:sz w:val="18"/>
        </w:rPr>
      </w:pPr>
      <w:r w:rsidRPr="00866DAF">
        <w:rPr>
          <w:sz w:val="18"/>
        </w:rPr>
        <w:t xml:space="preserve">  </w:t>
      </w:r>
      <w:r w:rsidRPr="00866DAF">
        <w:rPr>
          <w:rStyle w:val="comment1"/>
          <w:sz w:val="18"/>
        </w:rPr>
        <w:t>-- report an error if the 'problems' table isn't empty</w:t>
      </w:r>
    </w:p>
    <w:p w14:paraId="72876466"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CALL</w:t>
      </w:r>
      <w:r w:rsidRPr="00866DAF">
        <w:rPr>
          <w:sz w:val="18"/>
        </w:rPr>
        <w:t xml:space="preserve"> stk_unit.assert_table_empty( </w:t>
      </w:r>
    </w:p>
    <w:p w14:paraId="4F239C95" w14:textId="77777777" w:rsidR="007851C6" w:rsidRPr="00866DAF" w:rsidRDefault="007851C6">
      <w:pPr>
        <w:pStyle w:val="HTMLPreformatted"/>
        <w:divId w:val="2032412305"/>
        <w:rPr>
          <w:sz w:val="18"/>
        </w:rPr>
      </w:pPr>
      <w:r w:rsidRPr="00866DAF">
        <w:rPr>
          <w:sz w:val="18"/>
        </w:rPr>
        <w:t xml:space="preserve">    DATABASE(),</w:t>
      </w:r>
    </w:p>
    <w:p w14:paraId="243ADFD0"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utrans_u_problems'</w:t>
      </w:r>
      <w:r w:rsidRPr="00866DAF">
        <w:rPr>
          <w:sz w:val="18"/>
        </w:rPr>
        <w:t xml:space="preserve">, </w:t>
      </w:r>
    </w:p>
    <w:p w14:paraId="01A906AF" w14:textId="77777777" w:rsidR="007851C6" w:rsidRPr="00866DAF" w:rsidRDefault="007851C6">
      <w:pPr>
        <w:pStyle w:val="HTMLPreformatted"/>
        <w:divId w:val="2032412305"/>
        <w:rPr>
          <w:sz w:val="18"/>
        </w:rPr>
      </w:pPr>
      <w:r w:rsidRPr="00866DAF">
        <w:rPr>
          <w:sz w:val="18"/>
        </w:rPr>
        <w:t xml:space="preserve">    </w:t>
      </w:r>
      <w:r w:rsidRPr="00866DAF">
        <w:rPr>
          <w:rStyle w:val="string1"/>
          <w:sz w:val="18"/>
        </w:rPr>
        <w:t>'Incorrect results'</w:t>
      </w:r>
      <w:r w:rsidRPr="00866DAF">
        <w:rPr>
          <w:sz w:val="18"/>
        </w:rPr>
        <w:t xml:space="preserve">) ; </w:t>
      </w:r>
    </w:p>
    <w:p w14:paraId="4C720C10" w14:textId="77777777" w:rsidR="007851C6" w:rsidRPr="00866DAF" w:rsidRDefault="007851C6">
      <w:pPr>
        <w:pStyle w:val="HTMLPreformatted"/>
        <w:divId w:val="2032412305"/>
        <w:rPr>
          <w:sz w:val="18"/>
        </w:rPr>
      </w:pPr>
    </w:p>
    <w:p w14:paraId="4E45AD4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expecteds</w:t>
      </w:r>
      <w:r w:rsidRPr="00866DAF">
        <w:rPr>
          <w:sz w:val="18"/>
        </w:rPr>
        <w:t xml:space="preserve"> ;</w:t>
      </w:r>
    </w:p>
    <w:p w14:paraId="6214B469"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actuals</w:t>
      </w:r>
      <w:r w:rsidRPr="00866DAF">
        <w:rPr>
          <w:sz w:val="18"/>
        </w:rPr>
        <w:t xml:space="preserve"> ;</w:t>
      </w:r>
    </w:p>
    <w:p w14:paraId="4F5A0E83" w14:textId="77777777" w:rsidR="007851C6" w:rsidRPr="00866DAF" w:rsidRDefault="007851C6">
      <w:pPr>
        <w:pStyle w:val="HTMLPreformatted"/>
        <w:divId w:val="2032412305"/>
        <w:rPr>
          <w:sz w:val="18"/>
        </w:rPr>
      </w:pPr>
      <w:r w:rsidRPr="00866DAF">
        <w:rPr>
          <w:sz w:val="18"/>
        </w:rPr>
        <w:t xml:space="preserve">  </w:t>
      </w:r>
      <w:r w:rsidRPr="00866DAF">
        <w:rPr>
          <w:rStyle w:val="keyword1"/>
          <w:sz w:val="18"/>
        </w:rPr>
        <w:t>DROP</w:t>
      </w:r>
      <w:r w:rsidRPr="00866DAF">
        <w:rPr>
          <w:sz w:val="18"/>
        </w:rPr>
        <w:t xml:space="preserve"> </w:t>
      </w:r>
      <w:r w:rsidRPr="00866DAF">
        <w:rPr>
          <w:rStyle w:val="keyword1"/>
          <w:sz w:val="18"/>
        </w:rPr>
        <w:t>TABLE</w:t>
      </w:r>
      <w:r w:rsidRPr="00866DAF">
        <w:rPr>
          <w:sz w:val="18"/>
        </w:rPr>
        <w:t xml:space="preserve"> </w:t>
      </w:r>
      <w:r w:rsidRPr="00866DAF">
        <w:rPr>
          <w:rStyle w:val="function-name1"/>
          <w:sz w:val="18"/>
        </w:rPr>
        <w:t>utrans_u_problems</w:t>
      </w:r>
      <w:r w:rsidRPr="00866DAF">
        <w:rPr>
          <w:sz w:val="18"/>
        </w:rPr>
        <w:t xml:space="preserve"> ;</w:t>
      </w:r>
    </w:p>
    <w:p w14:paraId="4CEBA6C8" w14:textId="77777777" w:rsidR="007851C6" w:rsidRPr="00866DAF" w:rsidRDefault="007851C6">
      <w:pPr>
        <w:pStyle w:val="HTMLPreformatted"/>
        <w:divId w:val="2032412305"/>
        <w:rPr>
          <w:sz w:val="18"/>
        </w:rPr>
      </w:pPr>
    </w:p>
    <w:p w14:paraId="076A35C7" w14:textId="77777777" w:rsidR="007851C6" w:rsidRPr="00866DAF" w:rsidRDefault="007851C6">
      <w:pPr>
        <w:pStyle w:val="HTMLPreformatted"/>
        <w:divId w:val="2032412305"/>
        <w:rPr>
          <w:sz w:val="18"/>
        </w:rPr>
      </w:pPr>
      <w:r w:rsidRPr="00866DAF">
        <w:rPr>
          <w:rStyle w:val="keyword1"/>
          <w:sz w:val="18"/>
        </w:rPr>
        <w:t>END</w:t>
      </w:r>
      <w:r w:rsidRPr="00866DAF">
        <w:rPr>
          <w:sz w:val="18"/>
        </w:rPr>
        <w:t xml:space="preserve"> $$</w:t>
      </w:r>
    </w:p>
    <w:p w14:paraId="109DD515" w14:textId="77777777" w:rsidR="007851C6" w:rsidRPr="00866DAF" w:rsidRDefault="007851C6">
      <w:pPr>
        <w:pStyle w:val="HTMLPreformatted"/>
        <w:divId w:val="2032412305"/>
        <w:rPr>
          <w:sz w:val="18"/>
        </w:rPr>
      </w:pPr>
    </w:p>
    <w:p w14:paraId="12044C8A" w14:textId="77777777" w:rsidR="007851C6" w:rsidRPr="00866DAF" w:rsidRDefault="007851C6">
      <w:pPr>
        <w:pStyle w:val="HTMLPreformatted"/>
        <w:divId w:val="2032412305"/>
        <w:rPr>
          <w:sz w:val="18"/>
        </w:rPr>
      </w:pPr>
    </w:p>
    <w:p w14:paraId="49F90FAA" w14:textId="77777777" w:rsidR="007851C6" w:rsidRPr="00866DAF" w:rsidRDefault="007851C6">
      <w:pPr>
        <w:pStyle w:val="HTMLPreformatted"/>
        <w:divId w:val="2032412305"/>
        <w:rPr>
          <w:sz w:val="18"/>
        </w:rPr>
      </w:pPr>
      <w:r w:rsidRPr="00866DAF">
        <w:rPr>
          <w:sz w:val="18"/>
        </w:rPr>
        <w:t>DELIMITER ;</w:t>
      </w:r>
    </w:p>
    <w:p w14:paraId="72DADC2C" w14:textId="77777777" w:rsidR="007851C6" w:rsidRDefault="007851C6">
      <w:pPr>
        <w:pStyle w:val="HTMLPreformatted"/>
        <w:divId w:val="2032412305"/>
      </w:pPr>
    </w:p>
    <w:p w14:paraId="513D8802" w14:textId="77777777" w:rsidR="007851C6" w:rsidRPr="00F25F55" w:rsidRDefault="007851C6" w:rsidP="00866DAF">
      <w:pPr>
        <w:rPr>
          <w:lang w:eastAsia="en-AU"/>
        </w:rPr>
      </w:pPr>
    </w:p>
    <w:p w14:paraId="40979084" w14:textId="77777777" w:rsidR="007851C6" w:rsidRDefault="007851C6">
      <w:pPr>
        <w:rPr>
          <w:rFonts w:ascii="Calibri Light" w:eastAsia="Times New Roman" w:hAnsi="Calibri Light" w:cs="Times New Roman"/>
          <w:b/>
          <w:bCs/>
          <w:kern w:val="32"/>
          <w:sz w:val="32"/>
          <w:szCs w:val="32"/>
          <w:lang w:eastAsia="en-AU"/>
        </w:rPr>
      </w:pPr>
      <w:r>
        <w:rPr>
          <w:lang w:eastAsia="en-AU"/>
        </w:rPr>
        <w:br w:type="page"/>
      </w:r>
    </w:p>
    <w:p w14:paraId="118FDEFD" w14:textId="77777777" w:rsidR="007851C6" w:rsidRDefault="007851C6" w:rsidP="007851C6">
      <w:pPr>
        <w:pStyle w:val="Heading2"/>
        <w:pageBreakBefore/>
        <w:numPr>
          <w:ilvl w:val="1"/>
          <w:numId w:val="6"/>
        </w:numPr>
        <w:spacing w:before="240"/>
      </w:pPr>
      <w:bookmarkStart w:id="71" w:name="_Toc390348447"/>
      <w:bookmarkStart w:id="72" w:name="_Toc390363207"/>
      <w:r>
        <w:t>Test operational system</w:t>
      </w:r>
      <w:bookmarkEnd w:id="71"/>
      <w:bookmarkEnd w:id="72"/>
    </w:p>
    <w:p w14:paraId="576A4AE1" w14:textId="77777777" w:rsidR="007851C6" w:rsidRDefault="007851C6" w:rsidP="00866DAF">
      <w:pPr>
        <w:rPr>
          <w:lang w:eastAsia="en-AU"/>
        </w:rPr>
      </w:pPr>
      <w:r>
        <w:rPr>
          <w:lang w:eastAsia="en-AU"/>
        </w:rPr>
        <w:t xml:space="preserve">We ran the test code listed above in section </w:t>
      </w:r>
      <w:r>
        <w:rPr>
          <w:lang w:eastAsia="en-AU"/>
        </w:rPr>
        <w:fldChar w:fldCharType="begin"/>
      </w:r>
      <w:r>
        <w:rPr>
          <w:lang w:eastAsia="en-AU"/>
        </w:rPr>
        <w:instrText xml:space="preserve"> REF _Ref390109789 \r \h </w:instrText>
      </w:r>
      <w:r>
        <w:rPr>
          <w:lang w:eastAsia="en-AU"/>
        </w:rPr>
      </w:r>
      <w:r>
        <w:rPr>
          <w:lang w:eastAsia="en-AU"/>
        </w:rPr>
        <w:fldChar w:fldCharType="separate"/>
      </w:r>
      <w:r>
        <w:rPr>
          <w:lang w:eastAsia="en-AU"/>
        </w:rPr>
        <w:t>4.11</w:t>
      </w:r>
      <w:r>
        <w:rPr>
          <w:lang w:eastAsia="en-AU"/>
        </w:rPr>
        <w:fldChar w:fldCharType="end"/>
      </w:r>
      <w:r>
        <w:rPr>
          <w:lang w:eastAsia="en-AU"/>
        </w:rPr>
        <w:t xml:space="preserve"> using the STK </w:t>
      </w:r>
      <w:r>
        <w:rPr>
          <w:lang w:eastAsia="en-AU"/>
        </w:rPr>
        <w:fldChar w:fldCharType="begin"/>
      </w:r>
      <w:r>
        <w:rPr>
          <w:lang w:eastAsia="en-AU"/>
        </w:rP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 timestamp="1397051279"&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Pr>
          <w:lang w:eastAsia="en-AU"/>
        </w:rPr>
        <w:fldChar w:fldCharType="separate"/>
      </w:r>
      <w:r>
        <w:rPr>
          <w:noProof/>
          <w:lang w:eastAsia="en-AU"/>
        </w:rPr>
        <w:t>(Picchiarelli and Razzoli 2013)</w:t>
      </w:r>
      <w:r>
        <w:rPr>
          <w:lang w:eastAsia="en-AU"/>
        </w:rPr>
        <w:fldChar w:fldCharType="end"/>
      </w:r>
      <w:r>
        <w:rPr>
          <w:lang w:eastAsia="en-AU"/>
        </w:rPr>
        <w:t>. Each of these tests defines the query to run and the expected results. It then automatically compares the actual results with the expected results and logs any differences. Below is a report of running these tests. Note that due to the restrictions of the university system, we ran these tests on other MySQL servers with which we had more control.</w:t>
      </w:r>
    </w:p>
    <w:p w14:paraId="23C771B5" w14:textId="77777777" w:rsidR="007851C6" w:rsidRDefault="007851C6">
      <w:pPr>
        <w:pStyle w:val="HTMLPreformatted"/>
        <w:divId w:val="1251501642"/>
      </w:pPr>
    </w:p>
    <w:p w14:paraId="3561E9AC" w14:textId="77777777" w:rsidR="007851C6" w:rsidRPr="00866DAF" w:rsidRDefault="007851C6">
      <w:pPr>
        <w:pStyle w:val="HTMLPreformatted"/>
        <w:divId w:val="1251501642"/>
        <w:rPr>
          <w:sz w:val="18"/>
        </w:rPr>
      </w:pPr>
      <w:r w:rsidRPr="00866DAF">
        <w:rPr>
          <w:sz w:val="18"/>
        </w:rPr>
        <w:t>+------------------------------------------------------------------------------+</w:t>
      </w:r>
    </w:p>
    <w:p w14:paraId="084E38D0" w14:textId="77777777" w:rsidR="007851C6" w:rsidRPr="00866DAF" w:rsidRDefault="007851C6">
      <w:pPr>
        <w:pStyle w:val="HTMLPreformatted"/>
        <w:divId w:val="1251501642"/>
        <w:rPr>
          <w:sz w:val="18"/>
        </w:rPr>
      </w:pPr>
      <w:r w:rsidRPr="00866DAF">
        <w:rPr>
          <w:sz w:val="18"/>
        </w:rPr>
        <w:t>| report                                                                       |</w:t>
      </w:r>
    </w:p>
    <w:p w14:paraId="3BE6486C" w14:textId="77777777" w:rsidR="007851C6" w:rsidRPr="00866DAF" w:rsidRDefault="007851C6">
      <w:pPr>
        <w:pStyle w:val="HTMLPreformatted"/>
        <w:divId w:val="1251501642"/>
        <w:rPr>
          <w:sz w:val="18"/>
        </w:rPr>
      </w:pPr>
      <w:r w:rsidRPr="00866DAF">
        <w:rPr>
          <w:sz w:val="18"/>
        </w:rPr>
        <w:t>+------------------------------------------------------------------------------+</w:t>
      </w:r>
    </w:p>
    <w:p w14:paraId="0C752E4E" w14:textId="77777777" w:rsidR="007851C6" w:rsidRPr="00866DAF" w:rsidRDefault="007851C6">
      <w:pPr>
        <w:pStyle w:val="HTMLPreformatted"/>
        <w:divId w:val="1251501642"/>
        <w:rPr>
          <w:sz w:val="18"/>
        </w:rPr>
      </w:pPr>
      <w:r w:rsidRPr="00866DAF">
        <w:rPr>
          <w:sz w:val="18"/>
        </w:rPr>
        <w:t xml:space="preserve">| </w:t>
      </w:r>
    </w:p>
    <w:p w14:paraId="067E1C5D" w14:textId="77777777" w:rsidR="007851C6" w:rsidRPr="00866DAF" w:rsidRDefault="007851C6">
      <w:pPr>
        <w:pStyle w:val="HTMLPreformatted"/>
        <w:divId w:val="1251501642"/>
        <w:rPr>
          <w:sz w:val="18"/>
        </w:rPr>
      </w:pPr>
      <w:r w:rsidRPr="00866DAF">
        <w:rPr>
          <w:rStyle w:val="markdown-metadata-key1"/>
          <w:color w:val="auto"/>
          <w:sz w:val="18"/>
        </w:rPr>
        <w:t>Test Case</w:t>
      </w:r>
      <w:r w:rsidRPr="00866DAF">
        <w:rPr>
          <w:sz w:val="18"/>
        </w:rPr>
        <w:t xml:space="preserve">: </w:t>
      </w:r>
      <w:r w:rsidRPr="00866DAF">
        <w:rPr>
          <w:rStyle w:val="markdown-metadata-value1"/>
          <w:color w:val="auto"/>
          <w:sz w:val="18"/>
        </w:rPr>
        <w:t>test_rhd</w:t>
      </w:r>
    </w:p>
    <w:p w14:paraId="2F12CDD7" w14:textId="77777777" w:rsidR="007851C6" w:rsidRPr="00866DAF" w:rsidRDefault="007851C6">
      <w:pPr>
        <w:pStyle w:val="HTMLPreformatted"/>
        <w:divId w:val="1251501642"/>
        <w:rPr>
          <w:sz w:val="18"/>
        </w:rPr>
      </w:pPr>
      <w:r w:rsidRPr="00866DAF">
        <w:rPr>
          <w:rStyle w:val="markdown-metadata-key1"/>
          <w:color w:val="auto"/>
          <w:sz w:val="18"/>
        </w:rPr>
        <w:t>Id</w:t>
      </w:r>
      <w:r w:rsidRPr="00866DAF">
        <w:rPr>
          <w:sz w:val="18"/>
        </w:rPr>
        <w:t xml:space="preserve">: </w:t>
      </w:r>
      <w:r w:rsidRPr="00866DAF">
        <w:rPr>
          <w:rStyle w:val="markdown-metadata-value1"/>
          <w:color w:val="auto"/>
          <w:sz w:val="18"/>
        </w:rPr>
        <w:t>25</w:t>
      </w:r>
    </w:p>
    <w:p w14:paraId="7F6F7177" w14:textId="77777777" w:rsidR="007851C6" w:rsidRPr="00866DAF" w:rsidRDefault="007851C6">
      <w:pPr>
        <w:pStyle w:val="HTMLPreformatted"/>
        <w:divId w:val="1251501642"/>
        <w:rPr>
          <w:rStyle w:val="markdown-metadata-value1"/>
          <w:color w:val="auto"/>
          <w:sz w:val="18"/>
        </w:rPr>
      </w:pPr>
      <w:r w:rsidRPr="00866DAF">
        <w:rPr>
          <w:rStyle w:val="markdown-metadata-key1"/>
          <w:color w:val="auto"/>
          <w:sz w:val="18"/>
        </w:rPr>
        <w:t>Completed</w:t>
      </w:r>
      <w:r w:rsidRPr="00866DAF">
        <w:rPr>
          <w:sz w:val="18"/>
        </w:rPr>
        <w:t xml:space="preserve">: </w:t>
      </w:r>
      <w:r w:rsidRPr="00866DAF">
        <w:rPr>
          <w:rStyle w:val="markdown-metadata-value1"/>
          <w:color w:val="auto"/>
          <w:sz w:val="18"/>
        </w:rPr>
        <w:t>YES</w:t>
      </w:r>
    </w:p>
    <w:p w14:paraId="7160E38E" w14:textId="77777777" w:rsidR="007851C6" w:rsidRPr="00866DAF" w:rsidRDefault="007851C6">
      <w:pPr>
        <w:pStyle w:val="HTMLPreformatted"/>
        <w:divId w:val="1251501642"/>
        <w:rPr>
          <w:rStyle w:val="markdown-metadata-value1"/>
          <w:color w:val="auto"/>
          <w:sz w:val="18"/>
        </w:rPr>
      </w:pPr>
      <w:r w:rsidRPr="00866DAF">
        <w:rPr>
          <w:rStyle w:val="markdown-metadata-value1"/>
          <w:color w:val="auto"/>
          <w:sz w:val="18"/>
        </w:rPr>
        <w:t>46 passes, 0 fails, 0 exceptions</w:t>
      </w:r>
    </w:p>
    <w:p w14:paraId="2D06AC0F" w14:textId="77777777" w:rsidR="007851C6" w:rsidRPr="00866DAF" w:rsidRDefault="007851C6">
      <w:pPr>
        <w:pStyle w:val="HTMLPreformatted"/>
        <w:divId w:val="1251501642"/>
        <w:rPr>
          <w:rStyle w:val="markdown-metadata-value1"/>
          <w:color w:val="auto"/>
          <w:sz w:val="18"/>
        </w:rPr>
      </w:pPr>
      <w:r w:rsidRPr="00866DAF">
        <w:rPr>
          <w:rStyle w:val="markdown-metadata-value1"/>
          <w:color w:val="auto"/>
          <w:sz w:val="18"/>
        </w:rPr>
        <w:t xml:space="preserve"> |</w:t>
      </w:r>
    </w:p>
    <w:p w14:paraId="74037D75" w14:textId="77777777" w:rsidR="007851C6" w:rsidRPr="00866DAF" w:rsidRDefault="007851C6">
      <w:pPr>
        <w:pStyle w:val="HTMLPreformatted"/>
        <w:divId w:val="1251501642"/>
        <w:rPr>
          <w:rStyle w:val="markdown-metadata-value1"/>
          <w:color w:val="auto"/>
          <w:sz w:val="18"/>
        </w:rPr>
      </w:pPr>
      <w:r w:rsidRPr="00866DAF">
        <w:rPr>
          <w:rStyle w:val="markdown-metadata-value1"/>
          <w:color w:val="auto"/>
          <w:sz w:val="18"/>
        </w:rPr>
        <w:t>+------------------------------------------------------------------------------+</w:t>
      </w:r>
    </w:p>
    <w:p w14:paraId="44F0F2AE" w14:textId="77777777" w:rsidR="007851C6" w:rsidRDefault="007851C6" w:rsidP="00866DAF">
      <w:pPr>
        <w:rPr>
          <w:lang w:eastAsia="en-AU"/>
        </w:rPr>
      </w:pPr>
    </w:p>
    <w:p w14:paraId="6A9ADCBE" w14:textId="77777777" w:rsidR="007851C6" w:rsidRDefault="007851C6">
      <w:pPr>
        <w:rPr>
          <w:rFonts w:ascii="Calibri Light" w:eastAsia="Times New Roman" w:hAnsi="Calibri Light" w:cs="Times New Roman"/>
          <w:b/>
          <w:bCs/>
          <w:kern w:val="32"/>
          <w:sz w:val="32"/>
          <w:szCs w:val="32"/>
          <w:lang w:eastAsia="en-AU"/>
        </w:rPr>
      </w:pPr>
      <w:r>
        <w:rPr>
          <w:lang w:eastAsia="en-AU"/>
        </w:rPr>
        <w:br w:type="page"/>
      </w:r>
    </w:p>
    <w:p w14:paraId="52135591" w14:textId="77777777" w:rsidR="007851C6" w:rsidRPr="003B7E95" w:rsidRDefault="007851C6" w:rsidP="007851C6">
      <w:pPr>
        <w:pStyle w:val="Heading2"/>
        <w:pageBreakBefore/>
        <w:numPr>
          <w:ilvl w:val="1"/>
          <w:numId w:val="6"/>
        </w:numPr>
        <w:spacing w:before="240"/>
      </w:pPr>
      <w:bookmarkStart w:id="73" w:name="_Toc390348448"/>
      <w:bookmarkStart w:id="74" w:name="_Toc390363208"/>
      <w:r w:rsidRPr="003B7E95">
        <w:t>References</w:t>
      </w:r>
      <w:bookmarkEnd w:id="73"/>
      <w:bookmarkEnd w:id="74"/>
    </w:p>
    <w:sectPr w:rsidR="007851C6" w:rsidRPr="003B7E95" w:rsidSect="00866DAF">
      <w:footerReference w:type="default" r:id="rId15"/>
      <w:pgSz w:w="11906" w:h="16838"/>
      <w:pgMar w:top="1440" w:right="1440" w:bottom="1440" w:left="1440" w:header="708" w:footer="708" w:gutter="0"/>
      <w:pgNumType w:start="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180922" w14:textId="77777777" w:rsidR="009A375F" w:rsidRDefault="009A375F" w:rsidP="00744491">
      <w:pPr>
        <w:spacing w:after="0" w:line="240" w:lineRule="auto"/>
      </w:pPr>
      <w:r>
        <w:separator/>
      </w:r>
    </w:p>
  </w:endnote>
  <w:endnote w:type="continuationSeparator" w:id="0">
    <w:p w14:paraId="27FD4E0C" w14:textId="77777777" w:rsidR="009A375F" w:rsidRDefault="009A375F" w:rsidP="0074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42009493"/>
      <w:docPartObj>
        <w:docPartGallery w:val="Page Numbers (Bottom of Page)"/>
        <w:docPartUnique/>
      </w:docPartObj>
    </w:sdtPr>
    <w:sdtEndPr>
      <w:rPr>
        <w:noProof/>
      </w:rPr>
    </w:sdtEndPr>
    <w:sdtContent>
      <w:p w14:paraId="7F323357" w14:textId="77777777" w:rsidR="007851C6" w:rsidRDefault="007851C6">
        <w:pPr>
          <w:pStyle w:val="Footer"/>
          <w:jc w:val="right"/>
        </w:pPr>
        <w:r>
          <w:fldChar w:fldCharType="begin"/>
        </w:r>
        <w:r>
          <w:instrText xml:space="preserve"> PAGE   \* MERGEFORMAT </w:instrText>
        </w:r>
        <w:r>
          <w:fldChar w:fldCharType="separate"/>
        </w:r>
        <w:r>
          <w:rPr>
            <w:noProof/>
          </w:rPr>
          <w:t>79</w:t>
        </w:r>
        <w:r>
          <w:rPr>
            <w:noProof/>
          </w:rPr>
          <w:fldChar w:fldCharType="end"/>
        </w:r>
      </w:p>
    </w:sdtContent>
  </w:sdt>
  <w:p w14:paraId="43E87F6D" w14:textId="77777777" w:rsidR="007851C6" w:rsidRDefault="007851C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77495233"/>
      <w:docPartObj>
        <w:docPartGallery w:val="Page Numbers (Bottom of Page)"/>
        <w:docPartUnique/>
      </w:docPartObj>
    </w:sdtPr>
    <w:sdtEndPr>
      <w:rPr>
        <w:noProof/>
      </w:rPr>
    </w:sdtEndPr>
    <w:sdtContent>
      <w:p w14:paraId="45A4CC2A" w14:textId="77777777" w:rsidR="007A0739" w:rsidRDefault="007A0739">
        <w:pPr>
          <w:pStyle w:val="Footer"/>
          <w:jc w:val="right"/>
        </w:pPr>
        <w:r>
          <w:fldChar w:fldCharType="begin"/>
        </w:r>
        <w:r>
          <w:instrText xml:space="preserve"> PAGE   \* MERGEFORMAT </w:instrText>
        </w:r>
        <w:r>
          <w:fldChar w:fldCharType="separate"/>
        </w:r>
        <w:r w:rsidR="00866DAF">
          <w:rPr>
            <w:noProof/>
          </w:rPr>
          <w:t>i</w:t>
        </w:r>
        <w:r>
          <w:rPr>
            <w:noProof/>
          </w:rPr>
          <w:fldChar w:fldCharType="end"/>
        </w:r>
      </w:p>
    </w:sdtContent>
  </w:sdt>
  <w:p w14:paraId="5E39351B" w14:textId="77777777" w:rsidR="007A0739" w:rsidRDefault="007A073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3F6A1AE" w14:textId="77777777" w:rsidR="009A375F" w:rsidRDefault="009A375F" w:rsidP="00744491">
      <w:pPr>
        <w:spacing w:after="0" w:line="240" w:lineRule="auto"/>
      </w:pPr>
      <w:r>
        <w:separator/>
      </w:r>
    </w:p>
  </w:footnote>
  <w:footnote w:type="continuationSeparator" w:id="0">
    <w:p w14:paraId="08176026" w14:textId="77777777" w:rsidR="009A375F" w:rsidRDefault="009A375F" w:rsidP="00744491">
      <w:pPr>
        <w:spacing w:after="0" w:line="240" w:lineRule="auto"/>
      </w:pPr>
      <w:r>
        <w:continuationSeparator/>
      </w:r>
    </w:p>
  </w:footnote>
  <w:footnote w:id="1">
    <w:p w14:paraId="2E3D42A3" w14:textId="77777777" w:rsidR="007851C6" w:rsidRDefault="007851C6" w:rsidP="009B0669">
      <w:pPr>
        <w:pStyle w:val="FootnoteText"/>
      </w:pPr>
      <w:r>
        <w:rPr>
          <w:rStyle w:val="FootnoteReference"/>
        </w:rPr>
        <w:footnoteRef/>
      </w:r>
      <w:r>
        <w:t xml:space="preserve"> </w:t>
      </w:r>
      <w:hyperlink r:id="rId1" w:history="1">
        <w:r w:rsidRPr="00C86496">
          <w:rPr>
            <w:rStyle w:val="Hyperlink"/>
          </w:rPr>
          <w:t>http://dev.mysql.com/doc/refman/5.5/en/storage-requirements.html</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B77C6"/>
    <w:multiLevelType w:val="hybridMultilevel"/>
    <w:tmpl w:val="679C3A18"/>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102FA5"/>
    <w:multiLevelType w:val="hybridMultilevel"/>
    <w:tmpl w:val="2698D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747A52"/>
    <w:multiLevelType w:val="multilevel"/>
    <w:tmpl w:val="449212CE"/>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3">
    <w:nsid w:val="0C9B5A19"/>
    <w:multiLevelType w:val="hybridMultilevel"/>
    <w:tmpl w:val="91FE69CE"/>
    <w:lvl w:ilvl="0" w:tplc="8C3681DE">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406DD2"/>
    <w:multiLevelType w:val="hybridMultilevel"/>
    <w:tmpl w:val="C694D4B4"/>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DE59C9"/>
    <w:multiLevelType w:val="multilevel"/>
    <w:tmpl w:val="7E109B68"/>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131254C"/>
    <w:multiLevelType w:val="hybridMultilevel"/>
    <w:tmpl w:val="100AD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3D3812"/>
    <w:multiLevelType w:val="hybridMultilevel"/>
    <w:tmpl w:val="B4A2380A"/>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
    <w:nsid w:val="20E815B8"/>
    <w:multiLevelType w:val="multilevel"/>
    <w:tmpl w:val="C0F2B80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B727150"/>
    <w:multiLevelType w:val="hybridMultilevel"/>
    <w:tmpl w:val="658E6450"/>
    <w:lvl w:ilvl="0" w:tplc="D616B1A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BF044D8"/>
    <w:multiLevelType w:val="hybridMultilevel"/>
    <w:tmpl w:val="3640B78A"/>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CB555CF"/>
    <w:multiLevelType w:val="hybridMultilevel"/>
    <w:tmpl w:val="E596453A"/>
    <w:lvl w:ilvl="0" w:tplc="1C66E8E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08048B9"/>
    <w:multiLevelType w:val="hybridMultilevel"/>
    <w:tmpl w:val="088C520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355F39E7"/>
    <w:multiLevelType w:val="hybridMultilevel"/>
    <w:tmpl w:val="81F4D38C"/>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72E0CC7"/>
    <w:multiLevelType w:val="hybridMultilevel"/>
    <w:tmpl w:val="BD74B330"/>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2530EB"/>
    <w:multiLevelType w:val="hybridMultilevel"/>
    <w:tmpl w:val="D2E2E33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DFB07C8"/>
    <w:multiLevelType w:val="hybridMultilevel"/>
    <w:tmpl w:val="7EBC9248"/>
    <w:lvl w:ilvl="0" w:tplc="7F2AF652">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F556E6B"/>
    <w:multiLevelType w:val="hybridMultilevel"/>
    <w:tmpl w:val="A81A827C"/>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72B0643"/>
    <w:multiLevelType w:val="hybridMultilevel"/>
    <w:tmpl w:val="E0EA1912"/>
    <w:lvl w:ilvl="0" w:tplc="2CCE3DB8">
      <w:start w:val="8"/>
      <w:numFmt w:val="bullet"/>
      <w:lvlText w:val="-"/>
      <w:lvlJc w:val="left"/>
      <w:pPr>
        <w:ind w:left="720" w:hanging="360"/>
      </w:pPr>
      <w:rPr>
        <w:rFonts w:ascii="Calibri" w:eastAsia="Calibri" w:hAnsi="Calibri" w:cs="Times New Roman" w:hint="default"/>
        <w:b w:val="0"/>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A6557CA"/>
    <w:multiLevelType w:val="multilevel"/>
    <w:tmpl w:val="326A9BB4"/>
    <w:lvl w:ilvl="0">
      <w:start w:val="1"/>
      <w:numFmt w:val="decimal"/>
      <w:lvlText w:val="%1."/>
      <w:lvlJc w:val="left"/>
      <w:pPr>
        <w:ind w:left="360" w:hanging="360"/>
      </w:pPr>
    </w:lvl>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B306EF"/>
    <w:multiLevelType w:val="multilevel"/>
    <w:tmpl w:val="3D180F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36C1381"/>
    <w:multiLevelType w:val="hybridMultilevel"/>
    <w:tmpl w:val="F0F47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6F07A0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1437FB5"/>
    <w:multiLevelType w:val="hybridMultilevel"/>
    <w:tmpl w:val="4E84A788"/>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25368E7"/>
    <w:multiLevelType w:val="multilevel"/>
    <w:tmpl w:val="D5EA043C"/>
    <w:lvl w:ilvl="0">
      <w:start w:val="1"/>
      <w:numFmt w:val="decimal"/>
      <w:lvlText w:val="%1."/>
      <w:lvlJc w:val="left"/>
      <w:pPr>
        <w:ind w:left="2406" w:hanging="360"/>
      </w:pPr>
    </w:lvl>
    <w:lvl w:ilvl="1">
      <w:start w:val="1"/>
      <w:numFmt w:val="decimal"/>
      <w:isLgl/>
      <w:lvlText w:val="%1.%2"/>
      <w:lvlJc w:val="left"/>
      <w:pPr>
        <w:ind w:left="2481" w:hanging="435"/>
      </w:pPr>
      <w:rPr>
        <w:rFonts w:hint="default"/>
        <w:sz w:val="24"/>
      </w:rPr>
    </w:lvl>
    <w:lvl w:ilvl="2">
      <w:start w:val="1"/>
      <w:numFmt w:val="decimal"/>
      <w:isLgl/>
      <w:lvlText w:val="%1.%2.%3"/>
      <w:lvlJc w:val="left"/>
      <w:pPr>
        <w:ind w:left="2766" w:hanging="720"/>
      </w:pPr>
      <w:rPr>
        <w:rFonts w:hint="default"/>
      </w:rPr>
    </w:lvl>
    <w:lvl w:ilvl="3">
      <w:start w:val="1"/>
      <w:numFmt w:val="decimal"/>
      <w:isLgl/>
      <w:lvlText w:val="%1.%2.%3.%4"/>
      <w:lvlJc w:val="left"/>
      <w:pPr>
        <w:ind w:left="2766" w:hanging="720"/>
      </w:pPr>
      <w:rPr>
        <w:rFonts w:hint="default"/>
      </w:rPr>
    </w:lvl>
    <w:lvl w:ilvl="4">
      <w:start w:val="1"/>
      <w:numFmt w:val="decimal"/>
      <w:isLgl/>
      <w:lvlText w:val="%1.%2.%3.%4.%5"/>
      <w:lvlJc w:val="left"/>
      <w:pPr>
        <w:ind w:left="3126" w:hanging="1080"/>
      </w:pPr>
      <w:rPr>
        <w:rFonts w:hint="default"/>
      </w:rPr>
    </w:lvl>
    <w:lvl w:ilvl="5">
      <w:start w:val="1"/>
      <w:numFmt w:val="decimal"/>
      <w:isLgl/>
      <w:lvlText w:val="%1.%2.%3.%4.%5.%6"/>
      <w:lvlJc w:val="left"/>
      <w:pPr>
        <w:ind w:left="3126" w:hanging="1080"/>
      </w:pPr>
      <w:rPr>
        <w:rFonts w:hint="default"/>
      </w:rPr>
    </w:lvl>
    <w:lvl w:ilvl="6">
      <w:start w:val="1"/>
      <w:numFmt w:val="decimal"/>
      <w:isLgl/>
      <w:lvlText w:val="%1.%2.%3.%4.%5.%6.%7"/>
      <w:lvlJc w:val="left"/>
      <w:pPr>
        <w:ind w:left="3486" w:hanging="1440"/>
      </w:pPr>
      <w:rPr>
        <w:rFonts w:hint="default"/>
      </w:rPr>
    </w:lvl>
    <w:lvl w:ilvl="7">
      <w:start w:val="1"/>
      <w:numFmt w:val="decimal"/>
      <w:isLgl/>
      <w:lvlText w:val="%1.%2.%3.%4.%5.%6.%7.%8"/>
      <w:lvlJc w:val="left"/>
      <w:pPr>
        <w:ind w:left="3486" w:hanging="1440"/>
      </w:pPr>
      <w:rPr>
        <w:rFonts w:hint="default"/>
      </w:rPr>
    </w:lvl>
    <w:lvl w:ilvl="8">
      <w:start w:val="1"/>
      <w:numFmt w:val="decimal"/>
      <w:isLgl/>
      <w:lvlText w:val="%1.%2.%3.%4.%5.%6.%7.%8.%9"/>
      <w:lvlJc w:val="left"/>
      <w:pPr>
        <w:ind w:left="3486" w:hanging="1440"/>
      </w:pPr>
      <w:rPr>
        <w:rFonts w:hint="default"/>
      </w:rPr>
    </w:lvl>
  </w:abstractNum>
  <w:abstractNum w:abstractNumId="29">
    <w:nsid w:val="63EA4BD0"/>
    <w:multiLevelType w:val="hybridMultilevel"/>
    <w:tmpl w:val="139EE79A"/>
    <w:lvl w:ilvl="0" w:tplc="8F5E74C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49F01B6"/>
    <w:multiLevelType w:val="hybridMultilevel"/>
    <w:tmpl w:val="C298B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79F0A07"/>
    <w:multiLevelType w:val="hybridMultilevel"/>
    <w:tmpl w:val="088C520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33">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2E16146"/>
    <w:multiLevelType w:val="hybridMultilevel"/>
    <w:tmpl w:val="23C25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5A79A6"/>
    <w:multiLevelType w:val="multilevel"/>
    <w:tmpl w:val="B8727CCC"/>
    <w:lvl w:ilvl="0">
      <w:start w:val="1"/>
      <w:numFmt w:val="decimal"/>
      <w:pStyle w:val="Heading1"/>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D4F1C5E"/>
    <w:multiLevelType w:val="hybridMultilevel"/>
    <w:tmpl w:val="ECDAF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35"/>
  </w:num>
  <w:num w:numId="3">
    <w:abstractNumId w:val="9"/>
  </w:num>
  <w:num w:numId="4">
    <w:abstractNumId w:val="31"/>
  </w:num>
  <w:num w:numId="5">
    <w:abstractNumId w:val="21"/>
  </w:num>
  <w:num w:numId="6">
    <w:abstractNumId w:val="24"/>
  </w:num>
  <w:num w:numId="7">
    <w:abstractNumId w:val="25"/>
  </w:num>
  <w:num w:numId="8">
    <w:abstractNumId w:val="7"/>
  </w:num>
  <w:num w:numId="9">
    <w:abstractNumId w:val="2"/>
  </w:num>
  <w:num w:numId="10">
    <w:abstractNumId w:val="6"/>
  </w:num>
  <w:num w:numId="11">
    <w:abstractNumId w:val="34"/>
  </w:num>
  <w:num w:numId="12">
    <w:abstractNumId w:val="26"/>
  </w:num>
  <w:num w:numId="13">
    <w:abstractNumId w:val="10"/>
  </w:num>
  <w:num w:numId="14">
    <w:abstractNumId w:val="18"/>
  </w:num>
  <w:num w:numId="15">
    <w:abstractNumId w:val="28"/>
  </w:num>
  <w:num w:numId="16">
    <w:abstractNumId w:val="29"/>
  </w:num>
  <w:num w:numId="17">
    <w:abstractNumId w:val="3"/>
  </w:num>
  <w:num w:numId="18">
    <w:abstractNumId w:val="22"/>
  </w:num>
  <w:num w:numId="19">
    <w:abstractNumId w:val="13"/>
  </w:num>
  <w:num w:numId="20">
    <w:abstractNumId w:val="11"/>
  </w:num>
  <w:num w:numId="21">
    <w:abstractNumId w:val="19"/>
  </w:num>
  <w:num w:numId="22">
    <w:abstractNumId w:val="20"/>
  </w:num>
  <w:num w:numId="23">
    <w:abstractNumId w:val="0"/>
  </w:num>
  <w:num w:numId="24">
    <w:abstractNumId w:val="4"/>
  </w:num>
  <w:num w:numId="25">
    <w:abstractNumId w:val="1"/>
  </w:num>
  <w:num w:numId="26">
    <w:abstractNumId w:val="32"/>
  </w:num>
  <w:num w:numId="27">
    <w:abstractNumId w:val="17"/>
  </w:num>
  <w:num w:numId="28">
    <w:abstractNumId w:val="14"/>
  </w:num>
  <w:num w:numId="29">
    <w:abstractNumId w:val="16"/>
  </w:num>
  <w:num w:numId="30">
    <w:abstractNumId w:val="23"/>
  </w:num>
  <w:num w:numId="31">
    <w:abstractNumId w:val="37"/>
  </w:num>
  <w:num w:numId="32">
    <w:abstractNumId w:val="33"/>
  </w:num>
  <w:num w:numId="33">
    <w:abstractNumId w:val="8"/>
  </w:num>
  <w:num w:numId="34">
    <w:abstractNumId w:val="30"/>
  </w:num>
  <w:num w:numId="35">
    <w:abstractNumId w:val="15"/>
  </w:num>
  <w:num w:numId="36">
    <w:abstractNumId w:val="27"/>
  </w:num>
  <w:num w:numId="37">
    <w:abstractNumId w:val="12"/>
  </w:num>
  <w:num w:numId="38">
    <w:abstractNumId w:val="36"/>
  </w:num>
  <w:num w:numId="39">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item&gt;7&lt;/item&gt;&lt;item&gt;8&lt;/item&gt;&lt;item&gt;9&lt;/item&gt;&lt;item&gt;10&lt;/item&gt;&lt;/record-ids&gt;&lt;/item&gt;&lt;/Libraries&gt;"/>
  </w:docVars>
  <w:rsids>
    <w:rsidRoot w:val="00001C59"/>
    <w:rsid w:val="00001C59"/>
    <w:rsid w:val="00005327"/>
    <w:rsid w:val="00011999"/>
    <w:rsid w:val="00013274"/>
    <w:rsid w:val="00014E05"/>
    <w:rsid w:val="00015C48"/>
    <w:rsid w:val="00021707"/>
    <w:rsid w:val="00022ABB"/>
    <w:rsid w:val="000233AE"/>
    <w:rsid w:val="00031BE3"/>
    <w:rsid w:val="00031CCB"/>
    <w:rsid w:val="00032E50"/>
    <w:rsid w:val="00034D8F"/>
    <w:rsid w:val="00040E4A"/>
    <w:rsid w:val="0004116B"/>
    <w:rsid w:val="00044B0B"/>
    <w:rsid w:val="000550F6"/>
    <w:rsid w:val="000560DA"/>
    <w:rsid w:val="000573BA"/>
    <w:rsid w:val="000642E5"/>
    <w:rsid w:val="0006572F"/>
    <w:rsid w:val="00071752"/>
    <w:rsid w:val="000743AF"/>
    <w:rsid w:val="00075E59"/>
    <w:rsid w:val="00076E8F"/>
    <w:rsid w:val="00085A7F"/>
    <w:rsid w:val="00085EE9"/>
    <w:rsid w:val="00086435"/>
    <w:rsid w:val="000A0BCC"/>
    <w:rsid w:val="000A230F"/>
    <w:rsid w:val="000A38F1"/>
    <w:rsid w:val="000A5826"/>
    <w:rsid w:val="000A6FB0"/>
    <w:rsid w:val="000B35F6"/>
    <w:rsid w:val="000B4A4A"/>
    <w:rsid w:val="000B5F4D"/>
    <w:rsid w:val="000D0A0B"/>
    <w:rsid w:val="000D154F"/>
    <w:rsid w:val="000D1C3E"/>
    <w:rsid w:val="000D1F43"/>
    <w:rsid w:val="000D2324"/>
    <w:rsid w:val="000D705E"/>
    <w:rsid w:val="000D783D"/>
    <w:rsid w:val="000D7B04"/>
    <w:rsid w:val="000E14D1"/>
    <w:rsid w:val="000E43DD"/>
    <w:rsid w:val="000E511D"/>
    <w:rsid w:val="000F1254"/>
    <w:rsid w:val="000F3411"/>
    <w:rsid w:val="000F39C4"/>
    <w:rsid w:val="000F4FF8"/>
    <w:rsid w:val="000F6C20"/>
    <w:rsid w:val="00100F26"/>
    <w:rsid w:val="0010377A"/>
    <w:rsid w:val="001069DB"/>
    <w:rsid w:val="00111AB3"/>
    <w:rsid w:val="00112EF4"/>
    <w:rsid w:val="00112F3E"/>
    <w:rsid w:val="00115111"/>
    <w:rsid w:val="0012074A"/>
    <w:rsid w:val="00120E01"/>
    <w:rsid w:val="00120F19"/>
    <w:rsid w:val="00124428"/>
    <w:rsid w:val="001260B8"/>
    <w:rsid w:val="00130E4D"/>
    <w:rsid w:val="001320AF"/>
    <w:rsid w:val="0013251D"/>
    <w:rsid w:val="00132EEC"/>
    <w:rsid w:val="0013401C"/>
    <w:rsid w:val="00137072"/>
    <w:rsid w:val="00137376"/>
    <w:rsid w:val="0014717F"/>
    <w:rsid w:val="001531AA"/>
    <w:rsid w:val="00154E8C"/>
    <w:rsid w:val="00155EEC"/>
    <w:rsid w:val="00156273"/>
    <w:rsid w:val="00156C0D"/>
    <w:rsid w:val="001570A0"/>
    <w:rsid w:val="001577AE"/>
    <w:rsid w:val="00160BEF"/>
    <w:rsid w:val="00163D7A"/>
    <w:rsid w:val="00165086"/>
    <w:rsid w:val="00167995"/>
    <w:rsid w:val="00175421"/>
    <w:rsid w:val="00180F1F"/>
    <w:rsid w:val="00181195"/>
    <w:rsid w:val="00181FF8"/>
    <w:rsid w:val="00182A5B"/>
    <w:rsid w:val="00184BEC"/>
    <w:rsid w:val="00185C03"/>
    <w:rsid w:val="00186CC8"/>
    <w:rsid w:val="0018793E"/>
    <w:rsid w:val="00187CE2"/>
    <w:rsid w:val="00194C86"/>
    <w:rsid w:val="00195ABC"/>
    <w:rsid w:val="001975F1"/>
    <w:rsid w:val="001A30E6"/>
    <w:rsid w:val="001A4548"/>
    <w:rsid w:val="001A7380"/>
    <w:rsid w:val="001B4117"/>
    <w:rsid w:val="001B79B6"/>
    <w:rsid w:val="001C1235"/>
    <w:rsid w:val="001C1411"/>
    <w:rsid w:val="001C2558"/>
    <w:rsid w:val="001C393A"/>
    <w:rsid w:val="001E0A26"/>
    <w:rsid w:val="001E1981"/>
    <w:rsid w:val="001E1E27"/>
    <w:rsid w:val="001E7DC4"/>
    <w:rsid w:val="001F2492"/>
    <w:rsid w:val="001F5F1E"/>
    <w:rsid w:val="001F60ED"/>
    <w:rsid w:val="0020360A"/>
    <w:rsid w:val="0020395B"/>
    <w:rsid w:val="002068BE"/>
    <w:rsid w:val="00207EF1"/>
    <w:rsid w:val="00211B26"/>
    <w:rsid w:val="00212312"/>
    <w:rsid w:val="0021739B"/>
    <w:rsid w:val="0022091B"/>
    <w:rsid w:val="00221866"/>
    <w:rsid w:val="00221C81"/>
    <w:rsid w:val="00223347"/>
    <w:rsid w:val="00223DD5"/>
    <w:rsid w:val="00226096"/>
    <w:rsid w:val="00226B84"/>
    <w:rsid w:val="00232B9D"/>
    <w:rsid w:val="002348C8"/>
    <w:rsid w:val="002351A8"/>
    <w:rsid w:val="00235765"/>
    <w:rsid w:val="0023691F"/>
    <w:rsid w:val="00237008"/>
    <w:rsid w:val="00237810"/>
    <w:rsid w:val="00240AD6"/>
    <w:rsid w:val="00243A27"/>
    <w:rsid w:val="00247016"/>
    <w:rsid w:val="002503C4"/>
    <w:rsid w:val="00251BA3"/>
    <w:rsid w:val="002546A7"/>
    <w:rsid w:val="00254F31"/>
    <w:rsid w:val="00255E53"/>
    <w:rsid w:val="00261290"/>
    <w:rsid w:val="00262EC3"/>
    <w:rsid w:val="00263BDB"/>
    <w:rsid w:val="00263DE9"/>
    <w:rsid w:val="002646CA"/>
    <w:rsid w:val="00266023"/>
    <w:rsid w:val="002673D8"/>
    <w:rsid w:val="002712B3"/>
    <w:rsid w:val="002720D0"/>
    <w:rsid w:val="0027676D"/>
    <w:rsid w:val="002774AB"/>
    <w:rsid w:val="00284062"/>
    <w:rsid w:val="0029227D"/>
    <w:rsid w:val="00292993"/>
    <w:rsid w:val="002A585E"/>
    <w:rsid w:val="002A66D6"/>
    <w:rsid w:val="002B0A58"/>
    <w:rsid w:val="002B14E4"/>
    <w:rsid w:val="002B17B8"/>
    <w:rsid w:val="002B4435"/>
    <w:rsid w:val="002B485C"/>
    <w:rsid w:val="002C0543"/>
    <w:rsid w:val="002C2933"/>
    <w:rsid w:val="002C47AD"/>
    <w:rsid w:val="002C6F57"/>
    <w:rsid w:val="002D10CA"/>
    <w:rsid w:val="002D29AC"/>
    <w:rsid w:val="002D2AFA"/>
    <w:rsid w:val="002E0192"/>
    <w:rsid w:val="002E233A"/>
    <w:rsid w:val="002E3528"/>
    <w:rsid w:val="002E358D"/>
    <w:rsid w:val="002E48D5"/>
    <w:rsid w:val="002F00CA"/>
    <w:rsid w:val="002F011C"/>
    <w:rsid w:val="002F3CAF"/>
    <w:rsid w:val="002F444D"/>
    <w:rsid w:val="002F575B"/>
    <w:rsid w:val="002F7CD6"/>
    <w:rsid w:val="00304119"/>
    <w:rsid w:val="00305006"/>
    <w:rsid w:val="00305577"/>
    <w:rsid w:val="003102C5"/>
    <w:rsid w:val="00314BF1"/>
    <w:rsid w:val="0031593A"/>
    <w:rsid w:val="00315C2D"/>
    <w:rsid w:val="00317EBD"/>
    <w:rsid w:val="0032059B"/>
    <w:rsid w:val="0032458C"/>
    <w:rsid w:val="00324F1A"/>
    <w:rsid w:val="00326607"/>
    <w:rsid w:val="003314BF"/>
    <w:rsid w:val="003332AB"/>
    <w:rsid w:val="00333D70"/>
    <w:rsid w:val="003403EC"/>
    <w:rsid w:val="00340405"/>
    <w:rsid w:val="003406B9"/>
    <w:rsid w:val="003406C2"/>
    <w:rsid w:val="00341DAD"/>
    <w:rsid w:val="00343045"/>
    <w:rsid w:val="00346F95"/>
    <w:rsid w:val="00347130"/>
    <w:rsid w:val="00351C7B"/>
    <w:rsid w:val="00353C2F"/>
    <w:rsid w:val="00354932"/>
    <w:rsid w:val="003557AF"/>
    <w:rsid w:val="00355D8D"/>
    <w:rsid w:val="00357005"/>
    <w:rsid w:val="00362A3B"/>
    <w:rsid w:val="0036384A"/>
    <w:rsid w:val="00365FFC"/>
    <w:rsid w:val="00377A7C"/>
    <w:rsid w:val="00380D46"/>
    <w:rsid w:val="003823DC"/>
    <w:rsid w:val="00383FD3"/>
    <w:rsid w:val="00384442"/>
    <w:rsid w:val="003844C7"/>
    <w:rsid w:val="003846C8"/>
    <w:rsid w:val="00391424"/>
    <w:rsid w:val="00391BC5"/>
    <w:rsid w:val="00391D97"/>
    <w:rsid w:val="0039332B"/>
    <w:rsid w:val="00397C6C"/>
    <w:rsid w:val="003A13E7"/>
    <w:rsid w:val="003A273F"/>
    <w:rsid w:val="003A2BD3"/>
    <w:rsid w:val="003A2DA5"/>
    <w:rsid w:val="003A327C"/>
    <w:rsid w:val="003A5684"/>
    <w:rsid w:val="003A73E2"/>
    <w:rsid w:val="003B6B95"/>
    <w:rsid w:val="003C370F"/>
    <w:rsid w:val="003C5718"/>
    <w:rsid w:val="003C62F7"/>
    <w:rsid w:val="003D0FAF"/>
    <w:rsid w:val="003D366E"/>
    <w:rsid w:val="003D3A48"/>
    <w:rsid w:val="003D3FB8"/>
    <w:rsid w:val="003D7E54"/>
    <w:rsid w:val="003E21D4"/>
    <w:rsid w:val="003E3202"/>
    <w:rsid w:val="003F0E61"/>
    <w:rsid w:val="003F29D8"/>
    <w:rsid w:val="003F477A"/>
    <w:rsid w:val="00400D52"/>
    <w:rsid w:val="004018C6"/>
    <w:rsid w:val="00402561"/>
    <w:rsid w:val="00402763"/>
    <w:rsid w:val="00403A41"/>
    <w:rsid w:val="0041088D"/>
    <w:rsid w:val="004152FC"/>
    <w:rsid w:val="004164E8"/>
    <w:rsid w:val="00416865"/>
    <w:rsid w:val="0042006B"/>
    <w:rsid w:val="0042576E"/>
    <w:rsid w:val="0043286E"/>
    <w:rsid w:val="00432E51"/>
    <w:rsid w:val="00433B89"/>
    <w:rsid w:val="00435AF8"/>
    <w:rsid w:val="004448CC"/>
    <w:rsid w:val="00447F38"/>
    <w:rsid w:val="004502F0"/>
    <w:rsid w:val="00452E09"/>
    <w:rsid w:val="00453B7F"/>
    <w:rsid w:val="00456546"/>
    <w:rsid w:val="00463A6A"/>
    <w:rsid w:val="0046461C"/>
    <w:rsid w:val="004732CD"/>
    <w:rsid w:val="00473F0C"/>
    <w:rsid w:val="00475203"/>
    <w:rsid w:val="00476015"/>
    <w:rsid w:val="004765E4"/>
    <w:rsid w:val="00477B8B"/>
    <w:rsid w:val="00484960"/>
    <w:rsid w:val="00490510"/>
    <w:rsid w:val="004A14C0"/>
    <w:rsid w:val="004A1AF8"/>
    <w:rsid w:val="004A2271"/>
    <w:rsid w:val="004A315F"/>
    <w:rsid w:val="004A7D52"/>
    <w:rsid w:val="004B18F6"/>
    <w:rsid w:val="004B5F6C"/>
    <w:rsid w:val="004B7DE3"/>
    <w:rsid w:val="004C2827"/>
    <w:rsid w:val="004C36D8"/>
    <w:rsid w:val="004C50CE"/>
    <w:rsid w:val="004C7E03"/>
    <w:rsid w:val="004D2805"/>
    <w:rsid w:val="004D2DA3"/>
    <w:rsid w:val="004D7793"/>
    <w:rsid w:val="004E0AE0"/>
    <w:rsid w:val="004E162A"/>
    <w:rsid w:val="004E1DB6"/>
    <w:rsid w:val="004E2AE1"/>
    <w:rsid w:val="004E3DD1"/>
    <w:rsid w:val="004E6F2E"/>
    <w:rsid w:val="004F21B4"/>
    <w:rsid w:val="004F4306"/>
    <w:rsid w:val="004F5A48"/>
    <w:rsid w:val="00501AA7"/>
    <w:rsid w:val="00502ACB"/>
    <w:rsid w:val="00504168"/>
    <w:rsid w:val="00504D6D"/>
    <w:rsid w:val="005067C4"/>
    <w:rsid w:val="00513B69"/>
    <w:rsid w:val="00515BB3"/>
    <w:rsid w:val="00522435"/>
    <w:rsid w:val="00525135"/>
    <w:rsid w:val="00526087"/>
    <w:rsid w:val="00530181"/>
    <w:rsid w:val="00531F9B"/>
    <w:rsid w:val="00533F34"/>
    <w:rsid w:val="00535002"/>
    <w:rsid w:val="005403ED"/>
    <w:rsid w:val="005422AA"/>
    <w:rsid w:val="00543414"/>
    <w:rsid w:val="00544AB5"/>
    <w:rsid w:val="0054516B"/>
    <w:rsid w:val="00546491"/>
    <w:rsid w:val="00551B04"/>
    <w:rsid w:val="00552C7E"/>
    <w:rsid w:val="0056338B"/>
    <w:rsid w:val="00564129"/>
    <w:rsid w:val="00565EEC"/>
    <w:rsid w:val="00567BDD"/>
    <w:rsid w:val="00573F4C"/>
    <w:rsid w:val="005749F2"/>
    <w:rsid w:val="00574B32"/>
    <w:rsid w:val="00575884"/>
    <w:rsid w:val="00577183"/>
    <w:rsid w:val="005777D1"/>
    <w:rsid w:val="00577E92"/>
    <w:rsid w:val="00580B99"/>
    <w:rsid w:val="00582B49"/>
    <w:rsid w:val="00591727"/>
    <w:rsid w:val="005952EC"/>
    <w:rsid w:val="00597C9F"/>
    <w:rsid w:val="005B3430"/>
    <w:rsid w:val="005B3DEF"/>
    <w:rsid w:val="005B6B34"/>
    <w:rsid w:val="005B72A8"/>
    <w:rsid w:val="005C2871"/>
    <w:rsid w:val="005C7E86"/>
    <w:rsid w:val="005D6DAC"/>
    <w:rsid w:val="005D703E"/>
    <w:rsid w:val="005D7CDA"/>
    <w:rsid w:val="005E0EC2"/>
    <w:rsid w:val="005E4DF4"/>
    <w:rsid w:val="005E5B61"/>
    <w:rsid w:val="005E6769"/>
    <w:rsid w:val="005E7BCF"/>
    <w:rsid w:val="005F3210"/>
    <w:rsid w:val="005F468E"/>
    <w:rsid w:val="005F538B"/>
    <w:rsid w:val="005F5B57"/>
    <w:rsid w:val="005F5C52"/>
    <w:rsid w:val="005F5E83"/>
    <w:rsid w:val="005F7752"/>
    <w:rsid w:val="0060263C"/>
    <w:rsid w:val="00603893"/>
    <w:rsid w:val="0060548B"/>
    <w:rsid w:val="006142FF"/>
    <w:rsid w:val="006156E6"/>
    <w:rsid w:val="00615CF2"/>
    <w:rsid w:val="00617FFB"/>
    <w:rsid w:val="00621D14"/>
    <w:rsid w:val="00621E91"/>
    <w:rsid w:val="0062590E"/>
    <w:rsid w:val="00630DA9"/>
    <w:rsid w:val="00631C8A"/>
    <w:rsid w:val="006327DE"/>
    <w:rsid w:val="00633715"/>
    <w:rsid w:val="00634D76"/>
    <w:rsid w:val="00635418"/>
    <w:rsid w:val="00637D3E"/>
    <w:rsid w:val="00641C36"/>
    <w:rsid w:val="006442F4"/>
    <w:rsid w:val="006462A9"/>
    <w:rsid w:val="00646B18"/>
    <w:rsid w:val="0065126A"/>
    <w:rsid w:val="00654651"/>
    <w:rsid w:val="00654903"/>
    <w:rsid w:val="00660F81"/>
    <w:rsid w:val="00662406"/>
    <w:rsid w:val="0066258A"/>
    <w:rsid w:val="00665793"/>
    <w:rsid w:val="0067086B"/>
    <w:rsid w:val="006765AA"/>
    <w:rsid w:val="00680448"/>
    <w:rsid w:val="006804DD"/>
    <w:rsid w:val="0068077B"/>
    <w:rsid w:val="00681A35"/>
    <w:rsid w:val="00681A59"/>
    <w:rsid w:val="00682C0D"/>
    <w:rsid w:val="00684859"/>
    <w:rsid w:val="00692FD7"/>
    <w:rsid w:val="00695DE4"/>
    <w:rsid w:val="0069799D"/>
    <w:rsid w:val="006B1C58"/>
    <w:rsid w:val="006B3D7A"/>
    <w:rsid w:val="006B7637"/>
    <w:rsid w:val="006C1F59"/>
    <w:rsid w:val="006D30ED"/>
    <w:rsid w:val="006D64A9"/>
    <w:rsid w:val="006D7F17"/>
    <w:rsid w:val="006E0501"/>
    <w:rsid w:val="006E0DA8"/>
    <w:rsid w:val="006E4E8F"/>
    <w:rsid w:val="006F3714"/>
    <w:rsid w:val="006F4642"/>
    <w:rsid w:val="006F4DBD"/>
    <w:rsid w:val="00701D8B"/>
    <w:rsid w:val="00704D8E"/>
    <w:rsid w:val="0070564A"/>
    <w:rsid w:val="0070645B"/>
    <w:rsid w:val="00706545"/>
    <w:rsid w:val="007069C7"/>
    <w:rsid w:val="00706FFC"/>
    <w:rsid w:val="007116BD"/>
    <w:rsid w:val="00712A47"/>
    <w:rsid w:val="00714541"/>
    <w:rsid w:val="0071777A"/>
    <w:rsid w:val="007228FF"/>
    <w:rsid w:val="00730165"/>
    <w:rsid w:val="0073096A"/>
    <w:rsid w:val="00735586"/>
    <w:rsid w:val="00736A6E"/>
    <w:rsid w:val="007405EA"/>
    <w:rsid w:val="00744491"/>
    <w:rsid w:val="007450D1"/>
    <w:rsid w:val="007456D3"/>
    <w:rsid w:val="00746B6E"/>
    <w:rsid w:val="00760E96"/>
    <w:rsid w:val="00761973"/>
    <w:rsid w:val="00765600"/>
    <w:rsid w:val="007669CF"/>
    <w:rsid w:val="0076734E"/>
    <w:rsid w:val="00773621"/>
    <w:rsid w:val="00773D4F"/>
    <w:rsid w:val="00774A28"/>
    <w:rsid w:val="007758DF"/>
    <w:rsid w:val="0077698F"/>
    <w:rsid w:val="007777B6"/>
    <w:rsid w:val="007805EC"/>
    <w:rsid w:val="007809D4"/>
    <w:rsid w:val="00781A38"/>
    <w:rsid w:val="007851C6"/>
    <w:rsid w:val="0078622E"/>
    <w:rsid w:val="00787235"/>
    <w:rsid w:val="007911E2"/>
    <w:rsid w:val="007950AC"/>
    <w:rsid w:val="007960FA"/>
    <w:rsid w:val="00796F87"/>
    <w:rsid w:val="007A0739"/>
    <w:rsid w:val="007A0C70"/>
    <w:rsid w:val="007A3F90"/>
    <w:rsid w:val="007B2FE0"/>
    <w:rsid w:val="007C3E45"/>
    <w:rsid w:val="007C4474"/>
    <w:rsid w:val="007D1470"/>
    <w:rsid w:val="007D5D2A"/>
    <w:rsid w:val="007D7FEA"/>
    <w:rsid w:val="007E282A"/>
    <w:rsid w:val="007E2C62"/>
    <w:rsid w:val="007E7266"/>
    <w:rsid w:val="007F1593"/>
    <w:rsid w:val="007F1CD9"/>
    <w:rsid w:val="00803224"/>
    <w:rsid w:val="00805A5C"/>
    <w:rsid w:val="00805F45"/>
    <w:rsid w:val="00811178"/>
    <w:rsid w:val="008119A4"/>
    <w:rsid w:val="00811AFF"/>
    <w:rsid w:val="008122CC"/>
    <w:rsid w:val="008141FC"/>
    <w:rsid w:val="00814B3F"/>
    <w:rsid w:val="008153F3"/>
    <w:rsid w:val="0082108B"/>
    <w:rsid w:val="00824B5E"/>
    <w:rsid w:val="00824CB2"/>
    <w:rsid w:val="00830BAE"/>
    <w:rsid w:val="00830CA5"/>
    <w:rsid w:val="008315C8"/>
    <w:rsid w:val="008322F5"/>
    <w:rsid w:val="008326C0"/>
    <w:rsid w:val="00833113"/>
    <w:rsid w:val="0083337C"/>
    <w:rsid w:val="00833833"/>
    <w:rsid w:val="008423EE"/>
    <w:rsid w:val="008433D8"/>
    <w:rsid w:val="008439C4"/>
    <w:rsid w:val="00847605"/>
    <w:rsid w:val="0085059F"/>
    <w:rsid w:val="00851DEB"/>
    <w:rsid w:val="00853452"/>
    <w:rsid w:val="008537AA"/>
    <w:rsid w:val="00855BD1"/>
    <w:rsid w:val="00857696"/>
    <w:rsid w:val="00862000"/>
    <w:rsid w:val="00863228"/>
    <w:rsid w:val="00866DAF"/>
    <w:rsid w:val="008702ED"/>
    <w:rsid w:val="008735E9"/>
    <w:rsid w:val="00874C1B"/>
    <w:rsid w:val="00875355"/>
    <w:rsid w:val="00875486"/>
    <w:rsid w:val="008754D8"/>
    <w:rsid w:val="00880283"/>
    <w:rsid w:val="0088116B"/>
    <w:rsid w:val="00881369"/>
    <w:rsid w:val="00883F43"/>
    <w:rsid w:val="0088689D"/>
    <w:rsid w:val="00890183"/>
    <w:rsid w:val="00891F88"/>
    <w:rsid w:val="00897527"/>
    <w:rsid w:val="008978C9"/>
    <w:rsid w:val="008A0E37"/>
    <w:rsid w:val="008A259F"/>
    <w:rsid w:val="008A2831"/>
    <w:rsid w:val="008A6B1E"/>
    <w:rsid w:val="008A6E2D"/>
    <w:rsid w:val="008B14C3"/>
    <w:rsid w:val="008B1F2B"/>
    <w:rsid w:val="008B4434"/>
    <w:rsid w:val="008B7E82"/>
    <w:rsid w:val="008C28ED"/>
    <w:rsid w:val="008C2F0E"/>
    <w:rsid w:val="008C4988"/>
    <w:rsid w:val="008C5797"/>
    <w:rsid w:val="008C5F4E"/>
    <w:rsid w:val="008D084E"/>
    <w:rsid w:val="008D09AF"/>
    <w:rsid w:val="008D1958"/>
    <w:rsid w:val="008D375E"/>
    <w:rsid w:val="008D4434"/>
    <w:rsid w:val="008E198D"/>
    <w:rsid w:val="008E244B"/>
    <w:rsid w:val="008E285A"/>
    <w:rsid w:val="008F3710"/>
    <w:rsid w:val="008F42B9"/>
    <w:rsid w:val="008F4D82"/>
    <w:rsid w:val="008F5AE2"/>
    <w:rsid w:val="008F6F00"/>
    <w:rsid w:val="00905A86"/>
    <w:rsid w:val="00906657"/>
    <w:rsid w:val="00906BA8"/>
    <w:rsid w:val="00912493"/>
    <w:rsid w:val="00912BE9"/>
    <w:rsid w:val="00914938"/>
    <w:rsid w:val="009276D1"/>
    <w:rsid w:val="00932731"/>
    <w:rsid w:val="00933E45"/>
    <w:rsid w:val="00935890"/>
    <w:rsid w:val="00935A93"/>
    <w:rsid w:val="0093729F"/>
    <w:rsid w:val="009411F0"/>
    <w:rsid w:val="0094563F"/>
    <w:rsid w:val="00947D4A"/>
    <w:rsid w:val="00947D88"/>
    <w:rsid w:val="00951640"/>
    <w:rsid w:val="00954CA8"/>
    <w:rsid w:val="0095741C"/>
    <w:rsid w:val="00964E31"/>
    <w:rsid w:val="00965417"/>
    <w:rsid w:val="00975AC2"/>
    <w:rsid w:val="00980403"/>
    <w:rsid w:val="009835BE"/>
    <w:rsid w:val="00984EDC"/>
    <w:rsid w:val="00987FCD"/>
    <w:rsid w:val="009906F7"/>
    <w:rsid w:val="0099511A"/>
    <w:rsid w:val="00995E5E"/>
    <w:rsid w:val="00997265"/>
    <w:rsid w:val="009A14E6"/>
    <w:rsid w:val="009A2AF8"/>
    <w:rsid w:val="009A375F"/>
    <w:rsid w:val="009A5CEB"/>
    <w:rsid w:val="009B0669"/>
    <w:rsid w:val="009B13E7"/>
    <w:rsid w:val="009B2833"/>
    <w:rsid w:val="009B3982"/>
    <w:rsid w:val="009B3A46"/>
    <w:rsid w:val="009B7EE5"/>
    <w:rsid w:val="009C224E"/>
    <w:rsid w:val="009C24C5"/>
    <w:rsid w:val="009C2A85"/>
    <w:rsid w:val="009C2AF0"/>
    <w:rsid w:val="009C4233"/>
    <w:rsid w:val="009C734D"/>
    <w:rsid w:val="009D06A2"/>
    <w:rsid w:val="009D0DA1"/>
    <w:rsid w:val="009D1EB3"/>
    <w:rsid w:val="009D2C15"/>
    <w:rsid w:val="009D3ED7"/>
    <w:rsid w:val="009D5AED"/>
    <w:rsid w:val="009D6060"/>
    <w:rsid w:val="009D6BF9"/>
    <w:rsid w:val="009E1618"/>
    <w:rsid w:val="009E235E"/>
    <w:rsid w:val="009E60A4"/>
    <w:rsid w:val="009E6417"/>
    <w:rsid w:val="009F134E"/>
    <w:rsid w:val="009F55CC"/>
    <w:rsid w:val="00A106A0"/>
    <w:rsid w:val="00A123BB"/>
    <w:rsid w:val="00A177DF"/>
    <w:rsid w:val="00A2086B"/>
    <w:rsid w:val="00A22E2C"/>
    <w:rsid w:val="00A23C9D"/>
    <w:rsid w:val="00A25B14"/>
    <w:rsid w:val="00A30E83"/>
    <w:rsid w:val="00A31A49"/>
    <w:rsid w:val="00A321CC"/>
    <w:rsid w:val="00A36893"/>
    <w:rsid w:val="00A42578"/>
    <w:rsid w:val="00A4269E"/>
    <w:rsid w:val="00A44518"/>
    <w:rsid w:val="00A4676B"/>
    <w:rsid w:val="00A5054F"/>
    <w:rsid w:val="00A519F2"/>
    <w:rsid w:val="00A52D58"/>
    <w:rsid w:val="00A53BCB"/>
    <w:rsid w:val="00A554DC"/>
    <w:rsid w:val="00A5600D"/>
    <w:rsid w:val="00A56B11"/>
    <w:rsid w:val="00A578CE"/>
    <w:rsid w:val="00A63F85"/>
    <w:rsid w:val="00A641AA"/>
    <w:rsid w:val="00A644A5"/>
    <w:rsid w:val="00A65AE0"/>
    <w:rsid w:val="00A66205"/>
    <w:rsid w:val="00A7326B"/>
    <w:rsid w:val="00A764D9"/>
    <w:rsid w:val="00A80F02"/>
    <w:rsid w:val="00A85691"/>
    <w:rsid w:val="00A9594D"/>
    <w:rsid w:val="00A962E5"/>
    <w:rsid w:val="00AA440D"/>
    <w:rsid w:val="00AB1044"/>
    <w:rsid w:val="00AB462C"/>
    <w:rsid w:val="00AB48ED"/>
    <w:rsid w:val="00AC20BF"/>
    <w:rsid w:val="00AC4380"/>
    <w:rsid w:val="00AD4618"/>
    <w:rsid w:val="00AD54F4"/>
    <w:rsid w:val="00AE0239"/>
    <w:rsid w:val="00AE28DE"/>
    <w:rsid w:val="00AE2AA6"/>
    <w:rsid w:val="00AE490A"/>
    <w:rsid w:val="00AE6F4D"/>
    <w:rsid w:val="00AF3C61"/>
    <w:rsid w:val="00AF574D"/>
    <w:rsid w:val="00AF65DA"/>
    <w:rsid w:val="00B02124"/>
    <w:rsid w:val="00B03C9F"/>
    <w:rsid w:val="00B06EF5"/>
    <w:rsid w:val="00B0753B"/>
    <w:rsid w:val="00B1019B"/>
    <w:rsid w:val="00B10FA8"/>
    <w:rsid w:val="00B130DC"/>
    <w:rsid w:val="00B1465E"/>
    <w:rsid w:val="00B151A2"/>
    <w:rsid w:val="00B1547A"/>
    <w:rsid w:val="00B2138A"/>
    <w:rsid w:val="00B21648"/>
    <w:rsid w:val="00B25614"/>
    <w:rsid w:val="00B25E86"/>
    <w:rsid w:val="00B3067F"/>
    <w:rsid w:val="00B31BEA"/>
    <w:rsid w:val="00B31F60"/>
    <w:rsid w:val="00B41F3A"/>
    <w:rsid w:val="00B4355D"/>
    <w:rsid w:val="00B43E75"/>
    <w:rsid w:val="00B449FC"/>
    <w:rsid w:val="00B45C8E"/>
    <w:rsid w:val="00B46B4D"/>
    <w:rsid w:val="00B50F54"/>
    <w:rsid w:val="00B513D9"/>
    <w:rsid w:val="00B54B0D"/>
    <w:rsid w:val="00B5504B"/>
    <w:rsid w:val="00B55F58"/>
    <w:rsid w:val="00B63CAF"/>
    <w:rsid w:val="00B70618"/>
    <w:rsid w:val="00B71DE2"/>
    <w:rsid w:val="00B730E7"/>
    <w:rsid w:val="00B7380F"/>
    <w:rsid w:val="00B73E89"/>
    <w:rsid w:val="00B8070D"/>
    <w:rsid w:val="00B80D69"/>
    <w:rsid w:val="00B810C0"/>
    <w:rsid w:val="00B81701"/>
    <w:rsid w:val="00B8263E"/>
    <w:rsid w:val="00B82C40"/>
    <w:rsid w:val="00B929DE"/>
    <w:rsid w:val="00B935A4"/>
    <w:rsid w:val="00BA31B4"/>
    <w:rsid w:val="00BA5880"/>
    <w:rsid w:val="00BA5AA0"/>
    <w:rsid w:val="00BA65FA"/>
    <w:rsid w:val="00BA688F"/>
    <w:rsid w:val="00BA7960"/>
    <w:rsid w:val="00BB2DB1"/>
    <w:rsid w:val="00BB4090"/>
    <w:rsid w:val="00BB4104"/>
    <w:rsid w:val="00BB69B1"/>
    <w:rsid w:val="00BC31B8"/>
    <w:rsid w:val="00BD1248"/>
    <w:rsid w:val="00BD28DD"/>
    <w:rsid w:val="00BD3ED3"/>
    <w:rsid w:val="00BD4737"/>
    <w:rsid w:val="00BD6DCC"/>
    <w:rsid w:val="00BD6FB6"/>
    <w:rsid w:val="00BE179F"/>
    <w:rsid w:val="00BE2AE4"/>
    <w:rsid w:val="00BE6764"/>
    <w:rsid w:val="00BF4F12"/>
    <w:rsid w:val="00BF7DD3"/>
    <w:rsid w:val="00C00D56"/>
    <w:rsid w:val="00C05114"/>
    <w:rsid w:val="00C0783D"/>
    <w:rsid w:val="00C11AA7"/>
    <w:rsid w:val="00C15490"/>
    <w:rsid w:val="00C174DD"/>
    <w:rsid w:val="00C20B5D"/>
    <w:rsid w:val="00C231D1"/>
    <w:rsid w:val="00C2601C"/>
    <w:rsid w:val="00C328EA"/>
    <w:rsid w:val="00C35239"/>
    <w:rsid w:val="00C4105D"/>
    <w:rsid w:val="00C44C45"/>
    <w:rsid w:val="00C47770"/>
    <w:rsid w:val="00C47D5D"/>
    <w:rsid w:val="00C5031A"/>
    <w:rsid w:val="00C515B0"/>
    <w:rsid w:val="00C53160"/>
    <w:rsid w:val="00C5349B"/>
    <w:rsid w:val="00C53733"/>
    <w:rsid w:val="00C55DBD"/>
    <w:rsid w:val="00C55EA9"/>
    <w:rsid w:val="00C60E93"/>
    <w:rsid w:val="00C706EE"/>
    <w:rsid w:val="00C7109C"/>
    <w:rsid w:val="00C72021"/>
    <w:rsid w:val="00C7486C"/>
    <w:rsid w:val="00C74ECD"/>
    <w:rsid w:val="00C76F3E"/>
    <w:rsid w:val="00C80152"/>
    <w:rsid w:val="00C812AA"/>
    <w:rsid w:val="00C823C1"/>
    <w:rsid w:val="00C82FBF"/>
    <w:rsid w:val="00C838ED"/>
    <w:rsid w:val="00C87209"/>
    <w:rsid w:val="00C87EEB"/>
    <w:rsid w:val="00C87FB7"/>
    <w:rsid w:val="00C93998"/>
    <w:rsid w:val="00C974F6"/>
    <w:rsid w:val="00CA0A8B"/>
    <w:rsid w:val="00CA5BB4"/>
    <w:rsid w:val="00CA5EE2"/>
    <w:rsid w:val="00CA6D00"/>
    <w:rsid w:val="00CB04DF"/>
    <w:rsid w:val="00CB5594"/>
    <w:rsid w:val="00CB6627"/>
    <w:rsid w:val="00CB70CB"/>
    <w:rsid w:val="00CC2254"/>
    <w:rsid w:val="00CC2A1F"/>
    <w:rsid w:val="00CC3430"/>
    <w:rsid w:val="00CC4EC3"/>
    <w:rsid w:val="00CC7600"/>
    <w:rsid w:val="00CD06E9"/>
    <w:rsid w:val="00CD0F76"/>
    <w:rsid w:val="00CD1057"/>
    <w:rsid w:val="00CD1337"/>
    <w:rsid w:val="00CD17AD"/>
    <w:rsid w:val="00CD1BA6"/>
    <w:rsid w:val="00CD24DB"/>
    <w:rsid w:val="00CD4778"/>
    <w:rsid w:val="00CD5293"/>
    <w:rsid w:val="00CD6B51"/>
    <w:rsid w:val="00CD706D"/>
    <w:rsid w:val="00CD770B"/>
    <w:rsid w:val="00CE1355"/>
    <w:rsid w:val="00CE1AFA"/>
    <w:rsid w:val="00CE4ADA"/>
    <w:rsid w:val="00CE581E"/>
    <w:rsid w:val="00CE75E7"/>
    <w:rsid w:val="00CF0590"/>
    <w:rsid w:val="00CF293F"/>
    <w:rsid w:val="00CF38D9"/>
    <w:rsid w:val="00CF704D"/>
    <w:rsid w:val="00CF70B8"/>
    <w:rsid w:val="00D00978"/>
    <w:rsid w:val="00D02E22"/>
    <w:rsid w:val="00D06A43"/>
    <w:rsid w:val="00D124DA"/>
    <w:rsid w:val="00D15536"/>
    <w:rsid w:val="00D15BED"/>
    <w:rsid w:val="00D2055E"/>
    <w:rsid w:val="00D20CBD"/>
    <w:rsid w:val="00D22E92"/>
    <w:rsid w:val="00D2337A"/>
    <w:rsid w:val="00D26196"/>
    <w:rsid w:val="00D30267"/>
    <w:rsid w:val="00D30C91"/>
    <w:rsid w:val="00D319C1"/>
    <w:rsid w:val="00D35082"/>
    <w:rsid w:val="00D43280"/>
    <w:rsid w:val="00D4558B"/>
    <w:rsid w:val="00D50840"/>
    <w:rsid w:val="00D50B6D"/>
    <w:rsid w:val="00D51262"/>
    <w:rsid w:val="00D53BE4"/>
    <w:rsid w:val="00D559D6"/>
    <w:rsid w:val="00D56BE1"/>
    <w:rsid w:val="00D60690"/>
    <w:rsid w:val="00D61E69"/>
    <w:rsid w:val="00D62CDB"/>
    <w:rsid w:val="00D63D53"/>
    <w:rsid w:val="00D6434A"/>
    <w:rsid w:val="00D66516"/>
    <w:rsid w:val="00D67BE9"/>
    <w:rsid w:val="00D7103A"/>
    <w:rsid w:val="00D762FC"/>
    <w:rsid w:val="00D809B1"/>
    <w:rsid w:val="00D812F9"/>
    <w:rsid w:val="00D83E11"/>
    <w:rsid w:val="00D87FC4"/>
    <w:rsid w:val="00D91815"/>
    <w:rsid w:val="00D92135"/>
    <w:rsid w:val="00D9256B"/>
    <w:rsid w:val="00D9299D"/>
    <w:rsid w:val="00D92A8B"/>
    <w:rsid w:val="00D93D6D"/>
    <w:rsid w:val="00D97D60"/>
    <w:rsid w:val="00DA2652"/>
    <w:rsid w:val="00DA7313"/>
    <w:rsid w:val="00DB0B82"/>
    <w:rsid w:val="00DB10C5"/>
    <w:rsid w:val="00DB24C0"/>
    <w:rsid w:val="00DB62A1"/>
    <w:rsid w:val="00DB67B6"/>
    <w:rsid w:val="00DB751C"/>
    <w:rsid w:val="00DC0C55"/>
    <w:rsid w:val="00DC6415"/>
    <w:rsid w:val="00DD15B6"/>
    <w:rsid w:val="00DD44D9"/>
    <w:rsid w:val="00DD4DC7"/>
    <w:rsid w:val="00DD7593"/>
    <w:rsid w:val="00DE3F42"/>
    <w:rsid w:val="00DE617C"/>
    <w:rsid w:val="00DE68BB"/>
    <w:rsid w:val="00DE6B4E"/>
    <w:rsid w:val="00DF295A"/>
    <w:rsid w:val="00DF4DCE"/>
    <w:rsid w:val="00DF5FC5"/>
    <w:rsid w:val="00DF7C1D"/>
    <w:rsid w:val="00DF7D91"/>
    <w:rsid w:val="00E07475"/>
    <w:rsid w:val="00E108FD"/>
    <w:rsid w:val="00E15E2E"/>
    <w:rsid w:val="00E21A12"/>
    <w:rsid w:val="00E21C08"/>
    <w:rsid w:val="00E22018"/>
    <w:rsid w:val="00E22D0C"/>
    <w:rsid w:val="00E23801"/>
    <w:rsid w:val="00E36E07"/>
    <w:rsid w:val="00E36F7F"/>
    <w:rsid w:val="00E436AA"/>
    <w:rsid w:val="00E44492"/>
    <w:rsid w:val="00E46D87"/>
    <w:rsid w:val="00E514F7"/>
    <w:rsid w:val="00E51739"/>
    <w:rsid w:val="00E53DFF"/>
    <w:rsid w:val="00E53FA9"/>
    <w:rsid w:val="00E5700B"/>
    <w:rsid w:val="00E60834"/>
    <w:rsid w:val="00E60B91"/>
    <w:rsid w:val="00E60DFF"/>
    <w:rsid w:val="00E6170D"/>
    <w:rsid w:val="00E63F49"/>
    <w:rsid w:val="00E65282"/>
    <w:rsid w:val="00E75383"/>
    <w:rsid w:val="00E817BC"/>
    <w:rsid w:val="00E838C4"/>
    <w:rsid w:val="00E84503"/>
    <w:rsid w:val="00E85868"/>
    <w:rsid w:val="00E862BC"/>
    <w:rsid w:val="00E91F8C"/>
    <w:rsid w:val="00E92288"/>
    <w:rsid w:val="00E97C06"/>
    <w:rsid w:val="00EA1F1A"/>
    <w:rsid w:val="00EA3450"/>
    <w:rsid w:val="00EA3CD6"/>
    <w:rsid w:val="00EA6CD8"/>
    <w:rsid w:val="00EA7731"/>
    <w:rsid w:val="00EB1257"/>
    <w:rsid w:val="00EB741F"/>
    <w:rsid w:val="00EC0A94"/>
    <w:rsid w:val="00EC14AD"/>
    <w:rsid w:val="00EC415D"/>
    <w:rsid w:val="00EC6008"/>
    <w:rsid w:val="00EC7AEF"/>
    <w:rsid w:val="00ED1004"/>
    <w:rsid w:val="00ED294C"/>
    <w:rsid w:val="00ED5080"/>
    <w:rsid w:val="00ED6E6F"/>
    <w:rsid w:val="00EE0E3A"/>
    <w:rsid w:val="00EE29DD"/>
    <w:rsid w:val="00EE56A5"/>
    <w:rsid w:val="00EF4653"/>
    <w:rsid w:val="00EF4E62"/>
    <w:rsid w:val="00EF690F"/>
    <w:rsid w:val="00F02AEB"/>
    <w:rsid w:val="00F057DF"/>
    <w:rsid w:val="00F10C9F"/>
    <w:rsid w:val="00F11C02"/>
    <w:rsid w:val="00F11E6E"/>
    <w:rsid w:val="00F140A2"/>
    <w:rsid w:val="00F14CE3"/>
    <w:rsid w:val="00F15DE5"/>
    <w:rsid w:val="00F2350C"/>
    <w:rsid w:val="00F25F55"/>
    <w:rsid w:val="00F25FDD"/>
    <w:rsid w:val="00F25FF5"/>
    <w:rsid w:val="00F271D2"/>
    <w:rsid w:val="00F3338A"/>
    <w:rsid w:val="00F375AE"/>
    <w:rsid w:val="00F4752E"/>
    <w:rsid w:val="00F5054A"/>
    <w:rsid w:val="00F5101B"/>
    <w:rsid w:val="00F54EF1"/>
    <w:rsid w:val="00F55A3E"/>
    <w:rsid w:val="00F56301"/>
    <w:rsid w:val="00F63440"/>
    <w:rsid w:val="00F71F8E"/>
    <w:rsid w:val="00F72582"/>
    <w:rsid w:val="00F81E01"/>
    <w:rsid w:val="00F837EC"/>
    <w:rsid w:val="00F83AAE"/>
    <w:rsid w:val="00F915F0"/>
    <w:rsid w:val="00F9372B"/>
    <w:rsid w:val="00F94714"/>
    <w:rsid w:val="00F95301"/>
    <w:rsid w:val="00FA194A"/>
    <w:rsid w:val="00FA61BC"/>
    <w:rsid w:val="00FB006D"/>
    <w:rsid w:val="00FB725A"/>
    <w:rsid w:val="00FB7BC5"/>
    <w:rsid w:val="00FC1586"/>
    <w:rsid w:val="00FC7C48"/>
    <w:rsid w:val="00FD1288"/>
    <w:rsid w:val="00FD277B"/>
    <w:rsid w:val="00FD3068"/>
    <w:rsid w:val="00FD3919"/>
    <w:rsid w:val="00FD58DE"/>
    <w:rsid w:val="00FE0FCB"/>
    <w:rsid w:val="00FE3B6A"/>
    <w:rsid w:val="00FE73E9"/>
    <w:rsid w:val="00FF290B"/>
    <w:rsid w:val="00FF2F63"/>
    <w:rsid w:val="00FF32E3"/>
    <w:rsid w:val="00FF580A"/>
    <w:rsid w:val="00FF7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3801"/>
    <w:pPr>
      <w:keepNext/>
      <w:pageBreakBefore/>
      <w:numPr>
        <w:numId w:val="2"/>
      </w:numPr>
      <w:spacing w:before="240" w:after="60" w:line="259" w:lineRule="auto"/>
      <w:ind w:left="357" w:hanging="357"/>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3"/>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paragraph" w:styleId="Heading4">
    <w:name w:val="heading 4"/>
    <w:basedOn w:val="Normal"/>
    <w:next w:val="Normal"/>
    <w:link w:val="Heading4Char"/>
    <w:uiPriority w:val="9"/>
    <w:unhideWhenUsed/>
    <w:qFormat/>
    <w:rsid w:val="00CF0590"/>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F0590"/>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F0590"/>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F0590"/>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F0590"/>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F0590"/>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3801"/>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3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8632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63228"/>
    <w:rPr>
      <w:rFonts w:ascii="Calibri" w:hAnsi="Calibri"/>
      <w:noProof/>
      <w:lang w:val="en-US"/>
    </w:rPr>
  </w:style>
  <w:style w:type="paragraph" w:customStyle="1" w:styleId="EndNoteBibliography">
    <w:name w:val="EndNote Bibliography"/>
    <w:basedOn w:val="Normal"/>
    <w:link w:val="EndNoteBibliographyChar"/>
    <w:rsid w:val="008632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63228"/>
    <w:rPr>
      <w:rFonts w:ascii="Calibri" w:hAnsi="Calibri"/>
      <w:noProof/>
      <w:lang w:val="en-US"/>
    </w:rPr>
  </w:style>
  <w:style w:type="character" w:customStyle="1" w:styleId="Heading4Char">
    <w:name w:val="Heading 4 Char"/>
    <w:basedOn w:val="DefaultParagraphFont"/>
    <w:link w:val="Heading4"/>
    <w:uiPriority w:val="9"/>
    <w:rsid w:val="00CF05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F05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F05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F05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F05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F0590"/>
    <w:rPr>
      <w:rFonts w:asciiTheme="majorHAnsi" w:eastAsiaTheme="majorEastAsia" w:hAnsiTheme="majorHAnsi" w:cstheme="majorBidi"/>
      <w:i/>
      <w:iCs/>
      <w:color w:val="404040" w:themeColor="text1" w:themeTint="BF"/>
      <w:sz w:val="20"/>
      <w:szCs w:val="20"/>
    </w:rPr>
  </w:style>
  <w:style w:type="character" w:customStyle="1" w:styleId="TitleChar1">
    <w:name w:val="Title Char1"/>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CF0590"/>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CF0590"/>
    <w:rPr>
      <w:rFonts w:ascii="Calibri Light" w:eastAsiaTheme="majorEastAsia" w:hAnsi="Calibri Light" w:cstheme="majorBidi"/>
      <w:b/>
      <w:bCs/>
      <w:sz w:val="32"/>
      <w:szCs w:val="32"/>
    </w:rPr>
  </w:style>
  <w:style w:type="character" w:customStyle="1" w:styleId="FooterChar1">
    <w:name w:val="Footer Char1"/>
    <w:basedOn w:val="DefaultParagraphFont"/>
    <w:uiPriority w:val="99"/>
    <w:rsid w:val="00CF0590"/>
  </w:style>
  <w:style w:type="character" w:customStyle="1" w:styleId="Heading2Char1">
    <w:name w:val="Heading 2 Char1"/>
    <w:basedOn w:val="DefaultParagraphFont"/>
    <w:uiPriority w:val="9"/>
    <w:rsid w:val="00CF0590"/>
    <w:rPr>
      <w:rFonts w:ascii="Calibri Light" w:eastAsiaTheme="majorEastAsia" w:hAnsi="Calibri Light" w:cstheme="majorBidi"/>
      <w:b/>
      <w:bCs/>
      <w:sz w:val="26"/>
      <w:szCs w:val="26"/>
    </w:rPr>
  </w:style>
  <w:style w:type="character" w:customStyle="1" w:styleId="Heading3Char1">
    <w:name w:val="Heading 3 Char1"/>
    <w:basedOn w:val="DefaultParagraphFont"/>
    <w:uiPriority w:val="9"/>
    <w:rsid w:val="00CF0590"/>
    <w:rPr>
      <w:rFonts w:ascii="Calibri Light" w:eastAsiaTheme="majorEastAsia" w:hAnsi="Calibri Light" w:cstheme="majorBidi"/>
      <w:b/>
      <w:bCs/>
    </w:rPr>
  </w:style>
  <w:style w:type="character" w:customStyle="1" w:styleId="Heading1Char2">
    <w:name w:val="Heading 1 Char2"/>
    <w:uiPriority w:val="9"/>
    <w:rsid w:val="00CF0590"/>
    <w:rPr>
      <w:rFonts w:ascii="Calibri Light" w:eastAsia="Times New Roman" w:hAnsi="Calibri Light"/>
      <w:b/>
      <w:bCs/>
      <w:kern w:val="32"/>
      <w:sz w:val="32"/>
      <w:szCs w:val="32"/>
      <w:lang w:eastAsia="en-US"/>
    </w:rPr>
  </w:style>
  <w:style w:type="character" w:customStyle="1" w:styleId="Heading3Char2">
    <w:name w:val="Heading 3 Char2"/>
    <w:uiPriority w:val="9"/>
    <w:rsid w:val="00CF0590"/>
    <w:rPr>
      <w:rFonts w:ascii="Calibri Light" w:eastAsia="Times New Roman" w:hAnsi="Calibri Light" w:cs="Times New Roman"/>
      <w:b/>
      <w:bCs/>
      <w:sz w:val="26"/>
      <w:szCs w:val="26"/>
      <w:lang w:eastAsia="en-US"/>
    </w:rPr>
  </w:style>
  <w:style w:type="character" w:customStyle="1" w:styleId="TitleChar2">
    <w:name w:val="Title Char2"/>
    <w:uiPriority w:val="10"/>
    <w:rsid w:val="00CF0590"/>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CF0590"/>
    <w:rPr>
      <w:rFonts w:ascii="Calibri Light" w:eastAsia="Times New Roman" w:hAnsi="Calibri Light" w:cs="Times New Roman"/>
      <w:sz w:val="24"/>
      <w:szCs w:val="24"/>
      <w:lang w:eastAsia="en-US"/>
    </w:rPr>
  </w:style>
  <w:style w:type="character" w:customStyle="1" w:styleId="Heading2Char2">
    <w:name w:val="Heading 2 Char2"/>
    <w:uiPriority w:val="9"/>
    <w:rsid w:val="00CF0590"/>
    <w:rPr>
      <w:rFonts w:ascii="Calibri Light" w:eastAsia="Times New Roman" w:hAnsi="Calibri Light"/>
      <w:b/>
      <w:bCs/>
      <w:iCs/>
      <w:sz w:val="24"/>
      <w:szCs w:val="28"/>
    </w:rPr>
  </w:style>
  <w:style w:type="character" w:customStyle="1" w:styleId="BalloonTextChar1">
    <w:name w:val="Balloon Text Char1"/>
    <w:basedOn w:val="DefaultParagraphFont"/>
    <w:uiPriority w:val="99"/>
    <w:semiHidden/>
    <w:rsid w:val="00CF0590"/>
    <w:rPr>
      <w:rFonts w:ascii="Tahoma" w:hAnsi="Tahoma" w:cs="Tahoma"/>
      <w:sz w:val="16"/>
      <w:szCs w:val="16"/>
      <w:lang w:eastAsia="en-US"/>
    </w:rPr>
  </w:style>
  <w:style w:type="character" w:customStyle="1" w:styleId="TitleChar3">
    <w:name w:val="Title Char3"/>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CF0590"/>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CF0590"/>
    <w:rPr>
      <w:rFonts w:ascii="Tahoma" w:hAnsi="Tahoma" w:cs="Tahoma"/>
      <w:sz w:val="16"/>
      <w:szCs w:val="16"/>
    </w:rPr>
  </w:style>
  <w:style w:type="character" w:customStyle="1" w:styleId="CommentTextChar1">
    <w:name w:val="Comment Text Char1"/>
    <w:basedOn w:val="DefaultParagraphFont"/>
    <w:uiPriority w:val="99"/>
    <w:semiHidden/>
    <w:rsid w:val="00CF0590"/>
    <w:rPr>
      <w:sz w:val="20"/>
      <w:szCs w:val="20"/>
    </w:rPr>
  </w:style>
  <w:style w:type="character" w:customStyle="1" w:styleId="CommentSubjectChar1">
    <w:name w:val="Comment Subject Char1"/>
    <w:basedOn w:val="CommentTextChar"/>
    <w:uiPriority w:val="99"/>
    <w:semiHidden/>
    <w:rsid w:val="00CF0590"/>
    <w:rPr>
      <w:b/>
      <w:bCs/>
      <w:sz w:val="20"/>
      <w:szCs w:val="20"/>
    </w:rPr>
  </w:style>
  <w:style w:type="character" w:customStyle="1" w:styleId="HeaderChar1">
    <w:name w:val="Header Char1"/>
    <w:basedOn w:val="DefaultParagraphFont"/>
    <w:uiPriority w:val="99"/>
    <w:rsid w:val="00CF0590"/>
  </w:style>
  <w:style w:type="character" w:customStyle="1" w:styleId="FooterChar2">
    <w:name w:val="Footer Char2"/>
    <w:basedOn w:val="DefaultParagraphFont"/>
    <w:uiPriority w:val="99"/>
    <w:rsid w:val="00CF0590"/>
  </w:style>
  <w:style w:type="character" w:customStyle="1" w:styleId="FootnoteTextChar1">
    <w:name w:val="Footnote Text Char1"/>
    <w:basedOn w:val="DefaultParagraphFont"/>
    <w:uiPriority w:val="99"/>
    <w:semiHidden/>
    <w:rsid w:val="00CF0590"/>
    <w:rPr>
      <w:sz w:val="20"/>
      <w:szCs w:val="20"/>
    </w:rPr>
  </w:style>
  <w:style w:type="character" w:customStyle="1" w:styleId="HTMLPreformattedChar1">
    <w:name w:val="HTML Preformatted Char1"/>
    <w:basedOn w:val="DefaultParagraphFont"/>
    <w:uiPriority w:val="99"/>
    <w:semiHidden/>
    <w:rsid w:val="00CF0590"/>
    <w:rPr>
      <w:rFonts w:ascii="Courier New" w:eastAsiaTheme="minorEastAsia" w:hAnsi="Courier New" w:cs="Courier New"/>
      <w:sz w:val="20"/>
      <w:szCs w:val="20"/>
      <w:lang w:eastAsia="en-AU"/>
    </w:rPr>
  </w:style>
  <w:style w:type="character" w:customStyle="1" w:styleId="Heading1Char4">
    <w:name w:val="Heading 1 Char4"/>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CF0590"/>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CF0590"/>
    <w:rPr>
      <w:rFonts w:ascii="Tahoma" w:hAnsi="Tahoma" w:cs="Tahoma"/>
      <w:sz w:val="16"/>
      <w:szCs w:val="16"/>
    </w:rPr>
  </w:style>
  <w:style w:type="character" w:customStyle="1" w:styleId="CommentTextChar2">
    <w:name w:val="Comment Text Char2"/>
    <w:basedOn w:val="DefaultParagraphFont"/>
    <w:uiPriority w:val="99"/>
    <w:semiHidden/>
    <w:rsid w:val="00CF0590"/>
    <w:rPr>
      <w:sz w:val="20"/>
      <w:szCs w:val="20"/>
    </w:rPr>
  </w:style>
  <w:style w:type="character" w:customStyle="1" w:styleId="CommentSubjectChar2">
    <w:name w:val="Comment Subject Char2"/>
    <w:basedOn w:val="CommentTextChar"/>
    <w:uiPriority w:val="99"/>
    <w:semiHidden/>
    <w:rsid w:val="00CF0590"/>
    <w:rPr>
      <w:b/>
      <w:bCs/>
      <w:sz w:val="20"/>
      <w:szCs w:val="20"/>
    </w:rPr>
  </w:style>
  <w:style w:type="character" w:customStyle="1" w:styleId="HeaderChar2">
    <w:name w:val="Header Char2"/>
    <w:basedOn w:val="DefaultParagraphFont"/>
    <w:uiPriority w:val="99"/>
    <w:rsid w:val="00CF0590"/>
  </w:style>
  <w:style w:type="character" w:customStyle="1" w:styleId="FooterChar3">
    <w:name w:val="Footer Char3"/>
    <w:basedOn w:val="DefaultParagraphFont"/>
    <w:uiPriority w:val="99"/>
    <w:rsid w:val="00CF0590"/>
  </w:style>
  <w:style w:type="character" w:customStyle="1" w:styleId="FootnoteTextChar2">
    <w:name w:val="Footnote Text Char2"/>
    <w:basedOn w:val="DefaultParagraphFont"/>
    <w:uiPriority w:val="99"/>
    <w:semiHidden/>
    <w:rsid w:val="00CF0590"/>
    <w:rPr>
      <w:sz w:val="20"/>
      <w:szCs w:val="20"/>
    </w:rPr>
  </w:style>
  <w:style w:type="character" w:customStyle="1" w:styleId="HTMLPreformattedChar2">
    <w:name w:val="HTML Preformatted Char2"/>
    <w:basedOn w:val="DefaultParagraphFont"/>
    <w:uiPriority w:val="99"/>
    <w:semiHidden/>
    <w:rsid w:val="00CF0590"/>
    <w:rPr>
      <w:rFonts w:ascii="Courier New" w:eastAsiaTheme="minorEastAsia" w:hAnsi="Courier New" w:cs="Courier New"/>
      <w:sz w:val="20"/>
      <w:szCs w:val="20"/>
      <w:lang w:eastAsia="en-AU"/>
    </w:rPr>
  </w:style>
  <w:style w:type="character" w:customStyle="1" w:styleId="comment11">
    <w:name w:val="comment11"/>
    <w:basedOn w:val="DefaultParagraphFont"/>
    <w:rsid w:val="00CF0590"/>
    <w:rPr>
      <w:color w:val="B22222"/>
    </w:rPr>
  </w:style>
  <w:style w:type="character" w:customStyle="1" w:styleId="keyword11">
    <w:name w:val="keyword11"/>
    <w:basedOn w:val="DefaultParagraphFont"/>
    <w:rsid w:val="00CF0590"/>
    <w:rPr>
      <w:color w:val="A020F0"/>
    </w:rPr>
  </w:style>
  <w:style w:type="character" w:customStyle="1" w:styleId="string11">
    <w:name w:val="string11"/>
    <w:basedOn w:val="DefaultParagraphFont"/>
    <w:rsid w:val="00CF0590"/>
    <w:rPr>
      <w:color w:val="8B2252"/>
    </w:rPr>
  </w:style>
  <w:style w:type="paragraph" w:customStyle="1" w:styleId="comment2">
    <w:name w:val="comment2"/>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2">
    <w:name w:val="keyword2"/>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2">
    <w:name w:val="string2"/>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1">
    <w:name w:val="type11"/>
    <w:basedOn w:val="DefaultParagraphFont"/>
    <w:rsid w:val="00CF0590"/>
    <w:rPr>
      <w:color w:val="228B22"/>
    </w:rPr>
  </w:style>
  <w:style w:type="paragraph" w:styleId="Revision">
    <w:name w:val="Revision"/>
    <w:hidden/>
    <w:uiPriority w:val="99"/>
    <w:semiHidden/>
    <w:rsid w:val="00CF0590"/>
    <w:pPr>
      <w:spacing w:after="0" w:line="240" w:lineRule="auto"/>
    </w:pPr>
  </w:style>
  <w:style w:type="character" w:customStyle="1" w:styleId="Heading1Char5">
    <w:name w:val="Heading 1 Char5"/>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CF0590"/>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CF0590"/>
    <w:rPr>
      <w:rFonts w:ascii="Tahoma" w:hAnsi="Tahoma" w:cs="Tahoma"/>
      <w:sz w:val="16"/>
      <w:szCs w:val="16"/>
    </w:rPr>
  </w:style>
  <w:style w:type="character" w:customStyle="1" w:styleId="CommentTextChar3">
    <w:name w:val="Comment Text Char3"/>
    <w:basedOn w:val="DefaultParagraphFont"/>
    <w:uiPriority w:val="99"/>
    <w:semiHidden/>
    <w:rsid w:val="00CF0590"/>
    <w:rPr>
      <w:sz w:val="20"/>
      <w:szCs w:val="20"/>
    </w:rPr>
  </w:style>
  <w:style w:type="character" w:customStyle="1" w:styleId="CommentSubjectChar3">
    <w:name w:val="Comment Subject Char3"/>
    <w:basedOn w:val="CommentTextChar"/>
    <w:uiPriority w:val="99"/>
    <w:semiHidden/>
    <w:rsid w:val="00CF0590"/>
    <w:rPr>
      <w:b/>
      <w:bCs/>
      <w:sz w:val="20"/>
      <w:szCs w:val="20"/>
    </w:rPr>
  </w:style>
  <w:style w:type="character" w:customStyle="1" w:styleId="HeaderChar3">
    <w:name w:val="Header Char3"/>
    <w:basedOn w:val="DefaultParagraphFont"/>
    <w:uiPriority w:val="99"/>
    <w:rsid w:val="00CF0590"/>
  </w:style>
  <w:style w:type="character" w:customStyle="1" w:styleId="FooterChar4">
    <w:name w:val="Footer Char4"/>
    <w:basedOn w:val="DefaultParagraphFont"/>
    <w:uiPriority w:val="99"/>
    <w:rsid w:val="00CF0590"/>
  </w:style>
  <w:style w:type="character" w:customStyle="1" w:styleId="FootnoteTextChar3">
    <w:name w:val="Footnote Text Char3"/>
    <w:basedOn w:val="DefaultParagraphFont"/>
    <w:uiPriority w:val="99"/>
    <w:semiHidden/>
    <w:rsid w:val="00CF0590"/>
    <w:rPr>
      <w:sz w:val="20"/>
      <w:szCs w:val="20"/>
    </w:rPr>
  </w:style>
  <w:style w:type="character" w:customStyle="1" w:styleId="HTMLPreformattedChar3">
    <w:name w:val="HTML Preformatted Char3"/>
    <w:basedOn w:val="DefaultParagraphFont"/>
    <w:uiPriority w:val="99"/>
    <w:semiHidden/>
    <w:rsid w:val="00CF0590"/>
    <w:rPr>
      <w:rFonts w:ascii="Courier New" w:eastAsiaTheme="minorEastAsia" w:hAnsi="Courier New" w:cs="Courier New"/>
      <w:sz w:val="20"/>
      <w:szCs w:val="20"/>
      <w:lang w:eastAsia="en-AU"/>
    </w:rPr>
  </w:style>
  <w:style w:type="paragraph" w:customStyle="1" w:styleId="comment3">
    <w:name w:val="comment3"/>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3">
    <w:name w:val="keyword3"/>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3">
    <w:name w:val="string3"/>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2">
    <w:name w:val="function-name2"/>
    <w:basedOn w:val="Normal"/>
    <w:rsid w:val="00CF0590"/>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2">
    <w:name w:val="type2"/>
    <w:basedOn w:val="Normal"/>
    <w:rsid w:val="00CF0590"/>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2">
    <w:name w:val="builtin2"/>
    <w:basedOn w:val="Normal"/>
    <w:rsid w:val="00CF0590"/>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1">
    <w:name w:val="EndNote Bibliography Title1"/>
    <w:basedOn w:val="Normal"/>
    <w:rsid w:val="00CF0590"/>
    <w:pPr>
      <w:spacing w:after="0"/>
      <w:jc w:val="center"/>
    </w:pPr>
    <w:rPr>
      <w:rFonts w:ascii="Calibri" w:hAnsi="Calibri"/>
      <w:noProof/>
      <w:lang w:val="en-US"/>
    </w:rPr>
  </w:style>
  <w:style w:type="character" w:customStyle="1" w:styleId="EndNoteBibliographyTitleChar1">
    <w:name w:val="EndNote Bibliography Title Char1"/>
    <w:basedOn w:val="DefaultParagraphFont"/>
    <w:rsid w:val="00CF0590"/>
    <w:rPr>
      <w:rFonts w:ascii="Calibri" w:hAnsi="Calibri"/>
      <w:noProof/>
      <w:lang w:val="en-US"/>
    </w:rPr>
  </w:style>
  <w:style w:type="paragraph" w:customStyle="1" w:styleId="EndNoteBibliography1">
    <w:name w:val="EndNote Bibliography1"/>
    <w:basedOn w:val="Normal"/>
    <w:rsid w:val="00CF0590"/>
    <w:pPr>
      <w:spacing w:line="240" w:lineRule="auto"/>
    </w:pPr>
    <w:rPr>
      <w:rFonts w:ascii="Calibri" w:hAnsi="Calibri"/>
      <w:noProof/>
      <w:lang w:val="en-US"/>
    </w:rPr>
  </w:style>
  <w:style w:type="character" w:customStyle="1" w:styleId="EndNoteBibliographyChar1">
    <w:name w:val="EndNote Bibliography Char1"/>
    <w:basedOn w:val="DefaultParagraphFont"/>
    <w:rsid w:val="00CF0590"/>
    <w:rPr>
      <w:rFonts w:ascii="Calibri" w:hAnsi="Calibri"/>
      <w:noProof/>
      <w:lang w:val="en-US"/>
    </w:rPr>
  </w:style>
  <w:style w:type="character" w:customStyle="1" w:styleId="Heading1Char6">
    <w:name w:val="Heading 1 Char6"/>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CF0590"/>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CF0590"/>
    <w:rPr>
      <w:rFonts w:ascii="Tahoma" w:hAnsi="Tahoma" w:cs="Tahoma"/>
      <w:sz w:val="16"/>
      <w:szCs w:val="16"/>
    </w:rPr>
  </w:style>
  <w:style w:type="character" w:customStyle="1" w:styleId="CommentTextChar4">
    <w:name w:val="Comment Text Char4"/>
    <w:basedOn w:val="DefaultParagraphFont"/>
    <w:uiPriority w:val="99"/>
    <w:semiHidden/>
    <w:rsid w:val="00CF0590"/>
    <w:rPr>
      <w:sz w:val="20"/>
      <w:szCs w:val="20"/>
    </w:rPr>
  </w:style>
  <w:style w:type="character" w:customStyle="1" w:styleId="CommentSubjectChar4">
    <w:name w:val="Comment Subject Char4"/>
    <w:basedOn w:val="CommentTextChar"/>
    <w:uiPriority w:val="99"/>
    <w:semiHidden/>
    <w:rsid w:val="00CF0590"/>
    <w:rPr>
      <w:b/>
      <w:bCs/>
      <w:sz w:val="20"/>
      <w:szCs w:val="20"/>
    </w:rPr>
  </w:style>
  <w:style w:type="character" w:customStyle="1" w:styleId="HeaderChar4">
    <w:name w:val="Header Char4"/>
    <w:basedOn w:val="DefaultParagraphFont"/>
    <w:uiPriority w:val="99"/>
    <w:rsid w:val="00CF0590"/>
  </w:style>
  <w:style w:type="character" w:customStyle="1" w:styleId="FooterChar5">
    <w:name w:val="Footer Char5"/>
    <w:basedOn w:val="DefaultParagraphFont"/>
    <w:uiPriority w:val="99"/>
    <w:rsid w:val="00CF0590"/>
  </w:style>
  <w:style w:type="character" w:customStyle="1" w:styleId="FootnoteTextChar4">
    <w:name w:val="Footnote Text Char4"/>
    <w:basedOn w:val="DefaultParagraphFont"/>
    <w:uiPriority w:val="99"/>
    <w:semiHidden/>
    <w:rsid w:val="00CF0590"/>
    <w:rPr>
      <w:sz w:val="20"/>
      <w:szCs w:val="20"/>
    </w:rPr>
  </w:style>
  <w:style w:type="character" w:customStyle="1" w:styleId="HTMLPreformattedChar4">
    <w:name w:val="HTML Preformatted Char4"/>
    <w:basedOn w:val="DefaultParagraphFont"/>
    <w:uiPriority w:val="99"/>
    <w:semiHidden/>
    <w:rsid w:val="00CF0590"/>
    <w:rPr>
      <w:rFonts w:ascii="Courier New" w:eastAsiaTheme="minorEastAsia" w:hAnsi="Courier New" w:cs="Courier New"/>
      <w:sz w:val="20"/>
      <w:szCs w:val="20"/>
      <w:lang w:eastAsia="en-AU"/>
    </w:rPr>
  </w:style>
  <w:style w:type="paragraph" w:customStyle="1" w:styleId="comment4">
    <w:name w:val="comment4"/>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4">
    <w:name w:val="keyword4"/>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4">
    <w:name w:val="string4"/>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3">
    <w:name w:val="function-name3"/>
    <w:basedOn w:val="Normal"/>
    <w:rsid w:val="00CF0590"/>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3">
    <w:name w:val="type3"/>
    <w:basedOn w:val="Normal"/>
    <w:rsid w:val="00CF0590"/>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3">
    <w:name w:val="builtin3"/>
    <w:basedOn w:val="Normal"/>
    <w:rsid w:val="00CF0590"/>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2">
    <w:name w:val="EndNote Bibliography Title2"/>
    <w:basedOn w:val="Normal"/>
    <w:rsid w:val="00CF0590"/>
    <w:pPr>
      <w:spacing w:after="0"/>
      <w:jc w:val="center"/>
    </w:pPr>
    <w:rPr>
      <w:rFonts w:ascii="Calibri" w:hAnsi="Calibri"/>
      <w:noProof/>
      <w:lang w:val="en-US"/>
    </w:rPr>
  </w:style>
  <w:style w:type="character" w:customStyle="1" w:styleId="EndNoteBibliographyTitleChar2">
    <w:name w:val="EndNote Bibliography Title Char2"/>
    <w:basedOn w:val="DefaultParagraphFont"/>
    <w:rsid w:val="00CF0590"/>
    <w:rPr>
      <w:rFonts w:ascii="Calibri" w:hAnsi="Calibri"/>
      <w:noProof/>
      <w:lang w:val="en-US"/>
    </w:rPr>
  </w:style>
  <w:style w:type="paragraph" w:customStyle="1" w:styleId="EndNoteBibliography2">
    <w:name w:val="EndNote Bibliography2"/>
    <w:basedOn w:val="Normal"/>
    <w:rsid w:val="00CF0590"/>
    <w:pPr>
      <w:spacing w:line="240" w:lineRule="auto"/>
    </w:pPr>
    <w:rPr>
      <w:rFonts w:ascii="Calibri" w:hAnsi="Calibri"/>
      <w:noProof/>
      <w:lang w:val="en-US"/>
    </w:rPr>
  </w:style>
  <w:style w:type="character" w:customStyle="1" w:styleId="EndNoteBibliographyChar2">
    <w:name w:val="EndNote Bibliography Char2"/>
    <w:basedOn w:val="DefaultParagraphFont"/>
    <w:rsid w:val="00CF0590"/>
    <w:rPr>
      <w:rFonts w:ascii="Calibri" w:hAnsi="Calibri"/>
      <w:noProof/>
      <w:lang w:val="en-US"/>
    </w:rPr>
  </w:style>
  <w:style w:type="paragraph" w:styleId="TOC4">
    <w:name w:val="toc 4"/>
    <w:basedOn w:val="Normal"/>
    <w:next w:val="Normal"/>
    <w:autoRedefine/>
    <w:uiPriority w:val="39"/>
    <w:unhideWhenUsed/>
    <w:rsid w:val="00B43E75"/>
    <w:pPr>
      <w:spacing w:after="100"/>
      <w:ind w:left="660"/>
    </w:pPr>
    <w:rPr>
      <w:rFonts w:eastAsiaTheme="minorEastAsia"/>
      <w:lang w:eastAsia="en-AU"/>
    </w:rPr>
  </w:style>
  <w:style w:type="paragraph" w:styleId="TOC5">
    <w:name w:val="toc 5"/>
    <w:basedOn w:val="Normal"/>
    <w:next w:val="Normal"/>
    <w:autoRedefine/>
    <w:uiPriority w:val="39"/>
    <w:unhideWhenUsed/>
    <w:rsid w:val="00B43E75"/>
    <w:pPr>
      <w:spacing w:after="100"/>
      <w:ind w:left="880"/>
    </w:pPr>
    <w:rPr>
      <w:rFonts w:eastAsiaTheme="minorEastAsia"/>
      <w:lang w:eastAsia="en-AU"/>
    </w:rPr>
  </w:style>
  <w:style w:type="paragraph" w:styleId="TOC6">
    <w:name w:val="toc 6"/>
    <w:basedOn w:val="Normal"/>
    <w:next w:val="Normal"/>
    <w:autoRedefine/>
    <w:uiPriority w:val="39"/>
    <w:unhideWhenUsed/>
    <w:rsid w:val="00B43E75"/>
    <w:pPr>
      <w:spacing w:after="100"/>
      <w:ind w:left="1100"/>
    </w:pPr>
    <w:rPr>
      <w:rFonts w:eastAsiaTheme="minorEastAsia"/>
      <w:lang w:eastAsia="en-AU"/>
    </w:rPr>
  </w:style>
  <w:style w:type="paragraph" w:styleId="TOC7">
    <w:name w:val="toc 7"/>
    <w:basedOn w:val="Normal"/>
    <w:next w:val="Normal"/>
    <w:autoRedefine/>
    <w:uiPriority w:val="39"/>
    <w:unhideWhenUsed/>
    <w:rsid w:val="00B43E75"/>
    <w:pPr>
      <w:spacing w:after="100"/>
      <w:ind w:left="1320"/>
    </w:pPr>
    <w:rPr>
      <w:rFonts w:eastAsiaTheme="minorEastAsia"/>
      <w:lang w:eastAsia="en-AU"/>
    </w:rPr>
  </w:style>
  <w:style w:type="paragraph" w:styleId="TOC8">
    <w:name w:val="toc 8"/>
    <w:basedOn w:val="Normal"/>
    <w:next w:val="Normal"/>
    <w:autoRedefine/>
    <w:uiPriority w:val="39"/>
    <w:unhideWhenUsed/>
    <w:rsid w:val="00B43E75"/>
    <w:pPr>
      <w:spacing w:after="100"/>
      <w:ind w:left="1540"/>
    </w:pPr>
    <w:rPr>
      <w:rFonts w:eastAsiaTheme="minorEastAsia"/>
      <w:lang w:eastAsia="en-AU"/>
    </w:rPr>
  </w:style>
  <w:style w:type="paragraph" w:styleId="TOC9">
    <w:name w:val="toc 9"/>
    <w:basedOn w:val="Normal"/>
    <w:next w:val="Normal"/>
    <w:autoRedefine/>
    <w:uiPriority w:val="39"/>
    <w:unhideWhenUsed/>
    <w:rsid w:val="00B43E75"/>
    <w:pPr>
      <w:spacing w:after="100"/>
      <w:ind w:left="1760"/>
    </w:pPr>
    <w:rPr>
      <w:rFonts w:eastAsiaTheme="minorEastAsia"/>
      <w:lang w:eastAsia="en-AU"/>
    </w:rPr>
  </w:style>
  <w:style w:type="character" w:styleId="IntenseEmphasis">
    <w:name w:val="Intense Emphasis"/>
    <w:basedOn w:val="DefaultParagraphFont"/>
    <w:uiPriority w:val="21"/>
    <w:qFormat/>
    <w:rsid w:val="007809D4"/>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23801"/>
    <w:pPr>
      <w:keepNext/>
      <w:pageBreakBefore/>
      <w:numPr>
        <w:numId w:val="2"/>
      </w:numPr>
      <w:spacing w:before="240" w:after="60" w:line="259" w:lineRule="auto"/>
      <w:ind w:left="357" w:hanging="357"/>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3"/>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paragraph" w:styleId="Heading4">
    <w:name w:val="heading 4"/>
    <w:basedOn w:val="Normal"/>
    <w:next w:val="Normal"/>
    <w:link w:val="Heading4Char"/>
    <w:uiPriority w:val="9"/>
    <w:unhideWhenUsed/>
    <w:qFormat/>
    <w:rsid w:val="00CF0590"/>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CF0590"/>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F0590"/>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F0590"/>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F0590"/>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F0590"/>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23801"/>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39"/>
    <w:rsid w:val="007777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 w:type="paragraph" w:styleId="Caption">
    <w:name w:val="caption"/>
    <w:basedOn w:val="Normal"/>
    <w:next w:val="Normal"/>
    <w:uiPriority w:val="35"/>
    <w:unhideWhenUsed/>
    <w:qFormat/>
    <w:rsid w:val="004B7DE3"/>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863228"/>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63228"/>
    <w:rPr>
      <w:rFonts w:ascii="Calibri" w:hAnsi="Calibri"/>
      <w:noProof/>
      <w:lang w:val="en-US"/>
    </w:rPr>
  </w:style>
  <w:style w:type="paragraph" w:customStyle="1" w:styleId="EndNoteBibliography">
    <w:name w:val="EndNote Bibliography"/>
    <w:basedOn w:val="Normal"/>
    <w:link w:val="EndNoteBibliographyChar"/>
    <w:rsid w:val="00863228"/>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63228"/>
    <w:rPr>
      <w:rFonts w:ascii="Calibri" w:hAnsi="Calibri"/>
      <w:noProof/>
      <w:lang w:val="en-US"/>
    </w:rPr>
  </w:style>
  <w:style w:type="character" w:customStyle="1" w:styleId="Heading4Char">
    <w:name w:val="Heading 4 Char"/>
    <w:basedOn w:val="DefaultParagraphFont"/>
    <w:link w:val="Heading4"/>
    <w:uiPriority w:val="9"/>
    <w:rsid w:val="00CF0590"/>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CF0590"/>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CF0590"/>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CF0590"/>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CF0590"/>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CF0590"/>
    <w:rPr>
      <w:rFonts w:asciiTheme="majorHAnsi" w:eastAsiaTheme="majorEastAsia" w:hAnsiTheme="majorHAnsi" w:cstheme="majorBidi"/>
      <w:i/>
      <w:iCs/>
      <w:color w:val="404040" w:themeColor="text1" w:themeTint="BF"/>
      <w:sz w:val="20"/>
      <w:szCs w:val="20"/>
    </w:rPr>
  </w:style>
  <w:style w:type="character" w:customStyle="1" w:styleId="TitleChar1">
    <w:name w:val="Title Char1"/>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CF0590"/>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CF0590"/>
    <w:rPr>
      <w:rFonts w:ascii="Calibri Light" w:eastAsiaTheme="majorEastAsia" w:hAnsi="Calibri Light" w:cstheme="majorBidi"/>
      <w:b/>
      <w:bCs/>
      <w:sz w:val="32"/>
      <w:szCs w:val="32"/>
    </w:rPr>
  </w:style>
  <w:style w:type="character" w:customStyle="1" w:styleId="FooterChar1">
    <w:name w:val="Footer Char1"/>
    <w:basedOn w:val="DefaultParagraphFont"/>
    <w:uiPriority w:val="99"/>
    <w:rsid w:val="00CF0590"/>
  </w:style>
  <w:style w:type="character" w:customStyle="1" w:styleId="Heading2Char1">
    <w:name w:val="Heading 2 Char1"/>
    <w:basedOn w:val="DefaultParagraphFont"/>
    <w:uiPriority w:val="9"/>
    <w:rsid w:val="00CF0590"/>
    <w:rPr>
      <w:rFonts w:ascii="Calibri Light" w:eastAsiaTheme="majorEastAsia" w:hAnsi="Calibri Light" w:cstheme="majorBidi"/>
      <w:b/>
      <w:bCs/>
      <w:sz w:val="26"/>
      <w:szCs w:val="26"/>
    </w:rPr>
  </w:style>
  <w:style w:type="character" w:customStyle="1" w:styleId="Heading3Char1">
    <w:name w:val="Heading 3 Char1"/>
    <w:basedOn w:val="DefaultParagraphFont"/>
    <w:uiPriority w:val="9"/>
    <w:rsid w:val="00CF0590"/>
    <w:rPr>
      <w:rFonts w:ascii="Calibri Light" w:eastAsiaTheme="majorEastAsia" w:hAnsi="Calibri Light" w:cstheme="majorBidi"/>
      <w:b/>
      <w:bCs/>
    </w:rPr>
  </w:style>
  <w:style w:type="character" w:customStyle="1" w:styleId="Heading1Char2">
    <w:name w:val="Heading 1 Char2"/>
    <w:uiPriority w:val="9"/>
    <w:rsid w:val="00CF0590"/>
    <w:rPr>
      <w:rFonts w:ascii="Calibri Light" w:eastAsia="Times New Roman" w:hAnsi="Calibri Light"/>
      <w:b/>
      <w:bCs/>
      <w:kern w:val="32"/>
      <w:sz w:val="32"/>
      <w:szCs w:val="32"/>
      <w:lang w:eastAsia="en-US"/>
    </w:rPr>
  </w:style>
  <w:style w:type="character" w:customStyle="1" w:styleId="Heading3Char2">
    <w:name w:val="Heading 3 Char2"/>
    <w:uiPriority w:val="9"/>
    <w:rsid w:val="00CF0590"/>
    <w:rPr>
      <w:rFonts w:ascii="Calibri Light" w:eastAsia="Times New Roman" w:hAnsi="Calibri Light" w:cs="Times New Roman"/>
      <w:b/>
      <w:bCs/>
      <w:sz w:val="26"/>
      <w:szCs w:val="26"/>
      <w:lang w:eastAsia="en-US"/>
    </w:rPr>
  </w:style>
  <w:style w:type="character" w:customStyle="1" w:styleId="TitleChar2">
    <w:name w:val="Title Char2"/>
    <w:uiPriority w:val="10"/>
    <w:rsid w:val="00CF0590"/>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CF0590"/>
    <w:rPr>
      <w:rFonts w:ascii="Calibri Light" w:eastAsia="Times New Roman" w:hAnsi="Calibri Light" w:cs="Times New Roman"/>
      <w:sz w:val="24"/>
      <w:szCs w:val="24"/>
      <w:lang w:eastAsia="en-US"/>
    </w:rPr>
  </w:style>
  <w:style w:type="character" w:customStyle="1" w:styleId="Heading2Char2">
    <w:name w:val="Heading 2 Char2"/>
    <w:uiPriority w:val="9"/>
    <w:rsid w:val="00CF0590"/>
    <w:rPr>
      <w:rFonts w:ascii="Calibri Light" w:eastAsia="Times New Roman" w:hAnsi="Calibri Light"/>
      <w:b/>
      <w:bCs/>
      <w:iCs/>
      <w:sz w:val="24"/>
      <w:szCs w:val="28"/>
    </w:rPr>
  </w:style>
  <w:style w:type="character" w:customStyle="1" w:styleId="BalloonTextChar1">
    <w:name w:val="Balloon Text Char1"/>
    <w:basedOn w:val="DefaultParagraphFont"/>
    <w:uiPriority w:val="99"/>
    <w:semiHidden/>
    <w:rsid w:val="00CF0590"/>
    <w:rPr>
      <w:rFonts w:ascii="Tahoma" w:hAnsi="Tahoma" w:cs="Tahoma"/>
      <w:sz w:val="16"/>
      <w:szCs w:val="16"/>
      <w:lang w:eastAsia="en-US"/>
    </w:rPr>
  </w:style>
  <w:style w:type="character" w:customStyle="1" w:styleId="TitleChar3">
    <w:name w:val="Title Char3"/>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CF0590"/>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CF0590"/>
    <w:rPr>
      <w:rFonts w:ascii="Tahoma" w:hAnsi="Tahoma" w:cs="Tahoma"/>
      <w:sz w:val="16"/>
      <w:szCs w:val="16"/>
    </w:rPr>
  </w:style>
  <w:style w:type="character" w:customStyle="1" w:styleId="CommentTextChar1">
    <w:name w:val="Comment Text Char1"/>
    <w:basedOn w:val="DefaultParagraphFont"/>
    <w:uiPriority w:val="99"/>
    <w:semiHidden/>
    <w:rsid w:val="00CF0590"/>
    <w:rPr>
      <w:sz w:val="20"/>
      <w:szCs w:val="20"/>
    </w:rPr>
  </w:style>
  <w:style w:type="character" w:customStyle="1" w:styleId="CommentSubjectChar1">
    <w:name w:val="Comment Subject Char1"/>
    <w:basedOn w:val="CommentTextChar"/>
    <w:uiPriority w:val="99"/>
    <w:semiHidden/>
    <w:rsid w:val="00CF0590"/>
    <w:rPr>
      <w:b/>
      <w:bCs/>
      <w:sz w:val="20"/>
      <w:szCs w:val="20"/>
    </w:rPr>
  </w:style>
  <w:style w:type="character" w:customStyle="1" w:styleId="HeaderChar1">
    <w:name w:val="Header Char1"/>
    <w:basedOn w:val="DefaultParagraphFont"/>
    <w:uiPriority w:val="99"/>
    <w:rsid w:val="00CF0590"/>
  </w:style>
  <w:style w:type="character" w:customStyle="1" w:styleId="FooterChar2">
    <w:name w:val="Footer Char2"/>
    <w:basedOn w:val="DefaultParagraphFont"/>
    <w:uiPriority w:val="99"/>
    <w:rsid w:val="00CF0590"/>
  </w:style>
  <w:style w:type="character" w:customStyle="1" w:styleId="FootnoteTextChar1">
    <w:name w:val="Footnote Text Char1"/>
    <w:basedOn w:val="DefaultParagraphFont"/>
    <w:uiPriority w:val="99"/>
    <w:semiHidden/>
    <w:rsid w:val="00CF0590"/>
    <w:rPr>
      <w:sz w:val="20"/>
      <w:szCs w:val="20"/>
    </w:rPr>
  </w:style>
  <w:style w:type="character" w:customStyle="1" w:styleId="HTMLPreformattedChar1">
    <w:name w:val="HTML Preformatted Char1"/>
    <w:basedOn w:val="DefaultParagraphFont"/>
    <w:uiPriority w:val="99"/>
    <w:semiHidden/>
    <w:rsid w:val="00CF0590"/>
    <w:rPr>
      <w:rFonts w:ascii="Courier New" w:eastAsiaTheme="minorEastAsia" w:hAnsi="Courier New" w:cs="Courier New"/>
      <w:sz w:val="20"/>
      <w:szCs w:val="20"/>
      <w:lang w:eastAsia="en-AU"/>
    </w:rPr>
  </w:style>
  <w:style w:type="character" w:customStyle="1" w:styleId="Heading1Char4">
    <w:name w:val="Heading 1 Char4"/>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CF0590"/>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CF0590"/>
    <w:rPr>
      <w:rFonts w:ascii="Tahoma" w:hAnsi="Tahoma" w:cs="Tahoma"/>
      <w:sz w:val="16"/>
      <w:szCs w:val="16"/>
    </w:rPr>
  </w:style>
  <w:style w:type="character" w:customStyle="1" w:styleId="CommentTextChar2">
    <w:name w:val="Comment Text Char2"/>
    <w:basedOn w:val="DefaultParagraphFont"/>
    <w:uiPriority w:val="99"/>
    <w:semiHidden/>
    <w:rsid w:val="00CF0590"/>
    <w:rPr>
      <w:sz w:val="20"/>
      <w:szCs w:val="20"/>
    </w:rPr>
  </w:style>
  <w:style w:type="character" w:customStyle="1" w:styleId="CommentSubjectChar2">
    <w:name w:val="Comment Subject Char2"/>
    <w:basedOn w:val="CommentTextChar"/>
    <w:uiPriority w:val="99"/>
    <w:semiHidden/>
    <w:rsid w:val="00CF0590"/>
    <w:rPr>
      <w:b/>
      <w:bCs/>
      <w:sz w:val="20"/>
      <w:szCs w:val="20"/>
    </w:rPr>
  </w:style>
  <w:style w:type="character" w:customStyle="1" w:styleId="HeaderChar2">
    <w:name w:val="Header Char2"/>
    <w:basedOn w:val="DefaultParagraphFont"/>
    <w:uiPriority w:val="99"/>
    <w:rsid w:val="00CF0590"/>
  </w:style>
  <w:style w:type="character" w:customStyle="1" w:styleId="FooterChar3">
    <w:name w:val="Footer Char3"/>
    <w:basedOn w:val="DefaultParagraphFont"/>
    <w:uiPriority w:val="99"/>
    <w:rsid w:val="00CF0590"/>
  </w:style>
  <w:style w:type="character" w:customStyle="1" w:styleId="FootnoteTextChar2">
    <w:name w:val="Footnote Text Char2"/>
    <w:basedOn w:val="DefaultParagraphFont"/>
    <w:uiPriority w:val="99"/>
    <w:semiHidden/>
    <w:rsid w:val="00CF0590"/>
    <w:rPr>
      <w:sz w:val="20"/>
      <w:szCs w:val="20"/>
    </w:rPr>
  </w:style>
  <w:style w:type="character" w:customStyle="1" w:styleId="HTMLPreformattedChar2">
    <w:name w:val="HTML Preformatted Char2"/>
    <w:basedOn w:val="DefaultParagraphFont"/>
    <w:uiPriority w:val="99"/>
    <w:semiHidden/>
    <w:rsid w:val="00CF0590"/>
    <w:rPr>
      <w:rFonts w:ascii="Courier New" w:eastAsiaTheme="minorEastAsia" w:hAnsi="Courier New" w:cs="Courier New"/>
      <w:sz w:val="20"/>
      <w:szCs w:val="20"/>
      <w:lang w:eastAsia="en-AU"/>
    </w:rPr>
  </w:style>
  <w:style w:type="character" w:customStyle="1" w:styleId="comment11">
    <w:name w:val="comment11"/>
    <w:basedOn w:val="DefaultParagraphFont"/>
    <w:rsid w:val="00CF0590"/>
    <w:rPr>
      <w:color w:val="B22222"/>
    </w:rPr>
  </w:style>
  <w:style w:type="character" w:customStyle="1" w:styleId="keyword11">
    <w:name w:val="keyword11"/>
    <w:basedOn w:val="DefaultParagraphFont"/>
    <w:rsid w:val="00CF0590"/>
    <w:rPr>
      <w:color w:val="A020F0"/>
    </w:rPr>
  </w:style>
  <w:style w:type="character" w:customStyle="1" w:styleId="string11">
    <w:name w:val="string11"/>
    <w:basedOn w:val="DefaultParagraphFont"/>
    <w:rsid w:val="00CF0590"/>
    <w:rPr>
      <w:color w:val="8B2252"/>
    </w:rPr>
  </w:style>
  <w:style w:type="paragraph" w:customStyle="1" w:styleId="comment2">
    <w:name w:val="comment2"/>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2">
    <w:name w:val="keyword2"/>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2">
    <w:name w:val="string2"/>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1">
    <w:name w:val="type11"/>
    <w:basedOn w:val="DefaultParagraphFont"/>
    <w:rsid w:val="00CF0590"/>
    <w:rPr>
      <w:color w:val="228B22"/>
    </w:rPr>
  </w:style>
  <w:style w:type="paragraph" w:styleId="Revision">
    <w:name w:val="Revision"/>
    <w:hidden/>
    <w:uiPriority w:val="99"/>
    <w:semiHidden/>
    <w:rsid w:val="00CF0590"/>
    <w:pPr>
      <w:spacing w:after="0" w:line="240" w:lineRule="auto"/>
    </w:pPr>
  </w:style>
  <w:style w:type="character" w:customStyle="1" w:styleId="Heading1Char5">
    <w:name w:val="Heading 1 Char5"/>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CF0590"/>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CF0590"/>
    <w:rPr>
      <w:rFonts w:ascii="Tahoma" w:hAnsi="Tahoma" w:cs="Tahoma"/>
      <w:sz w:val="16"/>
      <w:szCs w:val="16"/>
    </w:rPr>
  </w:style>
  <w:style w:type="character" w:customStyle="1" w:styleId="CommentTextChar3">
    <w:name w:val="Comment Text Char3"/>
    <w:basedOn w:val="DefaultParagraphFont"/>
    <w:uiPriority w:val="99"/>
    <w:semiHidden/>
    <w:rsid w:val="00CF0590"/>
    <w:rPr>
      <w:sz w:val="20"/>
      <w:szCs w:val="20"/>
    </w:rPr>
  </w:style>
  <w:style w:type="character" w:customStyle="1" w:styleId="CommentSubjectChar3">
    <w:name w:val="Comment Subject Char3"/>
    <w:basedOn w:val="CommentTextChar"/>
    <w:uiPriority w:val="99"/>
    <w:semiHidden/>
    <w:rsid w:val="00CF0590"/>
    <w:rPr>
      <w:b/>
      <w:bCs/>
      <w:sz w:val="20"/>
      <w:szCs w:val="20"/>
    </w:rPr>
  </w:style>
  <w:style w:type="character" w:customStyle="1" w:styleId="HeaderChar3">
    <w:name w:val="Header Char3"/>
    <w:basedOn w:val="DefaultParagraphFont"/>
    <w:uiPriority w:val="99"/>
    <w:rsid w:val="00CF0590"/>
  </w:style>
  <w:style w:type="character" w:customStyle="1" w:styleId="FooterChar4">
    <w:name w:val="Footer Char4"/>
    <w:basedOn w:val="DefaultParagraphFont"/>
    <w:uiPriority w:val="99"/>
    <w:rsid w:val="00CF0590"/>
  </w:style>
  <w:style w:type="character" w:customStyle="1" w:styleId="FootnoteTextChar3">
    <w:name w:val="Footnote Text Char3"/>
    <w:basedOn w:val="DefaultParagraphFont"/>
    <w:uiPriority w:val="99"/>
    <w:semiHidden/>
    <w:rsid w:val="00CF0590"/>
    <w:rPr>
      <w:sz w:val="20"/>
      <w:szCs w:val="20"/>
    </w:rPr>
  </w:style>
  <w:style w:type="character" w:customStyle="1" w:styleId="HTMLPreformattedChar3">
    <w:name w:val="HTML Preformatted Char3"/>
    <w:basedOn w:val="DefaultParagraphFont"/>
    <w:uiPriority w:val="99"/>
    <w:semiHidden/>
    <w:rsid w:val="00CF0590"/>
    <w:rPr>
      <w:rFonts w:ascii="Courier New" w:eastAsiaTheme="minorEastAsia" w:hAnsi="Courier New" w:cs="Courier New"/>
      <w:sz w:val="20"/>
      <w:szCs w:val="20"/>
      <w:lang w:eastAsia="en-AU"/>
    </w:rPr>
  </w:style>
  <w:style w:type="paragraph" w:customStyle="1" w:styleId="comment3">
    <w:name w:val="comment3"/>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3">
    <w:name w:val="keyword3"/>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3">
    <w:name w:val="string3"/>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2">
    <w:name w:val="function-name2"/>
    <w:basedOn w:val="Normal"/>
    <w:rsid w:val="00CF0590"/>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2">
    <w:name w:val="type2"/>
    <w:basedOn w:val="Normal"/>
    <w:rsid w:val="00CF0590"/>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2">
    <w:name w:val="builtin2"/>
    <w:basedOn w:val="Normal"/>
    <w:rsid w:val="00CF0590"/>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1">
    <w:name w:val="EndNote Bibliography Title1"/>
    <w:basedOn w:val="Normal"/>
    <w:rsid w:val="00CF0590"/>
    <w:pPr>
      <w:spacing w:after="0"/>
      <w:jc w:val="center"/>
    </w:pPr>
    <w:rPr>
      <w:rFonts w:ascii="Calibri" w:hAnsi="Calibri"/>
      <w:noProof/>
      <w:lang w:val="en-US"/>
    </w:rPr>
  </w:style>
  <w:style w:type="character" w:customStyle="1" w:styleId="EndNoteBibliographyTitleChar1">
    <w:name w:val="EndNote Bibliography Title Char1"/>
    <w:basedOn w:val="DefaultParagraphFont"/>
    <w:rsid w:val="00CF0590"/>
    <w:rPr>
      <w:rFonts w:ascii="Calibri" w:hAnsi="Calibri"/>
      <w:noProof/>
      <w:lang w:val="en-US"/>
    </w:rPr>
  </w:style>
  <w:style w:type="paragraph" w:customStyle="1" w:styleId="EndNoteBibliography1">
    <w:name w:val="EndNote Bibliography1"/>
    <w:basedOn w:val="Normal"/>
    <w:rsid w:val="00CF0590"/>
    <w:pPr>
      <w:spacing w:line="240" w:lineRule="auto"/>
    </w:pPr>
    <w:rPr>
      <w:rFonts w:ascii="Calibri" w:hAnsi="Calibri"/>
      <w:noProof/>
      <w:lang w:val="en-US"/>
    </w:rPr>
  </w:style>
  <w:style w:type="character" w:customStyle="1" w:styleId="EndNoteBibliographyChar1">
    <w:name w:val="EndNote Bibliography Char1"/>
    <w:basedOn w:val="DefaultParagraphFont"/>
    <w:rsid w:val="00CF0590"/>
    <w:rPr>
      <w:rFonts w:ascii="Calibri" w:hAnsi="Calibri"/>
      <w:noProof/>
      <w:lang w:val="en-US"/>
    </w:rPr>
  </w:style>
  <w:style w:type="character" w:customStyle="1" w:styleId="Heading1Char6">
    <w:name w:val="Heading 1 Char6"/>
    <w:basedOn w:val="DefaultParagraphFont"/>
    <w:uiPriority w:val="9"/>
    <w:rsid w:val="00CF0590"/>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CF0590"/>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CF0590"/>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CF0590"/>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CF0590"/>
    <w:rPr>
      <w:rFonts w:ascii="Tahoma" w:hAnsi="Tahoma" w:cs="Tahoma"/>
      <w:sz w:val="16"/>
      <w:szCs w:val="16"/>
    </w:rPr>
  </w:style>
  <w:style w:type="character" w:customStyle="1" w:styleId="CommentTextChar4">
    <w:name w:val="Comment Text Char4"/>
    <w:basedOn w:val="DefaultParagraphFont"/>
    <w:uiPriority w:val="99"/>
    <w:semiHidden/>
    <w:rsid w:val="00CF0590"/>
    <w:rPr>
      <w:sz w:val="20"/>
      <w:szCs w:val="20"/>
    </w:rPr>
  </w:style>
  <w:style w:type="character" w:customStyle="1" w:styleId="CommentSubjectChar4">
    <w:name w:val="Comment Subject Char4"/>
    <w:basedOn w:val="CommentTextChar"/>
    <w:uiPriority w:val="99"/>
    <w:semiHidden/>
    <w:rsid w:val="00CF0590"/>
    <w:rPr>
      <w:b/>
      <w:bCs/>
      <w:sz w:val="20"/>
      <w:szCs w:val="20"/>
    </w:rPr>
  </w:style>
  <w:style w:type="character" w:customStyle="1" w:styleId="HeaderChar4">
    <w:name w:val="Header Char4"/>
    <w:basedOn w:val="DefaultParagraphFont"/>
    <w:uiPriority w:val="99"/>
    <w:rsid w:val="00CF0590"/>
  </w:style>
  <w:style w:type="character" w:customStyle="1" w:styleId="FooterChar5">
    <w:name w:val="Footer Char5"/>
    <w:basedOn w:val="DefaultParagraphFont"/>
    <w:uiPriority w:val="99"/>
    <w:rsid w:val="00CF0590"/>
  </w:style>
  <w:style w:type="character" w:customStyle="1" w:styleId="FootnoteTextChar4">
    <w:name w:val="Footnote Text Char4"/>
    <w:basedOn w:val="DefaultParagraphFont"/>
    <w:uiPriority w:val="99"/>
    <w:semiHidden/>
    <w:rsid w:val="00CF0590"/>
    <w:rPr>
      <w:sz w:val="20"/>
      <w:szCs w:val="20"/>
    </w:rPr>
  </w:style>
  <w:style w:type="character" w:customStyle="1" w:styleId="HTMLPreformattedChar4">
    <w:name w:val="HTML Preformatted Char4"/>
    <w:basedOn w:val="DefaultParagraphFont"/>
    <w:uiPriority w:val="99"/>
    <w:semiHidden/>
    <w:rsid w:val="00CF0590"/>
    <w:rPr>
      <w:rFonts w:ascii="Courier New" w:eastAsiaTheme="minorEastAsia" w:hAnsi="Courier New" w:cs="Courier New"/>
      <w:sz w:val="20"/>
      <w:szCs w:val="20"/>
      <w:lang w:eastAsia="en-AU"/>
    </w:rPr>
  </w:style>
  <w:style w:type="paragraph" w:customStyle="1" w:styleId="comment4">
    <w:name w:val="comment4"/>
    <w:basedOn w:val="Normal"/>
    <w:rsid w:val="00CF0590"/>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4">
    <w:name w:val="keyword4"/>
    <w:basedOn w:val="Normal"/>
    <w:rsid w:val="00CF0590"/>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4">
    <w:name w:val="string4"/>
    <w:basedOn w:val="Normal"/>
    <w:rsid w:val="00CF0590"/>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paragraph" w:customStyle="1" w:styleId="function-name3">
    <w:name w:val="function-name3"/>
    <w:basedOn w:val="Normal"/>
    <w:rsid w:val="00CF0590"/>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3">
    <w:name w:val="type3"/>
    <w:basedOn w:val="Normal"/>
    <w:rsid w:val="00CF0590"/>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paragraph" w:customStyle="1" w:styleId="builtin3">
    <w:name w:val="builtin3"/>
    <w:basedOn w:val="Normal"/>
    <w:rsid w:val="00CF0590"/>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paragraph" w:customStyle="1" w:styleId="EndNoteBibliographyTitle2">
    <w:name w:val="EndNote Bibliography Title2"/>
    <w:basedOn w:val="Normal"/>
    <w:rsid w:val="00CF0590"/>
    <w:pPr>
      <w:spacing w:after="0"/>
      <w:jc w:val="center"/>
    </w:pPr>
    <w:rPr>
      <w:rFonts w:ascii="Calibri" w:hAnsi="Calibri"/>
      <w:noProof/>
      <w:lang w:val="en-US"/>
    </w:rPr>
  </w:style>
  <w:style w:type="character" w:customStyle="1" w:styleId="EndNoteBibliographyTitleChar2">
    <w:name w:val="EndNote Bibliography Title Char2"/>
    <w:basedOn w:val="DefaultParagraphFont"/>
    <w:rsid w:val="00CF0590"/>
    <w:rPr>
      <w:rFonts w:ascii="Calibri" w:hAnsi="Calibri"/>
      <w:noProof/>
      <w:lang w:val="en-US"/>
    </w:rPr>
  </w:style>
  <w:style w:type="paragraph" w:customStyle="1" w:styleId="EndNoteBibliography2">
    <w:name w:val="EndNote Bibliography2"/>
    <w:basedOn w:val="Normal"/>
    <w:rsid w:val="00CF0590"/>
    <w:pPr>
      <w:spacing w:line="240" w:lineRule="auto"/>
    </w:pPr>
    <w:rPr>
      <w:rFonts w:ascii="Calibri" w:hAnsi="Calibri"/>
      <w:noProof/>
      <w:lang w:val="en-US"/>
    </w:rPr>
  </w:style>
  <w:style w:type="character" w:customStyle="1" w:styleId="EndNoteBibliographyChar2">
    <w:name w:val="EndNote Bibliography Char2"/>
    <w:basedOn w:val="DefaultParagraphFont"/>
    <w:rsid w:val="00CF0590"/>
    <w:rPr>
      <w:rFonts w:ascii="Calibri" w:hAnsi="Calibri"/>
      <w:noProof/>
      <w:lang w:val="en-US"/>
    </w:rPr>
  </w:style>
  <w:style w:type="paragraph" w:styleId="TOC4">
    <w:name w:val="toc 4"/>
    <w:basedOn w:val="Normal"/>
    <w:next w:val="Normal"/>
    <w:autoRedefine/>
    <w:uiPriority w:val="39"/>
    <w:unhideWhenUsed/>
    <w:rsid w:val="00B43E75"/>
    <w:pPr>
      <w:spacing w:after="100"/>
      <w:ind w:left="660"/>
    </w:pPr>
    <w:rPr>
      <w:rFonts w:eastAsiaTheme="minorEastAsia"/>
      <w:lang w:eastAsia="en-AU"/>
    </w:rPr>
  </w:style>
  <w:style w:type="paragraph" w:styleId="TOC5">
    <w:name w:val="toc 5"/>
    <w:basedOn w:val="Normal"/>
    <w:next w:val="Normal"/>
    <w:autoRedefine/>
    <w:uiPriority w:val="39"/>
    <w:unhideWhenUsed/>
    <w:rsid w:val="00B43E75"/>
    <w:pPr>
      <w:spacing w:after="100"/>
      <w:ind w:left="880"/>
    </w:pPr>
    <w:rPr>
      <w:rFonts w:eastAsiaTheme="minorEastAsia"/>
      <w:lang w:eastAsia="en-AU"/>
    </w:rPr>
  </w:style>
  <w:style w:type="paragraph" w:styleId="TOC6">
    <w:name w:val="toc 6"/>
    <w:basedOn w:val="Normal"/>
    <w:next w:val="Normal"/>
    <w:autoRedefine/>
    <w:uiPriority w:val="39"/>
    <w:unhideWhenUsed/>
    <w:rsid w:val="00B43E75"/>
    <w:pPr>
      <w:spacing w:after="100"/>
      <w:ind w:left="1100"/>
    </w:pPr>
    <w:rPr>
      <w:rFonts w:eastAsiaTheme="minorEastAsia"/>
      <w:lang w:eastAsia="en-AU"/>
    </w:rPr>
  </w:style>
  <w:style w:type="paragraph" w:styleId="TOC7">
    <w:name w:val="toc 7"/>
    <w:basedOn w:val="Normal"/>
    <w:next w:val="Normal"/>
    <w:autoRedefine/>
    <w:uiPriority w:val="39"/>
    <w:unhideWhenUsed/>
    <w:rsid w:val="00B43E75"/>
    <w:pPr>
      <w:spacing w:after="100"/>
      <w:ind w:left="1320"/>
    </w:pPr>
    <w:rPr>
      <w:rFonts w:eastAsiaTheme="minorEastAsia"/>
      <w:lang w:eastAsia="en-AU"/>
    </w:rPr>
  </w:style>
  <w:style w:type="paragraph" w:styleId="TOC8">
    <w:name w:val="toc 8"/>
    <w:basedOn w:val="Normal"/>
    <w:next w:val="Normal"/>
    <w:autoRedefine/>
    <w:uiPriority w:val="39"/>
    <w:unhideWhenUsed/>
    <w:rsid w:val="00B43E75"/>
    <w:pPr>
      <w:spacing w:after="100"/>
      <w:ind w:left="1540"/>
    </w:pPr>
    <w:rPr>
      <w:rFonts w:eastAsiaTheme="minorEastAsia"/>
      <w:lang w:eastAsia="en-AU"/>
    </w:rPr>
  </w:style>
  <w:style w:type="paragraph" w:styleId="TOC9">
    <w:name w:val="toc 9"/>
    <w:basedOn w:val="Normal"/>
    <w:next w:val="Normal"/>
    <w:autoRedefine/>
    <w:uiPriority w:val="39"/>
    <w:unhideWhenUsed/>
    <w:rsid w:val="00B43E75"/>
    <w:pPr>
      <w:spacing w:after="100"/>
      <w:ind w:left="1760"/>
    </w:pPr>
    <w:rPr>
      <w:rFonts w:eastAsiaTheme="minorEastAsia"/>
      <w:lang w:eastAsia="en-AU"/>
    </w:rPr>
  </w:style>
  <w:style w:type="character" w:styleId="IntenseEmphasis">
    <w:name w:val="Intense Emphasis"/>
    <w:basedOn w:val="DefaultParagraphFont"/>
    <w:uiPriority w:val="21"/>
    <w:qFormat/>
    <w:rsid w:val="007809D4"/>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509">
      <w:bodyDiv w:val="1"/>
      <w:marLeft w:val="0"/>
      <w:marRight w:val="0"/>
      <w:marTop w:val="0"/>
      <w:marBottom w:val="0"/>
      <w:divBdr>
        <w:top w:val="none" w:sz="0" w:space="0" w:color="auto"/>
        <w:left w:val="none" w:sz="0" w:space="0" w:color="auto"/>
        <w:bottom w:val="none" w:sz="0" w:space="0" w:color="auto"/>
        <w:right w:val="none" w:sz="0" w:space="0" w:color="auto"/>
      </w:divBdr>
    </w:div>
    <w:div w:id="166756218">
      <w:bodyDiv w:val="1"/>
      <w:marLeft w:val="0"/>
      <w:marRight w:val="0"/>
      <w:marTop w:val="0"/>
      <w:marBottom w:val="0"/>
      <w:divBdr>
        <w:top w:val="none" w:sz="0" w:space="0" w:color="auto"/>
        <w:left w:val="none" w:sz="0" w:space="0" w:color="auto"/>
        <w:bottom w:val="none" w:sz="0" w:space="0" w:color="auto"/>
        <w:right w:val="none" w:sz="0" w:space="0" w:color="auto"/>
      </w:divBdr>
    </w:div>
    <w:div w:id="203375168">
      <w:bodyDiv w:val="1"/>
      <w:marLeft w:val="0"/>
      <w:marRight w:val="0"/>
      <w:marTop w:val="0"/>
      <w:marBottom w:val="0"/>
      <w:divBdr>
        <w:top w:val="none" w:sz="0" w:space="0" w:color="auto"/>
        <w:left w:val="none" w:sz="0" w:space="0" w:color="auto"/>
        <w:bottom w:val="none" w:sz="0" w:space="0" w:color="auto"/>
        <w:right w:val="none" w:sz="0" w:space="0" w:color="auto"/>
      </w:divBdr>
    </w:div>
    <w:div w:id="324281649">
      <w:bodyDiv w:val="1"/>
      <w:marLeft w:val="0"/>
      <w:marRight w:val="0"/>
      <w:marTop w:val="0"/>
      <w:marBottom w:val="0"/>
      <w:divBdr>
        <w:top w:val="none" w:sz="0" w:space="0" w:color="auto"/>
        <w:left w:val="none" w:sz="0" w:space="0" w:color="auto"/>
        <w:bottom w:val="none" w:sz="0" w:space="0" w:color="auto"/>
        <w:right w:val="none" w:sz="0" w:space="0" w:color="auto"/>
      </w:divBdr>
    </w:div>
    <w:div w:id="364595370">
      <w:bodyDiv w:val="1"/>
      <w:marLeft w:val="0"/>
      <w:marRight w:val="0"/>
      <w:marTop w:val="0"/>
      <w:marBottom w:val="0"/>
      <w:divBdr>
        <w:top w:val="none" w:sz="0" w:space="0" w:color="auto"/>
        <w:left w:val="none" w:sz="0" w:space="0" w:color="auto"/>
        <w:bottom w:val="none" w:sz="0" w:space="0" w:color="auto"/>
        <w:right w:val="none" w:sz="0" w:space="0" w:color="auto"/>
      </w:divBdr>
    </w:div>
    <w:div w:id="585384335">
      <w:bodyDiv w:val="1"/>
      <w:marLeft w:val="0"/>
      <w:marRight w:val="0"/>
      <w:marTop w:val="0"/>
      <w:marBottom w:val="0"/>
      <w:divBdr>
        <w:top w:val="none" w:sz="0" w:space="0" w:color="auto"/>
        <w:left w:val="none" w:sz="0" w:space="0" w:color="auto"/>
        <w:bottom w:val="none" w:sz="0" w:space="0" w:color="auto"/>
        <w:right w:val="none" w:sz="0" w:space="0" w:color="auto"/>
      </w:divBdr>
    </w:div>
    <w:div w:id="605889992">
      <w:bodyDiv w:val="1"/>
      <w:marLeft w:val="0"/>
      <w:marRight w:val="0"/>
      <w:marTop w:val="0"/>
      <w:marBottom w:val="0"/>
      <w:divBdr>
        <w:top w:val="none" w:sz="0" w:space="0" w:color="auto"/>
        <w:left w:val="none" w:sz="0" w:space="0" w:color="auto"/>
        <w:bottom w:val="none" w:sz="0" w:space="0" w:color="auto"/>
        <w:right w:val="none" w:sz="0" w:space="0" w:color="auto"/>
      </w:divBdr>
    </w:div>
    <w:div w:id="917055088">
      <w:bodyDiv w:val="1"/>
      <w:marLeft w:val="0"/>
      <w:marRight w:val="0"/>
      <w:marTop w:val="0"/>
      <w:marBottom w:val="0"/>
      <w:divBdr>
        <w:top w:val="none" w:sz="0" w:space="0" w:color="auto"/>
        <w:left w:val="none" w:sz="0" w:space="0" w:color="auto"/>
        <w:bottom w:val="none" w:sz="0" w:space="0" w:color="auto"/>
        <w:right w:val="none" w:sz="0" w:space="0" w:color="auto"/>
      </w:divBdr>
    </w:div>
    <w:div w:id="950892533">
      <w:bodyDiv w:val="1"/>
      <w:marLeft w:val="0"/>
      <w:marRight w:val="0"/>
      <w:marTop w:val="0"/>
      <w:marBottom w:val="0"/>
      <w:divBdr>
        <w:top w:val="none" w:sz="0" w:space="0" w:color="auto"/>
        <w:left w:val="none" w:sz="0" w:space="0" w:color="auto"/>
        <w:bottom w:val="none" w:sz="0" w:space="0" w:color="auto"/>
        <w:right w:val="none" w:sz="0" w:space="0" w:color="auto"/>
      </w:divBdr>
    </w:div>
    <w:div w:id="1184243505">
      <w:bodyDiv w:val="1"/>
      <w:marLeft w:val="0"/>
      <w:marRight w:val="0"/>
      <w:marTop w:val="0"/>
      <w:marBottom w:val="0"/>
      <w:divBdr>
        <w:top w:val="none" w:sz="0" w:space="0" w:color="auto"/>
        <w:left w:val="none" w:sz="0" w:space="0" w:color="auto"/>
        <w:bottom w:val="none" w:sz="0" w:space="0" w:color="auto"/>
        <w:right w:val="none" w:sz="0" w:space="0" w:color="auto"/>
      </w:divBdr>
    </w:div>
    <w:div w:id="1206136475">
      <w:bodyDiv w:val="1"/>
      <w:marLeft w:val="0"/>
      <w:marRight w:val="0"/>
      <w:marTop w:val="0"/>
      <w:marBottom w:val="0"/>
      <w:divBdr>
        <w:top w:val="none" w:sz="0" w:space="0" w:color="auto"/>
        <w:left w:val="none" w:sz="0" w:space="0" w:color="auto"/>
        <w:bottom w:val="none" w:sz="0" w:space="0" w:color="auto"/>
        <w:right w:val="none" w:sz="0" w:space="0" w:color="auto"/>
      </w:divBdr>
    </w:div>
    <w:div w:id="1226184281">
      <w:bodyDiv w:val="1"/>
      <w:marLeft w:val="0"/>
      <w:marRight w:val="0"/>
      <w:marTop w:val="0"/>
      <w:marBottom w:val="0"/>
      <w:divBdr>
        <w:top w:val="none" w:sz="0" w:space="0" w:color="auto"/>
        <w:left w:val="none" w:sz="0" w:space="0" w:color="auto"/>
        <w:bottom w:val="none" w:sz="0" w:space="0" w:color="auto"/>
        <w:right w:val="none" w:sz="0" w:space="0" w:color="auto"/>
      </w:divBdr>
    </w:div>
    <w:div w:id="1251501642">
      <w:bodyDiv w:val="1"/>
      <w:marLeft w:val="0"/>
      <w:marRight w:val="0"/>
      <w:marTop w:val="0"/>
      <w:marBottom w:val="0"/>
      <w:divBdr>
        <w:top w:val="none" w:sz="0" w:space="0" w:color="auto"/>
        <w:left w:val="none" w:sz="0" w:space="0" w:color="auto"/>
        <w:bottom w:val="none" w:sz="0" w:space="0" w:color="auto"/>
        <w:right w:val="none" w:sz="0" w:space="0" w:color="auto"/>
      </w:divBdr>
    </w:div>
    <w:div w:id="1281306622">
      <w:bodyDiv w:val="1"/>
      <w:marLeft w:val="0"/>
      <w:marRight w:val="0"/>
      <w:marTop w:val="0"/>
      <w:marBottom w:val="0"/>
      <w:divBdr>
        <w:top w:val="none" w:sz="0" w:space="0" w:color="auto"/>
        <w:left w:val="none" w:sz="0" w:space="0" w:color="auto"/>
        <w:bottom w:val="none" w:sz="0" w:space="0" w:color="auto"/>
        <w:right w:val="none" w:sz="0" w:space="0" w:color="auto"/>
      </w:divBdr>
    </w:div>
    <w:div w:id="1337272936">
      <w:bodyDiv w:val="1"/>
      <w:marLeft w:val="0"/>
      <w:marRight w:val="0"/>
      <w:marTop w:val="0"/>
      <w:marBottom w:val="0"/>
      <w:divBdr>
        <w:top w:val="none" w:sz="0" w:space="0" w:color="auto"/>
        <w:left w:val="none" w:sz="0" w:space="0" w:color="auto"/>
        <w:bottom w:val="none" w:sz="0" w:space="0" w:color="auto"/>
        <w:right w:val="none" w:sz="0" w:space="0" w:color="auto"/>
      </w:divBdr>
    </w:div>
    <w:div w:id="1358581816">
      <w:bodyDiv w:val="1"/>
      <w:marLeft w:val="0"/>
      <w:marRight w:val="0"/>
      <w:marTop w:val="0"/>
      <w:marBottom w:val="0"/>
      <w:divBdr>
        <w:top w:val="none" w:sz="0" w:space="0" w:color="auto"/>
        <w:left w:val="none" w:sz="0" w:space="0" w:color="auto"/>
        <w:bottom w:val="none" w:sz="0" w:space="0" w:color="auto"/>
        <w:right w:val="none" w:sz="0" w:space="0" w:color="auto"/>
      </w:divBdr>
    </w:div>
    <w:div w:id="1371766554">
      <w:bodyDiv w:val="1"/>
      <w:marLeft w:val="0"/>
      <w:marRight w:val="0"/>
      <w:marTop w:val="0"/>
      <w:marBottom w:val="0"/>
      <w:divBdr>
        <w:top w:val="none" w:sz="0" w:space="0" w:color="auto"/>
        <w:left w:val="none" w:sz="0" w:space="0" w:color="auto"/>
        <w:bottom w:val="none" w:sz="0" w:space="0" w:color="auto"/>
        <w:right w:val="none" w:sz="0" w:space="0" w:color="auto"/>
      </w:divBdr>
    </w:div>
    <w:div w:id="1428496824">
      <w:bodyDiv w:val="1"/>
      <w:marLeft w:val="0"/>
      <w:marRight w:val="0"/>
      <w:marTop w:val="0"/>
      <w:marBottom w:val="0"/>
      <w:divBdr>
        <w:top w:val="none" w:sz="0" w:space="0" w:color="auto"/>
        <w:left w:val="none" w:sz="0" w:space="0" w:color="auto"/>
        <w:bottom w:val="none" w:sz="0" w:space="0" w:color="auto"/>
        <w:right w:val="none" w:sz="0" w:space="0" w:color="auto"/>
      </w:divBdr>
    </w:div>
    <w:div w:id="1477987617">
      <w:bodyDiv w:val="1"/>
      <w:marLeft w:val="0"/>
      <w:marRight w:val="0"/>
      <w:marTop w:val="0"/>
      <w:marBottom w:val="0"/>
      <w:divBdr>
        <w:top w:val="none" w:sz="0" w:space="0" w:color="auto"/>
        <w:left w:val="none" w:sz="0" w:space="0" w:color="auto"/>
        <w:bottom w:val="none" w:sz="0" w:space="0" w:color="auto"/>
        <w:right w:val="none" w:sz="0" w:space="0" w:color="auto"/>
      </w:divBdr>
    </w:div>
    <w:div w:id="1587107075">
      <w:bodyDiv w:val="1"/>
      <w:marLeft w:val="0"/>
      <w:marRight w:val="0"/>
      <w:marTop w:val="0"/>
      <w:marBottom w:val="0"/>
      <w:divBdr>
        <w:top w:val="none" w:sz="0" w:space="0" w:color="auto"/>
        <w:left w:val="none" w:sz="0" w:space="0" w:color="auto"/>
        <w:bottom w:val="none" w:sz="0" w:space="0" w:color="auto"/>
        <w:right w:val="none" w:sz="0" w:space="0" w:color="auto"/>
      </w:divBdr>
    </w:div>
    <w:div w:id="1836795682">
      <w:bodyDiv w:val="1"/>
      <w:marLeft w:val="0"/>
      <w:marRight w:val="0"/>
      <w:marTop w:val="0"/>
      <w:marBottom w:val="0"/>
      <w:divBdr>
        <w:top w:val="none" w:sz="0" w:space="0" w:color="auto"/>
        <w:left w:val="none" w:sz="0" w:space="0" w:color="auto"/>
        <w:bottom w:val="none" w:sz="0" w:space="0" w:color="auto"/>
        <w:right w:val="none" w:sz="0" w:space="0" w:color="auto"/>
      </w:divBdr>
    </w:div>
    <w:div w:id="1842817287">
      <w:bodyDiv w:val="1"/>
      <w:marLeft w:val="0"/>
      <w:marRight w:val="0"/>
      <w:marTop w:val="0"/>
      <w:marBottom w:val="0"/>
      <w:divBdr>
        <w:top w:val="none" w:sz="0" w:space="0" w:color="auto"/>
        <w:left w:val="none" w:sz="0" w:space="0" w:color="auto"/>
        <w:bottom w:val="none" w:sz="0" w:space="0" w:color="auto"/>
        <w:right w:val="none" w:sz="0" w:space="0" w:color="auto"/>
      </w:divBdr>
    </w:div>
    <w:div w:id="2032412305">
      <w:bodyDiv w:val="1"/>
      <w:marLeft w:val="0"/>
      <w:marRight w:val="0"/>
      <w:marTop w:val="0"/>
      <w:marBottom w:val="0"/>
      <w:divBdr>
        <w:top w:val="none" w:sz="0" w:space="0" w:color="auto"/>
        <w:left w:val="none" w:sz="0" w:space="0" w:color="auto"/>
        <w:bottom w:val="none" w:sz="0" w:space="0" w:color="auto"/>
        <w:right w:val="none" w:sz="0" w:space="0" w:color="auto"/>
      </w:divBdr>
    </w:div>
    <w:div w:id="208024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dba.stackexchange.com/questions/46069/how-to-estimate-predict-data-size-and-index-size-of-a-table-in-mysq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dev.mysql.com/doc/refman/5.5/en/storage-requirement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C9A1BB-AC02-44D4-A67C-8ED459E88B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13</TotalTime>
  <Pages>1</Pages>
  <Words>25440</Words>
  <Characters>145011</Characters>
  <Application>Microsoft Office Word</Application>
  <DocSecurity>0</DocSecurity>
  <Lines>1208</Lines>
  <Paragraphs>340</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7011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em</dc:creator>
  <cp:lastModifiedBy>shorny</cp:lastModifiedBy>
  <cp:revision>200</cp:revision>
  <cp:lastPrinted>2014-05-08T01:22:00Z</cp:lastPrinted>
  <dcterms:created xsi:type="dcterms:W3CDTF">2014-06-05T08:28:00Z</dcterms:created>
  <dcterms:modified xsi:type="dcterms:W3CDTF">2014-06-12T11:34:00Z</dcterms:modified>
</cp:coreProperties>
</file>